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svg" ContentType="image/svg+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footer2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4.xml" ContentType="application/vnd.openxmlformats-officedocument.wordprocessingml.footer+xml"/>
  <Override PartName="/word/footer25.xml" ContentType="application/vnd.openxmlformats-officedocument.wordprocessingml.footer+xml"/>
  <Override PartName="/word/footer26.xml" ContentType="application/vnd.openxmlformats-officedocument.wordprocessingml.footer+xml"/>
  <Override PartName="/word/footer27.xml" ContentType="application/vnd.openxmlformats-officedocument.wordprocessingml.footer+xml"/>
  <Override PartName="/word/footer28.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9.xml" ContentType="application/vnd.openxmlformats-officedocument.wordprocessingml.footer+xml"/>
  <Override PartName="/word/footer30.xml" ContentType="application/vnd.openxmlformats-officedocument.wordprocessingml.footer+xml"/>
  <Override PartName="/word/footer31.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32.xml" ContentType="application/vnd.openxmlformats-officedocument.wordprocessingml.footer+xml"/>
  <Override PartName="/word/footer33.xml" ContentType="application/vnd.openxmlformats-officedocument.wordprocessingml.footer+xml"/>
  <Override PartName="/word/footer34.xml" ContentType="application/vnd.openxmlformats-officedocument.wordprocessingml.footer+xml"/>
  <Override PartName="/word/footer35.xml" ContentType="application/vnd.openxmlformats-officedocument.wordprocessingml.footer+xml"/>
  <Override PartName="/word/footer36.xml" ContentType="application/vnd.openxmlformats-officedocument.wordprocessingml.footer+xml"/>
  <Override PartName="/word/footer37.xml" ContentType="application/vnd.openxmlformats-officedocument.wordprocessingml.footer+xml"/>
  <Override PartName="/word/footer38.xml" ContentType="application/vnd.openxmlformats-officedocument.wordprocessingml.footer+xml"/>
  <Override PartName="/word/footer39.xml" ContentType="application/vnd.openxmlformats-officedocument.wordprocessingml.footer+xml"/>
  <Override PartName="/word/footer40.xml" ContentType="application/vnd.openxmlformats-officedocument.wordprocessingml.footer+xml"/>
  <Override PartName="/word/footer41.xml" ContentType="application/vnd.openxmlformats-officedocument.wordprocessingml.footer+xml"/>
  <Override PartName="/word/footer42.xml" ContentType="application/vnd.openxmlformats-officedocument.wordprocessingml.footer+xml"/>
  <Override PartName="/word/footer43.xml" ContentType="application/vnd.openxmlformats-officedocument.wordprocessingml.footer+xml"/>
  <Override PartName="/word/footer44.xml" ContentType="application/vnd.openxmlformats-officedocument.wordprocessingml.footer+xml"/>
  <Override PartName="/word/footer45.xml" ContentType="application/vnd.openxmlformats-officedocument.wordprocessingml.footer+xml"/>
  <Override PartName="/word/footer46.xml" ContentType="application/vnd.openxmlformats-officedocument.wordprocessingml.footer+xml"/>
  <Override PartName="/word/footer47.xml" ContentType="application/vnd.openxmlformats-officedocument.wordprocessingml.footer+xml"/>
  <Override PartName="/word/footer4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B11125" w14:textId="77777777" w:rsidR="00387901" w:rsidRPr="00D16F2B" w:rsidRDefault="00000000">
      <w:r w:rsidRPr="00D16F2B">
        <w:rPr>
          <w:noProof/>
        </w:rPr>
        <w:drawing>
          <wp:anchor distT="0" distB="0" distL="0" distR="0" simplePos="0" relativeHeight="3" behindDoc="0" locked="0" layoutInCell="1" allowOverlap="1" wp14:anchorId="6E8F9AA0" wp14:editId="162BEECE">
            <wp:simplePos x="0" y="0"/>
            <wp:positionH relativeFrom="column">
              <wp:posOffset>3863975</wp:posOffset>
            </wp:positionH>
            <wp:positionV relativeFrom="paragraph">
              <wp:posOffset>-146050</wp:posOffset>
            </wp:positionV>
            <wp:extent cx="1570990" cy="911860"/>
            <wp:effectExtent l="0" t="0" r="0" b="0"/>
            <wp:wrapNone/>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pic:cNvPicPr>
                      <a:picLocks noChangeAspect="1" noChangeArrowheads="1"/>
                    </pic:cNvPicPr>
                  </pic:nvPicPr>
                  <pic:blipFill>
                    <a:blip r:embed="rId11"/>
                    <a:stretch>
                      <a:fillRect/>
                    </a:stretch>
                  </pic:blipFill>
                  <pic:spPr bwMode="auto">
                    <a:xfrm>
                      <a:off x="0" y="0"/>
                      <a:ext cx="1570990" cy="911860"/>
                    </a:xfrm>
                    <a:prstGeom prst="rect">
                      <a:avLst/>
                    </a:prstGeom>
                  </pic:spPr>
                </pic:pic>
              </a:graphicData>
            </a:graphic>
          </wp:anchor>
        </w:drawing>
      </w:r>
    </w:p>
    <w:p w14:paraId="2FEBBD97" w14:textId="77777777" w:rsidR="00387901" w:rsidRPr="00D16F2B" w:rsidRDefault="00387901">
      <w:pPr>
        <w:pStyle w:val="StyleForsa-TitillritgerarBefore156pt"/>
        <w:spacing w:before="1080" w:after="120" w:line="240" w:lineRule="auto"/>
        <w:rPr>
          <w:szCs w:val="36"/>
        </w:rPr>
      </w:pPr>
    </w:p>
    <w:p w14:paraId="6BCF4821" w14:textId="430DF8A1" w:rsidR="00BE3327" w:rsidRPr="00D16F2B" w:rsidRDefault="00BE3327" w:rsidP="00BE3327">
      <w:pPr>
        <w:pStyle w:val="StyleForsa-TitillritgerarBefore156pt"/>
        <w:spacing w:before="1080" w:after="120"/>
        <w:rPr>
          <w:sz w:val="28"/>
          <w:szCs w:val="28"/>
        </w:rPr>
      </w:pPr>
      <w:r w:rsidRPr="00D16F2B">
        <w:rPr>
          <w:sz w:val="28"/>
          <w:szCs w:val="28"/>
        </w:rPr>
        <w:t>Attention in the crowd: probing ensemble perception attentional dependencies</w:t>
      </w:r>
    </w:p>
    <w:p w14:paraId="677F8414" w14:textId="77777777" w:rsidR="00387901" w:rsidRPr="00D16F2B" w:rsidRDefault="00387901">
      <w:pPr>
        <w:pStyle w:val="Author"/>
      </w:pPr>
    </w:p>
    <w:p w14:paraId="21FAD61A" w14:textId="0A247EAC" w:rsidR="00387901" w:rsidRPr="00D16F2B" w:rsidRDefault="00BE3327">
      <w:pPr>
        <w:pStyle w:val="Author"/>
      </w:pPr>
      <w:r w:rsidRPr="00D16F2B">
        <w:t>Anton Lukashevich</w:t>
      </w:r>
    </w:p>
    <w:p w14:paraId="2EF45DF7" w14:textId="77777777" w:rsidR="00387901" w:rsidRPr="00D16F2B" w:rsidRDefault="00387901">
      <w:pPr>
        <w:pStyle w:val="StyleForsa-NafnhfundarAfter78pt"/>
        <w:spacing w:after="480"/>
        <w:rPr>
          <w:sz w:val="24"/>
          <w:szCs w:val="24"/>
        </w:rPr>
      </w:pPr>
    </w:p>
    <w:p w14:paraId="6FC5A13F" w14:textId="77777777" w:rsidR="00387901" w:rsidRPr="00D16F2B" w:rsidRDefault="00000000">
      <w:pPr>
        <w:pStyle w:val="StyleForsa-NafnhfundarAfter78pt"/>
        <w:spacing w:after="480"/>
        <w:rPr>
          <w:b w:val="0"/>
          <w:bCs w:val="0"/>
          <w:sz w:val="24"/>
          <w:szCs w:val="24"/>
        </w:rPr>
      </w:pPr>
      <w:r w:rsidRPr="00D16F2B">
        <w:rPr>
          <w:b w:val="0"/>
          <w:bCs w:val="0"/>
          <w:sz w:val="24"/>
          <w:szCs w:val="24"/>
        </w:rPr>
        <w:t>Thesis for the degree of Philosophiae Doctor</w:t>
      </w:r>
    </w:p>
    <w:p w14:paraId="0BC7E9E6" w14:textId="77777777" w:rsidR="00387901" w:rsidRPr="00D16F2B" w:rsidRDefault="00387901">
      <w:pPr>
        <w:pStyle w:val="Forsa-Svi"/>
        <w:rPr>
          <w:sz w:val="24"/>
          <w:szCs w:val="24"/>
        </w:rPr>
      </w:pPr>
    </w:p>
    <w:p w14:paraId="0F64C159" w14:textId="4D238650" w:rsidR="00387901" w:rsidRPr="00D16F2B" w:rsidRDefault="00203081">
      <w:pPr>
        <w:pStyle w:val="Forsa-Svi"/>
        <w:rPr>
          <w:b w:val="0"/>
          <w:sz w:val="22"/>
          <w:szCs w:val="22"/>
        </w:rPr>
      </w:pPr>
      <w:r>
        <w:rPr>
          <w:b w:val="0"/>
          <w:sz w:val="24"/>
          <w:szCs w:val="24"/>
          <w:lang w:eastAsia="is-IS"/>
        </w:rPr>
        <w:t>November</w:t>
      </w:r>
      <w:r w:rsidR="00715C94" w:rsidRPr="00D16F2B">
        <w:rPr>
          <w:b w:val="0"/>
          <w:sz w:val="22"/>
          <w:szCs w:val="22"/>
        </w:rPr>
        <w:t xml:space="preserve"> 2025</w:t>
      </w:r>
    </w:p>
    <w:p w14:paraId="275A2DEE" w14:textId="77777777" w:rsidR="00387901" w:rsidRPr="00D16F2B" w:rsidRDefault="00387901">
      <w:pPr>
        <w:pStyle w:val="Forsa-Svi"/>
        <w:spacing w:before="240" w:after="240"/>
        <w:rPr>
          <w:b w:val="0"/>
          <w:sz w:val="22"/>
          <w:szCs w:val="22"/>
        </w:rPr>
      </w:pPr>
    </w:p>
    <w:p w14:paraId="49A0B896" w14:textId="77777777" w:rsidR="00387901" w:rsidRPr="00D16F2B" w:rsidRDefault="00387901">
      <w:pPr>
        <w:pStyle w:val="Forsa-Svi"/>
        <w:spacing w:before="240" w:after="240"/>
        <w:rPr>
          <w:b w:val="0"/>
          <w:sz w:val="22"/>
          <w:szCs w:val="22"/>
        </w:rPr>
      </w:pPr>
    </w:p>
    <w:p w14:paraId="35D62404" w14:textId="7413A0BC" w:rsidR="00387901" w:rsidRPr="00D16F2B" w:rsidRDefault="0027079F">
      <w:pPr>
        <w:pStyle w:val="Forsa-Svi"/>
        <w:spacing w:before="240" w:after="240"/>
        <w:rPr>
          <w:b w:val="0"/>
          <w:sz w:val="22"/>
          <w:szCs w:val="22"/>
        </w:rPr>
      </w:pPr>
      <w:r>
        <w:rPr>
          <w:noProof/>
        </w:rPr>
        <mc:AlternateContent>
          <mc:Choice Requires="wps">
            <w:drawing>
              <wp:anchor distT="0" distB="7620" distL="0" distR="0" simplePos="0" relativeHeight="8" behindDoc="0" locked="0" layoutInCell="1" allowOverlap="1" wp14:anchorId="7BB773DE" wp14:editId="78050812">
                <wp:simplePos x="0" y="0"/>
                <wp:positionH relativeFrom="column">
                  <wp:posOffset>-911225</wp:posOffset>
                </wp:positionH>
                <wp:positionV relativeFrom="page">
                  <wp:posOffset>6836410</wp:posOffset>
                </wp:positionV>
                <wp:extent cx="6362700" cy="1040130"/>
                <wp:effectExtent l="0" t="0" r="0" b="0"/>
                <wp:wrapNone/>
                <wp:docPr id="967116321"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6362700" cy="1040130"/>
                        </a:xfrm>
                        <a:prstGeom prst="rect">
                          <a:avLst/>
                        </a:prstGeom>
                        <a:solidFill>
                          <a:srgbClr val="FFFFFF"/>
                        </a:solidFill>
                        <a:ln w="9525">
                          <a:noFill/>
                        </a:ln>
                        <a:effectLst/>
                      </wps:spPr>
                      <wps:txbx>
                        <w:txbxContent>
                          <w:p w14:paraId="0D675123" w14:textId="77777777" w:rsidR="00387901" w:rsidRDefault="00000000">
                            <w:pPr>
                              <w:pStyle w:val="Forsa-Svi"/>
                              <w:spacing w:before="240" w:after="240"/>
                              <w:rPr>
                                <w:color w:val="10099F"/>
                                <w:sz w:val="32"/>
                                <w:szCs w:val="32"/>
                                <w:lang w:val="is-IS"/>
                              </w:rPr>
                            </w:pPr>
                            <w:r>
                              <w:rPr>
                                <w:color w:val="10099F"/>
                                <w:sz w:val="32"/>
                                <w:szCs w:val="32"/>
                                <w:lang w:val="is-IS"/>
                              </w:rPr>
                              <w:t>School of Health Sciences</w:t>
                            </w:r>
                          </w:p>
                          <w:p w14:paraId="4FA06915" w14:textId="77777777" w:rsidR="00387901" w:rsidRDefault="00000000">
                            <w:pPr>
                              <w:pStyle w:val="Forsa-Svi"/>
                              <w:spacing w:before="240" w:after="240"/>
                            </w:pPr>
                            <w:r>
                              <w:rPr>
                                <w:caps/>
                                <w:color w:val="100996"/>
                                <w:sz w:val="22"/>
                                <w:szCs w:val="22"/>
                              </w:rPr>
                              <w:t>FACULTY OF Psychology</w:t>
                            </w:r>
                          </w:p>
                        </w:txbxContent>
                      </wps:txbx>
                      <wps:bodyPr anchor="t">
                        <a:noAutofit/>
                      </wps:bodyPr>
                    </wps:wsp>
                  </a:graphicData>
                </a:graphic>
                <wp14:sizeRelH relativeFrom="page">
                  <wp14:pctWidth>0</wp14:pctWidth>
                </wp14:sizeRelH>
                <wp14:sizeRelV relativeFrom="page">
                  <wp14:pctHeight>0</wp14:pctHeight>
                </wp14:sizeRelV>
              </wp:anchor>
            </w:drawing>
          </mc:Choice>
          <mc:Fallback>
            <w:pict>
              <v:rect w14:anchorId="7BB773DE" id="Rectangle 24" o:spid="_x0000_s1026" style="position:absolute;left:0;text-align:left;margin-left:-71.75pt;margin-top:538.3pt;width:501pt;height:81.9pt;z-index:8;visibility:visible;mso-wrap-style:square;mso-width-percent:0;mso-height-percent:0;mso-wrap-distance-left:0;mso-wrap-distance-top:0;mso-wrap-distance-right:0;mso-wrap-distance-bottom:.6pt;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" stroked="f">
                <v:textbox>
                  <w:txbxContent>
                    <w:p w14:paraId="0D675123" w14:textId="77777777" w:rsidR="00387901" w:rsidRDefault="00000000">
                      <w:pPr>
                        <w:pStyle w:val="Forsa-Svi"/>
                        <w:spacing w:before="240" w:after="240"/>
                        <w:rPr>
                          <w:color w:val="10099F"/>
                          <w:sz w:val="32"/>
                          <w:szCs w:val="32"/>
                          <w:lang w:val="is-IS"/>
                        </w:rPr>
                      </w:pPr>
                      <w:r>
                        <w:rPr>
                          <w:color w:val="10099F"/>
                          <w:sz w:val="32"/>
                          <w:szCs w:val="32"/>
                          <w:lang w:val="is-IS"/>
                        </w:rPr>
                        <w:t>School of Health Sciences</w:t>
                      </w:r>
                    </w:p>
                    <w:p w14:paraId="4FA06915" w14:textId="77777777" w:rsidR="00387901" w:rsidRDefault="00000000">
                      <w:pPr>
                        <w:pStyle w:val="Forsa-Svi"/>
                        <w:spacing w:before="240" w:after="240"/>
                      </w:pPr>
                      <w:r>
                        <w:rPr>
                          <w:caps/>
                          <w:color w:val="100996"/>
                          <w:sz w:val="22"/>
                          <w:szCs w:val="22"/>
                        </w:rPr>
                        <w:t>FACULTY OF Psychology</w:t>
                      </w:r>
                    </w:p>
                  </w:txbxContent>
                </v:textbox>
                <w10:wrap anchory="page"/>
              </v:rect>
            </w:pict>
          </mc:Fallback>
        </mc:AlternateContent>
      </w:r>
    </w:p>
    <w:p w14:paraId="7590AE94" w14:textId="10A112E6" w:rsidR="00387901" w:rsidRPr="00D16F2B" w:rsidRDefault="0027079F">
      <w:pPr>
        <w:pStyle w:val="Forsa-Svi"/>
        <w:spacing w:before="240" w:after="240"/>
        <w:jc w:val="both"/>
        <w:rPr>
          <w:bCs/>
          <w:szCs w:val="28"/>
        </w:rPr>
        <w:sectPr w:rsidR="00387901" w:rsidRPr="00D16F2B">
          <w:footerReference w:type="even" r:id="rId12"/>
          <w:footerReference w:type="default" r:id="rId13"/>
          <w:type w:val="oddPage"/>
          <w:pgSz w:w="9978" w:h="14173"/>
          <w:pgMar w:top="1134" w:right="1134" w:bottom="793" w:left="1418" w:header="0" w:footer="510" w:gutter="0"/>
          <w:pgNumType w:start="1"/>
          <w:cols w:space="720"/>
          <w:formProt w:val="0"/>
          <w:docGrid w:linePitch="360" w:charSpace="8192"/>
        </w:sectPr>
      </w:pPr>
      <w:r>
        <w:rPr>
          <w:noProof/>
        </w:rPr>
        <mc:AlternateContent>
          <mc:Choice Requires="wps">
            <w:drawing>
              <wp:anchor distT="0" distB="0" distL="0" distR="0" simplePos="0" relativeHeight="4" behindDoc="0" locked="0" layoutInCell="1" allowOverlap="1" wp14:anchorId="31EBD9F1" wp14:editId="3EA9BC14">
                <wp:simplePos x="0" y="0"/>
                <wp:positionH relativeFrom="column">
                  <wp:posOffset>-1062990</wp:posOffset>
                </wp:positionH>
                <wp:positionV relativeFrom="page">
                  <wp:posOffset>7886700</wp:posOffset>
                </wp:positionV>
                <wp:extent cx="6515100" cy="1130300"/>
                <wp:effectExtent l="0" t="0" r="635" b="3175"/>
                <wp:wrapNone/>
                <wp:docPr id="1053416764" name="Rectangle 3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15100" cy="1130300"/>
                        </a:xfrm>
                        <a:prstGeom prst="rect">
                          <a:avLst/>
                        </a:prstGeom>
                        <a:solidFill>
                          <a:srgbClr val="10099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CDCB65D" w14:textId="77777777" w:rsidR="00387901" w:rsidRDefault="00387901">
                            <w:pPr>
                              <w:pStyle w:val="FrameContents"/>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EBD9F1" id="Rectangle 398" o:spid="_x0000_s1027" style="position:absolute;left:0;text-align:left;margin-left:-83.7pt;margin-top:621pt;width:513pt;height:89pt;z-index:4;visibility:visible;mso-wrap-style:square;mso-width-percent:0;mso-height-percent:0;mso-wrap-distance-left:0;mso-wrap-distance-top:0;mso-wrap-distance-right:0;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" fillcolor="#10099f" stroked="f">
                <v:textbox>
                  <w:txbxContent>
                    <w:p w14:paraId="0CDCB65D" w14:textId="77777777" w:rsidR="00387901" w:rsidRDefault="00387901">
                      <w:pPr>
                        <w:pStyle w:val="FrameContents"/>
                      </w:pPr>
                    </w:p>
                  </w:txbxContent>
                </v:textbox>
                <w10:wrap anchory="page"/>
              </v:rect>
            </w:pict>
          </mc:Fallback>
        </mc:AlternateContent>
      </w:r>
      <w:r>
        <w:rPr>
          <w:noProof/>
        </w:rPr>
        <mc:AlternateContent>
          <mc:Choice Requires="wps">
            <w:drawing>
              <wp:anchor distT="0" distB="0" distL="0" distR="0" simplePos="0" relativeHeight="6" behindDoc="0" locked="0" layoutInCell="1" allowOverlap="1" wp14:anchorId="129B0541" wp14:editId="520020E8">
                <wp:simplePos x="0" y="0"/>
                <wp:positionH relativeFrom="column">
                  <wp:posOffset>-915035</wp:posOffset>
                </wp:positionH>
                <wp:positionV relativeFrom="page">
                  <wp:posOffset>7874000</wp:posOffset>
                </wp:positionV>
                <wp:extent cx="6343015" cy="1130300"/>
                <wp:effectExtent l="0" t="0" r="0" b="0"/>
                <wp:wrapNone/>
                <wp:docPr id="1233444828"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6343015" cy="1130300"/>
                        </a:xfrm>
                        <a:prstGeom prst="rect">
                          <a:avLst/>
                        </a:prstGeom>
                        <a:noFill/>
                        <a:ln w="6350">
                          <a:noFill/>
                        </a:ln>
                        <a:effectLst/>
                      </wps:spPr>
                      <wps:txbx>
                        <w:txbxContent>
                          <w:p w14:paraId="16858745" w14:textId="77777777" w:rsidR="00387901" w:rsidRDefault="00000000">
                            <w:pPr>
                              <w:pStyle w:val="Forsa-Svi"/>
                              <w:spacing w:after="0" w:line="288" w:lineRule="auto"/>
                              <w:contextualSpacing/>
                              <w:rPr>
                                <w:color w:val="FFFFFF" w:themeColor="background1"/>
                                <w:sz w:val="32"/>
                                <w:szCs w:val="32"/>
                              </w:rPr>
                            </w:pPr>
                            <w:r>
                              <w:rPr>
                                <w:color w:val="FFFFFF" w:themeColor="background1"/>
                                <w:sz w:val="32"/>
                                <w:szCs w:val="32"/>
                              </w:rPr>
                              <w:t>UNIVERSITY OF ICELAND</w:t>
                            </w:r>
                          </w:p>
                        </w:txbxContent>
                      </wps:txbx>
                      <wps:bodyPr anchor="ctr">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29B0541" id="Rectangle 22" o:spid="_x0000_s1028" style="position:absolute;left:0;text-align:left;margin-left:-72.05pt;margin-top:620pt;width:499.45pt;height:89pt;z-index:6;visibility:visible;mso-wrap-style:square;mso-width-percent:0;mso-height-percent:0;mso-wrap-distance-left:0;mso-wrap-distance-top:0;mso-wrap-distance-right:0;mso-wrap-distance-bottom:0;mso-position-horizontal:absolute;mso-position-horizontal-relative:text;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" filled="f" stroked="f" strokeweight=".5pt">
                <v:textbox>
                  <w:txbxContent>
                    <w:p w14:paraId="16858745" w14:textId="77777777" w:rsidR="00387901" w:rsidRDefault="00000000">
                      <w:pPr>
                        <w:pStyle w:val="Forsa-Svi"/>
                        <w:spacing w:after="0" w:line="288" w:lineRule="auto"/>
                        <w:contextualSpacing/>
                        <w:rPr>
                          <w:color w:val="FFFFFF" w:themeColor="background1"/>
                          <w:sz w:val="32"/>
                          <w:szCs w:val="32"/>
                        </w:rPr>
                      </w:pPr>
                      <w:r>
                        <w:rPr>
                          <w:color w:val="FFFFFF" w:themeColor="background1"/>
                          <w:sz w:val="32"/>
                          <w:szCs w:val="32"/>
                        </w:rPr>
                        <w:t>UNIVERSITY OF ICELAND</w:t>
                      </w:r>
                    </w:p>
                  </w:txbxContent>
                </v:textbox>
                <w10:wrap anchory="page"/>
              </v:rect>
            </w:pict>
          </mc:Fallback>
        </mc:AlternateContent>
      </w:r>
    </w:p>
    <w:p w14:paraId="1BA31445" w14:textId="77777777" w:rsidR="00387901" w:rsidRPr="00D16F2B" w:rsidRDefault="00387901">
      <w:pPr>
        <w:pStyle w:val="StyleForsa-TitillritgerarBefore156pt"/>
        <w:spacing w:before="1080" w:after="120" w:line="240" w:lineRule="auto"/>
        <w:rPr>
          <w:sz w:val="28"/>
          <w:szCs w:val="28"/>
        </w:rPr>
      </w:pPr>
    </w:p>
    <w:p w14:paraId="5A4D695D" w14:textId="3C29A8A5" w:rsidR="00387901" w:rsidRPr="00D16F2B" w:rsidRDefault="00715C94" w:rsidP="00715C94">
      <w:pPr>
        <w:pStyle w:val="StyleForsa-TitillritgerarBefore156pt"/>
        <w:spacing w:before="1080" w:after="120"/>
        <w:rPr>
          <w:sz w:val="28"/>
          <w:szCs w:val="28"/>
        </w:rPr>
      </w:pPr>
      <w:r w:rsidRPr="00D16F2B">
        <w:rPr>
          <w:sz w:val="28"/>
          <w:szCs w:val="28"/>
        </w:rPr>
        <w:t>Attention in the crowd: probing ensemble perception attentional dependencies</w:t>
      </w:r>
    </w:p>
    <w:p w14:paraId="66D00DDE" w14:textId="14E706CF" w:rsidR="00387901" w:rsidRPr="00D16F2B" w:rsidRDefault="00387901">
      <w:pPr>
        <w:pStyle w:val="Forsa-Undirtitillritgerar"/>
        <w:spacing w:after="840"/>
        <w:rPr>
          <w:b w:val="0"/>
          <w:sz w:val="24"/>
          <w:szCs w:val="24"/>
        </w:rPr>
      </w:pPr>
    </w:p>
    <w:p w14:paraId="56B0EBDE" w14:textId="77777777" w:rsidR="00387901" w:rsidRPr="00D16F2B" w:rsidRDefault="00000000">
      <w:pPr>
        <w:pStyle w:val="StyleForsa-NafnhfundarAfter78pt"/>
        <w:spacing w:after="0"/>
        <w:rPr>
          <w:sz w:val="24"/>
          <w:szCs w:val="24"/>
        </w:rPr>
      </w:pPr>
      <w:r w:rsidRPr="00D16F2B">
        <w:rPr>
          <w:sz w:val="24"/>
          <w:szCs w:val="24"/>
        </w:rPr>
        <w:t>Anton Lukashevich</w:t>
      </w:r>
    </w:p>
    <w:p w14:paraId="5C5584E7" w14:textId="77777777" w:rsidR="00387901" w:rsidRPr="00D16F2B" w:rsidRDefault="00387901">
      <w:pPr>
        <w:pStyle w:val="StyleForsa-NafnhfundarAfter78pt"/>
        <w:spacing w:after="480"/>
        <w:rPr>
          <w:sz w:val="24"/>
          <w:szCs w:val="24"/>
        </w:rPr>
      </w:pPr>
    </w:p>
    <w:p w14:paraId="57D88947" w14:textId="77777777" w:rsidR="00387901" w:rsidRPr="00D16F2B" w:rsidRDefault="00000000">
      <w:pPr>
        <w:pStyle w:val="StyleForsa-NafnhfundarAfter78pt"/>
        <w:spacing w:after="480"/>
        <w:rPr>
          <w:b w:val="0"/>
          <w:bCs w:val="0"/>
          <w:sz w:val="24"/>
          <w:szCs w:val="24"/>
        </w:rPr>
      </w:pPr>
      <w:r w:rsidRPr="00D16F2B">
        <w:rPr>
          <w:b w:val="0"/>
          <w:bCs w:val="0"/>
          <w:sz w:val="24"/>
          <w:szCs w:val="24"/>
        </w:rPr>
        <w:t>Thesis for the degree of Philosophiae Doctor</w:t>
      </w:r>
    </w:p>
    <w:p w14:paraId="29175032" w14:textId="0EB8AB65" w:rsidR="00387901" w:rsidRPr="00D16F2B" w:rsidRDefault="00000000">
      <w:pPr>
        <w:pStyle w:val="Forsa-Svi"/>
        <w:rPr>
          <w:sz w:val="24"/>
          <w:szCs w:val="24"/>
        </w:rPr>
      </w:pPr>
      <w:r w:rsidRPr="00D16F2B">
        <w:rPr>
          <w:sz w:val="24"/>
          <w:szCs w:val="24"/>
        </w:rPr>
        <w:t>Supervisors</w:t>
      </w:r>
    </w:p>
    <w:p w14:paraId="7E6C5B1D" w14:textId="77777777" w:rsidR="00387901" w:rsidRPr="00D16F2B" w:rsidRDefault="00000000">
      <w:pPr>
        <w:pStyle w:val="StyleForsa-NafnhfundarAfter78pt"/>
        <w:spacing w:after="240"/>
        <w:rPr>
          <w:b w:val="0"/>
          <w:sz w:val="24"/>
          <w:szCs w:val="24"/>
        </w:rPr>
      </w:pPr>
      <w:r w:rsidRPr="00D16F2B">
        <w:rPr>
          <w:b w:val="0"/>
          <w:sz w:val="24"/>
          <w:szCs w:val="24"/>
        </w:rPr>
        <w:t>Heida Maria Sigurdardottir, PhD</w:t>
      </w:r>
    </w:p>
    <w:p w14:paraId="1DF05648" w14:textId="77777777" w:rsidR="00387901" w:rsidRPr="00D16F2B" w:rsidRDefault="00000000">
      <w:pPr>
        <w:pStyle w:val="StyleForsa-NafnhfundarAfter78pt"/>
        <w:spacing w:after="240"/>
        <w:rPr>
          <w:b w:val="0"/>
          <w:sz w:val="24"/>
          <w:szCs w:val="24"/>
        </w:rPr>
      </w:pPr>
      <w:r w:rsidRPr="00D16F2B">
        <w:rPr>
          <w:b w:val="0"/>
          <w:sz w:val="24"/>
          <w:szCs w:val="24"/>
        </w:rPr>
        <w:t>Igor Utochkin, PhD</w:t>
      </w:r>
    </w:p>
    <w:p w14:paraId="282ACD77" w14:textId="77777777" w:rsidR="00387901" w:rsidRPr="00D16F2B" w:rsidRDefault="00000000">
      <w:pPr>
        <w:pStyle w:val="Forsa-Svi"/>
        <w:rPr>
          <w:sz w:val="24"/>
          <w:szCs w:val="24"/>
        </w:rPr>
      </w:pPr>
      <w:r w:rsidRPr="00D16F2B">
        <w:rPr>
          <w:sz w:val="24"/>
          <w:szCs w:val="24"/>
        </w:rPr>
        <w:t>Doctoral committee</w:t>
      </w:r>
    </w:p>
    <w:p w14:paraId="0D1928BF" w14:textId="77777777" w:rsidR="00387901" w:rsidRPr="00D16F2B" w:rsidRDefault="00000000">
      <w:pPr>
        <w:pStyle w:val="Forsa-Svi"/>
        <w:rPr>
          <w:b w:val="0"/>
          <w:sz w:val="24"/>
          <w:szCs w:val="24"/>
        </w:rPr>
      </w:pPr>
      <w:r w:rsidRPr="00D16F2B">
        <w:rPr>
          <w:b w:val="0"/>
          <w:sz w:val="24"/>
          <w:szCs w:val="24"/>
        </w:rPr>
        <w:t>Sabrina Hansmann-Roth, PhD</w:t>
      </w:r>
    </w:p>
    <w:p w14:paraId="193CEB0D" w14:textId="77777777" w:rsidR="00387901" w:rsidRPr="00D16F2B" w:rsidRDefault="00000000">
      <w:pPr>
        <w:pStyle w:val="Forsa-Svi"/>
        <w:rPr>
          <w:b w:val="0"/>
          <w:sz w:val="24"/>
          <w:szCs w:val="24"/>
        </w:rPr>
      </w:pPr>
      <w:r w:rsidRPr="00D16F2B">
        <w:rPr>
          <w:b w:val="0"/>
          <w:sz w:val="24"/>
          <w:szCs w:val="24"/>
        </w:rPr>
        <w:t>Heida Maria Sigurdardottir, PhD</w:t>
      </w:r>
    </w:p>
    <w:p w14:paraId="51120606" w14:textId="77777777" w:rsidR="00387901" w:rsidRPr="00D16F2B" w:rsidRDefault="00000000">
      <w:pPr>
        <w:pStyle w:val="Forsa-Svi"/>
        <w:rPr>
          <w:b w:val="0"/>
          <w:sz w:val="24"/>
          <w:szCs w:val="24"/>
        </w:rPr>
      </w:pPr>
      <w:r w:rsidRPr="00D16F2B">
        <w:rPr>
          <w:b w:val="0"/>
          <w:sz w:val="24"/>
          <w:szCs w:val="24"/>
        </w:rPr>
        <w:t>Igor Utochkin, PhD</w:t>
      </w:r>
    </w:p>
    <w:p w14:paraId="3B7DE5C7" w14:textId="77777777" w:rsidR="00387901" w:rsidRPr="00D16F2B" w:rsidRDefault="00387901">
      <w:pPr>
        <w:pStyle w:val="Forsa-Svi"/>
        <w:rPr>
          <w:b w:val="0"/>
          <w:sz w:val="24"/>
          <w:szCs w:val="24"/>
        </w:rPr>
      </w:pPr>
    </w:p>
    <w:p w14:paraId="0E31C5BF" w14:textId="6F646757" w:rsidR="00387901" w:rsidRPr="00D16F2B" w:rsidRDefault="0027079F">
      <w:pPr>
        <w:spacing w:after="0" w:line="288" w:lineRule="auto"/>
        <w:contextualSpacing/>
        <w:jc w:val="center"/>
        <w:rPr>
          <w:b/>
          <w:color w:val="000000" w:themeColor="text1"/>
          <w:sz w:val="32"/>
          <w:szCs w:val="32"/>
        </w:rPr>
        <w:sectPr w:rsidR="00387901" w:rsidRPr="00D16F2B">
          <w:footerReference w:type="even" r:id="rId14"/>
          <w:footerReference w:type="default" r:id="rId15"/>
          <w:type w:val="oddPage"/>
          <w:pgSz w:w="9978" w:h="14173"/>
          <w:pgMar w:top="1134" w:right="1134" w:bottom="793" w:left="1418" w:header="0" w:footer="510" w:gutter="0"/>
          <w:pgNumType w:start="1"/>
          <w:cols w:space="720"/>
          <w:formProt w:val="0"/>
          <w:docGrid w:linePitch="360" w:charSpace="8192"/>
        </w:sectPr>
      </w:pPr>
      <w:r>
        <w:rPr>
          <w:noProof/>
        </w:rPr>
        <mc:AlternateContent>
          <mc:Choice Requires="wps">
            <w:drawing>
              <wp:anchor distT="0" distB="0" distL="0" distR="0" simplePos="0" relativeHeight="10" behindDoc="1" locked="0" layoutInCell="0" allowOverlap="1" wp14:anchorId="40FCDC94" wp14:editId="3DB1F72E">
                <wp:simplePos x="0" y="0"/>
                <wp:positionH relativeFrom="page">
                  <wp:posOffset>-10795</wp:posOffset>
                </wp:positionH>
                <wp:positionV relativeFrom="page">
                  <wp:posOffset>7478395</wp:posOffset>
                </wp:positionV>
                <wp:extent cx="6400800" cy="1511935"/>
                <wp:effectExtent l="0" t="1270" r="1270" b="1270"/>
                <wp:wrapNone/>
                <wp:docPr id="2110645032" name="Rectangle 3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00800" cy="15119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73A8D2" w14:textId="77777777" w:rsidR="00387901" w:rsidRDefault="00000000">
                            <w:pPr>
                              <w:pStyle w:val="FrameContents"/>
                              <w:spacing w:after="0" w:line="288" w:lineRule="auto"/>
                              <w:contextualSpacing/>
                              <w:jc w:val="center"/>
                              <w:rPr>
                                <w:b/>
                                <w:color w:val="000000" w:themeColor="text1"/>
                                <w:sz w:val="32"/>
                                <w:szCs w:val="32"/>
                                <w:lang w:val="is-IS"/>
                              </w:rPr>
                            </w:pPr>
                            <w:r>
                              <w:rPr>
                                <w:b/>
                                <w:color w:val="000000" w:themeColor="text1"/>
                                <w:sz w:val="32"/>
                                <w:szCs w:val="32"/>
                                <w:lang w:val="is-IS"/>
                              </w:rPr>
                              <w:t>School of Health Sciences</w:t>
                            </w:r>
                          </w:p>
                          <w:p w14:paraId="5A206B36" w14:textId="77777777" w:rsidR="00387901" w:rsidRDefault="00000000">
                            <w:pPr>
                              <w:pStyle w:val="Forsa-Svi"/>
                              <w:spacing w:after="0" w:line="288" w:lineRule="auto"/>
                              <w:contextualSpacing/>
                              <w:rPr>
                                <w:color w:val="000000" w:themeColor="text1"/>
                              </w:rPr>
                            </w:pPr>
                            <w:r>
                              <w:rPr>
                                <w:caps/>
                                <w:color w:val="000000" w:themeColor="text1"/>
                                <w:sz w:val="22"/>
                                <w:szCs w:val="22"/>
                              </w:rPr>
                              <w:t>FACULTY OF psychology</w:t>
                            </w:r>
                          </w:p>
                          <w:p w14:paraId="28BDD840" w14:textId="77777777" w:rsidR="00387901" w:rsidRDefault="00000000">
                            <w:pPr>
                              <w:pStyle w:val="Forsa-Svi"/>
                              <w:spacing w:after="0" w:line="288" w:lineRule="auto"/>
                              <w:contextualSpacing/>
                              <w:rPr>
                                <w:sz w:val="32"/>
                                <w:szCs w:val="32"/>
                              </w:rPr>
                            </w:pPr>
                            <w:r>
                              <w:rPr>
                                <w:sz w:val="32"/>
                                <w:szCs w:val="32"/>
                              </w:rPr>
                              <w:t>UNIVERSITY OF ICELAND</w:t>
                            </w:r>
                          </w:p>
                          <w:p w14:paraId="161DDCBB" w14:textId="77777777" w:rsidR="00387901" w:rsidRDefault="00387901">
                            <w:pPr>
                              <w:pStyle w:val="FrameContents"/>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0FCDC94" id="Rectangle 394" o:spid="_x0000_s1029" style="position:absolute;left:0;text-align:left;margin-left:-.85pt;margin-top:588.85pt;width:7in;height:119.05pt;z-index:-503316470;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" o:allowincell="f" stroked="f">
                <v:textbox>
                  <w:txbxContent>
                    <w:p w14:paraId="7273A8D2" w14:textId="77777777" w:rsidR="00387901" w:rsidRDefault="00000000">
                      <w:pPr>
                        <w:pStyle w:val="FrameContents"/>
                        <w:spacing w:after="0" w:line="288" w:lineRule="auto"/>
                        <w:contextualSpacing/>
                        <w:jc w:val="center"/>
                        <w:rPr>
                          <w:b/>
                          <w:color w:val="000000" w:themeColor="text1"/>
                          <w:sz w:val="32"/>
                          <w:szCs w:val="32"/>
                          <w:lang w:val="is-IS"/>
                        </w:rPr>
                      </w:pPr>
                      <w:r>
                        <w:rPr>
                          <w:b/>
                          <w:color w:val="000000" w:themeColor="text1"/>
                          <w:sz w:val="32"/>
                          <w:szCs w:val="32"/>
                          <w:lang w:val="is-IS"/>
                        </w:rPr>
                        <w:t>School of Health Sciences</w:t>
                      </w:r>
                    </w:p>
                    <w:p w14:paraId="5A206B36" w14:textId="77777777" w:rsidR="00387901" w:rsidRDefault="00000000">
                      <w:pPr>
                        <w:pStyle w:val="Forsa-Svi"/>
                        <w:spacing w:after="0" w:line="288" w:lineRule="auto"/>
                        <w:contextualSpacing/>
                        <w:rPr>
                          <w:color w:val="000000" w:themeColor="text1"/>
                        </w:rPr>
                      </w:pPr>
                      <w:r>
                        <w:rPr>
                          <w:caps/>
                          <w:color w:val="000000" w:themeColor="text1"/>
                          <w:sz w:val="22"/>
                          <w:szCs w:val="22"/>
                        </w:rPr>
                        <w:t>FACULTY OF psychology</w:t>
                      </w:r>
                    </w:p>
                    <w:p w14:paraId="28BDD840" w14:textId="77777777" w:rsidR="00387901" w:rsidRDefault="00000000">
                      <w:pPr>
                        <w:pStyle w:val="Forsa-Svi"/>
                        <w:spacing w:after="0" w:line="288" w:lineRule="auto"/>
                        <w:contextualSpacing/>
                        <w:rPr>
                          <w:sz w:val="32"/>
                          <w:szCs w:val="32"/>
                        </w:rPr>
                      </w:pPr>
                      <w:r>
                        <w:rPr>
                          <w:sz w:val="32"/>
                          <w:szCs w:val="32"/>
                        </w:rPr>
                        <w:t>UNIVERSITY OF ICELAND</w:t>
                      </w:r>
                    </w:p>
                    <w:p w14:paraId="161DDCBB" w14:textId="77777777" w:rsidR="00387901" w:rsidRDefault="00387901">
                      <w:pPr>
                        <w:pStyle w:val="FrameContents"/>
                      </w:pPr>
                    </w:p>
                  </w:txbxContent>
                </v:textbox>
                <w10:wrap anchorx="page" anchory="page"/>
              </v:rect>
            </w:pict>
          </mc:Fallback>
        </mc:AlternateContent>
      </w:r>
    </w:p>
    <w:p w14:paraId="12A99E5F" w14:textId="77777777" w:rsidR="00387901" w:rsidRPr="00D16F2B" w:rsidRDefault="00387901">
      <w:pPr>
        <w:pStyle w:val="StyleForsa-TitillritgerarBefore156pt"/>
        <w:spacing w:before="1080" w:after="120" w:line="240" w:lineRule="auto"/>
        <w:rPr>
          <w:sz w:val="28"/>
          <w:szCs w:val="28"/>
        </w:rPr>
      </w:pPr>
    </w:p>
    <w:p w14:paraId="102D4AFA" w14:textId="4B5AF62A" w:rsidR="00387901" w:rsidRPr="00D16F2B" w:rsidRDefault="00CB1142">
      <w:pPr>
        <w:pStyle w:val="StyleForsa-TitillritgerarBefore156pt"/>
        <w:spacing w:before="1080" w:after="120" w:line="240" w:lineRule="auto"/>
        <w:rPr>
          <w:sz w:val="28"/>
          <w:szCs w:val="28"/>
        </w:rPr>
      </w:pPr>
      <w:r w:rsidRPr="00A2635D">
        <w:rPr>
          <w:sz w:val="28"/>
          <w:szCs w:val="28"/>
        </w:rPr>
        <w:t xml:space="preserve">Er </w:t>
      </w:r>
      <w:proofErr w:type="spellStart"/>
      <w:r w:rsidRPr="00A2635D">
        <w:rPr>
          <w:sz w:val="28"/>
          <w:szCs w:val="28"/>
        </w:rPr>
        <w:t>safnskynjun</w:t>
      </w:r>
      <w:proofErr w:type="spellEnd"/>
      <w:r w:rsidRPr="00A2635D">
        <w:rPr>
          <w:sz w:val="28"/>
          <w:szCs w:val="28"/>
        </w:rPr>
        <w:t xml:space="preserve"> </w:t>
      </w:r>
      <w:proofErr w:type="spellStart"/>
      <w:r w:rsidRPr="00A2635D">
        <w:rPr>
          <w:sz w:val="28"/>
          <w:szCs w:val="28"/>
        </w:rPr>
        <w:t>athyglisháð</w:t>
      </w:r>
      <w:proofErr w:type="spellEnd"/>
      <w:r w:rsidRPr="00A2635D">
        <w:rPr>
          <w:sz w:val="28"/>
          <w:szCs w:val="28"/>
        </w:rPr>
        <w:t>?</w:t>
      </w:r>
    </w:p>
    <w:p w14:paraId="34A20F98" w14:textId="190F0F4E" w:rsidR="00387901" w:rsidRPr="00D16F2B" w:rsidRDefault="00387901">
      <w:pPr>
        <w:pStyle w:val="Forsa-Undirtitillritgerar"/>
        <w:spacing w:after="840"/>
        <w:rPr>
          <w:b w:val="0"/>
          <w:bCs w:val="0"/>
          <w:sz w:val="24"/>
          <w:szCs w:val="24"/>
        </w:rPr>
      </w:pPr>
    </w:p>
    <w:p w14:paraId="483D0B97" w14:textId="3EEF6EC7" w:rsidR="00387901" w:rsidRPr="00D16F2B" w:rsidRDefault="00B06A5D" w:rsidP="00A2635D">
      <w:pPr>
        <w:pStyle w:val="StyleForsa-NafnhfundarAfter78pt"/>
        <w:spacing w:after="0"/>
        <w:rPr>
          <w:sz w:val="24"/>
          <w:szCs w:val="24"/>
        </w:rPr>
      </w:pPr>
      <w:r w:rsidRPr="00D16F2B">
        <w:rPr>
          <w:sz w:val="24"/>
          <w:szCs w:val="24"/>
        </w:rPr>
        <w:t>Anton Lukashevich</w:t>
      </w:r>
    </w:p>
    <w:p w14:paraId="68F283BC" w14:textId="77777777" w:rsidR="00387901" w:rsidRPr="00D16F2B" w:rsidRDefault="00000000">
      <w:pPr>
        <w:pStyle w:val="StyleForsa-NafnhfundarAfter78pt"/>
        <w:spacing w:after="480"/>
        <w:rPr>
          <w:b w:val="0"/>
          <w:bCs w:val="0"/>
          <w:sz w:val="24"/>
          <w:szCs w:val="24"/>
        </w:rPr>
      </w:pPr>
      <w:proofErr w:type="spellStart"/>
      <w:r w:rsidRPr="00D16F2B">
        <w:rPr>
          <w:b w:val="0"/>
          <w:bCs w:val="0"/>
          <w:sz w:val="24"/>
          <w:szCs w:val="24"/>
        </w:rPr>
        <w:t>Ritgerð</w:t>
      </w:r>
      <w:proofErr w:type="spellEnd"/>
      <w:r w:rsidRPr="00D16F2B">
        <w:rPr>
          <w:b w:val="0"/>
          <w:bCs w:val="0"/>
          <w:sz w:val="24"/>
          <w:szCs w:val="24"/>
        </w:rPr>
        <w:t xml:space="preserve"> </w:t>
      </w:r>
      <w:proofErr w:type="spellStart"/>
      <w:r w:rsidRPr="00D16F2B">
        <w:rPr>
          <w:b w:val="0"/>
          <w:bCs w:val="0"/>
          <w:sz w:val="24"/>
          <w:szCs w:val="24"/>
        </w:rPr>
        <w:t>til</w:t>
      </w:r>
      <w:proofErr w:type="spellEnd"/>
      <w:r w:rsidRPr="00D16F2B">
        <w:rPr>
          <w:b w:val="0"/>
          <w:bCs w:val="0"/>
          <w:sz w:val="24"/>
          <w:szCs w:val="24"/>
        </w:rPr>
        <w:t xml:space="preserve"> </w:t>
      </w:r>
      <w:proofErr w:type="spellStart"/>
      <w:r w:rsidRPr="00D16F2B">
        <w:rPr>
          <w:b w:val="0"/>
          <w:bCs w:val="0"/>
          <w:sz w:val="24"/>
          <w:szCs w:val="24"/>
        </w:rPr>
        <w:t>doktorsgráðu</w:t>
      </w:r>
      <w:proofErr w:type="spellEnd"/>
    </w:p>
    <w:p w14:paraId="3AB4A202" w14:textId="250341B4" w:rsidR="00387901" w:rsidRPr="00D16F2B" w:rsidRDefault="00000000">
      <w:pPr>
        <w:pStyle w:val="Forsa-Svi"/>
        <w:rPr>
          <w:sz w:val="24"/>
          <w:szCs w:val="24"/>
        </w:rPr>
      </w:pPr>
      <w:r w:rsidRPr="00D16F2B">
        <w:rPr>
          <w:sz w:val="24"/>
          <w:szCs w:val="24"/>
        </w:rPr>
        <w:t>Leiðbeinendur</w:t>
      </w:r>
    </w:p>
    <w:p w14:paraId="6FFC6133" w14:textId="77777777" w:rsidR="00CB1142" w:rsidRPr="00D16F2B" w:rsidRDefault="00000000" w:rsidP="00CB1142">
      <w:pPr>
        <w:pStyle w:val="StyleForsa-NafnhfundarAfter78pt"/>
        <w:spacing w:after="240"/>
        <w:rPr>
          <w:b w:val="0"/>
          <w:sz w:val="24"/>
          <w:szCs w:val="24"/>
        </w:rPr>
      </w:pPr>
      <w:r w:rsidRPr="00D16F2B">
        <w:rPr>
          <w:b w:val="0"/>
          <w:sz w:val="24"/>
          <w:szCs w:val="24"/>
        </w:rPr>
        <w:t xml:space="preserve"> </w:t>
      </w:r>
      <w:r w:rsidR="00CB1142" w:rsidRPr="00D16F2B">
        <w:rPr>
          <w:b w:val="0"/>
          <w:sz w:val="24"/>
          <w:szCs w:val="24"/>
        </w:rPr>
        <w:t>Heida Maria Sigurdardottir, PhD</w:t>
      </w:r>
    </w:p>
    <w:p w14:paraId="4029E7F3" w14:textId="77777777" w:rsidR="00CB1142" w:rsidRPr="00D16F2B" w:rsidRDefault="00CB1142" w:rsidP="00CB1142">
      <w:pPr>
        <w:pStyle w:val="StyleForsa-NafnhfundarAfter78pt"/>
        <w:spacing w:after="240"/>
        <w:rPr>
          <w:b w:val="0"/>
          <w:sz w:val="24"/>
          <w:szCs w:val="24"/>
        </w:rPr>
      </w:pPr>
      <w:r w:rsidRPr="00D16F2B">
        <w:rPr>
          <w:b w:val="0"/>
          <w:sz w:val="24"/>
          <w:szCs w:val="24"/>
        </w:rPr>
        <w:t>Igor Utochkin, PhD</w:t>
      </w:r>
    </w:p>
    <w:p w14:paraId="3EB7F0FB" w14:textId="22B42A06" w:rsidR="00387901" w:rsidRPr="00D16F2B" w:rsidRDefault="00387901">
      <w:pPr>
        <w:pStyle w:val="StyleForsa-NafnhfundarAfter78pt"/>
        <w:spacing w:after="240"/>
        <w:rPr>
          <w:b w:val="0"/>
          <w:sz w:val="24"/>
          <w:szCs w:val="24"/>
        </w:rPr>
      </w:pPr>
    </w:p>
    <w:p w14:paraId="31A4A740" w14:textId="77777777" w:rsidR="00387901" w:rsidRPr="00D16F2B" w:rsidRDefault="00000000">
      <w:pPr>
        <w:pStyle w:val="Forsa-Svi"/>
        <w:rPr>
          <w:sz w:val="24"/>
          <w:szCs w:val="24"/>
        </w:rPr>
      </w:pPr>
      <w:proofErr w:type="spellStart"/>
      <w:r w:rsidRPr="00D16F2B">
        <w:rPr>
          <w:sz w:val="24"/>
          <w:szCs w:val="24"/>
        </w:rPr>
        <w:t>Doktorsnefnd</w:t>
      </w:r>
      <w:proofErr w:type="spellEnd"/>
    </w:p>
    <w:p w14:paraId="3615AB05" w14:textId="77777777" w:rsidR="00CB1142" w:rsidRPr="00A2635D" w:rsidRDefault="00CB1142" w:rsidP="00CB1142">
      <w:pPr>
        <w:pStyle w:val="Forsa-Svi"/>
        <w:rPr>
          <w:b w:val="0"/>
          <w:sz w:val="24"/>
          <w:szCs w:val="24"/>
          <w:lang w:val="sv-SE"/>
        </w:rPr>
      </w:pPr>
      <w:r w:rsidRPr="00A2635D">
        <w:rPr>
          <w:b w:val="0"/>
          <w:sz w:val="24"/>
          <w:szCs w:val="24"/>
          <w:lang w:val="sv-SE"/>
        </w:rPr>
        <w:t>Sabrina Hansmann-Roth, PhD</w:t>
      </w:r>
    </w:p>
    <w:p w14:paraId="784EBCEC" w14:textId="77777777" w:rsidR="00CB1142" w:rsidRPr="006D5B52" w:rsidRDefault="00CB1142" w:rsidP="00CB1142">
      <w:pPr>
        <w:pStyle w:val="Forsa-Svi"/>
        <w:rPr>
          <w:b w:val="0"/>
          <w:sz w:val="24"/>
          <w:szCs w:val="24"/>
          <w:lang w:val="sv-SE"/>
        </w:rPr>
      </w:pPr>
      <w:r w:rsidRPr="006D5B52">
        <w:rPr>
          <w:b w:val="0"/>
          <w:sz w:val="24"/>
          <w:szCs w:val="24"/>
          <w:lang w:val="sv-SE"/>
        </w:rPr>
        <w:t>Heida Maria Sigurdardottir, PhD</w:t>
      </w:r>
    </w:p>
    <w:p w14:paraId="7FB2AF54" w14:textId="77777777" w:rsidR="00CB1142" w:rsidRPr="006D5B52" w:rsidRDefault="00CB1142" w:rsidP="00CB1142">
      <w:pPr>
        <w:pStyle w:val="Forsa-Svi"/>
        <w:rPr>
          <w:b w:val="0"/>
          <w:sz w:val="24"/>
          <w:szCs w:val="24"/>
          <w:lang w:val="sv-SE"/>
        </w:rPr>
      </w:pPr>
      <w:r w:rsidRPr="006D5B52">
        <w:rPr>
          <w:b w:val="0"/>
          <w:sz w:val="24"/>
          <w:szCs w:val="24"/>
          <w:lang w:val="sv-SE"/>
        </w:rPr>
        <w:t>Igor Utochkin, PhD</w:t>
      </w:r>
    </w:p>
    <w:p w14:paraId="14B10277" w14:textId="71C73E1D" w:rsidR="00387901" w:rsidRPr="00A2635D" w:rsidRDefault="00387901">
      <w:pPr>
        <w:pStyle w:val="Forsa-Svi"/>
        <w:spacing w:before="240" w:after="0"/>
        <w:ind w:left="2160" w:firstLine="720"/>
        <w:jc w:val="both"/>
        <w:rPr>
          <w:b w:val="0"/>
          <w:sz w:val="24"/>
          <w:szCs w:val="24"/>
          <w:lang w:val="sv-SE"/>
        </w:rPr>
      </w:pPr>
    </w:p>
    <w:p w14:paraId="65B85C41" w14:textId="0AD03058" w:rsidR="00387901" w:rsidRPr="00A2635D" w:rsidRDefault="00387901">
      <w:pPr>
        <w:pStyle w:val="Forsa-Svi"/>
        <w:spacing w:before="240" w:after="0"/>
        <w:ind w:left="2160" w:firstLine="720"/>
        <w:jc w:val="both"/>
        <w:rPr>
          <w:b w:val="0"/>
          <w:sz w:val="24"/>
          <w:szCs w:val="24"/>
          <w:lang w:val="sv-SE"/>
        </w:rPr>
      </w:pPr>
    </w:p>
    <w:p w14:paraId="15F7FA7C" w14:textId="7D65D968" w:rsidR="00387901" w:rsidRPr="00D16F2B" w:rsidRDefault="0027079F">
      <w:pPr>
        <w:pStyle w:val="Normal-Fyrstalnaeftirkaflaskil"/>
        <w:spacing w:line="240" w:lineRule="auto"/>
        <w:ind w:left="284"/>
        <w:rPr>
          <w:sz w:val="24"/>
          <w:lang w:val="en-US"/>
        </w:rPr>
        <w:sectPr w:rsidR="00387901" w:rsidRPr="00D16F2B">
          <w:footerReference w:type="even" r:id="rId16"/>
          <w:footerReference w:type="default" r:id="rId17"/>
          <w:type w:val="oddPage"/>
          <w:pgSz w:w="9978" w:h="14173"/>
          <w:pgMar w:top="1134" w:right="1134" w:bottom="793" w:left="1418" w:header="0" w:footer="510" w:gutter="0"/>
          <w:pgNumType w:start="1"/>
          <w:cols w:space="720"/>
          <w:formProt w:val="0"/>
          <w:docGrid w:linePitch="360" w:charSpace="8192"/>
        </w:sectPr>
      </w:pPr>
      <w:r>
        <w:rPr>
          <w:noProof/>
        </w:rPr>
        <mc:AlternateContent>
          <mc:Choice Requires="wps">
            <w:drawing>
              <wp:anchor distT="0" distB="0" distL="0" distR="0" simplePos="0" relativeHeight="12" behindDoc="1" locked="0" layoutInCell="1" allowOverlap="1" wp14:anchorId="393318FA" wp14:editId="039B71B5">
                <wp:simplePos x="0" y="0"/>
                <wp:positionH relativeFrom="column">
                  <wp:posOffset>-889635</wp:posOffset>
                </wp:positionH>
                <wp:positionV relativeFrom="page">
                  <wp:posOffset>7446010</wp:posOffset>
                </wp:positionV>
                <wp:extent cx="6325235" cy="1525270"/>
                <wp:effectExtent l="0" t="0" r="0" b="0"/>
                <wp:wrapNone/>
                <wp:docPr id="1676471119"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6325235" cy="1525270"/>
                        </a:xfrm>
                        <a:prstGeom prst="rect">
                          <a:avLst/>
                        </a:prstGeom>
                        <a:solidFill>
                          <a:srgbClr val="FFFFFF"/>
                        </a:solidFill>
                        <a:ln w="9525">
                          <a:noFill/>
                        </a:ln>
                        <a:effectLst/>
                      </wps:spPr>
                      <wps:txbx>
                        <w:txbxContent>
                          <w:p w14:paraId="7F670013" w14:textId="77777777" w:rsidR="00387901" w:rsidRDefault="00000000">
                            <w:pPr>
                              <w:pStyle w:val="FrameContents"/>
                              <w:spacing w:after="0" w:line="288" w:lineRule="auto"/>
                              <w:contextualSpacing/>
                              <w:jc w:val="center"/>
                              <w:rPr>
                                <w:b/>
                                <w:color w:val="000000" w:themeColor="text1"/>
                                <w:sz w:val="32"/>
                                <w:szCs w:val="32"/>
                                <w:lang w:val="is-IS"/>
                              </w:rPr>
                            </w:pPr>
                            <w:r>
                              <w:rPr>
                                <w:b/>
                                <w:color w:val="000000" w:themeColor="text1"/>
                                <w:sz w:val="32"/>
                                <w:szCs w:val="32"/>
                                <w:lang w:val="is-IS"/>
                              </w:rPr>
                              <w:t>Heilbrigðisvísindasvið</w:t>
                            </w:r>
                          </w:p>
                          <w:p w14:paraId="2D7AC553" w14:textId="77777777" w:rsidR="00387901" w:rsidRDefault="00000000">
                            <w:pPr>
                              <w:pStyle w:val="Forsa-Svi"/>
                              <w:spacing w:after="0" w:line="288" w:lineRule="auto"/>
                              <w:contextualSpacing/>
                              <w:rPr>
                                <w:color w:val="000000" w:themeColor="text1"/>
                              </w:rPr>
                            </w:pPr>
                            <w:r>
                              <w:rPr>
                                <w:caps/>
                                <w:color w:val="000000" w:themeColor="text1"/>
                                <w:sz w:val="22"/>
                                <w:szCs w:val="22"/>
                              </w:rPr>
                              <w:t>sálfræðideild</w:t>
                            </w:r>
                          </w:p>
                          <w:p w14:paraId="59F0D4B2" w14:textId="77777777" w:rsidR="00387901" w:rsidRDefault="00000000">
                            <w:pPr>
                              <w:pStyle w:val="Forsa-Svi"/>
                              <w:spacing w:after="0" w:line="288" w:lineRule="auto"/>
                              <w:contextualSpacing/>
                              <w:rPr>
                                <w:sz w:val="32"/>
                                <w:szCs w:val="32"/>
                              </w:rPr>
                            </w:pPr>
                            <w:r>
                              <w:rPr>
                                <w:sz w:val="32"/>
                                <w:szCs w:val="32"/>
                              </w:rPr>
                              <w:t>HÁSKÓLI ÍSLANDS</w:t>
                            </w:r>
                          </w:p>
                          <w:p w14:paraId="071C9ED0" w14:textId="77777777" w:rsidR="00387901" w:rsidRDefault="00387901">
                            <w:pPr>
                              <w:pStyle w:val="FrameContents"/>
                            </w:pPr>
                          </w:p>
                        </w:txbxContent>
                      </wps:txbx>
                      <wps:bodyPr anchor="t">
                        <a:noAutofit/>
                      </wps:bodyPr>
                    </wps:wsp>
                  </a:graphicData>
                </a:graphic>
                <wp14:sizeRelH relativeFrom="page">
                  <wp14:pctWidth>0</wp14:pctWidth>
                </wp14:sizeRelH>
                <wp14:sizeRelV relativeFrom="page">
                  <wp14:pctHeight>0</wp14:pctHeight>
                </wp14:sizeRelV>
              </wp:anchor>
            </w:drawing>
          </mc:Choice>
          <mc:Fallback>
            <w:pict>
              <v:rect w14:anchorId="393318FA" id="Rectangle 20" o:spid="_x0000_s1030" style="position:absolute;left:0;text-align:left;margin-left:-70.05pt;margin-top:586.3pt;width:498.05pt;height:120.1pt;z-index:-503316468;visibility:visible;mso-wrap-style:square;mso-width-percent:0;mso-height-percent:0;mso-wrap-distance-left:0;mso-wrap-distance-top:0;mso-wrap-distance-right:0;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" stroked="f">
                <v:textbox>
                  <w:txbxContent>
                    <w:p w14:paraId="7F670013" w14:textId="77777777" w:rsidR="00387901" w:rsidRDefault="00000000">
                      <w:pPr>
                        <w:pStyle w:val="FrameContents"/>
                        <w:spacing w:after="0" w:line="288" w:lineRule="auto"/>
                        <w:contextualSpacing/>
                        <w:jc w:val="center"/>
                        <w:rPr>
                          <w:b/>
                          <w:color w:val="000000" w:themeColor="text1"/>
                          <w:sz w:val="32"/>
                          <w:szCs w:val="32"/>
                          <w:lang w:val="is-IS"/>
                        </w:rPr>
                      </w:pPr>
                      <w:r>
                        <w:rPr>
                          <w:b/>
                          <w:color w:val="000000" w:themeColor="text1"/>
                          <w:sz w:val="32"/>
                          <w:szCs w:val="32"/>
                          <w:lang w:val="is-IS"/>
                        </w:rPr>
                        <w:t>Heilbrigðisvísindasvið</w:t>
                      </w:r>
                    </w:p>
                    <w:p w14:paraId="2D7AC553" w14:textId="77777777" w:rsidR="00387901" w:rsidRDefault="00000000">
                      <w:pPr>
                        <w:pStyle w:val="Forsa-Svi"/>
                        <w:spacing w:after="0" w:line="288" w:lineRule="auto"/>
                        <w:contextualSpacing/>
                        <w:rPr>
                          <w:color w:val="000000" w:themeColor="text1"/>
                        </w:rPr>
                      </w:pPr>
                      <w:r>
                        <w:rPr>
                          <w:caps/>
                          <w:color w:val="000000" w:themeColor="text1"/>
                          <w:sz w:val="22"/>
                          <w:szCs w:val="22"/>
                        </w:rPr>
                        <w:t>sálfræðideild</w:t>
                      </w:r>
                    </w:p>
                    <w:p w14:paraId="59F0D4B2" w14:textId="77777777" w:rsidR="00387901" w:rsidRDefault="00000000">
                      <w:pPr>
                        <w:pStyle w:val="Forsa-Svi"/>
                        <w:spacing w:after="0" w:line="288" w:lineRule="auto"/>
                        <w:contextualSpacing/>
                        <w:rPr>
                          <w:sz w:val="32"/>
                          <w:szCs w:val="32"/>
                        </w:rPr>
                      </w:pPr>
                      <w:r>
                        <w:rPr>
                          <w:sz w:val="32"/>
                          <w:szCs w:val="32"/>
                        </w:rPr>
                        <w:t>HÁSKÓLI ÍSLANDS</w:t>
                      </w:r>
                    </w:p>
                    <w:p w14:paraId="071C9ED0" w14:textId="77777777" w:rsidR="00387901" w:rsidRDefault="00387901">
                      <w:pPr>
                        <w:pStyle w:val="FrameContents"/>
                      </w:pPr>
                    </w:p>
                  </w:txbxContent>
                </v:textbox>
                <w10:wrap anchory="page"/>
              </v:rect>
            </w:pict>
          </mc:Fallback>
        </mc:AlternateContent>
      </w:r>
    </w:p>
    <w:p w14:paraId="7005457C" w14:textId="77777777" w:rsidR="00387901" w:rsidRPr="00D16F2B" w:rsidRDefault="00387901">
      <w:pPr>
        <w:pStyle w:val="Normal-Fyrstalnaeftirkaflaskil"/>
        <w:rPr>
          <w:lang w:val="en-US"/>
        </w:rPr>
      </w:pPr>
    </w:p>
    <w:p w14:paraId="1547A188" w14:textId="77777777" w:rsidR="00387901" w:rsidRPr="00D16F2B" w:rsidRDefault="00387901">
      <w:pPr>
        <w:pStyle w:val="Normal-Fyrstalnaeftirkaflaskil"/>
        <w:rPr>
          <w:lang w:val="en-US"/>
        </w:rPr>
      </w:pPr>
    </w:p>
    <w:p w14:paraId="780C9F11" w14:textId="77777777" w:rsidR="00387901" w:rsidRPr="00D16F2B" w:rsidRDefault="00387901">
      <w:pPr>
        <w:pStyle w:val="Normal-Fyrstalnaeftirkaflaskil"/>
        <w:rPr>
          <w:lang w:val="en-US"/>
        </w:rPr>
      </w:pPr>
    </w:p>
    <w:p w14:paraId="173F4604" w14:textId="77777777" w:rsidR="00387901" w:rsidRPr="00D16F2B" w:rsidRDefault="00387901">
      <w:pPr>
        <w:pStyle w:val="Normal-Fyrstalnaeftirkaflaskil"/>
        <w:rPr>
          <w:lang w:val="en-US"/>
        </w:rPr>
      </w:pPr>
    </w:p>
    <w:p w14:paraId="716DBE13" w14:textId="77777777" w:rsidR="00387901" w:rsidRPr="00D16F2B" w:rsidRDefault="00387901">
      <w:pPr>
        <w:pStyle w:val="Normal-Fyrstalnaeftirkaflaskil"/>
        <w:rPr>
          <w:lang w:val="en-US"/>
        </w:rPr>
      </w:pPr>
    </w:p>
    <w:p w14:paraId="1A21C8B4" w14:textId="77777777" w:rsidR="00387901" w:rsidRPr="00D16F2B" w:rsidRDefault="00387901">
      <w:pPr>
        <w:pStyle w:val="Normal-Fyrstalnaeftirkaflaskil"/>
        <w:rPr>
          <w:lang w:val="en-US"/>
        </w:rPr>
      </w:pPr>
    </w:p>
    <w:p w14:paraId="1D1D6727" w14:textId="77777777" w:rsidR="00387901" w:rsidRPr="00D16F2B" w:rsidRDefault="00387901">
      <w:pPr>
        <w:pStyle w:val="Normal-Fyrstalnaeftirkaflaskil"/>
        <w:rPr>
          <w:lang w:val="en-US"/>
        </w:rPr>
      </w:pPr>
    </w:p>
    <w:p w14:paraId="0C0AFAC5" w14:textId="77777777" w:rsidR="00387901" w:rsidRPr="00D16F2B" w:rsidRDefault="00387901">
      <w:pPr>
        <w:pStyle w:val="Normal-Fyrstalnaeftirkaflaskil"/>
        <w:rPr>
          <w:lang w:val="en-US"/>
        </w:rPr>
      </w:pPr>
    </w:p>
    <w:p w14:paraId="1C430281" w14:textId="77777777" w:rsidR="00387901" w:rsidRPr="00D16F2B" w:rsidRDefault="00387901">
      <w:pPr>
        <w:pStyle w:val="Normal-Fyrstalnaeftirkaflaskil"/>
        <w:rPr>
          <w:lang w:val="en-US"/>
        </w:rPr>
      </w:pPr>
    </w:p>
    <w:p w14:paraId="51C3C569" w14:textId="77777777" w:rsidR="00387901" w:rsidRPr="00D16F2B" w:rsidRDefault="00387901">
      <w:pPr>
        <w:pStyle w:val="Normal-Fyrstalnaeftirkaflaskil"/>
        <w:rPr>
          <w:lang w:val="en-US"/>
        </w:rPr>
      </w:pPr>
    </w:p>
    <w:p w14:paraId="5E792FF9" w14:textId="77777777" w:rsidR="00387901" w:rsidRPr="00D16F2B" w:rsidRDefault="00387901"/>
    <w:p w14:paraId="6A3253B3" w14:textId="77777777" w:rsidR="00387901" w:rsidRPr="00D16F2B" w:rsidRDefault="00387901"/>
    <w:p w14:paraId="27C1D79D" w14:textId="77777777" w:rsidR="00387901" w:rsidRPr="00D16F2B" w:rsidRDefault="00387901"/>
    <w:p w14:paraId="527976DA" w14:textId="77777777" w:rsidR="00387901" w:rsidRPr="00D16F2B" w:rsidRDefault="00387901">
      <w:pPr>
        <w:pStyle w:val="Normal-Fyrstalnaeftirkaflaskil"/>
        <w:rPr>
          <w:lang w:val="en-US"/>
        </w:rPr>
      </w:pPr>
    </w:p>
    <w:p w14:paraId="18D17AB7" w14:textId="77777777" w:rsidR="00387901" w:rsidRPr="00D16F2B" w:rsidRDefault="00387901">
      <w:pPr>
        <w:pStyle w:val="Normal-Fyrstalnaeftirkaflaskil"/>
        <w:rPr>
          <w:lang w:val="en-US"/>
        </w:rPr>
      </w:pPr>
    </w:p>
    <w:p w14:paraId="375D7913" w14:textId="77777777" w:rsidR="00387901" w:rsidRPr="00D16F2B" w:rsidRDefault="00387901">
      <w:pPr>
        <w:pStyle w:val="Normal-Fyrstalnaeftirkaflaskil"/>
        <w:rPr>
          <w:lang w:val="en-US"/>
        </w:rPr>
      </w:pPr>
    </w:p>
    <w:p w14:paraId="17FAA964" w14:textId="77777777" w:rsidR="00387901" w:rsidRPr="00D16F2B" w:rsidRDefault="00387901">
      <w:pPr>
        <w:pStyle w:val="Normal-Fyrstalnaeftirkaflaskil"/>
        <w:rPr>
          <w:lang w:val="en-US"/>
        </w:rPr>
      </w:pPr>
    </w:p>
    <w:p w14:paraId="064132DB" w14:textId="77777777" w:rsidR="00387901" w:rsidRPr="00D16F2B" w:rsidRDefault="00387901">
      <w:pPr>
        <w:pStyle w:val="Normal-Fyrstalnaeftirkaflaskil"/>
        <w:rPr>
          <w:lang w:val="en-US"/>
        </w:rPr>
      </w:pPr>
    </w:p>
    <w:p w14:paraId="0E48A0A7" w14:textId="77777777" w:rsidR="00387901" w:rsidRPr="00D16F2B" w:rsidRDefault="00387901">
      <w:pPr>
        <w:pStyle w:val="Normal-Fyrstalnaeftirkaflaskil"/>
        <w:rPr>
          <w:lang w:val="en-US"/>
        </w:rPr>
      </w:pPr>
    </w:p>
    <w:p w14:paraId="1347D6C6" w14:textId="77777777" w:rsidR="00387901" w:rsidRPr="00D16F2B" w:rsidRDefault="00000000">
      <w:pPr>
        <w:pStyle w:val="Normal-Fyrstalnaeftirkaflaskil"/>
        <w:rPr>
          <w:lang w:val="en-US"/>
        </w:rPr>
      </w:pPr>
      <w:r w:rsidRPr="00D16F2B">
        <w:rPr>
          <w:lang w:val="en-US"/>
        </w:rPr>
        <w:t xml:space="preserve">Thesis for a doctoral degree at the University of Iceland. All right reserved. No part of this publication may be reproduced in any form without the prior permission of the copyright holder. </w:t>
      </w:r>
    </w:p>
    <w:p w14:paraId="460734EF" w14:textId="3A96C026" w:rsidR="00387901" w:rsidRPr="00D16F2B" w:rsidRDefault="00000000">
      <w:pPr>
        <w:pStyle w:val="Normal-Fyrstalnaeftirkaflaskil"/>
        <w:rPr>
          <w:lang w:val="en-US"/>
        </w:rPr>
      </w:pPr>
      <w:r w:rsidRPr="00D16F2B">
        <w:rPr>
          <w:lang w:val="en-US"/>
        </w:rPr>
        <w:t xml:space="preserve">© </w:t>
      </w:r>
      <w:r w:rsidR="000C5C35" w:rsidRPr="00D16F2B">
        <w:rPr>
          <w:lang w:val="en-US"/>
        </w:rPr>
        <w:t>Anton Lukashevich, 2025</w:t>
      </w:r>
    </w:p>
    <w:p w14:paraId="1D8687D9" w14:textId="1EB148B9" w:rsidR="00387901" w:rsidRPr="00D16F2B" w:rsidRDefault="00000000">
      <w:pPr>
        <w:pStyle w:val="Normal-Fyrstalnaeftirkaflaskil"/>
        <w:rPr>
          <w:lang w:val="en-US"/>
        </w:rPr>
      </w:pPr>
      <w:r w:rsidRPr="00D16F2B">
        <w:rPr>
          <w:lang w:val="en-US"/>
        </w:rPr>
        <w:t>ISBN</w:t>
      </w:r>
      <w:r w:rsidR="00203081" w:rsidRPr="00203081">
        <w:rPr>
          <w:lang w:val="en-US"/>
        </w:rPr>
        <w:t xml:space="preserve"> 978-9935-9764-5-1</w:t>
      </w:r>
    </w:p>
    <w:p w14:paraId="4D164D33" w14:textId="28BBA847" w:rsidR="00387901" w:rsidRPr="00A2635D" w:rsidRDefault="00000000">
      <w:pPr>
        <w:pStyle w:val="Normal-Fyrstalnaeftirkaflaskil"/>
        <w:rPr>
          <w:lang w:val="en-US"/>
        </w:rPr>
      </w:pPr>
      <w:r w:rsidRPr="00D16F2B">
        <w:rPr>
          <w:lang w:val="en-US"/>
        </w:rPr>
        <w:t xml:space="preserve">ORCID: </w:t>
      </w:r>
      <w:r w:rsidR="00A05E56" w:rsidRPr="00D16F2B">
        <w:rPr>
          <w:lang w:val="en-US"/>
        </w:rPr>
        <w:t>0000-0002-6927-7724</w:t>
      </w:r>
    </w:p>
    <w:p w14:paraId="261C128E" w14:textId="543AC855" w:rsidR="00387901" w:rsidRPr="00D16F2B" w:rsidRDefault="00000000" w:rsidP="000C5C35">
      <w:pPr>
        <w:pStyle w:val="Normal-Fyrstalnaeftirkaflaskil"/>
        <w:jc w:val="left"/>
        <w:rPr>
          <w:lang w:val="en-US"/>
        </w:rPr>
        <w:sectPr w:rsidR="00387901" w:rsidRPr="00D16F2B">
          <w:footerReference w:type="default" r:id="rId18"/>
          <w:footerReference w:type="first" r:id="rId19"/>
          <w:pgSz w:w="9978" w:h="14173"/>
          <w:pgMar w:top="1134" w:right="1134" w:bottom="1134" w:left="1418" w:header="0" w:footer="510" w:gutter="0"/>
          <w:cols w:space="720"/>
          <w:formProt w:val="0"/>
          <w:docGrid w:linePitch="360" w:charSpace="8192"/>
        </w:sectPr>
      </w:pPr>
      <w:r w:rsidRPr="00D16F2B">
        <w:rPr>
          <w:lang w:val="en-US"/>
        </w:rPr>
        <w:t xml:space="preserve">Reykjavik, Iceland </w:t>
      </w:r>
      <w:r w:rsidR="00A05E56" w:rsidRPr="00D16F2B">
        <w:rPr>
          <w:lang w:val="en-US"/>
        </w:rPr>
        <w:t>2025</w:t>
      </w:r>
    </w:p>
    <w:p w14:paraId="1E009972" w14:textId="77777777" w:rsidR="00387901" w:rsidRPr="00D16F2B" w:rsidRDefault="00000000">
      <w:pPr>
        <w:pStyle w:val="Heading1-nnmerabirtingar"/>
        <w:rPr>
          <w:lang w:val="en-US"/>
        </w:rPr>
      </w:pPr>
      <w:bookmarkStart w:id="0" w:name="_Toc207823437"/>
      <w:r w:rsidRPr="00D16F2B">
        <w:rPr>
          <w:lang w:val="en-US"/>
        </w:rPr>
        <w:lastRenderedPageBreak/>
        <w:t>Ágrip</w:t>
      </w:r>
      <w:bookmarkEnd w:id="0"/>
    </w:p>
    <w:p w14:paraId="100B312E" w14:textId="2C0155C0" w:rsidR="00FE427F" w:rsidRPr="00D16F2B" w:rsidRDefault="00FE427F" w:rsidP="00FE427F">
      <w:pPr>
        <w:pStyle w:val="Normal-Fyrstalnaeftirkaflaskil"/>
        <w:rPr>
          <w:lang w:val="en-US"/>
        </w:rPr>
      </w:pPr>
      <w:proofErr w:type="spellStart"/>
      <w:r w:rsidRPr="00D16F2B">
        <w:rPr>
          <w:lang w:val="en-US"/>
        </w:rPr>
        <w:t>Safnskynjun</w:t>
      </w:r>
      <w:proofErr w:type="spellEnd"/>
      <w:r w:rsidRPr="00D16F2B">
        <w:rPr>
          <w:lang w:val="en-US"/>
        </w:rPr>
        <w:t xml:space="preserve"> </w:t>
      </w:r>
      <w:proofErr w:type="spellStart"/>
      <w:r w:rsidRPr="00D16F2B">
        <w:rPr>
          <w:lang w:val="en-US"/>
        </w:rPr>
        <w:t>gerir</w:t>
      </w:r>
      <w:proofErr w:type="spellEnd"/>
      <w:r w:rsidRPr="00D16F2B">
        <w:rPr>
          <w:lang w:val="en-US"/>
        </w:rPr>
        <w:t xml:space="preserve"> </w:t>
      </w:r>
      <w:proofErr w:type="spellStart"/>
      <w:r w:rsidRPr="00D16F2B">
        <w:rPr>
          <w:lang w:val="en-US"/>
        </w:rPr>
        <w:t>fólki</w:t>
      </w:r>
      <w:proofErr w:type="spellEnd"/>
      <w:r w:rsidRPr="00D16F2B">
        <w:rPr>
          <w:lang w:val="en-US"/>
        </w:rPr>
        <w:t xml:space="preserve"> </w:t>
      </w:r>
      <w:proofErr w:type="spellStart"/>
      <w:r w:rsidRPr="00D16F2B">
        <w:rPr>
          <w:lang w:val="en-US"/>
        </w:rPr>
        <w:t>kleift</w:t>
      </w:r>
      <w:proofErr w:type="spellEnd"/>
      <w:r w:rsidRPr="00D16F2B">
        <w:rPr>
          <w:lang w:val="en-US"/>
        </w:rPr>
        <w:t xml:space="preserve"> </w:t>
      </w:r>
      <w:proofErr w:type="spellStart"/>
      <w:r w:rsidRPr="00D16F2B">
        <w:rPr>
          <w:lang w:val="en-US"/>
        </w:rPr>
        <w:t>að</w:t>
      </w:r>
      <w:proofErr w:type="spellEnd"/>
      <w:r w:rsidRPr="00D16F2B">
        <w:rPr>
          <w:lang w:val="en-US"/>
        </w:rPr>
        <w:t xml:space="preserve"> </w:t>
      </w:r>
      <w:proofErr w:type="spellStart"/>
      <w:r w:rsidRPr="00D16F2B">
        <w:rPr>
          <w:lang w:val="en-US"/>
        </w:rPr>
        <w:t>draga</w:t>
      </w:r>
      <w:proofErr w:type="spellEnd"/>
      <w:r w:rsidRPr="00D16F2B">
        <w:rPr>
          <w:lang w:val="en-US"/>
        </w:rPr>
        <w:t xml:space="preserve"> </w:t>
      </w:r>
      <w:proofErr w:type="spellStart"/>
      <w:r w:rsidRPr="00D16F2B">
        <w:rPr>
          <w:lang w:val="en-US"/>
        </w:rPr>
        <w:t>hratt</w:t>
      </w:r>
      <w:proofErr w:type="spellEnd"/>
      <w:r w:rsidRPr="00D16F2B">
        <w:rPr>
          <w:lang w:val="en-US"/>
        </w:rPr>
        <w:t xml:space="preserve"> saman </w:t>
      </w:r>
      <w:proofErr w:type="spellStart"/>
      <w:r w:rsidRPr="00D16F2B">
        <w:rPr>
          <w:lang w:val="en-US"/>
        </w:rPr>
        <w:t>tölfræðilegar</w:t>
      </w:r>
      <w:proofErr w:type="spellEnd"/>
      <w:r w:rsidRPr="00D16F2B">
        <w:rPr>
          <w:lang w:val="en-US"/>
        </w:rPr>
        <w:t xml:space="preserve"> </w:t>
      </w:r>
      <w:proofErr w:type="spellStart"/>
      <w:r w:rsidRPr="00D16F2B">
        <w:rPr>
          <w:lang w:val="en-US"/>
        </w:rPr>
        <w:t>upplýsingar</w:t>
      </w:r>
      <w:proofErr w:type="spellEnd"/>
      <w:r w:rsidRPr="00D16F2B">
        <w:rPr>
          <w:lang w:val="en-US"/>
        </w:rPr>
        <w:t xml:space="preserve"> </w:t>
      </w:r>
      <w:proofErr w:type="spellStart"/>
      <w:r w:rsidRPr="00D16F2B">
        <w:rPr>
          <w:lang w:val="en-US"/>
        </w:rPr>
        <w:t>úr</w:t>
      </w:r>
      <w:proofErr w:type="spellEnd"/>
      <w:r w:rsidRPr="00D16F2B">
        <w:rPr>
          <w:lang w:val="en-US"/>
        </w:rPr>
        <w:t xml:space="preserve"> </w:t>
      </w:r>
      <w:proofErr w:type="spellStart"/>
      <w:r w:rsidRPr="00D16F2B">
        <w:rPr>
          <w:lang w:val="en-US"/>
        </w:rPr>
        <w:t>umhverfinu</w:t>
      </w:r>
      <w:proofErr w:type="spellEnd"/>
      <w:r w:rsidRPr="00D16F2B">
        <w:rPr>
          <w:lang w:val="en-US"/>
        </w:rPr>
        <w:t xml:space="preserve"> </w:t>
      </w:r>
      <w:proofErr w:type="spellStart"/>
      <w:r w:rsidRPr="00D16F2B">
        <w:rPr>
          <w:lang w:val="en-US"/>
        </w:rPr>
        <w:t>og</w:t>
      </w:r>
      <w:proofErr w:type="spellEnd"/>
      <w:r w:rsidRPr="00D16F2B">
        <w:rPr>
          <w:lang w:val="en-US"/>
        </w:rPr>
        <w:t xml:space="preserve"> </w:t>
      </w:r>
      <w:proofErr w:type="spellStart"/>
      <w:r w:rsidRPr="00D16F2B">
        <w:rPr>
          <w:lang w:val="en-US"/>
        </w:rPr>
        <w:t>þannig</w:t>
      </w:r>
      <w:proofErr w:type="spellEnd"/>
      <w:r w:rsidRPr="00D16F2B">
        <w:rPr>
          <w:lang w:val="en-US"/>
        </w:rPr>
        <w:t xml:space="preserve"> </w:t>
      </w:r>
      <w:proofErr w:type="spellStart"/>
      <w:r w:rsidRPr="00D16F2B">
        <w:rPr>
          <w:lang w:val="en-US"/>
        </w:rPr>
        <w:t>sniðganga</w:t>
      </w:r>
      <w:proofErr w:type="spellEnd"/>
      <w:r w:rsidRPr="00D16F2B">
        <w:rPr>
          <w:lang w:val="en-US"/>
        </w:rPr>
        <w:t xml:space="preserve"> </w:t>
      </w:r>
      <w:proofErr w:type="spellStart"/>
      <w:r w:rsidRPr="00D16F2B">
        <w:rPr>
          <w:lang w:val="en-US"/>
        </w:rPr>
        <w:t>takmarkanir</w:t>
      </w:r>
      <w:proofErr w:type="spellEnd"/>
      <w:r w:rsidRPr="00D16F2B">
        <w:rPr>
          <w:lang w:val="en-US"/>
        </w:rPr>
        <w:t xml:space="preserve"> í </w:t>
      </w:r>
      <w:proofErr w:type="spellStart"/>
      <w:r w:rsidRPr="00D16F2B">
        <w:rPr>
          <w:lang w:val="en-US"/>
        </w:rPr>
        <w:t>vinnsluminni</w:t>
      </w:r>
      <w:proofErr w:type="spellEnd"/>
      <w:r w:rsidRPr="00D16F2B">
        <w:rPr>
          <w:lang w:val="en-US"/>
        </w:rPr>
        <w:t xml:space="preserve">. Hins </w:t>
      </w:r>
      <w:proofErr w:type="spellStart"/>
      <w:r w:rsidRPr="00D16F2B">
        <w:rPr>
          <w:lang w:val="en-US"/>
        </w:rPr>
        <w:t>vegar</w:t>
      </w:r>
      <w:proofErr w:type="spellEnd"/>
      <w:r w:rsidRPr="00D16F2B">
        <w:rPr>
          <w:lang w:val="en-US"/>
        </w:rPr>
        <w:t xml:space="preserve"> er </w:t>
      </w:r>
      <w:proofErr w:type="spellStart"/>
      <w:r w:rsidRPr="00D16F2B">
        <w:rPr>
          <w:lang w:val="en-US"/>
        </w:rPr>
        <w:t>enn</w:t>
      </w:r>
      <w:proofErr w:type="spellEnd"/>
      <w:r w:rsidRPr="00D16F2B">
        <w:rPr>
          <w:lang w:val="en-US"/>
        </w:rPr>
        <w:t xml:space="preserve"> </w:t>
      </w:r>
      <w:proofErr w:type="spellStart"/>
      <w:r w:rsidRPr="00D16F2B">
        <w:rPr>
          <w:lang w:val="en-US"/>
        </w:rPr>
        <w:t>óljóst</w:t>
      </w:r>
      <w:proofErr w:type="spellEnd"/>
      <w:r w:rsidRPr="00D16F2B">
        <w:rPr>
          <w:lang w:val="en-US"/>
        </w:rPr>
        <w:t xml:space="preserve"> </w:t>
      </w:r>
      <w:proofErr w:type="spellStart"/>
      <w:r w:rsidRPr="00D16F2B">
        <w:rPr>
          <w:lang w:val="en-US"/>
        </w:rPr>
        <w:t>hversu</w:t>
      </w:r>
      <w:proofErr w:type="spellEnd"/>
      <w:r w:rsidRPr="00D16F2B">
        <w:rPr>
          <w:lang w:val="en-US"/>
        </w:rPr>
        <w:t xml:space="preserve"> </w:t>
      </w:r>
      <w:proofErr w:type="spellStart"/>
      <w:r w:rsidRPr="00D16F2B">
        <w:rPr>
          <w:lang w:val="en-US"/>
        </w:rPr>
        <w:t>háð</w:t>
      </w:r>
      <w:proofErr w:type="spellEnd"/>
      <w:r w:rsidRPr="00D16F2B">
        <w:rPr>
          <w:lang w:val="en-US"/>
        </w:rPr>
        <w:t xml:space="preserve"> </w:t>
      </w:r>
      <w:proofErr w:type="spellStart"/>
      <w:r w:rsidRPr="00D16F2B">
        <w:rPr>
          <w:lang w:val="en-US"/>
        </w:rPr>
        <w:t>hún</w:t>
      </w:r>
      <w:proofErr w:type="spellEnd"/>
      <w:r w:rsidRPr="00D16F2B">
        <w:rPr>
          <w:lang w:val="en-US"/>
        </w:rPr>
        <w:t xml:space="preserve"> er </w:t>
      </w:r>
      <w:proofErr w:type="spellStart"/>
      <w:r w:rsidRPr="00D16F2B">
        <w:rPr>
          <w:lang w:val="en-US"/>
        </w:rPr>
        <w:t>athygli</w:t>
      </w:r>
      <w:proofErr w:type="spellEnd"/>
      <w:r w:rsidRPr="00D16F2B">
        <w:rPr>
          <w:lang w:val="en-US"/>
        </w:rPr>
        <w:t xml:space="preserve">. </w:t>
      </w:r>
      <w:proofErr w:type="spellStart"/>
      <w:r w:rsidRPr="00D16F2B">
        <w:rPr>
          <w:lang w:val="en-US"/>
        </w:rPr>
        <w:t>Þessi</w:t>
      </w:r>
      <w:proofErr w:type="spellEnd"/>
      <w:r w:rsidRPr="00D16F2B">
        <w:rPr>
          <w:lang w:val="en-US"/>
        </w:rPr>
        <w:t xml:space="preserve"> </w:t>
      </w:r>
      <w:proofErr w:type="spellStart"/>
      <w:r w:rsidRPr="00D16F2B">
        <w:rPr>
          <w:lang w:val="en-US"/>
        </w:rPr>
        <w:t>doktorsritgerð</w:t>
      </w:r>
      <w:proofErr w:type="spellEnd"/>
      <w:r w:rsidRPr="00D16F2B">
        <w:rPr>
          <w:lang w:val="en-US"/>
        </w:rPr>
        <w:t xml:space="preserve"> </w:t>
      </w:r>
      <w:proofErr w:type="spellStart"/>
      <w:r w:rsidRPr="00D16F2B">
        <w:rPr>
          <w:lang w:val="en-US"/>
        </w:rPr>
        <w:t>kannar</w:t>
      </w:r>
      <w:proofErr w:type="spellEnd"/>
      <w:r w:rsidRPr="00D16F2B">
        <w:rPr>
          <w:lang w:val="en-US"/>
        </w:rPr>
        <w:t xml:space="preserve"> </w:t>
      </w:r>
      <w:proofErr w:type="spellStart"/>
      <w:r w:rsidRPr="00D16F2B">
        <w:rPr>
          <w:lang w:val="en-US"/>
        </w:rPr>
        <w:t>hvort</w:t>
      </w:r>
      <w:proofErr w:type="spellEnd"/>
      <w:r w:rsidRPr="00D16F2B">
        <w:rPr>
          <w:lang w:val="en-US"/>
        </w:rPr>
        <w:t xml:space="preserve"> </w:t>
      </w:r>
      <w:proofErr w:type="spellStart"/>
      <w:r w:rsidRPr="00D16F2B">
        <w:rPr>
          <w:lang w:val="en-US"/>
        </w:rPr>
        <w:t>safnskynjun</w:t>
      </w:r>
      <w:proofErr w:type="spellEnd"/>
      <w:r w:rsidRPr="00D16F2B">
        <w:rPr>
          <w:lang w:val="en-US"/>
        </w:rPr>
        <w:t xml:space="preserve"> </w:t>
      </w:r>
      <w:proofErr w:type="spellStart"/>
      <w:r w:rsidRPr="00D16F2B">
        <w:rPr>
          <w:lang w:val="en-US"/>
        </w:rPr>
        <w:t>sé</w:t>
      </w:r>
      <w:proofErr w:type="spellEnd"/>
      <w:r w:rsidRPr="00D16F2B">
        <w:rPr>
          <w:lang w:val="en-US"/>
        </w:rPr>
        <w:t xml:space="preserve"> </w:t>
      </w:r>
      <w:proofErr w:type="spellStart"/>
      <w:r w:rsidRPr="00D16F2B">
        <w:rPr>
          <w:lang w:val="en-US"/>
        </w:rPr>
        <w:t>sjálfvirk</w:t>
      </w:r>
      <w:proofErr w:type="spellEnd"/>
      <w:r w:rsidRPr="00D16F2B">
        <w:rPr>
          <w:lang w:val="en-US"/>
        </w:rPr>
        <w:t xml:space="preserve"> </w:t>
      </w:r>
      <w:proofErr w:type="spellStart"/>
      <w:r w:rsidRPr="00D16F2B">
        <w:rPr>
          <w:lang w:val="en-US"/>
        </w:rPr>
        <w:t>eða</w:t>
      </w:r>
      <w:proofErr w:type="spellEnd"/>
      <w:r w:rsidRPr="00D16F2B">
        <w:rPr>
          <w:lang w:val="en-US"/>
        </w:rPr>
        <w:t xml:space="preserve"> </w:t>
      </w:r>
      <w:proofErr w:type="spellStart"/>
      <w:r w:rsidRPr="00D16F2B">
        <w:rPr>
          <w:lang w:val="en-US"/>
        </w:rPr>
        <w:t>krefjist</w:t>
      </w:r>
      <w:proofErr w:type="spellEnd"/>
      <w:r w:rsidRPr="00D16F2B">
        <w:rPr>
          <w:lang w:val="en-US"/>
        </w:rPr>
        <w:t xml:space="preserve"> </w:t>
      </w:r>
      <w:proofErr w:type="spellStart"/>
      <w:r w:rsidRPr="00D16F2B">
        <w:rPr>
          <w:lang w:val="en-US"/>
        </w:rPr>
        <w:t>athyglisauðlinda</w:t>
      </w:r>
      <w:proofErr w:type="spellEnd"/>
      <w:r w:rsidRPr="00D16F2B">
        <w:rPr>
          <w:lang w:val="en-US"/>
        </w:rPr>
        <w:t xml:space="preserve">, </w:t>
      </w:r>
      <w:proofErr w:type="spellStart"/>
      <w:r w:rsidRPr="00D16F2B">
        <w:rPr>
          <w:lang w:val="en-US"/>
        </w:rPr>
        <w:t>með</w:t>
      </w:r>
      <w:proofErr w:type="spellEnd"/>
      <w:r w:rsidRPr="00D16F2B">
        <w:rPr>
          <w:lang w:val="en-US"/>
        </w:rPr>
        <w:t xml:space="preserve"> </w:t>
      </w:r>
      <w:proofErr w:type="spellStart"/>
      <w:r w:rsidRPr="00D16F2B">
        <w:rPr>
          <w:lang w:val="en-US"/>
        </w:rPr>
        <w:t>áherslu</w:t>
      </w:r>
      <w:proofErr w:type="spellEnd"/>
      <w:r w:rsidRPr="00D16F2B">
        <w:rPr>
          <w:lang w:val="en-US"/>
        </w:rPr>
        <w:t xml:space="preserve"> á </w:t>
      </w:r>
      <w:proofErr w:type="spellStart"/>
      <w:r w:rsidRPr="00D16F2B">
        <w:rPr>
          <w:lang w:val="en-US"/>
        </w:rPr>
        <w:t>sjónræna</w:t>
      </w:r>
      <w:proofErr w:type="spellEnd"/>
      <w:r w:rsidRPr="00D16F2B">
        <w:rPr>
          <w:lang w:val="en-US"/>
        </w:rPr>
        <w:t xml:space="preserve"> </w:t>
      </w:r>
      <w:proofErr w:type="spellStart"/>
      <w:r w:rsidRPr="00D16F2B">
        <w:rPr>
          <w:lang w:val="en-US"/>
        </w:rPr>
        <w:t>eiginleika</w:t>
      </w:r>
      <w:proofErr w:type="spellEnd"/>
      <w:r w:rsidRPr="00D16F2B">
        <w:rPr>
          <w:lang w:val="en-US"/>
        </w:rPr>
        <w:t xml:space="preserve"> á </w:t>
      </w:r>
      <w:proofErr w:type="spellStart"/>
      <w:r w:rsidRPr="00D16F2B">
        <w:rPr>
          <w:lang w:val="en-US"/>
        </w:rPr>
        <w:t>lág</w:t>
      </w:r>
      <w:proofErr w:type="spellEnd"/>
      <w:r w:rsidRPr="00D16F2B">
        <w:rPr>
          <w:lang w:val="en-US"/>
        </w:rPr>
        <w:t xml:space="preserve">- </w:t>
      </w:r>
      <w:proofErr w:type="spellStart"/>
      <w:r w:rsidRPr="00D16F2B">
        <w:rPr>
          <w:lang w:val="en-US"/>
        </w:rPr>
        <w:t>og</w:t>
      </w:r>
      <w:proofErr w:type="spellEnd"/>
      <w:r w:rsidRPr="00D16F2B">
        <w:rPr>
          <w:lang w:val="en-US"/>
        </w:rPr>
        <w:t xml:space="preserve"> </w:t>
      </w:r>
      <w:proofErr w:type="spellStart"/>
      <w:r w:rsidRPr="00D16F2B">
        <w:rPr>
          <w:lang w:val="en-US"/>
        </w:rPr>
        <w:t>miðstigi</w:t>
      </w:r>
      <w:proofErr w:type="spellEnd"/>
      <w:r w:rsidRPr="00D16F2B">
        <w:rPr>
          <w:lang w:val="en-US"/>
        </w:rPr>
        <w:t xml:space="preserve"> á </w:t>
      </w:r>
      <w:proofErr w:type="spellStart"/>
      <w:r w:rsidRPr="00D16F2B">
        <w:rPr>
          <w:lang w:val="en-US"/>
        </w:rPr>
        <w:t>borð</w:t>
      </w:r>
      <w:proofErr w:type="spellEnd"/>
      <w:r w:rsidRPr="00D16F2B">
        <w:rPr>
          <w:lang w:val="en-US"/>
        </w:rPr>
        <w:t xml:space="preserve"> </w:t>
      </w:r>
      <w:proofErr w:type="spellStart"/>
      <w:r w:rsidRPr="00D16F2B">
        <w:rPr>
          <w:lang w:val="en-US"/>
        </w:rPr>
        <w:t>við</w:t>
      </w:r>
      <w:proofErr w:type="spellEnd"/>
      <w:r w:rsidRPr="00D16F2B">
        <w:rPr>
          <w:lang w:val="en-US"/>
        </w:rPr>
        <w:t xml:space="preserve"> </w:t>
      </w:r>
      <w:proofErr w:type="spellStart"/>
      <w:r w:rsidRPr="00D16F2B">
        <w:rPr>
          <w:lang w:val="en-US"/>
        </w:rPr>
        <w:t>halla</w:t>
      </w:r>
      <w:proofErr w:type="spellEnd"/>
      <w:r w:rsidRPr="00D16F2B">
        <w:rPr>
          <w:lang w:val="en-US"/>
        </w:rPr>
        <w:t xml:space="preserve"> </w:t>
      </w:r>
      <w:proofErr w:type="spellStart"/>
      <w:r w:rsidRPr="00D16F2B">
        <w:rPr>
          <w:lang w:val="en-US"/>
        </w:rPr>
        <w:t>og</w:t>
      </w:r>
      <w:proofErr w:type="spellEnd"/>
      <w:r w:rsidRPr="00D16F2B">
        <w:rPr>
          <w:lang w:val="en-US"/>
        </w:rPr>
        <w:t xml:space="preserve"> </w:t>
      </w:r>
      <w:proofErr w:type="spellStart"/>
      <w:r w:rsidRPr="00D16F2B">
        <w:rPr>
          <w:lang w:val="en-US"/>
        </w:rPr>
        <w:t>lengd</w:t>
      </w:r>
      <w:proofErr w:type="spellEnd"/>
      <w:r w:rsidRPr="00D16F2B">
        <w:rPr>
          <w:lang w:val="en-US"/>
        </w:rPr>
        <w:t xml:space="preserve">. </w:t>
      </w:r>
      <w:proofErr w:type="spellStart"/>
      <w:r w:rsidRPr="00D16F2B">
        <w:rPr>
          <w:lang w:val="en-US"/>
        </w:rPr>
        <w:t>Doktorsverkefnið</w:t>
      </w:r>
      <w:proofErr w:type="spellEnd"/>
      <w:r w:rsidRPr="00D16F2B">
        <w:rPr>
          <w:lang w:val="en-US"/>
        </w:rPr>
        <w:t xml:space="preserve"> </w:t>
      </w:r>
      <w:proofErr w:type="spellStart"/>
      <w:r w:rsidRPr="00D16F2B">
        <w:rPr>
          <w:lang w:val="en-US"/>
        </w:rPr>
        <w:t>tekur</w:t>
      </w:r>
      <w:proofErr w:type="spellEnd"/>
      <w:r w:rsidRPr="00D16F2B">
        <w:rPr>
          <w:lang w:val="en-US"/>
        </w:rPr>
        <w:t xml:space="preserve"> </w:t>
      </w:r>
      <w:proofErr w:type="spellStart"/>
      <w:r w:rsidRPr="00D16F2B">
        <w:rPr>
          <w:lang w:val="en-US"/>
        </w:rPr>
        <w:t>til</w:t>
      </w:r>
      <w:proofErr w:type="spellEnd"/>
      <w:r w:rsidRPr="00D16F2B">
        <w:rPr>
          <w:lang w:val="en-US"/>
        </w:rPr>
        <w:t xml:space="preserve"> </w:t>
      </w:r>
      <w:proofErr w:type="spellStart"/>
      <w:r w:rsidRPr="00D16F2B">
        <w:rPr>
          <w:lang w:val="en-US"/>
        </w:rPr>
        <w:t>þriggja</w:t>
      </w:r>
      <w:proofErr w:type="spellEnd"/>
      <w:r w:rsidRPr="00D16F2B">
        <w:rPr>
          <w:lang w:val="en-US"/>
        </w:rPr>
        <w:t xml:space="preserve"> </w:t>
      </w:r>
      <w:proofErr w:type="spellStart"/>
      <w:r w:rsidRPr="00D16F2B">
        <w:rPr>
          <w:lang w:val="en-US"/>
        </w:rPr>
        <w:t>rannsókna</w:t>
      </w:r>
      <w:proofErr w:type="spellEnd"/>
      <w:r w:rsidRPr="00D16F2B">
        <w:rPr>
          <w:lang w:val="en-US"/>
        </w:rPr>
        <w:t xml:space="preserve"> </w:t>
      </w:r>
      <w:proofErr w:type="spellStart"/>
      <w:r w:rsidRPr="00D16F2B">
        <w:rPr>
          <w:lang w:val="en-US"/>
        </w:rPr>
        <w:t>sem</w:t>
      </w:r>
      <w:proofErr w:type="spellEnd"/>
      <w:r w:rsidRPr="00D16F2B">
        <w:rPr>
          <w:lang w:val="en-US"/>
        </w:rPr>
        <w:t xml:space="preserve"> </w:t>
      </w:r>
      <w:proofErr w:type="spellStart"/>
      <w:r w:rsidRPr="00D16F2B">
        <w:rPr>
          <w:lang w:val="en-US"/>
        </w:rPr>
        <w:t>sameina</w:t>
      </w:r>
      <w:proofErr w:type="spellEnd"/>
      <w:r w:rsidRPr="00D16F2B">
        <w:rPr>
          <w:lang w:val="en-US"/>
        </w:rPr>
        <w:t xml:space="preserve"> </w:t>
      </w:r>
      <w:proofErr w:type="spellStart"/>
      <w:r w:rsidRPr="00D16F2B">
        <w:rPr>
          <w:lang w:val="en-US"/>
        </w:rPr>
        <w:t>atferlisverkefni</w:t>
      </w:r>
      <w:proofErr w:type="spellEnd"/>
      <w:r w:rsidRPr="00D16F2B">
        <w:rPr>
          <w:lang w:val="en-US"/>
        </w:rPr>
        <w:t xml:space="preserve"> </w:t>
      </w:r>
      <w:proofErr w:type="spellStart"/>
      <w:r w:rsidRPr="00D16F2B">
        <w:rPr>
          <w:lang w:val="en-US"/>
        </w:rPr>
        <w:t>og</w:t>
      </w:r>
      <w:proofErr w:type="spellEnd"/>
      <w:r w:rsidRPr="00D16F2B">
        <w:rPr>
          <w:lang w:val="en-US"/>
        </w:rPr>
        <w:t xml:space="preserve"> </w:t>
      </w:r>
      <w:proofErr w:type="spellStart"/>
      <w:r w:rsidRPr="00D16F2B">
        <w:rPr>
          <w:lang w:val="en-US"/>
        </w:rPr>
        <w:t>heilalínurit</w:t>
      </w:r>
      <w:proofErr w:type="spellEnd"/>
      <w:r w:rsidRPr="00D16F2B">
        <w:rPr>
          <w:lang w:val="en-US"/>
        </w:rPr>
        <w:t>.</w:t>
      </w:r>
    </w:p>
    <w:p w14:paraId="447F36B2" w14:textId="3D0CA663" w:rsidR="00FE427F" w:rsidRPr="00D16F2B" w:rsidRDefault="00FE427F" w:rsidP="00FE427F">
      <w:pPr>
        <w:pStyle w:val="Normal-Fyrstalnaeftirkaflaskil"/>
        <w:rPr>
          <w:lang w:val="en-US"/>
        </w:rPr>
      </w:pPr>
      <w:r w:rsidRPr="00D16F2B">
        <w:rPr>
          <w:lang w:val="en-US"/>
        </w:rPr>
        <w:t xml:space="preserve">Grein 1 </w:t>
      </w:r>
      <w:proofErr w:type="spellStart"/>
      <w:r w:rsidRPr="00D16F2B">
        <w:rPr>
          <w:lang w:val="en-US"/>
        </w:rPr>
        <w:t>tók</w:t>
      </w:r>
      <w:proofErr w:type="spellEnd"/>
      <w:r w:rsidRPr="00D16F2B">
        <w:rPr>
          <w:lang w:val="en-US"/>
        </w:rPr>
        <w:t xml:space="preserve"> </w:t>
      </w:r>
      <w:proofErr w:type="spellStart"/>
      <w:r w:rsidRPr="00D16F2B">
        <w:rPr>
          <w:lang w:val="en-US"/>
        </w:rPr>
        <w:t>til</w:t>
      </w:r>
      <w:proofErr w:type="spellEnd"/>
      <w:r w:rsidRPr="00D16F2B">
        <w:rPr>
          <w:lang w:val="en-US"/>
        </w:rPr>
        <w:t xml:space="preserve"> </w:t>
      </w:r>
      <w:proofErr w:type="spellStart"/>
      <w:r w:rsidRPr="00D16F2B">
        <w:rPr>
          <w:lang w:val="en-US"/>
        </w:rPr>
        <w:t>þess</w:t>
      </w:r>
      <w:proofErr w:type="spellEnd"/>
      <w:r w:rsidRPr="00D16F2B">
        <w:rPr>
          <w:lang w:val="en-US"/>
        </w:rPr>
        <w:t xml:space="preserve"> </w:t>
      </w:r>
      <w:proofErr w:type="spellStart"/>
      <w:r w:rsidRPr="00D16F2B">
        <w:rPr>
          <w:lang w:val="en-US"/>
        </w:rPr>
        <w:t>hvort</w:t>
      </w:r>
      <w:proofErr w:type="spellEnd"/>
      <w:r w:rsidRPr="00D16F2B">
        <w:rPr>
          <w:lang w:val="en-US"/>
        </w:rPr>
        <w:t xml:space="preserve"> </w:t>
      </w:r>
      <w:proofErr w:type="spellStart"/>
      <w:r w:rsidRPr="00D16F2B">
        <w:rPr>
          <w:lang w:val="en-US"/>
        </w:rPr>
        <w:t>breytingar</w:t>
      </w:r>
      <w:proofErr w:type="spellEnd"/>
      <w:r w:rsidRPr="00D16F2B">
        <w:rPr>
          <w:lang w:val="en-US"/>
        </w:rPr>
        <w:t xml:space="preserve"> á </w:t>
      </w:r>
      <w:proofErr w:type="spellStart"/>
      <w:r w:rsidRPr="00D16F2B">
        <w:rPr>
          <w:lang w:val="en-US"/>
        </w:rPr>
        <w:t>meðalhalla</w:t>
      </w:r>
      <w:proofErr w:type="spellEnd"/>
      <w:r w:rsidRPr="00D16F2B">
        <w:rPr>
          <w:lang w:val="en-US"/>
        </w:rPr>
        <w:t xml:space="preserve"> í </w:t>
      </w:r>
      <w:proofErr w:type="spellStart"/>
      <w:r w:rsidRPr="00D16F2B">
        <w:rPr>
          <w:lang w:val="en-US"/>
        </w:rPr>
        <w:t>safnskynjun</w:t>
      </w:r>
      <w:proofErr w:type="spellEnd"/>
      <w:r w:rsidRPr="00D16F2B">
        <w:rPr>
          <w:lang w:val="en-US"/>
        </w:rPr>
        <w:t xml:space="preserve"> </w:t>
      </w:r>
      <w:proofErr w:type="spellStart"/>
      <w:r w:rsidRPr="00D16F2B">
        <w:rPr>
          <w:lang w:val="en-US"/>
        </w:rPr>
        <w:t>væru</w:t>
      </w:r>
      <w:proofErr w:type="spellEnd"/>
      <w:r w:rsidRPr="00D16F2B">
        <w:rPr>
          <w:lang w:val="en-US"/>
        </w:rPr>
        <w:t xml:space="preserve"> </w:t>
      </w:r>
      <w:proofErr w:type="spellStart"/>
      <w:r w:rsidRPr="00D16F2B">
        <w:rPr>
          <w:lang w:val="en-US"/>
        </w:rPr>
        <w:t>greindar</w:t>
      </w:r>
      <w:proofErr w:type="spellEnd"/>
      <w:r w:rsidRPr="00D16F2B">
        <w:rPr>
          <w:lang w:val="en-US"/>
        </w:rPr>
        <w:t xml:space="preserve"> </w:t>
      </w:r>
      <w:proofErr w:type="spellStart"/>
      <w:r w:rsidRPr="00D16F2B">
        <w:rPr>
          <w:lang w:val="en-US"/>
        </w:rPr>
        <w:t>sjálfvirkt</w:t>
      </w:r>
      <w:proofErr w:type="spellEnd"/>
      <w:r w:rsidRPr="00D16F2B">
        <w:rPr>
          <w:lang w:val="en-US"/>
        </w:rPr>
        <w:t xml:space="preserve">. </w:t>
      </w:r>
      <w:proofErr w:type="spellStart"/>
      <w:r w:rsidRPr="00D16F2B">
        <w:rPr>
          <w:lang w:val="en-US"/>
        </w:rPr>
        <w:t>Þetta</w:t>
      </w:r>
      <w:proofErr w:type="spellEnd"/>
      <w:r w:rsidRPr="00D16F2B">
        <w:rPr>
          <w:lang w:val="en-US"/>
        </w:rPr>
        <w:t xml:space="preserve"> var </w:t>
      </w:r>
      <w:proofErr w:type="spellStart"/>
      <w:r w:rsidRPr="00D16F2B">
        <w:rPr>
          <w:lang w:val="en-US"/>
        </w:rPr>
        <w:t>kannað</w:t>
      </w:r>
      <w:proofErr w:type="spellEnd"/>
      <w:r w:rsidRPr="00D16F2B">
        <w:rPr>
          <w:lang w:val="en-US"/>
        </w:rPr>
        <w:t xml:space="preserve"> </w:t>
      </w:r>
      <w:proofErr w:type="spellStart"/>
      <w:r w:rsidRPr="00D16F2B">
        <w:rPr>
          <w:lang w:val="en-US"/>
        </w:rPr>
        <w:t>með</w:t>
      </w:r>
      <w:proofErr w:type="spellEnd"/>
      <w:r w:rsidRPr="00D16F2B">
        <w:rPr>
          <w:lang w:val="en-US"/>
        </w:rPr>
        <w:t xml:space="preserve"> </w:t>
      </w:r>
      <w:proofErr w:type="spellStart"/>
      <w:r w:rsidRPr="00D16F2B">
        <w:rPr>
          <w:lang w:val="en-US"/>
        </w:rPr>
        <w:t>mælingum</w:t>
      </w:r>
      <w:proofErr w:type="spellEnd"/>
      <w:r w:rsidRPr="00D16F2B">
        <w:rPr>
          <w:lang w:val="en-US"/>
        </w:rPr>
        <w:t xml:space="preserve"> á </w:t>
      </w:r>
      <w:proofErr w:type="spellStart"/>
      <w:r w:rsidRPr="00D16F2B">
        <w:rPr>
          <w:lang w:val="en-US"/>
        </w:rPr>
        <w:t>atviksháðu</w:t>
      </w:r>
      <w:proofErr w:type="spellEnd"/>
      <w:r w:rsidRPr="00D16F2B">
        <w:rPr>
          <w:lang w:val="en-US"/>
        </w:rPr>
        <w:t xml:space="preserve"> </w:t>
      </w:r>
      <w:proofErr w:type="spellStart"/>
      <w:r w:rsidRPr="00D16F2B">
        <w:rPr>
          <w:lang w:val="en-US"/>
        </w:rPr>
        <w:t>spennuþáttunum</w:t>
      </w:r>
      <w:proofErr w:type="spellEnd"/>
      <w:r w:rsidRPr="00D16F2B">
        <w:rPr>
          <w:lang w:val="en-US"/>
        </w:rPr>
        <w:t xml:space="preserve"> </w:t>
      </w:r>
      <w:proofErr w:type="spellStart"/>
      <w:r w:rsidRPr="00D16F2B">
        <w:rPr>
          <w:lang w:val="en-US"/>
        </w:rPr>
        <w:t>vMMN</w:t>
      </w:r>
      <w:proofErr w:type="spellEnd"/>
      <w:r w:rsidRPr="00D16F2B">
        <w:rPr>
          <w:lang w:val="en-US"/>
        </w:rPr>
        <w:t xml:space="preserve"> </w:t>
      </w:r>
      <w:proofErr w:type="spellStart"/>
      <w:r w:rsidRPr="00D16F2B">
        <w:rPr>
          <w:lang w:val="en-US"/>
        </w:rPr>
        <w:t>og</w:t>
      </w:r>
      <w:proofErr w:type="spellEnd"/>
      <w:r w:rsidRPr="00D16F2B">
        <w:rPr>
          <w:lang w:val="en-US"/>
        </w:rPr>
        <w:t xml:space="preserve"> P3. </w:t>
      </w:r>
      <w:proofErr w:type="spellStart"/>
      <w:r w:rsidRPr="00D16F2B">
        <w:rPr>
          <w:lang w:val="en-US"/>
        </w:rPr>
        <w:t>Breytingar</w:t>
      </w:r>
      <w:proofErr w:type="spellEnd"/>
      <w:r w:rsidRPr="00D16F2B">
        <w:rPr>
          <w:lang w:val="en-US"/>
        </w:rPr>
        <w:t xml:space="preserve"> </w:t>
      </w:r>
      <w:proofErr w:type="spellStart"/>
      <w:r w:rsidRPr="00D16F2B">
        <w:rPr>
          <w:lang w:val="en-US"/>
        </w:rPr>
        <w:t>sem</w:t>
      </w:r>
      <w:proofErr w:type="spellEnd"/>
      <w:r w:rsidRPr="00D16F2B">
        <w:rPr>
          <w:lang w:val="en-US"/>
        </w:rPr>
        <w:t xml:space="preserve"> </w:t>
      </w:r>
      <w:proofErr w:type="spellStart"/>
      <w:r w:rsidRPr="00D16F2B">
        <w:rPr>
          <w:lang w:val="en-US"/>
        </w:rPr>
        <w:t>þátttakendur</w:t>
      </w:r>
      <w:proofErr w:type="spellEnd"/>
      <w:r w:rsidRPr="00D16F2B">
        <w:rPr>
          <w:lang w:val="en-US"/>
        </w:rPr>
        <w:t xml:space="preserve"> </w:t>
      </w:r>
      <w:proofErr w:type="spellStart"/>
      <w:r w:rsidRPr="00D16F2B">
        <w:rPr>
          <w:lang w:val="en-US"/>
        </w:rPr>
        <w:t>veittu</w:t>
      </w:r>
      <w:proofErr w:type="spellEnd"/>
      <w:r w:rsidRPr="00D16F2B">
        <w:rPr>
          <w:lang w:val="en-US"/>
        </w:rPr>
        <w:t xml:space="preserve"> </w:t>
      </w:r>
      <w:proofErr w:type="spellStart"/>
      <w:r w:rsidRPr="00D16F2B">
        <w:rPr>
          <w:lang w:val="en-US"/>
        </w:rPr>
        <w:t>athygli</w:t>
      </w:r>
      <w:proofErr w:type="spellEnd"/>
      <w:r w:rsidRPr="00D16F2B">
        <w:rPr>
          <w:lang w:val="en-US"/>
        </w:rPr>
        <w:t xml:space="preserve"> </w:t>
      </w:r>
      <w:proofErr w:type="spellStart"/>
      <w:r w:rsidRPr="00D16F2B">
        <w:rPr>
          <w:lang w:val="en-US"/>
        </w:rPr>
        <w:t>vöktu</w:t>
      </w:r>
      <w:proofErr w:type="spellEnd"/>
      <w:r w:rsidRPr="00D16F2B">
        <w:rPr>
          <w:lang w:val="en-US"/>
        </w:rPr>
        <w:t xml:space="preserve"> P3-þáttinn, </w:t>
      </w:r>
      <w:proofErr w:type="spellStart"/>
      <w:r w:rsidRPr="00D16F2B">
        <w:rPr>
          <w:lang w:val="en-US"/>
        </w:rPr>
        <w:t>en</w:t>
      </w:r>
      <w:proofErr w:type="spellEnd"/>
      <w:r w:rsidRPr="00D16F2B">
        <w:rPr>
          <w:lang w:val="en-US"/>
        </w:rPr>
        <w:t xml:space="preserve"> </w:t>
      </w:r>
      <w:proofErr w:type="spellStart"/>
      <w:r w:rsidRPr="00D16F2B">
        <w:rPr>
          <w:lang w:val="en-US"/>
        </w:rPr>
        <w:t>breytingar</w:t>
      </w:r>
      <w:proofErr w:type="spellEnd"/>
      <w:r w:rsidRPr="00D16F2B">
        <w:rPr>
          <w:lang w:val="en-US"/>
        </w:rPr>
        <w:t xml:space="preserve"> </w:t>
      </w:r>
      <w:proofErr w:type="spellStart"/>
      <w:r w:rsidRPr="00D16F2B">
        <w:rPr>
          <w:lang w:val="en-US"/>
        </w:rPr>
        <w:t>sem</w:t>
      </w:r>
      <w:proofErr w:type="spellEnd"/>
      <w:r w:rsidRPr="00D16F2B">
        <w:rPr>
          <w:lang w:val="en-US"/>
        </w:rPr>
        <w:t xml:space="preserve"> </w:t>
      </w:r>
      <w:proofErr w:type="spellStart"/>
      <w:r w:rsidRPr="00D16F2B">
        <w:rPr>
          <w:lang w:val="en-US"/>
        </w:rPr>
        <w:t>þeir</w:t>
      </w:r>
      <w:proofErr w:type="spellEnd"/>
      <w:r w:rsidRPr="00D16F2B">
        <w:rPr>
          <w:lang w:val="en-US"/>
        </w:rPr>
        <w:t xml:space="preserve"> </w:t>
      </w:r>
      <w:proofErr w:type="spellStart"/>
      <w:r w:rsidRPr="00D16F2B">
        <w:rPr>
          <w:lang w:val="en-US"/>
        </w:rPr>
        <w:t>hundsuðu</w:t>
      </w:r>
      <w:proofErr w:type="spellEnd"/>
      <w:r w:rsidRPr="00D16F2B">
        <w:rPr>
          <w:lang w:val="en-US"/>
        </w:rPr>
        <w:t xml:space="preserve"> </w:t>
      </w:r>
      <w:proofErr w:type="spellStart"/>
      <w:r w:rsidRPr="00D16F2B">
        <w:rPr>
          <w:lang w:val="en-US"/>
        </w:rPr>
        <w:t>leiddu</w:t>
      </w:r>
      <w:proofErr w:type="spellEnd"/>
      <w:r w:rsidRPr="00D16F2B">
        <w:rPr>
          <w:lang w:val="en-US"/>
        </w:rPr>
        <w:t xml:space="preserve"> ekki </w:t>
      </w:r>
      <w:proofErr w:type="spellStart"/>
      <w:r w:rsidRPr="00D16F2B">
        <w:rPr>
          <w:lang w:val="en-US"/>
        </w:rPr>
        <w:t>til</w:t>
      </w:r>
      <w:proofErr w:type="spellEnd"/>
      <w:r w:rsidRPr="00D16F2B">
        <w:rPr>
          <w:lang w:val="en-US"/>
        </w:rPr>
        <w:t xml:space="preserve"> </w:t>
      </w:r>
      <w:proofErr w:type="spellStart"/>
      <w:r w:rsidRPr="00D16F2B">
        <w:rPr>
          <w:lang w:val="en-US"/>
        </w:rPr>
        <w:t>vMMN</w:t>
      </w:r>
      <w:proofErr w:type="spellEnd"/>
      <w:r w:rsidRPr="00D16F2B">
        <w:rPr>
          <w:lang w:val="en-US"/>
        </w:rPr>
        <w:t xml:space="preserve">, </w:t>
      </w:r>
      <w:proofErr w:type="spellStart"/>
      <w:r w:rsidRPr="00D16F2B">
        <w:rPr>
          <w:lang w:val="en-US"/>
        </w:rPr>
        <w:t>sem</w:t>
      </w:r>
      <w:proofErr w:type="spellEnd"/>
      <w:r w:rsidRPr="00D16F2B">
        <w:rPr>
          <w:lang w:val="en-US"/>
        </w:rPr>
        <w:t xml:space="preserve"> </w:t>
      </w:r>
      <w:proofErr w:type="spellStart"/>
      <w:r w:rsidRPr="00D16F2B">
        <w:rPr>
          <w:lang w:val="en-US"/>
        </w:rPr>
        <w:t>bendir</w:t>
      </w:r>
      <w:proofErr w:type="spellEnd"/>
      <w:r w:rsidRPr="00D16F2B">
        <w:rPr>
          <w:lang w:val="en-US"/>
        </w:rPr>
        <w:t xml:space="preserve"> </w:t>
      </w:r>
      <w:proofErr w:type="spellStart"/>
      <w:r w:rsidRPr="00D16F2B">
        <w:rPr>
          <w:lang w:val="en-US"/>
        </w:rPr>
        <w:t>til</w:t>
      </w:r>
      <w:proofErr w:type="spellEnd"/>
      <w:r w:rsidRPr="00D16F2B">
        <w:rPr>
          <w:lang w:val="en-US"/>
        </w:rPr>
        <w:t xml:space="preserve"> </w:t>
      </w:r>
      <w:proofErr w:type="spellStart"/>
      <w:r w:rsidRPr="00D16F2B">
        <w:rPr>
          <w:lang w:val="en-US"/>
        </w:rPr>
        <w:t>að</w:t>
      </w:r>
      <w:proofErr w:type="spellEnd"/>
      <w:r w:rsidRPr="00D16F2B">
        <w:rPr>
          <w:lang w:val="en-US"/>
        </w:rPr>
        <w:t xml:space="preserve"> ekki </w:t>
      </w:r>
      <w:proofErr w:type="spellStart"/>
      <w:r w:rsidRPr="00D16F2B">
        <w:rPr>
          <w:lang w:val="en-US"/>
        </w:rPr>
        <w:t>hafi</w:t>
      </w:r>
      <w:proofErr w:type="spellEnd"/>
      <w:r w:rsidRPr="00D16F2B">
        <w:rPr>
          <w:lang w:val="en-US"/>
        </w:rPr>
        <w:t xml:space="preserve"> </w:t>
      </w:r>
      <w:proofErr w:type="spellStart"/>
      <w:r w:rsidRPr="00D16F2B">
        <w:rPr>
          <w:lang w:val="en-US"/>
        </w:rPr>
        <w:t>átt</w:t>
      </w:r>
      <w:proofErr w:type="spellEnd"/>
      <w:r w:rsidRPr="00D16F2B">
        <w:rPr>
          <w:lang w:val="en-US"/>
        </w:rPr>
        <w:t xml:space="preserve"> </w:t>
      </w:r>
      <w:proofErr w:type="spellStart"/>
      <w:r w:rsidRPr="00D16F2B">
        <w:rPr>
          <w:lang w:val="en-US"/>
        </w:rPr>
        <w:t>sér</w:t>
      </w:r>
      <w:proofErr w:type="spellEnd"/>
      <w:r w:rsidRPr="00D16F2B">
        <w:rPr>
          <w:lang w:val="en-US"/>
        </w:rPr>
        <w:t xml:space="preserve"> </w:t>
      </w:r>
      <w:proofErr w:type="spellStart"/>
      <w:r w:rsidRPr="00D16F2B">
        <w:rPr>
          <w:lang w:val="en-US"/>
        </w:rPr>
        <w:t>stað</w:t>
      </w:r>
      <w:proofErr w:type="spellEnd"/>
      <w:r w:rsidRPr="00D16F2B">
        <w:rPr>
          <w:lang w:val="en-US"/>
        </w:rPr>
        <w:t xml:space="preserve"> </w:t>
      </w:r>
      <w:proofErr w:type="spellStart"/>
      <w:r w:rsidRPr="00D16F2B">
        <w:rPr>
          <w:lang w:val="en-US"/>
        </w:rPr>
        <w:t>forathugunarbundin</w:t>
      </w:r>
      <w:proofErr w:type="spellEnd"/>
      <w:r w:rsidRPr="00D16F2B">
        <w:rPr>
          <w:lang w:val="en-US"/>
        </w:rPr>
        <w:t xml:space="preserve"> </w:t>
      </w:r>
      <w:proofErr w:type="spellStart"/>
      <w:r w:rsidRPr="00D16F2B">
        <w:rPr>
          <w:lang w:val="en-US"/>
        </w:rPr>
        <w:t>vinnsla</w:t>
      </w:r>
      <w:proofErr w:type="spellEnd"/>
      <w:r w:rsidRPr="00D16F2B">
        <w:rPr>
          <w:lang w:val="en-US"/>
        </w:rPr>
        <w:t>.</w:t>
      </w:r>
    </w:p>
    <w:p w14:paraId="53E8717B" w14:textId="68FE1D24" w:rsidR="00FE427F" w:rsidRPr="00D16F2B" w:rsidRDefault="00FE427F" w:rsidP="00FE427F">
      <w:pPr>
        <w:pStyle w:val="Normal-Fyrstalnaeftirkaflaskil"/>
        <w:rPr>
          <w:lang w:val="en-US"/>
        </w:rPr>
      </w:pPr>
      <w:r w:rsidRPr="00D16F2B">
        <w:rPr>
          <w:lang w:val="en-US"/>
        </w:rPr>
        <w:t xml:space="preserve">Í </w:t>
      </w:r>
      <w:proofErr w:type="spellStart"/>
      <w:r w:rsidRPr="00D16F2B">
        <w:rPr>
          <w:lang w:val="en-US"/>
        </w:rPr>
        <w:t>grein</w:t>
      </w:r>
      <w:proofErr w:type="spellEnd"/>
      <w:r w:rsidRPr="00D16F2B">
        <w:rPr>
          <w:lang w:val="en-US"/>
        </w:rPr>
        <w:t xml:space="preserve"> 2 var </w:t>
      </w:r>
      <w:proofErr w:type="spellStart"/>
      <w:r w:rsidRPr="00D16F2B">
        <w:rPr>
          <w:lang w:val="en-US"/>
        </w:rPr>
        <w:t>prófað</w:t>
      </w:r>
      <w:proofErr w:type="spellEnd"/>
      <w:r w:rsidRPr="00D16F2B">
        <w:rPr>
          <w:lang w:val="en-US"/>
        </w:rPr>
        <w:t xml:space="preserve"> </w:t>
      </w:r>
      <w:proofErr w:type="spellStart"/>
      <w:r w:rsidRPr="00D16F2B">
        <w:rPr>
          <w:lang w:val="en-US"/>
        </w:rPr>
        <w:t>hvort</w:t>
      </w:r>
      <w:proofErr w:type="spellEnd"/>
      <w:r w:rsidRPr="00D16F2B">
        <w:rPr>
          <w:lang w:val="en-US"/>
        </w:rPr>
        <w:t xml:space="preserve"> </w:t>
      </w:r>
      <w:proofErr w:type="spellStart"/>
      <w:r w:rsidRPr="00D16F2B">
        <w:rPr>
          <w:lang w:val="en-US"/>
        </w:rPr>
        <w:t>safn</w:t>
      </w:r>
      <w:proofErr w:type="spellEnd"/>
      <w:r w:rsidRPr="00D16F2B">
        <w:rPr>
          <w:lang w:val="en-US"/>
        </w:rPr>
        <w:t xml:space="preserve"> </w:t>
      </w:r>
      <w:proofErr w:type="spellStart"/>
      <w:r w:rsidRPr="00D16F2B">
        <w:rPr>
          <w:lang w:val="en-US"/>
        </w:rPr>
        <w:t>hluta</w:t>
      </w:r>
      <w:proofErr w:type="spellEnd"/>
      <w:r w:rsidRPr="00D16F2B">
        <w:rPr>
          <w:lang w:val="en-US"/>
        </w:rPr>
        <w:t xml:space="preserve"> </w:t>
      </w:r>
      <w:proofErr w:type="spellStart"/>
      <w:r w:rsidRPr="00D16F2B">
        <w:rPr>
          <w:lang w:val="en-US"/>
        </w:rPr>
        <w:t>sé</w:t>
      </w:r>
      <w:proofErr w:type="spellEnd"/>
      <w:r w:rsidRPr="00D16F2B">
        <w:rPr>
          <w:lang w:val="en-US"/>
        </w:rPr>
        <w:t xml:space="preserve"> </w:t>
      </w:r>
      <w:proofErr w:type="spellStart"/>
      <w:r w:rsidRPr="00D16F2B">
        <w:rPr>
          <w:lang w:val="en-US"/>
        </w:rPr>
        <w:t>sjálfvirkt</w:t>
      </w:r>
      <w:proofErr w:type="spellEnd"/>
      <w:r w:rsidRPr="00D16F2B">
        <w:rPr>
          <w:lang w:val="en-US"/>
        </w:rPr>
        <w:t xml:space="preserve"> </w:t>
      </w:r>
      <w:proofErr w:type="spellStart"/>
      <w:r w:rsidRPr="00D16F2B">
        <w:rPr>
          <w:lang w:val="en-US"/>
        </w:rPr>
        <w:t>flokkað</w:t>
      </w:r>
      <w:proofErr w:type="spellEnd"/>
      <w:r w:rsidRPr="00D16F2B">
        <w:rPr>
          <w:lang w:val="en-US"/>
        </w:rPr>
        <w:t xml:space="preserve"> </w:t>
      </w:r>
      <w:proofErr w:type="spellStart"/>
      <w:r w:rsidRPr="00D16F2B">
        <w:rPr>
          <w:lang w:val="en-US"/>
        </w:rPr>
        <w:t>eftir</w:t>
      </w:r>
      <w:proofErr w:type="spellEnd"/>
      <w:r w:rsidRPr="00D16F2B">
        <w:rPr>
          <w:lang w:val="en-US"/>
        </w:rPr>
        <w:t xml:space="preserve"> </w:t>
      </w:r>
      <w:proofErr w:type="spellStart"/>
      <w:r w:rsidRPr="00D16F2B">
        <w:rPr>
          <w:lang w:val="en-US"/>
        </w:rPr>
        <w:t>dreifingu</w:t>
      </w:r>
      <w:proofErr w:type="spellEnd"/>
      <w:r w:rsidRPr="00D16F2B">
        <w:rPr>
          <w:lang w:val="en-US"/>
        </w:rPr>
        <w:t xml:space="preserve"> </w:t>
      </w:r>
      <w:proofErr w:type="spellStart"/>
      <w:r w:rsidRPr="00D16F2B">
        <w:rPr>
          <w:lang w:val="en-US"/>
        </w:rPr>
        <w:t>eiginleika</w:t>
      </w:r>
      <w:proofErr w:type="spellEnd"/>
      <w:r w:rsidRPr="00D16F2B">
        <w:rPr>
          <w:lang w:val="en-US"/>
        </w:rPr>
        <w:t xml:space="preserve"> </w:t>
      </w:r>
      <w:proofErr w:type="spellStart"/>
      <w:r w:rsidRPr="00D16F2B">
        <w:rPr>
          <w:lang w:val="en-US"/>
        </w:rPr>
        <w:t>áreitanna</w:t>
      </w:r>
      <w:proofErr w:type="spellEnd"/>
      <w:r w:rsidRPr="00D16F2B">
        <w:rPr>
          <w:lang w:val="en-US"/>
        </w:rPr>
        <w:t xml:space="preserve">. </w:t>
      </w:r>
      <w:proofErr w:type="spellStart"/>
      <w:r w:rsidRPr="00D16F2B">
        <w:rPr>
          <w:lang w:val="en-US"/>
        </w:rPr>
        <w:t>vMMN</w:t>
      </w:r>
      <w:proofErr w:type="spellEnd"/>
      <w:r w:rsidRPr="00D16F2B">
        <w:rPr>
          <w:lang w:val="en-US"/>
        </w:rPr>
        <w:t xml:space="preserve"> </w:t>
      </w:r>
      <w:proofErr w:type="spellStart"/>
      <w:r w:rsidRPr="00D16F2B">
        <w:rPr>
          <w:lang w:val="en-US"/>
        </w:rPr>
        <w:t>kom</w:t>
      </w:r>
      <w:proofErr w:type="spellEnd"/>
      <w:r w:rsidRPr="00D16F2B">
        <w:rPr>
          <w:lang w:val="en-US"/>
        </w:rPr>
        <w:t xml:space="preserve"> </w:t>
      </w:r>
      <w:proofErr w:type="spellStart"/>
      <w:r w:rsidRPr="00D16F2B">
        <w:rPr>
          <w:lang w:val="en-US"/>
        </w:rPr>
        <w:t>fram</w:t>
      </w:r>
      <w:proofErr w:type="spellEnd"/>
      <w:r w:rsidRPr="00D16F2B">
        <w:rPr>
          <w:lang w:val="en-US"/>
        </w:rPr>
        <w:t xml:space="preserve"> </w:t>
      </w:r>
      <w:proofErr w:type="spellStart"/>
      <w:r w:rsidRPr="00D16F2B">
        <w:rPr>
          <w:lang w:val="en-US"/>
        </w:rPr>
        <w:t>við</w:t>
      </w:r>
      <w:proofErr w:type="spellEnd"/>
      <w:r w:rsidRPr="00D16F2B">
        <w:rPr>
          <w:lang w:val="en-US"/>
        </w:rPr>
        <w:t xml:space="preserve"> </w:t>
      </w:r>
      <w:proofErr w:type="spellStart"/>
      <w:r w:rsidRPr="00D16F2B">
        <w:rPr>
          <w:lang w:val="en-US"/>
        </w:rPr>
        <w:t>flokkun</w:t>
      </w:r>
      <w:proofErr w:type="spellEnd"/>
      <w:r w:rsidRPr="00D16F2B">
        <w:rPr>
          <w:lang w:val="en-US"/>
        </w:rPr>
        <w:t xml:space="preserve"> </w:t>
      </w:r>
      <w:proofErr w:type="spellStart"/>
      <w:r w:rsidRPr="00D16F2B">
        <w:rPr>
          <w:lang w:val="en-US"/>
        </w:rPr>
        <w:t>eftir</w:t>
      </w:r>
      <w:proofErr w:type="spellEnd"/>
      <w:r w:rsidRPr="00D16F2B">
        <w:rPr>
          <w:lang w:val="en-US"/>
        </w:rPr>
        <w:t xml:space="preserve"> </w:t>
      </w:r>
      <w:proofErr w:type="spellStart"/>
      <w:r w:rsidRPr="00D16F2B">
        <w:rPr>
          <w:lang w:val="en-US"/>
        </w:rPr>
        <w:t>lengd</w:t>
      </w:r>
      <w:proofErr w:type="spellEnd"/>
      <w:r w:rsidRPr="00D16F2B">
        <w:rPr>
          <w:lang w:val="en-US"/>
        </w:rPr>
        <w:t xml:space="preserve">, </w:t>
      </w:r>
      <w:proofErr w:type="spellStart"/>
      <w:r w:rsidRPr="00D16F2B">
        <w:rPr>
          <w:lang w:val="en-US"/>
        </w:rPr>
        <w:t>en</w:t>
      </w:r>
      <w:proofErr w:type="spellEnd"/>
      <w:r w:rsidRPr="00D16F2B">
        <w:rPr>
          <w:lang w:val="en-US"/>
        </w:rPr>
        <w:t xml:space="preserve"> ekki </w:t>
      </w:r>
      <w:proofErr w:type="spellStart"/>
      <w:r w:rsidRPr="00D16F2B">
        <w:rPr>
          <w:lang w:val="en-US"/>
        </w:rPr>
        <w:t>við</w:t>
      </w:r>
      <w:proofErr w:type="spellEnd"/>
      <w:r w:rsidRPr="00D16F2B">
        <w:rPr>
          <w:lang w:val="en-US"/>
        </w:rPr>
        <w:t xml:space="preserve"> </w:t>
      </w:r>
      <w:proofErr w:type="spellStart"/>
      <w:r w:rsidRPr="00D16F2B">
        <w:rPr>
          <w:lang w:val="en-US"/>
        </w:rPr>
        <w:t>flokkun</w:t>
      </w:r>
      <w:proofErr w:type="spellEnd"/>
      <w:r w:rsidRPr="00D16F2B">
        <w:rPr>
          <w:lang w:val="en-US"/>
        </w:rPr>
        <w:t xml:space="preserve"> </w:t>
      </w:r>
      <w:proofErr w:type="spellStart"/>
      <w:r w:rsidRPr="00D16F2B">
        <w:rPr>
          <w:lang w:val="en-US"/>
        </w:rPr>
        <w:t>eingöngu</w:t>
      </w:r>
      <w:proofErr w:type="spellEnd"/>
      <w:r w:rsidRPr="00D16F2B">
        <w:rPr>
          <w:lang w:val="en-US"/>
        </w:rPr>
        <w:t xml:space="preserve"> </w:t>
      </w:r>
      <w:proofErr w:type="spellStart"/>
      <w:r w:rsidRPr="00D16F2B">
        <w:rPr>
          <w:lang w:val="en-US"/>
        </w:rPr>
        <w:t>eftir</w:t>
      </w:r>
      <w:proofErr w:type="spellEnd"/>
      <w:r w:rsidRPr="00D16F2B">
        <w:rPr>
          <w:lang w:val="en-US"/>
        </w:rPr>
        <w:t xml:space="preserve"> </w:t>
      </w:r>
      <w:proofErr w:type="spellStart"/>
      <w:r w:rsidRPr="00D16F2B">
        <w:rPr>
          <w:lang w:val="en-US"/>
        </w:rPr>
        <w:t>halla</w:t>
      </w:r>
      <w:proofErr w:type="spellEnd"/>
      <w:r w:rsidRPr="00D16F2B">
        <w:rPr>
          <w:lang w:val="en-US"/>
        </w:rPr>
        <w:t xml:space="preserve">, </w:t>
      </w:r>
      <w:proofErr w:type="spellStart"/>
      <w:r w:rsidRPr="00D16F2B">
        <w:rPr>
          <w:lang w:val="en-US"/>
        </w:rPr>
        <w:t>sem</w:t>
      </w:r>
      <w:proofErr w:type="spellEnd"/>
      <w:r w:rsidRPr="00D16F2B">
        <w:rPr>
          <w:lang w:val="en-US"/>
        </w:rPr>
        <w:t xml:space="preserve"> </w:t>
      </w:r>
      <w:proofErr w:type="spellStart"/>
      <w:r w:rsidRPr="00D16F2B">
        <w:rPr>
          <w:lang w:val="en-US"/>
        </w:rPr>
        <w:t>gefur</w:t>
      </w:r>
      <w:proofErr w:type="spellEnd"/>
      <w:r w:rsidRPr="00D16F2B">
        <w:rPr>
          <w:lang w:val="en-US"/>
        </w:rPr>
        <w:t xml:space="preserve"> </w:t>
      </w:r>
      <w:proofErr w:type="spellStart"/>
      <w:r w:rsidRPr="00D16F2B">
        <w:rPr>
          <w:lang w:val="en-US"/>
        </w:rPr>
        <w:t>til</w:t>
      </w:r>
      <w:proofErr w:type="spellEnd"/>
      <w:r w:rsidRPr="00D16F2B">
        <w:rPr>
          <w:lang w:val="en-US"/>
        </w:rPr>
        <w:t xml:space="preserve"> </w:t>
      </w:r>
      <w:proofErr w:type="spellStart"/>
      <w:r w:rsidRPr="00D16F2B">
        <w:rPr>
          <w:lang w:val="en-US"/>
        </w:rPr>
        <w:t>kynna</w:t>
      </w:r>
      <w:proofErr w:type="spellEnd"/>
      <w:r w:rsidRPr="00D16F2B">
        <w:rPr>
          <w:lang w:val="en-US"/>
        </w:rPr>
        <w:t xml:space="preserve"> </w:t>
      </w:r>
      <w:proofErr w:type="spellStart"/>
      <w:r w:rsidRPr="00D16F2B">
        <w:rPr>
          <w:lang w:val="en-US"/>
        </w:rPr>
        <w:t>að</w:t>
      </w:r>
      <w:proofErr w:type="spellEnd"/>
      <w:r w:rsidRPr="00D16F2B">
        <w:rPr>
          <w:lang w:val="en-US"/>
        </w:rPr>
        <w:t xml:space="preserve"> </w:t>
      </w:r>
      <w:proofErr w:type="spellStart"/>
      <w:r w:rsidRPr="00D16F2B">
        <w:rPr>
          <w:lang w:val="en-US"/>
        </w:rPr>
        <w:t>sjálfvirkni</w:t>
      </w:r>
      <w:proofErr w:type="spellEnd"/>
      <w:r w:rsidRPr="00D16F2B">
        <w:rPr>
          <w:lang w:val="en-US"/>
        </w:rPr>
        <w:t xml:space="preserve"> </w:t>
      </w:r>
      <w:proofErr w:type="spellStart"/>
      <w:r w:rsidRPr="00D16F2B">
        <w:rPr>
          <w:lang w:val="en-US"/>
        </w:rPr>
        <w:t>sé</w:t>
      </w:r>
      <w:proofErr w:type="spellEnd"/>
      <w:r w:rsidRPr="00D16F2B">
        <w:rPr>
          <w:lang w:val="en-US"/>
        </w:rPr>
        <w:t xml:space="preserve"> </w:t>
      </w:r>
      <w:proofErr w:type="spellStart"/>
      <w:r w:rsidRPr="00D16F2B">
        <w:rPr>
          <w:lang w:val="en-US"/>
        </w:rPr>
        <w:t>háð</w:t>
      </w:r>
      <w:proofErr w:type="spellEnd"/>
      <w:r w:rsidRPr="00D16F2B">
        <w:rPr>
          <w:lang w:val="en-US"/>
        </w:rPr>
        <w:t xml:space="preserve"> </w:t>
      </w:r>
      <w:proofErr w:type="spellStart"/>
      <w:r w:rsidRPr="00D16F2B">
        <w:rPr>
          <w:lang w:val="en-US"/>
        </w:rPr>
        <w:t>eiginleikum</w:t>
      </w:r>
      <w:proofErr w:type="spellEnd"/>
      <w:r w:rsidRPr="00D16F2B">
        <w:rPr>
          <w:lang w:val="en-US"/>
        </w:rPr>
        <w:t xml:space="preserve"> </w:t>
      </w:r>
      <w:proofErr w:type="spellStart"/>
      <w:r w:rsidRPr="00D16F2B">
        <w:rPr>
          <w:lang w:val="en-US"/>
        </w:rPr>
        <w:t>safnsins</w:t>
      </w:r>
      <w:proofErr w:type="spellEnd"/>
      <w:r w:rsidRPr="00D16F2B">
        <w:rPr>
          <w:lang w:val="en-US"/>
        </w:rPr>
        <w:t>.</w:t>
      </w:r>
    </w:p>
    <w:p w14:paraId="68CDA850" w14:textId="67A32C34" w:rsidR="00FE427F" w:rsidRPr="00A2635D" w:rsidRDefault="00FE427F" w:rsidP="00FE427F">
      <w:pPr>
        <w:pStyle w:val="Normal-Fyrstalnaeftirkaflaskil"/>
        <w:rPr>
          <w:lang w:val="sv-SE"/>
        </w:rPr>
      </w:pPr>
      <w:r w:rsidRPr="00A2635D">
        <w:rPr>
          <w:lang w:val="sv-SE"/>
        </w:rPr>
        <w:t>Í grein 3 var athygli stýrt með Posner-vísbendum. Niðurstöður sýndu að fólk er ófært um að meta meðalhalla safns sé því ekki veitt athygli, ólíkt því sem gerist við mat á stökum hlutum. Þetta staðfestir að athygli er nauðsynleg fyrir nákvæma úrvinnslu í safnskynjun.</w:t>
      </w:r>
    </w:p>
    <w:p w14:paraId="083A58B3" w14:textId="2818E46D" w:rsidR="00387901" w:rsidRPr="00D16F2B" w:rsidRDefault="00FE427F" w:rsidP="00A2635D">
      <w:pPr>
        <w:pStyle w:val="Normal-Fyrstalnaeftirkaflaskil"/>
      </w:pPr>
      <w:r w:rsidRPr="00A2635D">
        <w:rPr>
          <w:lang w:val="sv-SE"/>
        </w:rPr>
        <w:t>Heildarniðurstöður sýna að safnskynjun er ekki að öllu leyti sjálfvirk, sérstaklega hvað varðar skynjun á halla, og krefst bæði rýmis- og valbundinnar athygli til að ná fram réttum upplýsingum. Þessar niðurstöður hafa áhrif á kenningar um sjónræna skynjun og undirstrika hlutverk athyglinnar í vinnslu samantektartölfræði sjónrænna áreita.</w:t>
      </w:r>
    </w:p>
    <w:p w14:paraId="41698C11" w14:textId="77777777" w:rsidR="00387901" w:rsidRPr="006D5B52" w:rsidRDefault="00387901">
      <w:pPr>
        <w:rPr>
          <w:lang w:val="sv-SE"/>
        </w:rPr>
      </w:pPr>
    </w:p>
    <w:p w14:paraId="2407EE47" w14:textId="77777777" w:rsidR="00BE5506" w:rsidRPr="006D5B52" w:rsidRDefault="00BE5506">
      <w:pPr>
        <w:rPr>
          <w:lang w:val="sv-SE"/>
        </w:rPr>
      </w:pPr>
    </w:p>
    <w:p w14:paraId="5F9B3EBB" w14:textId="77777777" w:rsidR="00BE5506" w:rsidRPr="006D5B52" w:rsidRDefault="00BE5506">
      <w:pPr>
        <w:rPr>
          <w:lang w:val="sv-SE"/>
        </w:rPr>
      </w:pPr>
    </w:p>
    <w:p w14:paraId="2BFCD7F7" w14:textId="77777777" w:rsidR="002F4BA9" w:rsidRPr="00A2635D" w:rsidRDefault="002F4BA9">
      <w:pPr>
        <w:rPr>
          <w:lang w:val="sv-SE"/>
        </w:rPr>
      </w:pPr>
    </w:p>
    <w:p w14:paraId="092F3521" w14:textId="77777777" w:rsidR="00387901" w:rsidRPr="00A2635D" w:rsidRDefault="00000000">
      <w:pPr>
        <w:pStyle w:val="Normal-Fyrstalnaeftirkaflaskil"/>
        <w:rPr>
          <w:b/>
          <w:lang w:val="sv-SE"/>
        </w:rPr>
      </w:pPr>
      <w:r w:rsidRPr="00A2635D">
        <w:rPr>
          <w:b/>
          <w:lang w:val="sv-SE"/>
        </w:rPr>
        <w:t xml:space="preserve">Lykilorð: </w:t>
      </w:r>
    </w:p>
    <w:p w14:paraId="7606A98D" w14:textId="2F2FB0DA" w:rsidR="002F4BA9" w:rsidRPr="00A2635D" w:rsidRDefault="002F4BA9" w:rsidP="002F4BA9">
      <w:pPr>
        <w:pStyle w:val="Normal-Fyrstalnaeftirkaflaskil"/>
        <w:rPr>
          <w:lang w:val="sv-SE"/>
        </w:rPr>
      </w:pPr>
      <w:r w:rsidRPr="00A2635D">
        <w:rPr>
          <w:lang w:val="sv-SE"/>
        </w:rPr>
        <w:t xml:space="preserve">Safnskynjun; </w:t>
      </w:r>
      <w:r w:rsidR="006C0A90" w:rsidRPr="00A2635D">
        <w:rPr>
          <w:lang w:val="sv-SE"/>
        </w:rPr>
        <w:t xml:space="preserve">Atviksháð spenna; </w:t>
      </w:r>
      <w:r w:rsidR="00B1782D" w:rsidRPr="00A2635D">
        <w:rPr>
          <w:lang w:val="sv-SE"/>
        </w:rPr>
        <w:t>Samantektartölfræði; S</w:t>
      </w:r>
      <w:r w:rsidR="00B1782D" w:rsidRPr="006D5B52">
        <w:rPr>
          <w:lang w:val="sv-SE"/>
        </w:rPr>
        <w:t>jálfvi</w:t>
      </w:r>
      <w:r w:rsidR="00B1782D" w:rsidRPr="00A2635D">
        <w:rPr>
          <w:lang w:val="sv-SE"/>
        </w:rPr>
        <w:t>rk</w:t>
      </w:r>
      <w:r w:rsidR="00B1782D" w:rsidRPr="006D5B52">
        <w:rPr>
          <w:lang w:val="sv-SE"/>
        </w:rPr>
        <w:t>ni; R</w:t>
      </w:r>
      <w:r w:rsidR="00B1782D" w:rsidRPr="00A2635D">
        <w:rPr>
          <w:lang w:val="sv-SE"/>
        </w:rPr>
        <w:t>ýmisathygli</w:t>
      </w:r>
    </w:p>
    <w:p w14:paraId="4482F046" w14:textId="77777777" w:rsidR="00387901" w:rsidRPr="00A2635D" w:rsidRDefault="00387901">
      <w:pPr>
        <w:pStyle w:val="Normal-Fyrstalnaeftirkaflaskil"/>
        <w:rPr>
          <w:lang w:val="sv-SE"/>
        </w:rPr>
        <w:sectPr w:rsidR="00387901" w:rsidRPr="00A2635D">
          <w:footerReference w:type="even" r:id="rId20"/>
          <w:footerReference w:type="default" r:id="rId21"/>
          <w:type w:val="oddPage"/>
          <w:pgSz w:w="9978" w:h="14173"/>
          <w:pgMar w:top="1134" w:right="1134" w:bottom="793" w:left="1418" w:header="0" w:footer="510" w:gutter="0"/>
          <w:pgNumType w:fmt="lowerRoman" w:start="3"/>
          <w:cols w:space="720"/>
          <w:formProt w:val="0"/>
          <w:docGrid w:linePitch="360" w:charSpace="8192"/>
        </w:sectPr>
      </w:pPr>
    </w:p>
    <w:p w14:paraId="6E487C54" w14:textId="77777777" w:rsidR="00387901" w:rsidRPr="00D16F2B" w:rsidRDefault="00000000">
      <w:pPr>
        <w:pStyle w:val="Heading1-nnmerabirtingar"/>
        <w:rPr>
          <w:lang w:val="en-US"/>
        </w:rPr>
      </w:pPr>
      <w:bookmarkStart w:id="1" w:name="_Toc223923940"/>
      <w:bookmarkStart w:id="2" w:name="_Toc207823438"/>
      <w:r w:rsidRPr="00D16F2B">
        <w:rPr>
          <w:lang w:val="en-US"/>
        </w:rPr>
        <w:lastRenderedPageBreak/>
        <w:t>Abstract</w:t>
      </w:r>
      <w:bookmarkEnd w:id="1"/>
      <w:bookmarkEnd w:id="2"/>
    </w:p>
    <w:p w14:paraId="15D50C05" w14:textId="06B306CA" w:rsidR="0082264E" w:rsidRPr="00A2635D" w:rsidRDefault="0082264E" w:rsidP="0082264E">
      <w:pPr>
        <w:pStyle w:val="Normal-Fyrstalnaeftirkaflaskil"/>
        <w:rPr>
          <w:lang w:val="en-US"/>
        </w:rPr>
      </w:pPr>
      <w:r w:rsidRPr="00A2635D">
        <w:rPr>
          <w:lang w:val="en-US"/>
        </w:rPr>
        <w:t xml:space="preserve">Ensemble perception enables the rapid extraction of summary statistics from visual scenes, bypassing capacity limitations, but its dependence on attention remains debated. This thesis investigates whether ensemble processing operates automatically or requires attentional resources, focusing on low- and mid-level features like orientation and length, through three studies combining </w:t>
      </w:r>
      <w:proofErr w:type="spellStart"/>
      <w:r w:rsidR="00E069F3">
        <w:rPr>
          <w:lang w:val="en-US"/>
        </w:rPr>
        <w:t>behavioural</w:t>
      </w:r>
      <w:proofErr w:type="spellEnd"/>
      <w:r w:rsidRPr="00A2635D">
        <w:rPr>
          <w:lang w:val="en-US"/>
        </w:rPr>
        <w:t xml:space="preserve"> paradigms and electroencephalography (EEG).</w:t>
      </w:r>
    </w:p>
    <w:p w14:paraId="293AE64C" w14:textId="5742B447" w:rsidR="0082264E" w:rsidRPr="00A2635D" w:rsidRDefault="0082264E" w:rsidP="0082264E">
      <w:pPr>
        <w:pStyle w:val="Normal-Fyrstalnaeftirkaflaskil"/>
        <w:rPr>
          <w:lang w:val="en-US"/>
        </w:rPr>
      </w:pPr>
      <w:proofErr w:type="gramStart"/>
      <w:r w:rsidRPr="00A2635D">
        <w:rPr>
          <w:lang w:val="en-US"/>
        </w:rPr>
        <w:t>Paper</w:t>
      </w:r>
      <w:proofErr w:type="gramEnd"/>
      <w:r w:rsidRPr="00A2635D">
        <w:rPr>
          <w:lang w:val="en-US"/>
        </w:rPr>
        <w:t xml:space="preserve"> I examined automatic detection of ensemble mean orientation changes using visual mismatch negativity (</w:t>
      </w:r>
      <w:proofErr w:type="spellStart"/>
      <w:r w:rsidRPr="00A2635D">
        <w:rPr>
          <w:lang w:val="en-US"/>
        </w:rPr>
        <w:t>vMMN</w:t>
      </w:r>
      <w:proofErr w:type="spellEnd"/>
      <w:r w:rsidRPr="00A2635D">
        <w:rPr>
          <w:lang w:val="en-US"/>
        </w:rPr>
        <w:t xml:space="preserve">) in oddball tasks. Attended changes elicited P3 component, but unattended changes produced no </w:t>
      </w:r>
      <w:proofErr w:type="spellStart"/>
      <w:r w:rsidRPr="00A2635D">
        <w:rPr>
          <w:lang w:val="en-US"/>
        </w:rPr>
        <w:t>vMMN</w:t>
      </w:r>
      <w:proofErr w:type="spellEnd"/>
      <w:r w:rsidRPr="00A2635D">
        <w:rPr>
          <w:lang w:val="en-US"/>
        </w:rPr>
        <w:t xml:space="preserve">, indicating no pre-attentive processing. Paper II tested automatic parsing of spatially intermixed objects into categories based on feature distributions. </w:t>
      </w:r>
      <w:proofErr w:type="spellStart"/>
      <w:r w:rsidRPr="00A2635D">
        <w:rPr>
          <w:lang w:val="en-US"/>
        </w:rPr>
        <w:t>vMMN</w:t>
      </w:r>
      <w:proofErr w:type="spellEnd"/>
      <w:r w:rsidRPr="00A2635D">
        <w:rPr>
          <w:lang w:val="en-US"/>
        </w:rPr>
        <w:t xml:space="preserve"> emerged for length-based segmentation but not orientation alone, suggesting feature-specific automaticity. Paper III manipulated spatial attention via Posner cueing; ensemble orientation judgments dropped to chance on invalid cues, unlike single items, confirming attention's necessity.</w:t>
      </w:r>
    </w:p>
    <w:p w14:paraId="53A1BA37" w14:textId="25521DD5" w:rsidR="0082264E" w:rsidRPr="00A2635D" w:rsidRDefault="0082264E" w:rsidP="0082264E">
      <w:pPr>
        <w:pStyle w:val="Normal-Fyrstalnaeftirkaflaskil"/>
        <w:rPr>
          <w:lang w:val="en-US"/>
        </w:rPr>
      </w:pPr>
      <w:r w:rsidRPr="00A2635D">
        <w:rPr>
          <w:lang w:val="en-US"/>
        </w:rPr>
        <w:t>Overall, findings demonstrate that ensemble perception is not fully automatic, particularly for orientation, requiring spatial and selective attention for accurate extraction. Implications extend to visual cognition theories, emphasizing attention's gating role in summary statistics processing.</w:t>
      </w:r>
    </w:p>
    <w:p w14:paraId="6DD6869E" w14:textId="7E71AA31" w:rsidR="00387901" w:rsidRPr="00A2635D" w:rsidRDefault="00387901">
      <w:pPr>
        <w:pStyle w:val="Normal-Fyrstalnaeftirkaflaskil"/>
        <w:rPr>
          <w:lang w:val="en-US"/>
        </w:rPr>
      </w:pPr>
    </w:p>
    <w:p w14:paraId="59F74F03" w14:textId="77777777" w:rsidR="00387901" w:rsidRPr="00D16F2B" w:rsidRDefault="00387901">
      <w:pPr>
        <w:rPr>
          <w:bCs/>
        </w:rPr>
      </w:pPr>
    </w:p>
    <w:p w14:paraId="7F9F0A6A" w14:textId="77777777" w:rsidR="00387901" w:rsidRPr="00D16F2B" w:rsidRDefault="00387901">
      <w:pPr>
        <w:rPr>
          <w:bCs/>
        </w:rPr>
      </w:pPr>
    </w:p>
    <w:p w14:paraId="135F8D08" w14:textId="77777777" w:rsidR="00387901" w:rsidRPr="00D16F2B" w:rsidRDefault="00387901">
      <w:pPr>
        <w:pStyle w:val="Normal-Fyrstalnaeftirkaflaskil"/>
        <w:rPr>
          <w:lang w:val="en-US"/>
        </w:rPr>
      </w:pPr>
    </w:p>
    <w:p w14:paraId="53B21D6F" w14:textId="77777777" w:rsidR="00387901" w:rsidRPr="00D16F2B" w:rsidRDefault="00000000">
      <w:pPr>
        <w:pStyle w:val="Normal-Fyrstalnaeftirkaflaskil"/>
        <w:rPr>
          <w:b/>
          <w:lang w:val="en-US"/>
        </w:rPr>
      </w:pPr>
      <w:r w:rsidRPr="00D16F2B">
        <w:rPr>
          <w:b/>
          <w:lang w:val="en-US"/>
        </w:rPr>
        <w:t xml:space="preserve">Keywords: </w:t>
      </w:r>
    </w:p>
    <w:p w14:paraId="732007A2" w14:textId="23DCBB4C" w:rsidR="00387901" w:rsidRPr="00D16F2B" w:rsidRDefault="00715C94">
      <w:pPr>
        <w:pStyle w:val="Normal-Fyrstalnaeftirkaflaskil"/>
        <w:rPr>
          <w:lang w:val="en-US"/>
        </w:rPr>
      </w:pPr>
      <w:r w:rsidRPr="00D16F2B">
        <w:rPr>
          <w:lang w:val="en-US"/>
        </w:rPr>
        <w:t xml:space="preserve">Ensemble </w:t>
      </w:r>
      <w:r w:rsidR="00BE3327" w:rsidRPr="00D16F2B">
        <w:rPr>
          <w:lang w:val="en-US"/>
        </w:rPr>
        <w:t>P</w:t>
      </w:r>
      <w:r w:rsidRPr="00D16F2B">
        <w:rPr>
          <w:lang w:val="en-US"/>
        </w:rPr>
        <w:t>erception</w:t>
      </w:r>
      <w:r w:rsidR="00BE3327" w:rsidRPr="00D16F2B">
        <w:rPr>
          <w:lang w:val="en-US"/>
        </w:rPr>
        <w:t>; E</w:t>
      </w:r>
      <w:r w:rsidR="0082264E" w:rsidRPr="00D16F2B">
        <w:rPr>
          <w:lang w:val="en-US"/>
        </w:rPr>
        <w:t>vent</w:t>
      </w:r>
      <w:r w:rsidR="00BE3327" w:rsidRPr="00D16F2B">
        <w:rPr>
          <w:lang w:val="en-US"/>
        </w:rPr>
        <w:t xml:space="preserve"> R</w:t>
      </w:r>
      <w:r w:rsidR="0082264E" w:rsidRPr="00D16F2B">
        <w:rPr>
          <w:lang w:val="en-US"/>
        </w:rPr>
        <w:t xml:space="preserve">elated </w:t>
      </w:r>
      <w:r w:rsidR="00BE3327" w:rsidRPr="00D16F2B">
        <w:rPr>
          <w:lang w:val="en-US"/>
        </w:rPr>
        <w:t>P</w:t>
      </w:r>
      <w:r w:rsidR="0082264E" w:rsidRPr="00D16F2B">
        <w:rPr>
          <w:lang w:val="en-US"/>
        </w:rPr>
        <w:t>otentials</w:t>
      </w:r>
      <w:r w:rsidR="00BE3327" w:rsidRPr="00D16F2B">
        <w:rPr>
          <w:lang w:val="en-US"/>
        </w:rPr>
        <w:t>; Summary S</w:t>
      </w:r>
      <w:r w:rsidRPr="00D16F2B">
        <w:rPr>
          <w:lang w:val="en-US"/>
        </w:rPr>
        <w:t>tatistics</w:t>
      </w:r>
      <w:r w:rsidR="00BE3327" w:rsidRPr="00D16F2B">
        <w:rPr>
          <w:lang w:val="en-US"/>
        </w:rPr>
        <w:t>;</w:t>
      </w:r>
      <w:r w:rsidRPr="00D16F2B">
        <w:rPr>
          <w:lang w:val="en-US"/>
        </w:rPr>
        <w:t xml:space="preserve"> </w:t>
      </w:r>
      <w:r w:rsidR="00BE3327" w:rsidRPr="00D16F2B">
        <w:rPr>
          <w:lang w:val="en-US"/>
        </w:rPr>
        <w:t>A</w:t>
      </w:r>
      <w:r w:rsidR="0082264E" w:rsidRPr="00D16F2B">
        <w:rPr>
          <w:lang w:val="en-US"/>
        </w:rPr>
        <w:t>utomaticity</w:t>
      </w:r>
      <w:r w:rsidR="00BE3327" w:rsidRPr="00D16F2B">
        <w:rPr>
          <w:lang w:val="en-US"/>
        </w:rPr>
        <w:t>; S</w:t>
      </w:r>
      <w:r w:rsidR="0082264E" w:rsidRPr="00D16F2B">
        <w:rPr>
          <w:lang w:val="en-US"/>
        </w:rPr>
        <w:t xml:space="preserve">patial </w:t>
      </w:r>
      <w:r w:rsidR="00BE3327" w:rsidRPr="00D16F2B">
        <w:rPr>
          <w:lang w:val="en-US"/>
        </w:rPr>
        <w:t>A</w:t>
      </w:r>
      <w:r w:rsidR="0082264E" w:rsidRPr="00D16F2B">
        <w:rPr>
          <w:lang w:val="en-US"/>
        </w:rPr>
        <w:t>ttention.</w:t>
      </w:r>
    </w:p>
    <w:p w14:paraId="28844BB6" w14:textId="77777777" w:rsidR="00387901" w:rsidRPr="00D16F2B" w:rsidRDefault="00387901">
      <w:pPr>
        <w:sectPr w:rsidR="00387901" w:rsidRPr="00D16F2B">
          <w:footerReference w:type="even" r:id="rId22"/>
          <w:footerReference w:type="default" r:id="rId23"/>
          <w:type w:val="oddPage"/>
          <w:pgSz w:w="9978" w:h="14173"/>
          <w:pgMar w:top="1134" w:right="1134" w:bottom="793" w:left="1418" w:header="0" w:footer="510" w:gutter="0"/>
          <w:pgNumType w:fmt="lowerRoman"/>
          <w:cols w:space="720"/>
          <w:formProt w:val="0"/>
          <w:docGrid w:linePitch="360" w:charSpace="8192"/>
        </w:sectPr>
      </w:pPr>
    </w:p>
    <w:p w14:paraId="765942DB" w14:textId="77777777" w:rsidR="00387901" w:rsidRPr="00D16F2B" w:rsidRDefault="00000000">
      <w:pPr>
        <w:pStyle w:val="Heading1-nnmerabirtingar"/>
        <w:rPr>
          <w:lang w:val="en-US"/>
        </w:rPr>
      </w:pPr>
      <w:bookmarkStart w:id="3" w:name="_Toc207823439"/>
      <w:r w:rsidRPr="00D16F2B">
        <w:rPr>
          <w:lang w:val="en-US"/>
        </w:rPr>
        <w:lastRenderedPageBreak/>
        <w:t>Acknowledgements</w:t>
      </w:r>
      <w:bookmarkEnd w:id="3"/>
    </w:p>
    <w:p w14:paraId="6C810C97" w14:textId="77777777" w:rsidR="0029278E" w:rsidRPr="00D16F2B" w:rsidRDefault="0029278E" w:rsidP="0029278E"/>
    <w:p w14:paraId="5AF44AB2" w14:textId="6AE59B5F" w:rsidR="0029278E" w:rsidRPr="00A2635D" w:rsidRDefault="0029278E" w:rsidP="0029278E">
      <w:r w:rsidRPr="00A2635D">
        <w:t xml:space="preserve">Words of sincere and wholehearted gratitude go to those who made this work </w:t>
      </w:r>
      <w:r w:rsidR="00C925E7" w:rsidRPr="00A2635D">
        <w:t>possible despite</w:t>
      </w:r>
      <w:r w:rsidRPr="00A2635D">
        <w:t xml:space="preserve"> my best efforts to prevent it from happening. </w:t>
      </w:r>
    </w:p>
    <w:p w14:paraId="0C8062C3" w14:textId="77777777" w:rsidR="004F298F" w:rsidRPr="004F298F" w:rsidRDefault="004F298F" w:rsidP="004F298F">
      <w:r w:rsidRPr="004F298F">
        <w:t xml:space="preserve">To Dr. Utochkin, who made the worst HR decision of his life by taking me into the HSE CogLab. To Dr. Sigurdardottir, who repeated the mistake and welcomed me into IVL, giving me everything a graduate student could dream </w:t>
      </w:r>
      <w:proofErr w:type="gramStart"/>
      <w:r w:rsidRPr="004F298F">
        <w:t>of:</w:t>
      </w:r>
      <w:proofErr w:type="gramEnd"/>
      <w:r w:rsidRPr="004F298F">
        <w:t xml:space="preserve"> support, scientific guidance, meaningful feedback, coffee, and income. And in the end, the place where I found my home. To Dr. Hansmann-Roth, who brought structure to my work and opened my eyes to future directions, shaping my path with her wisdom and encouragement.</w:t>
      </w:r>
    </w:p>
    <w:p w14:paraId="01DE99ED" w14:textId="08AEB2B7" w:rsidR="00C925E7" w:rsidRPr="00D16F2B" w:rsidRDefault="00C925E7" w:rsidP="0029278E">
      <w:r w:rsidRPr="00A2635D">
        <w:t xml:space="preserve">To all IVL and HSE </w:t>
      </w:r>
      <w:proofErr w:type="spellStart"/>
      <w:r w:rsidRPr="00A2635D">
        <w:t>CogLab</w:t>
      </w:r>
      <w:proofErr w:type="spellEnd"/>
      <w:r w:rsidRPr="00A2635D">
        <w:t xml:space="preserve"> members, active and past, whose dedication and work integrity set an example I am desperately pursuing to reach. To my colleagues at Sechenov University (Moscow), who allowed me to explore my passion for teaching (on their unsuspecting students). </w:t>
      </w:r>
      <w:r w:rsidRPr="00D16F2B">
        <w:t>To my family, who wisely stayed miles away from every terrible decision I’ve made.</w:t>
      </w:r>
    </w:p>
    <w:p w14:paraId="772490A8" w14:textId="27148FD5" w:rsidR="00C925E7" w:rsidRPr="00D16F2B" w:rsidRDefault="00C925E7" w:rsidP="0029278E">
      <w:r w:rsidRPr="00D16F2B">
        <w:t>To Dr.</w:t>
      </w:r>
      <w:r w:rsidR="004F6E9B" w:rsidRPr="00A2635D">
        <w:t xml:space="preserve"> </w:t>
      </w:r>
      <w:r w:rsidRPr="00D16F2B">
        <w:t xml:space="preserve">Makarov, whose presence and stability anchored my unstable mind over the last years. And of course, the last but by far not the least – to the miraculous land of Iceland, that gave me tranquility and beauty to </w:t>
      </w:r>
      <w:r w:rsidR="004F298F" w:rsidRPr="00D16F2B">
        <w:t>revitalize</w:t>
      </w:r>
      <w:r w:rsidRPr="00D16F2B">
        <w:t xml:space="preserve"> from when everything else was falling apart. </w:t>
      </w:r>
    </w:p>
    <w:p w14:paraId="3D8B567A" w14:textId="3B192A1E" w:rsidR="00C925E7" w:rsidRPr="00D16F2B" w:rsidRDefault="00C925E7" w:rsidP="00C925E7">
      <w:pPr>
        <w:jc w:val="left"/>
        <w:sectPr w:rsidR="00C925E7" w:rsidRPr="00D16F2B">
          <w:footerReference w:type="even" r:id="rId24"/>
          <w:footerReference w:type="default" r:id="rId25"/>
          <w:type w:val="oddPage"/>
          <w:pgSz w:w="9978" w:h="14173"/>
          <w:pgMar w:top="1134" w:right="1134" w:bottom="793" w:left="1418" w:header="0" w:footer="510" w:gutter="0"/>
          <w:pgNumType w:fmt="lowerRoman"/>
          <w:cols w:space="720"/>
          <w:formProt w:val="0"/>
          <w:docGrid w:linePitch="360" w:charSpace="8192"/>
        </w:sectPr>
      </w:pPr>
      <w:r w:rsidRPr="00D16F2B">
        <w:t xml:space="preserve">To all of you named and unnamed – I owe </w:t>
      </w:r>
      <w:r w:rsidR="00E069F3" w:rsidRPr="00D16F2B">
        <w:t>you the</w:t>
      </w:r>
      <w:r w:rsidRPr="00D16F2B">
        <w:t xml:space="preserve"> world.</w:t>
      </w:r>
    </w:p>
    <w:p w14:paraId="258150F3" w14:textId="77777777" w:rsidR="00387901" w:rsidRPr="00D16F2B" w:rsidRDefault="00000000">
      <w:pPr>
        <w:pStyle w:val="Heading1-nnmerabirtingar"/>
        <w:rPr>
          <w:lang w:val="en-US"/>
        </w:rPr>
      </w:pPr>
      <w:bookmarkStart w:id="4" w:name="_Toc223923941"/>
      <w:bookmarkStart w:id="5" w:name="_Toc223923939"/>
      <w:bookmarkStart w:id="6" w:name="_Toc108607628"/>
      <w:bookmarkStart w:id="7" w:name="_Toc207823440"/>
      <w:bookmarkEnd w:id="4"/>
      <w:bookmarkEnd w:id="5"/>
      <w:r w:rsidRPr="00D16F2B">
        <w:rPr>
          <w:lang w:val="en-US"/>
        </w:rPr>
        <w:lastRenderedPageBreak/>
        <w:t>Contents</w:t>
      </w:r>
      <w:bookmarkEnd w:id="6"/>
      <w:bookmarkEnd w:id="7"/>
    </w:p>
    <w:sdt>
      <w:sdtPr>
        <w:id w:val="1889376494"/>
        <w:docPartObj>
          <w:docPartGallery w:val="Table of Contents"/>
          <w:docPartUnique/>
        </w:docPartObj>
      </w:sdtPr>
      <w:sdtContent>
        <w:p w14:paraId="1765BCC6" w14:textId="47327815" w:rsidR="00F6456E" w:rsidRDefault="00000000">
          <w:pPr>
            <w:pStyle w:val="TOC1"/>
            <w:rPr>
              <w:rFonts w:asciiTheme="minorHAnsi" w:eastAsiaTheme="minorEastAsia" w:hAnsiTheme="minorHAnsi" w:cstheme="minorBidi"/>
              <w:b w:val="0"/>
              <w:bCs w:val="0"/>
              <w:noProof/>
              <w:kern w:val="2"/>
              <w:sz w:val="24"/>
              <w:szCs w:val="24"/>
              <w:lang w:val="en-GB" w:eastAsia="en-GB"/>
              <w14:ligatures w14:val="standardContextual"/>
            </w:rPr>
          </w:pPr>
          <w:r w:rsidRPr="00D16F2B">
            <w:fldChar w:fldCharType="begin"/>
          </w:r>
          <w:r w:rsidRPr="00D16F2B">
            <w:rPr>
              <w:rStyle w:val="IndexLink"/>
              <w:webHidden/>
            </w:rPr>
            <w:instrText xml:space="preserve"> TOC \z \o "1-3" \u \h</w:instrText>
          </w:r>
          <w:r w:rsidRPr="00D16F2B">
            <w:rPr>
              <w:rStyle w:val="IndexLink"/>
            </w:rPr>
            <w:fldChar w:fldCharType="separate"/>
          </w:r>
          <w:hyperlink w:anchor="_Toc207823437" w:history="1">
            <w:r w:rsidR="00F6456E" w:rsidRPr="001C7FEE">
              <w:rPr>
                <w:rStyle w:val="Hyperlink"/>
                <w:noProof/>
              </w:rPr>
              <w:t>Ágrip</w:t>
            </w:r>
            <w:r w:rsidR="00F6456E">
              <w:rPr>
                <w:noProof/>
                <w:webHidden/>
              </w:rPr>
              <w:tab/>
            </w:r>
            <w:r w:rsidR="00F6456E">
              <w:rPr>
                <w:noProof/>
                <w:webHidden/>
              </w:rPr>
              <w:fldChar w:fldCharType="begin"/>
            </w:r>
            <w:r w:rsidR="00F6456E">
              <w:rPr>
                <w:noProof/>
                <w:webHidden/>
              </w:rPr>
              <w:instrText xml:space="preserve"> PAGEREF _Toc207823437 \h </w:instrText>
            </w:r>
            <w:r w:rsidR="00F6456E">
              <w:rPr>
                <w:noProof/>
                <w:webHidden/>
              </w:rPr>
            </w:r>
            <w:r w:rsidR="00F6456E">
              <w:rPr>
                <w:noProof/>
                <w:webHidden/>
              </w:rPr>
              <w:fldChar w:fldCharType="separate"/>
            </w:r>
            <w:r w:rsidR="00146E7C">
              <w:rPr>
                <w:noProof/>
                <w:webHidden/>
              </w:rPr>
              <w:t>iii</w:t>
            </w:r>
            <w:r w:rsidR="00F6456E">
              <w:rPr>
                <w:noProof/>
                <w:webHidden/>
              </w:rPr>
              <w:fldChar w:fldCharType="end"/>
            </w:r>
          </w:hyperlink>
        </w:p>
        <w:p w14:paraId="3507C0FC" w14:textId="6AD870DA" w:rsidR="00F6456E" w:rsidRDefault="00F6456E">
          <w:pPr>
            <w:pStyle w:val="TOC1"/>
            <w:rPr>
              <w:rFonts w:asciiTheme="minorHAnsi" w:eastAsiaTheme="minorEastAsia" w:hAnsiTheme="minorHAnsi" w:cstheme="minorBidi"/>
              <w:b w:val="0"/>
              <w:bCs w:val="0"/>
              <w:noProof/>
              <w:kern w:val="2"/>
              <w:sz w:val="24"/>
              <w:szCs w:val="24"/>
              <w:lang w:val="en-GB" w:eastAsia="en-GB"/>
              <w14:ligatures w14:val="standardContextual"/>
            </w:rPr>
          </w:pPr>
          <w:hyperlink w:anchor="_Toc207823438" w:history="1">
            <w:r w:rsidRPr="001C7FEE">
              <w:rPr>
                <w:rStyle w:val="Hyperlink"/>
                <w:noProof/>
              </w:rPr>
              <w:t>Abstract</w:t>
            </w:r>
            <w:r>
              <w:rPr>
                <w:noProof/>
                <w:webHidden/>
              </w:rPr>
              <w:tab/>
            </w:r>
            <w:r>
              <w:rPr>
                <w:noProof/>
                <w:webHidden/>
              </w:rPr>
              <w:fldChar w:fldCharType="begin"/>
            </w:r>
            <w:r>
              <w:rPr>
                <w:noProof/>
                <w:webHidden/>
              </w:rPr>
              <w:instrText xml:space="preserve"> PAGEREF _Toc207823438 \h </w:instrText>
            </w:r>
            <w:r>
              <w:rPr>
                <w:noProof/>
                <w:webHidden/>
              </w:rPr>
            </w:r>
            <w:r>
              <w:rPr>
                <w:noProof/>
                <w:webHidden/>
              </w:rPr>
              <w:fldChar w:fldCharType="separate"/>
            </w:r>
            <w:r w:rsidR="00146E7C">
              <w:rPr>
                <w:noProof/>
                <w:webHidden/>
              </w:rPr>
              <w:t>v</w:t>
            </w:r>
            <w:r>
              <w:rPr>
                <w:noProof/>
                <w:webHidden/>
              </w:rPr>
              <w:fldChar w:fldCharType="end"/>
            </w:r>
          </w:hyperlink>
        </w:p>
        <w:p w14:paraId="05836136" w14:textId="7FF1B298" w:rsidR="00F6456E" w:rsidRDefault="00F6456E">
          <w:pPr>
            <w:pStyle w:val="TOC1"/>
            <w:rPr>
              <w:rFonts w:asciiTheme="minorHAnsi" w:eastAsiaTheme="minorEastAsia" w:hAnsiTheme="minorHAnsi" w:cstheme="minorBidi"/>
              <w:b w:val="0"/>
              <w:bCs w:val="0"/>
              <w:noProof/>
              <w:kern w:val="2"/>
              <w:sz w:val="24"/>
              <w:szCs w:val="24"/>
              <w:lang w:val="en-GB" w:eastAsia="en-GB"/>
              <w14:ligatures w14:val="standardContextual"/>
            </w:rPr>
          </w:pPr>
          <w:hyperlink w:anchor="_Toc207823439" w:history="1">
            <w:r w:rsidRPr="001C7FEE">
              <w:rPr>
                <w:rStyle w:val="Hyperlink"/>
                <w:noProof/>
              </w:rPr>
              <w:t>Acknowledgements</w:t>
            </w:r>
            <w:r>
              <w:rPr>
                <w:noProof/>
                <w:webHidden/>
              </w:rPr>
              <w:tab/>
            </w:r>
            <w:r>
              <w:rPr>
                <w:noProof/>
                <w:webHidden/>
              </w:rPr>
              <w:fldChar w:fldCharType="begin"/>
            </w:r>
            <w:r>
              <w:rPr>
                <w:noProof/>
                <w:webHidden/>
              </w:rPr>
              <w:instrText xml:space="preserve"> PAGEREF _Toc207823439 \h </w:instrText>
            </w:r>
            <w:r>
              <w:rPr>
                <w:noProof/>
                <w:webHidden/>
              </w:rPr>
            </w:r>
            <w:r>
              <w:rPr>
                <w:noProof/>
                <w:webHidden/>
              </w:rPr>
              <w:fldChar w:fldCharType="separate"/>
            </w:r>
            <w:r w:rsidR="00146E7C">
              <w:rPr>
                <w:noProof/>
                <w:webHidden/>
              </w:rPr>
              <w:t>vii</w:t>
            </w:r>
            <w:r>
              <w:rPr>
                <w:noProof/>
                <w:webHidden/>
              </w:rPr>
              <w:fldChar w:fldCharType="end"/>
            </w:r>
          </w:hyperlink>
        </w:p>
        <w:p w14:paraId="1C350A0B" w14:textId="76CFD0D7" w:rsidR="00F6456E" w:rsidRDefault="00F6456E">
          <w:pPr>
            <w:pStyle w:val="TOC1"/>
            <w:rPr>
              <w:rFonts w:asciiTheme="minorHAnsi" w:eastAsiaTheme="minorEastAsia" w:hAnsiTheme="minorHAnsi" w:cstheme="minorBidi"/>
              <w:b w:val="0"/>
              <w:bCs w:val="0"/>
              <w:noProof/>
              <w:kern w:val="2"/>
              <w:sz w:val="24"/>
              <w:szCs w:val="24"/>
              <w:lang w:val="en-GB" w:eastAsia="en-GB"/>
              <w14:ligatures w14:val="standardContextual"/>
            </w:rPr>
          </w:pPr>
          <w:hyperlink w:anchor="_Toc207823440" w:history="1">
            <w:r w:rsidRPr="001C7FEE">
              <w:rPr>
                <w:rStyle w:val="Hyperlink"/>
                <w:noProof/>
              </w:rPr>
              <w:t>Contents</w:t>
            </w:r>
            <w:r>
              <w:rPr>
                <w:noProof/>
                <w:webHidden/>
              </w:rPr>
              <w:tab/>
            </w:r>
            <w:r>
              <w:rPr>
                <w:noProof/>
                <w:webHidden/>
              </w:rPr>
              <w:fldChar w:fldCharType="begin"/>
            </w:r>
            <w:r>
              <w:rPr>
                <w:noProof/>
                <w:webHidden/>
              </w:rPr>
              <w:instrText xml:space="preserve"> PAGEREF _Toc207823440 \h </w:instrText>
            </w:r>
            <w:r>
              <w:rPr>
                <w:noProof/>
                <w:webHidden/>
              </w:rPr>
            </w:r>
            <w:r>
              <w:rPr>
                <w:noProof/>
                <w:webHidden/>
              </w:rPr>
              <w:fldChar w:fldCharType="separate"/>
            </w:r>
            <w:r w:rsidR="00146E7C">
              <w:rPr>
                <w:noProof/>
                <w:webHidden/>
              </w:rPr>
              <w:t>viii</w:t>
            </w:r>
            <w:r>
              <w:rPr>
                <w:noProof/>
                <w:webHidden/>
              </w:rPr>
              <w:fldChar w:fldCharType="end"/>
            </w:r>
          </w:hyperlink>
        </w:p>
        <w:p w14:paraId="39CF0F07" w14:textId="18003FE5" w:rsidR="00F6456E" w:rsidRDefault="00F6456E">
          <w:pPr>
            <w:pStyle w:val="TOC1"/>
            <w:rPr>
              <w:rFonts w:asciiTheme="minorHAnsi" w:eastAsiaTheme="minorEastAsia" w:hAnsiTheme="minorHAnsi" w:cstheme="minorBidi"/>
              <w:b w:val="0"/>
              <w:bCs w:val="0"/>
              <w:noProof/>
              <w:kern w:val="2"/>
              <w:sz w:val="24"/>
              <w:szCs w:val="24"/>
              <w:lang w:val="en-GB" w:eastAsia="en-GB"/>
              <w14:ligatures w14:val="standardContextual"/>
            </w:rPr>
          </w:pPr>
          <w:hyperlink w:anchor="_Toc207823441" w:history="1">
            <w:r w:rsidRPr="001C7FEE">
              <w:rPr>
                <w:rStyle w:val="Hyperlink"/>
                <w:noProof/>
              </w:rPr>
              <w:t>List of Abbreviations</w:t>
            </w:r>
            <w:r>
              <w:rPr>
                <w:noProof/>
                <w:webHidden/>
              </w:rPr>
              <w:tab/>
            </w:r>
            <w:r>
              <w:rPr>
                <w:noProof/>
                <w:webHidden/>
              </w:rPr>
              <w:fldChar w:fldCharType="begin"/>
            </w:r>
            <w:r>
              <w:rPr>
                <w:noProof/>
                <w:webHidden/>
              </w:rPr>
              <w:instrText xml:space="preserve"> PAGEREF _Toc207823441 \h </w:instrText>
            </w:r>
            <w:r>
              <w:rPr>
                <w:noProof/>
                <w:webHidden/>
              </w:rPr>
            </w:r>
            <w:r>
              <w:rPr>
                <w:noProof/>
                <w:webHidden/>
              </w:rPr>
              <w:fldChar w:fldCharType="separate"/>
            </w:r>
            <w:r w:rsidR="00146E7C">
              <w:rPr>
                <w:noProof/>
                <w:webHidden/>
              </w:rPr>
              <w:t>xi</w:t>
            </w:r>
            <w:r>
              <w:rPr>
                <w:noProof/>
                <w:webHidden/>
              </w:rPr>
              <w:fldChar w:fldCharType="end"/>
            </w:r>
          </w:hyperlink>
        </w:p>
        <w:p w14:paraId="578060E0" w14:textId="7FF160FC" w:rsidR="00F6456E" w:rsidRDefault="00F6456E">
          <w:pPr>
            <w:pStyle w:val="TOC1"/>
            <w:rPr>
              <w:rFonts w:asciiTheme="minorHAnsi" w:eastAsiaTheme="minorEastAsia" w:hAnsiTheme="minorHAnsi" w:cstheme="minorBidi"/>
              <w:b w:val="0"/>
              <w:bCs w:val="0"/>
              <w:noProof/>
              <w:kern w:val="2"/>
              <w:sz w:val="24"/>
              <w:szCs w:val="24"/>
              <w:lang w:val="en-GB" w:eastAsia="en-GB"/>
              <w14:ligatures w14:val="standardContextual"/>
            </w:rPr>
          </w:pPr>
          <w:hyperlink w:anchor="_Toc207823442" w:history="1">
            <w:r w:rsidRPr="001C7FEE">
              <w:rPr>
                <w:rStyle w:val="Hyperlink"/>
                <w:noProof/>
              </w:rPr>
              <w:t>List of Figures</w:t>
            </w:r>
            <w:r>
              <w:rPr>
                <w:noProof/>
                <w:webHidden/>
              </w:rPr>
              <w:tab/>
            </w:r>
            <w:r>
              <w:rPr>
                <w:noProof/>
                <w:webHidden/>
              </w:rPr>
              <w:fldChar w:fldCharType="begin"/>
            </w:r>
            <w:r>
              <w:rPr>
                <w:noProof/>
                <w:webHidden/>
              </w:rPr>
              <w:instrText xml:space="preserve"> PAGEREF _Toc207823442 \h </w:instrText>
            </w:r>
            <w:r>
              <w:rPr>
                <w:noProof/>
                <w:webHidden/>
              </w:rPr>
            </w:r>
            <w:r>
              <w:rPr>
                <w:noProof/>
                <w:webHidden/>
              </w:rPr>
              <w:fldChar w:fldCharType="separate"/>
            </w:r>
            <w:r w:rsidR="00146E7C">
              <w:rPr>
                <w:noProof/>
                <w:webHidden/>
              </w:rPr>
              <w:t>xii</w:t>
            </w:r>
            <w:r>
              <w:rPr>
                <w:noProof/>
                <w:webHidden/>
              </w:rPr>
              <w:fldChar w:fldCharType="end"/>
            </w:r>
          </w:hyperlink>
        </w:p>
        <w:p w14:paraId="73114957" w14:textId="4D52B589" w:rsidR="00F6456E" w:rsidRDefault="00F6456E">
          <w:pPr>
            <w:pStyle w:val="TOC1"/>
            <w:rPr>
              <w:rFonts w:asciiTheme="minorHAnsi" w:eastAsiaTheme="minorEastAsia" w:hAnsiTheme="minorHAnsi" w:cstheme="minorBidi"/>
              <w:b w:val="0"/>
              <w:bCs w:val="0"/>
              <w:noProof/>
              <w:kern w:val="2"/>
              <w:sz w:val="24"/>
              <w:szCs w:val="24"/>
              <w:lang w:val="en-GB" w:eastAsia="en-GB"/>
              <w14:ligatures w14:val="standardContextual"/>
            </w:rPr>
          </w:pPr>
          <w:hyperlink w:anchor="_Toc207823443" w:history="1">
            <w:r w:rsidRPr="001C7FEE">
              <w:rPr>
                <w:rStyle w:val="Hyperlink"/>
                <w:noProof/>
              </w:rPr>
              <w:t>List of Original Papers</w:t>
            </w:r>
            <w:r>
              <w:rPr>
                <w:noProof/>
                <w:webHidden/>
              </w:rPr>
              <w:tab/>
            </w:r>
            <w:r>
              <w:rPr>
                <w:noProof/>
                <w:webHidden/>
              </w:rPr>
              <w:fldChar w:fldCharType="begin"/>
            </w:r>
            <w:r>
              <w:rPr>
                <w:noProof/>
                <w:webHidden/>
              </w:rPr>
              <w:instrText xml:space="preserve"> PAGEREF _Toc207823443 \h </w:instrText>
            </w:r>
            <w:r>
              <w:rPr>
                <w:noProof/>
                <w:webHidden/>
              </w:rPr>
            </w:r>
            <w:r>
              <w:rPr>
                <w:noProof/>
                <w:webHidden/>
              </w:rPr>
              <w:fldChar w:fldCharType="separate"/>
            </w:r>
            <w:r w:rsidR="00146E7C">
              <w:rPr>
                <w:noProof/>
                <w:webHidden/>
              </w:rPr>
              <w:t>xiii</w:t>
            </w:r>
            <w:r>
              <w:rPr>
                <w:noProof/>
                <w:webHidden/>
              </w:rPr>
              <w:fldChar w:fldCharType="end"/>
            </w:r>
          </w:hyperlink>
        </w:p>
        <w:p w14:paraId="793771E2" w14:textId="3AA33333" w:rsidR="00F6456E" w:rsidRDefault="00F6456E">
          <w:pPr>
            <w:pStyle w:val="TOC1"/>
            <w:rPr>
              <w:rFonts w:asciiTheme="minorHAnsi" w:eastAsiaTheme="minorEastAsia" w:hAnsiTheme="minorHAnsi" w:cstheme="minorBidi"/>
              <w:b w:val="0"/>
              <w:bCs w:val="0"/>
              <w:noProof/>
              <w:kern w:val="2"/>
              <w:sz w:val="24"/>
              <w:szCs w:val="24"/>
              <w:lang w:val="en-GB" w:eastAsia="en-GB"/>
              <w14:ligatures w14:val="standardContextual"/>
            </w:rPr>
          </w:pPr>
          <w:hyperlink w:anchor="_Toc207823444" w:history="1">
            <w:r w:rsidRPr="001C7FEE">
              <w:rPr>
                <w:rStyle w:val="Hyperlink"/>
                <w:noProof/>
              </w:rPr>
              <w:t>Declaration of Contribution</w:t>
            </w:r>
            <w:r>
              <w:rPr>
                <w:noProof/>
                <w:webHidden/>
              </w:rPr>
              <w:tab/>
            </w:r>
            <w:r>
              <w:rPr>
                <w:noProof/>
                <w:webHidden/>
              </w:rPr>
              <w:fldChar w:fldCharType="begin"/>
            </w:r>
            <w:r>
              <w:rPr>
                <w:noProof/>
                <w:webHidden/>
              </w:rPr>
              <w:instrText xml:space="preserve"> PAGEREF _Toc207823444 \h </w:instrText>
            </w:r>
            <w:r>
              <w:rPr>
                <w:noProof/>
                <w:webHidden/>
              </w:rPr>
            </w:r>
            <w:r>
              <w:rPr>
                <w:noProof/>
                <w:webHidden/>
              </w:rPr>
              <w:fldChar w:fldCharType="separate"/>
            </w:r>
            <w:r w:rsidR="00146E7C">
              <w:rPr>
                <w:noProof/>
                <w:webHidden/>
              </w:rPr>
              <w:t>xiv</w:t>
            </w:r>
            <w:r>
              <w:rPr>
                <w:noProof/>
                <w:webHidden/>
              </w:rPr>
              <w:fldChar w:fldCharType="end"/>
            </w:r>
          </w:hyperlink>
        </w:p>
        <w:p w14:paraId="5F18DEDD" w14:textId="0E390DC6" w:rsidR="00F6456E" w:rsidRDefault="00F6456E">
          <w:pPr>
            <w:pStyle w:val="TOC1"/>
            <w:rPr>
              <w:rFonts w:asciiTheme="minorHAnsi" w:eastAsiaTheme="minorEastAsia" w:hAnsiTheme="minorHAnsi" w:cstheme="minorBidi"/>
              <w:b w:val="0"/>
              <w:bCs w:val="0"/>
              <w:noProof/>
              <w:kern w:val="2"/>
              <w:sz w:val="24"/>
              <w:szCs w:val="24"/>
              <w:lang w:val="en-GB" w:eastAsia="en-GB"/>
              <w14:ligatures w14:val="standardContextual"/>
            </w:rPr>
          </w:pPr>
          <w:hyperlink w:anchor="_Toc207823445" w:history="1">
            <w:r w:rsidRPr="001C7FEE">
              <w:rPr>
                <w:rStyle w:val="Hyperlink"/>
                <w:noProof/>
              </w:rPr>
              <w:t>1</w:t>
            </w:r>
            <w:r>
              <w:rPr>
                <w:rFonts w:asciiTheme="minorHAnsi" w:eastAsiaTheme="minorEastAsia" w:hAnsiTheme="minorHAnsi" w:cstheme="minorBidi"/>
                <w:b w:val="0"/>
                <w:bCs w:val="0"/>
                <w:noProof/>
                <w:kern w:val="2"/>
                <w:sz w:val="24"/>
                <w:szCs w:val="24"/>
                <w:lang w:val="en-GB" w:eastAsia="en-GB"/>
                <w14:ligatures w14:val="standardContextual"/>
              </w:rPr>
              <w:tab/>
            </w:r>
            <w:r w:rsidRPr="001C7FEE">
              <w:rPr>
                <w:rStyle w:val="Hyperlink"/>
                <w:noProof/>
              </w:rPr>
              <w:t>Introduction</w:t>
            </w:r>
            <w:r>
              <w:rPr>
                <w:noProof/>
                <w:webHidden/>
              </w:rPr>
              <w:tab/>
            </w:r>
            <w:r>
              <w:rPr>
                <w:noProof/>
                <w:webHidden/>
              </w:rPr>
              <w:fldChar w:fldCharType="begin"/>
            </w:r>
            <w:r>
              <w:rPr>
                <w:noProof/>
                <w:webHidden/>
              </w:rPr>
              <w:instrText xml:space="preserve"> PAGEREF _Toc207823445 \h </w:instrText>
            </w:r>
            <w:r>
              <w:rPr>
                <w:noProof/>
                <w:webHidden/>
              </w:rPr>
            </w:r>
            <w:r>
              <w:rPr>
                <w:noProof/>
                <w:webHidden/>
              </w:rPr>
              <w:fldChar w:fldCharType="separate"/>
            </w:r>
            <w:r w:rsidR="00146E7C">
              <w:rPr>
                <w:noProof/>
                <w:webHidden/>
              </w:rPr>
              <w:t>1</w:t>
            </w:r>
            <w:r>
              <w:rPr>
                <w:noProof/>
                <w:webHidden/>
              </w:rPr>
              <w:fldChar w:fldCharType="end"/>
            </w:r>
          </w:hyperlink>
        </w:p>
        <w:p w14:paraId="582AB68D" w14:textId="423E0597" w:rsidR="00F6456E" w:rsidRDefault="00F6456E">
          <w:pPr>
            <w:pStyle w:val="TOC2"/>
            <w:rPr>
              <w:rFonts w:asciiTheme="minorHAnsi" w:eastAsiaTheme="minorEastAsia" w:hAnsiTheme="minorHAnsi" w:cstheme="minorBidi"/>
              <w:iCs w:val="0"/>
              <w:noProof/>
              <w:kern w:val="2"/>
              <w:sz w:val="24"/>
              <w:szCs w:val="24"/>
              <w:lang w:val="en-GB" w:eastAsia="en-GB"/>
              <w14:ligatures w14:val="standardContextual"/>
            </w:rPr>
          </w:pPr>
          <w:hyperlink w:anchor="_Toc207823446" w:history="1">
            <w:r w:rsidRPr="001C7FEE">
              <w:rPr>
                <w:rStyle w:val="Hyperlink"/>
                <w:noProof/>
              </w:rPr>
              <w:t>1.1</w:t>
            </w:r>
            <w:r>
              <w:rPr>
                <w:rFonts w:asciiTheme="minorHAnsi" w:eastAsiaTheme="minorEastAsia" w:hAnsiTheme="minorHAnsi" w:cstheme="minorBidi"/>
                <w:iCs w:val="0"/>
                <w:noProof/>
                <w:kern w:val="2"/>
                <w:sz w:val="24"/>
                <w:szCs w:val="24"/>
                <w:lang w:val="en-GB" w:eastAsia="en-GB"/>
                <w14:ligatures w14:val="standardContextual"/>
              </w:rPr>
              <w:tab/>
            </w:r>
            <w:r w:rsidRPr="001C7FEE">
              <w:rPr>
                <w:rStyle w:val="Hyperlink"/>
                <w:noProof/>
              </w:rPr>
              <w:t>Scope of the thesis</w:t>
            </w:r>
            <w:r>
              <w:rPr>
                <w:noProof/>
                <w:webHidden/>
              </w:rPr>
              <w:tab/>
            </w:r>
            <w:r>
              <w:rPr>
                <w:noProof/>
                <w:webHidden/>
              </w:rPr>
              <w:fldChar w:fldCharType="begin"/>
            </w:r>
            <w:r>
              <w:rPr>
                <w:noProof/>
                <w:webHidden/>
              </w:rPr>
              <w:instrText xml:space="preserve"> PAGEREF _Toc207823446 \h </w:instrText>
            </w:r>
            <w:r>
              <w:rPr>
                <w:noProof/>
                <w:webHidden/>
              </w:rPr>
            </w:r>
            <w:r>
              <w:rPr>
                <w:noProof/>
                <w:webHidden/>
              </w:rPr>
              <w:fldChar w:fldCharType="separate"/>
            </w:r>
            <w:r w:rsidR="00146E7C">
              <w:rPr>
                <w:noProof/>
                <w:webHidden/>
              </w:rPr>
              <w:t>1</w:t>
            </w:r>
            <w:r>
              <w:rPr>
                <w:noProof/>
                <w:webHidden/>
              </w:rPr>
              <w:fldChar w:fldCharType="end"/>
            </w:r>
          </w:hyperlink>
        </w:p>
        <w:p w14:paraId="79AA1922" w14:textId="3FAF9E2F" w:rsidR="00F6456E" w:rsidRDefault="00F6456E">
          <w:pPr>
            <w:pStyle w:val="TOC2"/>
            <w:rPr>
              <w:rFonts w:asciiTheme="minorHAnsi" w:eastAsiaTheme="minorEastAsia" w:hAnsiTheme="minorHAnsi" w:cstheme="minorBidi"/>
              <w:iCs w:val="0"/>
              <w:noProof/>
              <w:kern w:val="2"/>
              <w:sz w:val="24"/>
              <w:szCs w:val="24"/>
              <w:lang w:val="en-GB" w:eastAsia="en-GB"/>
              <w14:ligatures w14:val="standardContextual"/>
            </w:rPr>
          </w:pPr>
          <w:hyperlink w:anchor="_Toc207823447" w:history="1">
            <w:r w:rsidRPr="001C7FEE">
              <w:rPr>
                <w:rStyle w:val="Hyperlink"/>
                <w:noProof/>
              </w:rPr>
              <w:t>1.2</w:t>
            </w:r>
            <w:r>
              <w:rPr>
                <w:rFonts w:asciiTheme="minorHAnsi" w:eastAsiaTheme="minorEastAsia" w:hAnsiTheme="minorHAnsi" w:cstheme="minorBidi"/>
                <w:iCs w:val="0"/>
                <w:noProof/>
                <w:kern w:val="2"/>
                <w:sz w:val="24"/>
                <w:szCs w:val="24"/>
                <w:lang w:val="en-GB" w:eastAsia="en-GB"/>
                <w14:ligatures w14:val="standardContextual"/>
              </w:rPr>
              <w:tab/>
            </w:r>
            <w:r w:rsidRPr="001C7FEE">
              <w:rPr>
                <w:rStyle w:val="Hyperlink"/>
                <w:noProof/>
              </w:rPr>
              <w:t>Outline</w:t>
            </w:r>
            <w:r>
              <w:rPr>
                <w:noProof/>
                <w:webHidden/>
              </w:rPr>
              <w:tab/>
            </w:r>
            <w:r>
              <w:rPr>
                <w:noProof/>
                <w:webHidden/>
              </w:rPr>
              <w:fldChar w:fldCharType="begin"/>
            </w:r>
            <w:r>
              <w:rPr>
                <w:noProof/>
                <w:webHidden/>
              </w:rPr>
              <w:instrText xml:space="preserve"> PAGEREF _Toc207823447 \h </w:instrText>
            </w:r>
            <w:r>
              <w:rPr>
                <w:noProof/>
                <w:webHidden/>
              </w:rPr>
            </w:r>
            <w:r>
              <w:rPr>
                <w:noProof/>
                <w:webHidden/>
              </w:rPr>
              <w:fldChar w:fldCharType="separate"/>
            </w:r>
            <w:r w:rsidR="00146E7C">
              <w:rPr>
                <w:noProof/>
                <w:webHidden/>
              </w:rPr>
              <w:t>2</w:t>
            </w:r>
            <w:r>
              <w:rPr>
                <w:noProof/>
                <w:webHidden/>
              </w:rPr>
              <w:fldChar w:fldCharType="end"/>
            </w:r>
          </w:hyperlink>
        </w:p>
        <w:p w14:paraId="0D932C5C" w14:textId="715D3292" w:rsidR="00F6456E" w:rsidRDefault="00F6456E">
          <w:pPr>
            <w:pStyle w:val="TOC2"/>
            <w:rPr>
              <w:rFonts w:asciiTheme="minorHAnsi" w:eastAsiaTheme="minorEastAsia" w:hAnsiTheme="minorHAnsi" w:cstheme="minorBidi"/>
              <w:iCs w:val="0"/>
              <w:noProof/>
              <w:kern w:val="2"/>
              <w:sz w:val="24"/>
              <w:szCs w:val="24"/>
              <w:lang w:val="en-GB" w:eastAsia="en-GB"/>
              <w14:ligatures w14:val="standardContextual"/>
            </w:rPr>
          </w:pPr>
          <w:hyperlink w:anchor="_Toc207823448" w:history="1">
            <w:r w:rsidRPr="001C7FEE">
              <w:rPr>
                <w:rStyle w:val="Hyperlink"/>
                <w:noProof/>
              </w:rPr>
              <w:t>1.3</w:t>
            </w:r>
            <w:r>
              <w:rPr>
                <w:rFonts w:asciiTheme="minorHAnsi" w:eastAsiaTheme="minorEastAsia" w:hAnsiTheme="minorHAnsi" w:cstheme="minorBidi"/>
                <w:iCs w:val="0"/>
                <w:noProof/>
                <w:kern w:val="2"/>
                <w:sz w:val="24"/>
                <w:szCs w:val="24"/>
                <w:lang w:val="en-GB" w:eastAsia="en-GB"/>
                <w14:ligatures w14:val="standardContextual"/>
              </w:rPr>
              <w:tab/>
            </w:r>
            <w:r w:rsidRPr="001C7FEE">
              <w:rPr>
                <w:rStyle w:val="Hyperlink"/>
                <w:noProof/>
              </w:rPr>
              <w:t>Ensemble perception</w:t>
            </w:r>
            <w:r>
              <w:rPr>
                <w:noProof/>
                <w:webHidden/>
              </w:rPr>
              <w:tab/>
            </w:r>
            <w:r>
              <w:rPr>
                <w:noProof/>
                <w:webHidden/>
              </w:rPr>
              <w:fldChar w:fldCharType="begin"/>
            </w:r>
            <w:r>
              <w:rPr>
                <w:noProof/>
                <w:webHidden/>
              </w:rPr>
              <w:instrText xml:space="preserve"> PAGEREF _Toc207823448 \h </w:instrText>
            </w:r>
            <w:r>
              <w:rPr>
                <w:noProof/>
                <w:webHidden/>
              </w:rPr>
            </w:r>
            <w:r>
              <w:rPr>
                <w:noProof/>
                <w:webHidden/>
              </w:rPr>
              <w:fldChar w:fldCharType="separate"/>
            </w:r>
            <w:r w:rsidR="00146E7C">
              <w:rPr>
                <w:noProof/>
                <w:webHidden/>
              </w:rPr>
              <w:t>2</w:t>
            </w:r>
            <w:r>
              <w:rPr>
                <w:noProof/>
                <w:webHidden/>
              </w:rPr>
              <w:fldChar w:fldCharType="end"/>
            </w:r>
          </w:hyperlink>
        </w:p>
        <w:p w14:paraId="62197466" w14:textId="41F35EA2" w:rsidR="00F6456E" w:rsidRDefault="00F6456E">
          <w:pPr>
            <w:pStyle w:val="TOC3"/>
            <w:rPr>
              <w:rFonts w:asciiTheme="minorHAnsi" w:eastAsiaTheme="minorEastAsia" w:hAnsiTheme="minorHAnsi" w:cstheme="minorBidi"/>
              <w:noProof/>
              <w:kern w:val="2"/>
              <w:sz w:val="24"/>
              <w:szCs w:val="24"/>
              <w:lang w:val="en-GB" w:eastAsia="en-GB"/>
              <w14:ligatures w14:val="standardContextual"/>
            </w:rPr>
          </w:pPr>
          <w:hyperlink w:anchor="_Toc207823449" w:history="1">
            <w:r w:rsidRPr="001C7FEE">
              <w:rPr>
                <w:rStyle w:val="Hyperlink"/>
                <w:noProof/>
              </w:rPr>
              <w:t>1.3.1</w:t>
            </w:r>
            <w:r>
              <w:rPr>
                <w:rFonts w:asciiTheme="minorHAnsi" w:eastAsiaTheme="minorEastAsia" w:hAnsiTheme="minorHAnsi" w:cstheme="minorBidi"/>
                <w:noProof/>
                <w:kern w:val="2"/>
                <w:sz w:val="24"/>
                <w:szCs w:val="24"/>
                <w:lang w:val="en-GB" w:eastAsia="en-GB"/>
                <w14:ligatures w14:val="standardContextual"/>
              </w:rPr>
              <w:tab/>
            </w:r>
            <w:r w:rsidRPr="001C7FEE">
              <w:rPr>
                <w:rStyle w:val="Hyperlink"/>
                <w:noProof/>
              </w:rPr>
              <w:t>Features</w:t>
            </w:r>
            <w:r>
              <w:rPr>
                <w:noProof/>
                <w:webHidden/>
              </w:rPr>
              <w:tab/>
            </w:r>
            <w:r>
              <w:rPr>
                <w:noProof/>
                <w:webHidden/>
              </w:rPr>
              <w:fldChar w:fldCharType="begin"/>
            </w:r>
            <w:r>
              <w:rPr>
                <w:noProof/>
                <w:webHidden/>
              </w:rPr>
              <w:instrText xml:space="preserve"> PAGEREF _Toc207823449 \h </w:instrText>
            </w:r>
            <w:r>
              <w:rPr>
                <w:noProof/>
                <w:webHidden/>
              </w:rPr>
            </w:r>
            <w:r>
              <w:rPr>
                <w:noProof/>
                <w:webHidden/>
              </w:rPr>
              <w:fldChar w:fldCharType="separate"/>
            </w:r>
            <w:r w:rsidR="00146E7C">
              <w:rPr>
                <w:noProof/>
                <w:webHidden/>
              </w:rPr>
              <w:t>4</w:t>
            </w:r>
            <w:r>
              <w:rPr>
                <w:noProof/>
                <w:webHidden/>
              </w:rPr>
              <w:fldChar w:fldCharType="end"/>
            </w:r>
          </w:hyperlink>
        </w:p>
        <w:p w14:paraId="059368FD" w14:textId="10A8286F" w:rsidR="00F6456E" w:rsidRDefault="00F6456E">
          <w:pPr>
            <w:pStyle w:val="TOC3"/>
            <w:rPr>
              <w:rFonts w:asciiTheme="minorHAnsi" w:eastAsiaTheme="minorEastAsia" w:hAnsiTheme="minorHAnsi" w:cstheme="minorBidi"/>
              <w:noProof/>
              <w:kern w:val="2"/>
              <w:sz w:val="24"/>
              <w:szCs w:val="24"/>
              <w:lang w:val="en-GB" w:eastAsia="en-GB"/>
              <w14:ligatures w14:val="standardContextual"/>
            </w:rPr>
          </w:pPr>
          <w:hyperlink w:anchor="_Toc207823450" w:history="1">
            <w:r w:rsidRPr="001C7FEE">
              <w:rPr>
                <w:rStyle w:val="Hyperlink"/>
                <w:noProof/>
              </w:rPr>
              <w:t>1.3.2</w:t>
            </w:r>
            <w:r>
              <w:rPr>
                <w:rFonts w:asciiTheme="minorHAnsi" w:eastAsiaTheme="minorEastAsia" w:hAnsiTheme="minorHAnsi" w:cstheme="minorBidi"/>
                <w:noProof/>
                <w:kern w:val="2"/>
                <w:sz w:val="24"/>
                <w:szCs w:val="24"/>
                <w:lang w:val="en-GB" w:eastAsia="en-GB"/>
                <w14:ligatures w14:val="standardContextual"/>
              </w:rPr>
              <w:tab/>
            </w:r>
            <w:r w:rsidRPr="001C7FEE">
              <w:rPr>
                <w:rStyle w:val="Hyperlink"/>
                <w:noProof/>
              </w:rPr>
              <w:t>Statistical parameters</w:t>
            </w:r>
            <w:r>
              <w:rPr>
                <w:noProof/>
                <w:webHidden/>
              </w:rPr>
              <w:tab/>
            </w:r>
            <w:r>
              <w:rPr>
                <w:noProof/>
                <w:webHidden/>
              </w:rPr>
              <w:fldChar w:fldCharType="begin"/>
            </w:r>
            <w:r>
              <w:rPr>
                <w:noProof/>
                <w:webHidden/>
              </w:rPr>
              <w:instrText xml:space="preserve"> PAGEREF _Toc207823450 \h </w:instrText>
            </w:r>
            <w:r>
              <w:rPr>
                <w:noProof/>
                <w:webHidden/>
              </w:rPr>
            </w:r>
            <w:r>
              <w:rPr>
                <w:noProof/>
                <w:webHidden/>
              </w:rPr>
              <w:fldChar w:fldCharType="separate"/>
            </w:r>
            <w:r w:rsidR="00146E7C">
              <w:rPr>
                <w:noProof/>
                <w:webHidden/>
              </w:rPr>
              <w:t>5</w:t>
            </w:r>
            <w:r>
              <w:rPr>
                <w:noProof/>
                <w:webHidden/>
              </w:rPr>
              <w:fldChar w:fldCharType="end"/>
            </w:r>
          </w:hyperlink>
        </w:p>
        <w:p w14:paraId="032F7606" w14:textId="612BF134" w:rsidR="00F6456E" w:rsidRDefault="00F6456E">
          <w:pPr>
            <w:pStyle w:val="TOC2"/>
            <w:rPr>
              <w:rFonts w:asciiTheme="minorHAnsi" w:eastAsiaTheme="minorEastAsia" w:hAnsiTheme="minorHAnsi" w:cstheme="minorBidi"/>
              <w:iCs w:val="0"/>
              <w:noProof/>
              <w:kern w:val="2"/>
              <w:sz w:val="24"/>
              <w:szCs w:val="24"/>
              <w:lang w:val="en-GB" w:eastAsia="en-GB"/>
              <w14:ligatures w14:val="standardContextual"/>
            </w:rPr>
          </w:pPr>
          <w:hyperlink w:anchor="_Toc207823451" w:history="1">
            <w:r w:rsidRPr="001C7FEE">
              <w:rPr>
                <w:rStyle w:val="Hyperlink"/>
                <w:noProof/>
              </w:rPr>
              <w:t>1.4</w:t>
            </w:r>
            <w:r>
              <w:rPr>
                <w:rFonts w:asciiTheme="minorHAnsi" w:eastAsiaTheme="minorEastAsia" w:hAnsiTheme="minorHAnsi" w:cstheme="minorBidi"/>
                <w:iCs w:val="0"/>
                <w:noProof/>
                <w:kern w:val="2"/>
                <w:sz w:val="24"/>
                <w:szCs w:val="24"/>
                <w:lang w:val="en-GB" w:eastAsia="en-GB"/>
                <w14:ligatures w14:val="standardContextual"/>
              </w:rPr>
              <w:tab/>
            </w:r>
            <w:r w:rsidRPr="001C7FEE">
              <w:rPr>
                <w:rStyle w:val="Hyperlink"/>
                <w:noProof/>
              </w:rPr>
              <w:t>Attention and Ensemble Perception</w:t>
            </w:r>
            <w:r>
              <w:rPr>
                <w:noProof/>
                <w:webHidden/>
              </w:rPr>
              <w:tab/>
            </w:r>
            <w:r>
              <w:rPr>
                <w:noProof/>
                <w:webHidden/>
              </w:rPr>
              <w:fldChar w:fldCharType="begin"/>
            </w:r>
            <w:r>
              <w:rPr>
                <w:noProof/>
                <w:webHidden/>
              </w:rPr>
              <w:instrText xml:space="preserve"> PAGEREF _Toc207823451 \h </w:instrText>
            </w:r>
            <w:r>
              <w:rPr>
                <w:noProof/>
                <w:webHidden/>
              </w:rPr>
            </w:r>
            <w:r>
              <w:rPr>
                <w:noProof/>
                <w:webHidden/>
              </w:rPr>
              <w:fldChar w:fldCharType="separate"/>
            </w:r>
            <w:r w:rsidR="00146E7C">
              <w:rPr>
                <w:noProof/>
                <w:webHidden/>
              </w:rPr>
              <w:t>7</w:t>
            </w:r>
            <w:r>
              <w:rPr>
                <w:noProof/>
                <w:webHidden/>
              </w:rPr>
              <w:fldChar w:fldCharType="end"/>
            </w:r>
          </w:hyperlink>
        </w:p>
        <w:p w14:paraId="4ECF7BED" w14:textId="0F986BA6" w:rsidR="00F6456E" w:rsidRDefault="00F6456E">
          <w:pPr>
            <w:pStyle w:val="TOC3"/>
            <w:rPr>
              <w:rFonts w:asciiTheme="minorHAnsi" w:eastAsiaTheme="minorEastAsia" w:hAnsiTheme="minorHAnsi" w:cstheme="minorBidi"/>
              <w:noProof/>
              <w:kern w:val="2"/>
              <w:sz w:val="24"/>
              <w:szCs w:val="24"/>
              <w:lang w:val="en-GB" w:eastAsia="en-GB"/>
              <w14:ligatures w14:val="standardContextual"/>
            </w:rPr>
          </w:pPr>
          <w:hyperlink w:anchor="_Toc207823452" w:history="1">
            <w:r w:rsidRPr="001C7FEE">
              <w:rPr>
                <w:rStyle w:val="Hyperlink"/>
                <w:noProof/>
              </w:rPr>
              <w:t>1.4.1</w:t>
            </w:r>
            <w:r>
              <w:rPr>
                <w:rFonts w:asciiTheme="minorHAnsi" w:eastAsiaTheme="minorEastAsia" w:hAnsiTheme="minorHAnsi" w:cstheme="minorBidi"/>
                <w:noProof/>
                <w:kern w:val="2"/>
                <w:sz w:val="24"/>
                <w:szCs w:val="24"/>
                <w:lang w:val="en-GB" w:eastAsia="en-GB"/>
                <w14:ligatures w14:val="standardContextual"/>
              </w:rPr>
              <w:tab/>
            </w:r>
            <w:r w:rsidRPr="001C7FEE">
              <w:rPr>
                <w:rStyle w:val="Hyperlink"/>
                <w:noProof/>
              </w:rPr>
              <w:t>The necessity of attention?</w:t>
            </w:r>
            <w:r>
              <w:rPr>
                <w:noProof/>
                <w:webHidden/>
              </w:rPr>
              <w:tab/>
            </w:r>
            <w:r>
              <w:rPr>
                <w:noProof/>
                <w:webHidden/>
              </w:rPr>
              <w:fldChar w:fldCharType="begin"/>
            </w:r>
            <w:r>
              <w:rPr>
                <w:noProof/>
                <w:webHidden/>
              </w:rPr>
              <w:instrText xml:space="preserve"> PAGEREF _Toc207823452 \h </w:instrText>
            </w:r>
            <w:r>
              <w:rPr>
                <w:noProof/>
                <w:webHidden/>
              </w:rPr>
            </w:r>
            <w:r>
              <w:rPr>
                <w:noProof/>
                <w:webHidden/>
              </w:rPr>
              <w:fldChar w:fldCharType="separate"/>
            </w:r>
            <w:r w:rsidR="00146E7C">
              <w:rPr>
                <w:noProof/>
                <w:webHidden/>
              </w:rPr>
              <w:t>8</w:t>
            </w:r>
            <w:r>
              <w:rPr>
                <w:noProof/>
                <w:webHidden/>
              </w:rPr>
              <w:fldChar w:fldCharType="end"/>
            </w:r>
          </w:hyperlink>
        </w:p>
        <w:p w14:paraId="08D21256" w14:textId="27C9A342" w:rsidR="00F6456E" w:rsidRDefault="00F6456E">
          <w:pPr>
            <w:pStyle w:val="TOC2"/>
            <w:rPr>
              <w:rFonts w:asciiTheme="minorHAnsi" w:eastAsiaTheme="minorEastAsia" w:hAnsiTheme="minorHAnsi" w:cstheme="minorBidi"/>
              <w:iCs w:val="0"/>
              <w:noProof/>
              <w:kern w:val="2"/>
              <w:sz w:val="24"/>
              <w:szCs w:val="24"/>
              <w:lang w:val="en-GB" w:eastAsia="en-GB"/>
              <w14:ligatures w14:val="standardContextual"/>
            </w:rPr>
          </w:pPr>
          <w:hyperlink w:anchor="_Toc207823453" w:history="1">
            <w:r w:rsidRPr="001C7FEE">
              <w:rPr>
                <w:rStyle w:val="Hyperlink"/>
                <w:noProof/>
              </w:rPr>
              <w:t>1.5</w:t>
            </w:r>
            <w:r>
              <w:rPr>
                <w:rFonts w:asciiTheme="minorHAnsi" w:eastAsiaTheme="minorEastAsia" w:hAnsiTheme="minorHAnsi" w:cstheme="minorBidi"/>
                <w:iCs w:val="0"/>
                <w:noProof/>
                <w:kern w:val="2"/>
                <w:sz w:val="24"/>
                <w:szCs w:val="24"/>
                <w:lang w:val="en-GB" w:eastAsia="en-GB"/>
                <w14:ligatures w14:val="standardContextual"/>
              </w:rPr>
              <w:tab/>
            </w:r>
            <w:r w:rsidRPr="001C7FEE">
              <w:rPr>
                <w:rStyle w:val="Hyperlink"/>
                <w:noProof/>
              </w:rPr>
              <w:t>EEG markers of attentional and pre-attentive processing</w:t>
            </w:r>
            <w:r>
              <w:rPr>
                <w:noProof/>
                <w:webHidden/>
              </w:rPr>
              <w:tab/>
            </w:r>
            <w:r>
              <w:rPr>
                <w:noProof/>
                <w:webHidden/>
              </w:rPr>
              <w:fldChar w:fldCharType="begin"/>
            </w:r>
            <w:r>
              <w:rPr>
                <w:noProof/>
                <w:webHidden/>
              </w:rPr>
              <w:instrText xml:space="preserve"> PAGEREF _Toc207823453 \h </w:instrText>
            </w:r>
            <w:r>
              <w:rPr>
                <w:noProof/>
                <w:webHidden/>
              </w:rPr>
            </w:r>
            <w:r>
              <w:rPr>
                <w:noProof/>
                <w:webHidden/>
              </w:rPr>
              <w:fldChar w:fldCharType="separate"/>
            </w:r>
            <w:r w:rsidR="00146E7C">
              <w:rPr>
                <w:noProof/>
                <w:webHidden/>
              </w:rPr>
              <w:t>11</w:t>
            </w:r>
            <w:r>
              <w:rPr>
                <w:noProof/>
                <w:webHidden/>
              </w:rPr>
              <w:fldChar w:fldCharType="end"/>
            </w:r>
          </w:hyperlink>
        </w:p>
        <w:p w14:paraId="7E16328C" w14:textId="090B1446" w:rsidR="00F6456E" w:rsidRDefault="00F6456E">
          <w:pPr>
            <w:pStyle w:val="TOC3"/>
            <w:rPr>
              <w:rFonts w:asciiTheme="minorHAnsi" w:eastAsiaTheme="minorEastAsia" w:hAnsiTheme="minorHAnsi" w:cstheme="minorBidi"/>
              <w:noProof/>
              <w:kern w:val="2"/>
              <w:sz w:val="24"/>
              <w:szCs w:val="24"/>
              <w:lang w:val="en-GB" w:eastAsia="en-GB"/>
              <w14:ligatures w14:val="standardContextual"/>
            </w:rPr>
          </w:pPr>
          <w:hyperlink w:anchor="_Toc207823454" w:history="1">
            <w:r w:rsidRPr="001C7FEE">
              <w:rPr>
                <w:rStyle w:val="Hyperlink"/>
                <w:noProof/>
              </w:rPr>
              <w:t>1.5.1</w:t>
            </w:r>
            <w:r>
              <w:rPr>
                <w:rFonts w:asciiTheme="minorHAnsi" w:eastAsiaTheme="minorEastAsia" w:hAnsiTheme="minorHAnsi" w:cstheme="minorBidi"/>
                <w:noProof/>
                <w:kern w:val="2"/>
                <w:sz w:val="24"/>
                <w:szCs w:val="24"/>
                <w:lang w:val="en-GB" w:eastAsia="en-GB"/>
                <w14:ligatures w14:val="standardContextual"/>
              </w:rPr>
              <w:tab/>
            </w:r>
            <w:r w:rsidRPr="001C7FEE">
              <w:rPr>
                <w:rStyle w:val="Hyperlink"/>
                <w:noProof/>
              </w:rPr>
              <w:t>vMMN</w:t>
            </w:r>
            <w:r>
              <w:rPr>
                <w:noProof/>
                <w:webHidden/>
              </w:rPr>
              <w:tab/>
            </w:r>
            <w:r>
              <w:rPr>
                <w:noProof/>
                <w:webHidden/>
              </w:rPr>
              <w:fldChar w:fldCharType="begin"/>
            </w:r>
            <w:r>
              <w:rPr>
                <w:noProof/>
                <w:webHidden/>
              </w:rPr>
              <w:instrText xml:space="preserve"> PAGEREF _Toc207823454 \h </w:instrText>
            </w:r>
            <w:r>
              <w:rPr>
                <w:noProof/>
                <w:webHidden/>
              </w:rPr>
            </w:r>
            <w:r>
              <w:rPr>
                <w:noProof/>
                <w:webHidden/>
              </w:rPr>
              <w:fldChar w:fldCharType="separate"/>
            </w:r>
            <w:r w:rsidR="00146E7C">
              <w:rPr>
                <w:noProof/>
                <w:webHidden/>
              </w:rPr>
              <w:t>11</w:t>
            </w:r>
            <w:r>
              <w:rPr>
                <w:noProof/>
                <w:webHidden/>
              </w:rPr>
              <w:fldChar w:fldCharType="end"/>
            </w:r>
          </w:hyperlink>
        </w:p>
        <w:p w14:paraId="349E25BD" w14:textId="1A2997D0" w:rsidR="00F6456E" w:rsidRDefault="00F6456E">
          <w:pPr>
            <w:pStyle w:val="TOC3"/>
            <w:rPr>
              <w:rFonts w:asciiTheme="minorHAnsi" w:eastAsiaTheme="minorEastAsia" w:hAnsiTheme="minorHAnsi" w:cstheme="minorBidi"/>
              <w:noProof/>
              <w:kern w:val="2"/>
              <w:sz w:val="24"/>
              <w:szCs w:val="24"/>
              <w:lang w:val="en-GB" w:eastAsia="en-GB"/>
              <w14:ligatures w14:val="standardContextual"/>
            </w:rPr>
          </w:pPr>
          <w:hyperlink w:anchor="_Toc207823455" w:history="1">
            <w:r w:rsidRPr="001C7FEE">
              <w:rPr>
                <w:rStyle w:val="Hyperlink"/>
                <w:noProof/>
              </w:rPr>
              <w:t>1.5.2</w:t>
            </w:r>
            <w:r>
              <w:rPr>
                <w:rFonts w:asciiTheme="minorHAnsi" w:eastAsiaTheme="minorEastAsia" w:hAnsiTheme="minorHAnsi" w:cstheme="minorBidi"/>
                <w:noProof/>
                <w:kern w:val="2"/>
                <w:sz w:val="24"/>
                <w:szCs w:val="24"/>
                <w:lang w:val="en-GB" w:eastAsia="en-GB"/>
                <w14:ligatures w14:val="standardContextual"/>
              </w:rPr>
              <w:tab/>
            </w:r>
            <w:r w:rsidRPr="001C7FEE">
              <w:rPr>
                <w:rStyle w:val="Hyperlink"/>
                <w:noProof/>
              </w:rPr>
              <w:t>N2pc</w:t>
            </w:r>
            <w:r>
              <w:rPr>
                <w:noProof/>
                <w:webHidden/>
              </w:rPr>
              <w:tab/>
            </w:r>
            <w:r>
              <w:rPr>
                <w:noProof/>
                <w:webHidden/>
              </w:rPr>
              <w:fldChar w:fldCharType="begin"/>
            </w:r>
            <w:r>
              <w:rPr>
                <w:noProof/>
                <w:webHidden/>
              </w:rPr>
              <w:instrText xml:space="preserve"> PAGEREF _Toc207823455 \h </w:instrText>
            </w:r>
            <w:r>
              <w:rPr>
                <w:noProof/>
                <w:webHidden/>
              </w:rPr>
            </w:r>
            <w:r>
              <w:rPr>
                <w:noProof/>
                <w:webHidden/>
              </w:rPr>
              <w:fldChar w:fldCharType="separate"/>
            </w:r>
            <w:r w:rsidR="00146E7C">
              <w:rPr>
                <w:noProof/>
                <w:webHidden/>
              </w:rPr>
              <w:t>13</w:t>
            </w:r>
            <w:r>
              <w:rPr>
                <w:noProof/>
                <w:webHidden/>
              </w:rPr>
              <w:fldChar w:fldCharType="end"/>
            </w:r>
          </w:hyperlink>
        </w:p>
        <w:p w14:paraId="321A8752" w14:textId="68D879A9" w:rsidR="00F6456E" w:rsidRDefault="00F6456E">
          <w:pPr>
            <w:pStyle w:val="TOC3"/>
            <w:rPr>
              <w:rFonts w:asciiTheme="minorHAnsi" w:eastAsiaTheme="minorEastAsia" w:hAnsiTheme="minorHAnsi" w:cstheme="minorBidi"/>
              <w:noProof/>
              <w:kern w:val="2"/>
              <w:sz w:val="24"/>
              <w:szCs w:val="24"/>
              <w:lang w:val="en-GB" w:eastAsia="en-GB"/>
              <w14:ligatures w14:val="standardContextual"/>
            </w:rPr>
          </w:pPr>
          <w:hyperlink w:anchor="_Toc207823456" w:history="1">
            <w:r w:rsidRPr="001C7FEE">
              <w:rPr>
                <w:rStyle w:val="Hyperlink"/>
                <w:noProof/>
              </w:rPr>
              <w:t>1.5.3</w:t>
            </w:r>
            <w:r>
              <w:rPr>
                <w:rFonts w:asciiTheme="minorHAnsi" w:eastAsiaTheme="minorEastAsia" w:hAnsiTheme="minorHAnsi" w:cstheme="minorBidi"/>
                <w:noProof/>
                <w:kern w:val="2"/>
                <w:sz w:val="24"/>
                <w:szCs w:val="24"/>
                <w:lang w:val="en-GB" w:eastAsia="en-GB"/>
                <w14:ligatures w14:val="standardContextual"/>
              </w:rPr>
              <w:tab/>
            </w:r>
            <w:r w:rsidRPr="001C7FEE">
              <w:rPr>
                <w:rStyle w:val="Hyperlink"/>
                <w:noProof/>
              </w:rPr>
              <w:t>P300</w:t>
            </w:r>
            <w:r>
              <w:rPr>
                <w:noProof/>
                <w:webHidden/>
              </w:rPr>
              <w:tab/>
            </w:r>
            <w:r>
              <w:rPr>
                <w:noProof/>
                <w:webHidden/>
              </w:rPr>
              <w:fldChar w:fldCharType="begin"/>
            </w:r>
            <w:r>
              <w:rPr>
                <w:noProof/>
                <w:webHidden/>
              </w:rPr>
              <w:instrText xml:space="preserve"> PAGEREF _Toc207823456 \h </w:instrText>
            </w:r>
            <w:r>
              <w:rPr>
                <w:noProof/>
                <w:webHidden/>
              </w:rPr>
            </w:r>
            <w:r>
              <w:rPr>
                <w:noProof/>
                <w:webHidden/>
              </w:rPr>
              <w:fldChar w:fldCharType="separate"/>
            </w:r>
            <w:r w:rsidR="00146E7C">
              <w:rPr>
                <w:noProof/>
                <w:webHidden/>
              </w:rPr>
              <w:t>14</w:t>
            </w:r>
            <w:r>
              <w:rPr>
                <w:noProof/>
                <w:webHidden/>
              </w:rPr>
              <w:fldChar w:fldCharType="end"/>
            </w:r>
          </w:hyperlink>
        </w:p>
        <w:p w14:paraId="3EC62F74" w14:textId="0F388F17" w:rsidR="00F6456E" w:rsidRDefault="00F6456E">
          <w:pPr>
            <w:pStyle w:val="TOC3"/>
            <w:rPr>
              <w:rFonts w:asciiTheme="minorHAnsi" w:eastAsiaTheme="minorEastAsia" w:hAnsiTheme="minorHAnsi" w:cstheme="minorBidi"/>
              <w:noProof/>
              <w:kern w:val="2"/>
              <w:sz w:val="24"/>
              <w:szCs w:val="24"/>
              <w:lang w:val="en-GB" w:eastAsia="en-GB"/>
              <w14:ligatures w14:val="standardContextual"/>
            </w:rPr>
          </w:pPr>
          <w:hyperlink w:anchor="_Toc207823457" w:history="1">
            <w:r w:rsidRPr="001C7FEE">
              <w:rPr>
                <w:rStyle w:val="Hyperlink"/>
                <w:noProof/>
              </w:rPr>
              <w:t>1.5.4</w:t>
            </w:r>
            <w:r>
              <w:rPr>
                <w:rFonts w:asciiTheme="minorHAnsi" w:eastAsiaTheme="minorEastAsia" w:hAnsiTheme="minorHAnsi" w:cstheme="minorBidi"/>
                <w:noProof/>
                <w:kern w:val="2"/>
                <w:sz w:val="24"/>
                <w:szCs w:val="24"/>
                <w:lang w:val="en-GB" w:eastAsia="en-GB"/>
                <w14:ligatures w14:val="standardContextual"/>
              </w:rPr>
              <w:tab/>
            </w:r>
            <w:r w:rsidRPr="001C7FEE">
              <w:rPr>
                <w:rStyle w:val="Hyperlink"/>
                <w:noProof/>
              </w:rPr>
              <w:t>Recap</w:t>
            </w:r>
            <w:r>
              <w:rPr>
                <w:noProof/>
                <w:webHidden/>
              </w:rPr>
              <w:tab/>
            </w:r>
            <w:r>
              <w:rPr>
                <w:noProof/>
                <w:webHidden/>
              </w:rPr>
              <w:fldChar w:fldCharType="begin"/>
            </w:r>
            <w:r>
              <w:rPr>
                <w:noProof/>
                <w:webHidden/>
              </w:rPr>
              <w:instrText xml:space="preserve"> PAGEREF _Toc207823457 \h </w:instrText>
            </w:r>
            <w:r>
              <w:rPr>
                <w:noProof/>
                <w:webHidden/>
              </w:rPr>
            </w:r>
            <w:r>
              <w:rPr>
                <w:noProof/>
                <w:webHidden/>
              </w:rPr>
              <w:fldChar w:fldCharType="separate"/>
            </w:r>
            <w:r w:rsidR="00146E7C">
              <w:rPr>
                <w:noProof/>
                <w:webHidden/>
              </w:rPr>
              <w:t>14</w:t>
            </w:r>
            <w:r>
              <w:rPr>
                <w:noProof/>
                <w:webHidden/>
              </w:rPr>
              <w:fldChar w:fldCharType="end"/>
            </w:r>
          </w:hyperlink>
        </w:p>
        <w:p w14:paraId="541746BD" w14:textId="3BF0B023" w:rsidR="00F6456E" w:rsidRDefault="00F6456E">
          <w:pPr>
            <w:pStyle w:val="TOC2"/>
            <w:rPr>
              <w:rFonts w:asciiTheme="minorHAnsi" w:eastAsiaTheme="minorEastAsia" w:hAnsiTheme="minorHAnsi" w:cstheme="minorBidi"/>
              <w:iCs w:val="0"/>
              <w:noProof/>
              <w:kern w:val="2"/>
              <w:sz w:val="24"/>
              <w:szCs w:val="24"/>
              <w:lang w:val="en-GB" w:eastAsia="en-GB"/>
              <w14:ligatures w14:val="standardContextual"/>
            </w:rPr>
          </w:pPr>
          <w:hyperlink w:anchor="_Toc207823458" w:history="1">
            <w:r w:rsidRPr="001C7FEE">
              <w:rPr>
                <w:rStyle w:val="Hyperlink"/>
                <w:noProof/>
              </w:rPr>
              <w:t>1.6</w:t>
            </w:r>
            <w:r>
              <w:rPr>
                <w:rFonts w:asciiTheme="minorHAnsi" w:eastAsiaTheme="minorEastAsia" w:hAnsiTheme="minorHAnsi" w:cstheme="minorBidi"/>
                <w:iCs w:val="0"/>
                <w:noProof/>
                <w:kern w:val="2"/>
                <w:sz w:val="24"/>
                <w:szCs w:val="24"/>
                <w:lang w:val="en-GB" w:eastAsia="en-GB"/>
                <w14:ligatures w14:val="standardContextual"/>
              </w:rPr>
              <w:tab/>
            </w:r>
            <w:r w:rsidRPr="001C7FEE">
              <w:rPr>
                <w:rStyle w:val="Hyperlink"/>
                <w:noProof/>
              </w:rPr>
              <w:t>Introduction recap</w:t>
            </w:r>
            <w:r>
              <w:rPr>
                <w:noProof/>
                <w:webHidden/>
              </w:rPr>
              <w:tab/>
            </w:r>
            <w:r>
              <w:rPr>
                <w:noProof/>
                <w:webHidden/>
              </w:rPr>
              <w:fldChar w:fldCharType="begin"/>
            </w:r>
            <w:r>
              <w:rPr>
                <w:noProof/>
                <w:webHidden/>
              </w:rPr>
              <w:instrText xml:space="preserve"> PAGEREF _Toc207823458 \h </w:instrText>
            </w:r>
            <w:r>
              <w:rPr>
                <w:noProof/>
                <w:webHidden/>
              </w:rPr>
            </w:r>
            <w:r>
              <w:rPr>
                <w:noProof/>
                <w:webHidden/>
              </w:rPr>
              <w:fldChar w:fldCharType="separate"/>
            </w:r>
            <w:r w:rsidR="00146E7C">
              <w:rPr>
                <w:noProof/>
                <w:webHidden/>
              </w:rPr>
              <w:t>14</w:t>
            </w:r>
            <w:r>
              <w:rPr>
                <w:noProof/>
                <w:webHidden/>
              </w:rPr>
              <w:fldChar w:fldCharType="end"/>
            </w:r>
          </w:hyperlink>
        </w:p>
        <w:p w14:paraId="1C019315" w14:textId="31A50777" w:rsidR="00F6456E" w:rsidRDefault="00F6456E">
          <w:pPr>
            <w:pStyle w:val="TOC1"/>
            <w:rPr>
              <w:rFonts w:asciiTheme="minorHAnsi" w:eastAsiaTheme="minorEastAsia" w:hAnsiTheme="minorHAnsi" w:cstheme="minorBidi"/>
              <w:b w:val="0"/>
              <w:bCs w:val="0"/>
              <w:noProof/>
              <w:kern w:val="2"/>
              <w:sz w:val="24"/>
              <w:szCs w:val="24"/>
              <w:lang w:val="en-GB" w:eastAsia="en-GB"/>
              <w14:ligatures w14:val="standardContextual"/>
            </w:rPr>
          </w:pPr>
          <w:hyperlink w:anchor="_Toc207823459" w:history="1">
            <w:r w:rsidRPr="001C7FEE">
              <w:rPr>
                <w:rStyle w:val="Hyperlink"/>
                <w:noProof/>
              </w:rPr>
              <w:t>2</w:t>
            </w:r>
            <w:r>
              <w:rPr>
                <w:rFonts w:asciiTheme="minorHAnsi" w:eastAsiaTheme="minorEastAsia" w:hAnsiTheme="minorHAnsi" w:cstheme="minorBidi"/>
                <w:b w:val="0"/>
                <w:bCs w:val="0"/>
                <w:noProof/>
                <w:kern w:val="2"/>
                <w:sz w:val="24"/>
                <w:szCs w:val="24"/>
                <w:lang w:val="en-GB" w:eastAsia="en-GB"/>
                <w14:ligatures w14:val="standardContextual"/>
              </w:rPr>
              <w:tab/>
            </w:r>
            <w:r w:rsidRPr="001C7FEE">
              <w:rPr>
                <w:rStyle w:val="Hyperlink"/>
                <w:noProof/>
              </w:rPr>
              <w:t>Aims</w:t>
            </w:r>
            <w:r>
              <w:rPr>
                <w:noProof/>
                <w:webHidden/>
              </w:rPr>
              <w:tab/>
            </w:r>
            <w:r>
              <w:rPr>
                <w:noProof/>
                <w:webHidden/>
              </w:rPr>
              <w:fldChar w:fldCharType="begin"/>
            </w:r>
            <w:r>
              <w:rPr>
                <w:noProof/>
                <w:webHidden/>
              </w:rPr>
              <w:instrText xml:space="preserve"> PAGEREF _Toc207823459 \h </w:instrText>
            </w:r>
            <w:r>
              <w:rPr>
                <w:noProof/>
                <w:webHidden/>
              </w:rPr>
            </w:r>
            <w:r>
              <w:rPr>
                <w:noProof/>
                <w:webHidden/>
              </w:rPr>
              <w:fldChar w:fldCharType="separate"/>
            </w:r>
            <w:r w:rsidR="00146E7C">
              <w:rPr>
                <w:noProof/>
                <w:webHidden/>
              </w:rPr>
              <w:t>15</w:t>
            </w:r>
            <w:r>
              <w:rPr>
                <w:noProof/>
                <w:webHidden/>
              </w:rPr>
              <w:fldChar w:fldCharType="end"/>
            </w:r>
          </w:hyperlink>
        </w:p>
        <w:p w14:paraId="03745EFB" w14:textId="0DC14CA5" w:rsidR="00F6456E" w:rsidRDefault="00F6456E">
          <w:pPr>
            <w:pStyle w:val="TOC2"/>
            <w:rPr>
              <w:rFonts w:asciiTheme="minorHAnsi" w:eastAsiaTheme="minorEastAsia" w:hAnsiTheme="minorHAnsi" w:cstheme="minorBidi"/>
              <w:iCs w:val="0"/>
              <w:noProof/>
              <w:kern w:val="2"/>
              <w:sz w:val="24"/>
              <w:szCs w:val="24"/>
              <w:lang w:val="en-GB" w:eastAsia="en-GB"/>
              <w14:ligatures w14:val="standardContextual"/>
            </w:rPr>
          </w:pPr>
          <w:hyperlink w:anchor="_Toc207823460" w:history="1">
            <w:r w:rsidRPr="001C7FEE">
              <w:rPr>
                <w:rStyle w:val="Hyperlink"/>
                <w:noProof/>
              </w:rPr>
              <w:t>2.1</w:t>
            </w:r>
            <w:r>
              <w:rPr>
                <w:rFonts w:asciiTheme="minorHAnsi" w:eastAsiaTheme="minorEastAsia" w:hAnsiTheme="minorHAnsi" w:cstheme="minorBidi"/>
                <w:iCs w:val="0"/>
                <w:noProof/>
                <w:kern w:val="2"/>
                <w:sz w:val="24"/>
                <w:szCs w:val="24"/>
                <w:lang w:val="en-GB" w:eastAsia="en-GB"/>
                <w14:ligatures w14:val="standardContextual"/>
              </w:rPr>
              <w:tab/>
            </w:r>
            <w:r w:rsidRPr="001C7FEE">
              <w:rPr>
                <w:rStyle w:val="Hyperlink"/>
                <w:noProof/>
              </w:rPr>
              <w:t>Paper I: The role of attention in basic ensemble statistics processing.</w:t>
            </w:r>
            <w:r>
              <w:rPr>
                <w:noProof/>
                <w:webHidden/>
              </w:rPr>
              <w:tab/>
            </w:r>
            <w:r>
              <w:rPr>
                <w:noProof/>
                <w:webHidden/>
              </w:rPr>
              <w:fldChar w:fldCharType="begin"/>
            </w:r>
            <w:r>
              <w:rPr>
                <w:noProof/>
                <w:webHidden/>
              </w:rPr>
              <w:instrText xml:space="preserve"> PAGEREF _Toc207823460 \h </w:instrText>
            </w:r>
            <w:r>
              <w:rPr>
                <w:noProof/>
                <w:webHidden/>
              </w:rPr>
            </w:r>
            <w:r>
              <w:rPr>
                <w:noProof/>
                <w:webHidden/>
              </w:rPr>
              <w:fldChar w:fldCharType="separate"/>
            </w:r>
            <w:r w:rsidR="00146E7C">
              <w:rPr>
                <w:noProof/>
                <w:webHidden/>
              </w:rPr>
              <w:t>15</w:t>
            </w:r>
            <w:r>
              <w:rPr>
                <w:noProof/>
                <w:webHidden/>
              </w:rPr>
              <w:fldChar w:fldCharType="end"/>
            </w:r>
          </w:hyperlink>
        </w:p>
        <w:p w14:paraId="226C6833" w14:textId="3BFD9CF5" w:rsidR="00F6456E" w:rsidRDefault="00F6456E">
          <w:pPr>
            <w:pStyle w:val="TOC2"/>
            <w:rPr>
              <w:rFonts w:asciiTheme="minorHAnsi" w:eastAsiaTheme="minorEastAsia" w:hAnsiTheme="minorHAnsi" w:cstheme="minorBidi"/>
              <w:iCs w:val="0"/>
              <w:noProof/>
              <w:kern w:val="2"/>
              <w:sz w:val="24"/>
              <w:szCs w:val="24"/>
              <w:lang w:val="en-GB" w:eastAsia="en-GB"/>
              <w14:ligatures w14:val="standardContextual"/>
            </w:rPr>
          </w:pPr>
          <w:hyperlink w:anchor="_Toc207823461" w:history="1">
            <w:r w:rsidRPr="001C7FEE">
              <w:rPr>
                <w:rStyle w:val="Hyperlink"/>
                <w:noProof/>
              </w:rPr>
              <w:t>2.2</w:t>
            </w:r>
            <w:r>
              <w:rPr>
                <w:rFonts w:asciiTheme="minorHAnsi" w:eastAsiaTheme="minorEastAsia" w:hAnsiTheme="minorHAnsi" w:cstheme="minorBidi"/>
                <w:iCs w:val="0"/>
                <w:noProof/>
                <w:kern w:val="2"/>
                <w:sz w:val="24"/>
                <w:szCs w:val="24"/>
                <w:lang w:val="en-GB" w:eastAsia="en-GB"/>
                <w14:ligatures w14:val="standardContextual"/>
              </w:rPr>
              <w:tab/>
            </w:r>
            <w:r w:rsidRPr="001C7FEE">
              <w:rPr>
                <w:rStyle w:val="Hyperlink"/>
                <w:noProof/>
              </w:rPr>
              <w:t>Paper II: Spatially intermixed objects of different feature categories are parsed automatically.</w:t>
            </w:r>
            <w:r>
              <w:rPr>
                <w:noProof/>
                <w:webHidden/>
              </w:rPr>
              <w:tab/>
            </w:r>
            <w:r>
              <w:rPr>
                <w:noProof/>
                <w:webHidden/>
              </w:rPr>
              <w:fldChar w:fldCharType="begin"/>
            </w:r>
            <w:r>
              <w:rPr>
                <w:noProof/>
                <w:webHidden/>
              </w:rPr>
              <w:instrText xml:space="preserve"> PAGEREF _Toc207823461 \h </w:instrText>
            </w:r>
            <w:r>
              <w:rPr>
                <w:noProof/>
                <w:webHidden/>
              </w:rPr>
            </w:r>
            <w:r>
              <w:rPr>
                <w:noProof/>
                <w:webHidden/>
              </w:rPr>
              <w:fldChar w:fldCharType="separate"/>
            </w:r>
            <w:r w:rsidR="00146E7C">
              <w:rPr>
                <w:noProof/>
                <w:webHidden/>
              </w:rPr>
              <w:t>15</w:t>
            </w:r>
            <w:r>
              <w:rPr>
                <w:noProof/>
                <w:webHidden/>
              </w:rPr>
              <w:fldChar w:fldCharType="end"/>
            </w:r>
          </w:hyperlink>
        </w:p>
        <w:p w14:paraId="33E63C07" w14:textId="10EE46C0" w:rsidR="00F6456E" w:rsidRDefault="00F6456E">
          <w:pPr>
            <w:pStyle w:val="TOC2"/>
            <w:rPr>
              <w:rFonts w:asciiTheme="minorHAnsi" w:eastAsiaTheme="minorEastAsia" w:hAnsiTheme="minorHAnsi" w:cstheme="minorBidi"/>
              <w:iCs w:val="0"/>
              <w:noProof/>
              <w:kern w:val="2"/>
              <w:sz w:val="24"/>
              <w:szCs w:val="24"/>
              <w:lang w:val="en-GB" w:eastAsia="en-GB"/>
              <w14:ligatures w14:val="standardContextual"/>
            </w:rPr>
          </w:pPr>
          <w:hyperlink w:anchor="_Toc207823462" w:history="1">
            <w:r w:rsidRPr="001C7FEE">
              <w:rPr>
                <w:rStyle w:val="Hyperlink"/>
                <w:noProof/>
              </w:rPr>
              <w:t>2.3</w:t>
            </w:r>
            <w:r>
              <w:rPr>
                <w:rFonts w:asciiTheme="minorHAnsi" w:eastAsiaTheme="minorEastAsia" w:hAnsiTheme="minorHAnsi" w:cstheme="minorBidi"/>
                <w:iCs w:val="0"/>
                <w:noProof/>
                <w:kern w:val="2"/>
                <w:sz w:val="24"/>
                <w:szCs w:val="24"/>
                <w:lang w:val="en-GB" w:eastAsia="en-GB"/>
                <w14:ligatures w14:val="standardContextual"/>
              </w:rPr>
              <w:tab/>
            </w:r>
            <w:r w:rsidRPr="001C7FEE">
              <w:rPr>
                <w:rStyle w:val="Hyperlink"/>
                <w:noProof/>
              </w:rPr>
              <w:t>Paper III: No attention - no ensembles: spatial attention is crucial for accurate ensemble perception.</w:t>
            </w:r>
            <w:r>
              <w:rPr>
                <w:noProof/>
                <w:webHidden/>
              </w:rPr>
              <w:tab/>
            </w:r>
            <w:r>
              <w:rPr>
                <w:noProof/>
                <w:webHidden/>
              </w:rPr>
              <w:fldChar w:fldCharType="begin"/>
            </w:r>
            <w:r>
              <w:rPr>
                <w:noProof/>
                <w:webHidden/>
              </w:rPr>
              <w:instrText xml:space="preserve"> PAGEREF _Toc207823462 \h </w:instrText>
            </w:r>
            <w:r>
              <w:rPr>
                <w:noProof/>
                <w:webHidden/>
              </w:rPr>
            </w:r>
            <w:r>
              <w:rPr>
                <w:noProof/>
                <w:webHidden/>
              </w:rPr>
              <w:fldChar w:fldCharType="separate"/>
            </w:r>
            <w:r w:rsidR="00146E7C">
              <w:rPr>
                <w:noProof/>
                <w:webHidden/>
              </w:rPr>
              <w:t>16</w:t>
            </w:r>
            <w:r>
              <w:rPr>
                <w:noProof/>
                <w:webHidden/>
              </w:rPr>
              <w:fldChar w:fldCharType="end"/>
            </w:r>
          </w:hyperlink>
        </w:p>
        <w:p w14:paraId="2299A7AB" w14:textId="0EB47B32" w:rsidR="00F6456E" w:rsidRDefault="00F6456E">
          <w:pPr>
            <w:pStyle w:val="TOC1"/>
            <w:rPr>
              <w:rFonts w:asciiTheme="minorHAnsi" w:eastAsiaTheme="minorEastAsia" w:hAnsiTheme="minorHAnsi" w:cstheme="minorBidi"/>
              <w:b w:val="0"/>
              <w:bCs w:val="0"/>
              <w:noProof/>
              <w:kern w:val="2"/>
              <w:sz w:val="24"/>
              <w:szCs w:val="24"/>
              <w:lang w:val="en-GB" w:eastAsia="en-GB"/>
              <w14:ligatures w14:val="standardContextual"/>
            </w:rPr>
          </w:pPr>
          <w:hyperlink w:anchor="_Toc207823463" w:history="1">
            <w:r w:rsidRPr="001C7FEE">
              <w:rPr>
                <w:rStyle w:val="Hyperlink"/>
                <w:noProof/>
              </w:rPr>
              <w:t>3</w:t>
            </w:r>
            <w:r>
              <w:rPr>
                <w:rFonts w:asciiTheme="minorHAnsi" w:eastAsiaTheme="minorEastAsia" w:hAnsiTheme="minorHAnsi" w:cstheme="minorBidi"/>
                <w:b w:val="0"/>
                <w:bCs w:val="0"/>
                <w:noProof/>
                <w:kern w:val="2"/>
                <w:sz w:val="24"/>
                <w:szCs w:val="24"/>
                <w:lang w:val="en-GB" w:eastAsia="en-GB"/>
                <w14:ligatures w14:val="standardContextual"/>
              </w:rPr>
              <w:tab/>
            </w:r>
            <w:r w:rsidRPr="001C7FEE">
              <w:rPr>
                <w:rStyle w:val="Hyperlink"/>
                <w:noProof/>
              </w:rPr>
              <w:t>Materials and Methods</w:t>
            </w:r>
            <w:r>
              <w:rPr>
                <w:noProof/>
                <w:webHidden/>
              </w:rPr>
              <w:tab/>
            </w:r>
            <w:r>
              <w:rPr>
                <w:noProof/>
                <w:webHidden/>
              </w:rPr>
              <w:fldChar w:fldCharType="begin"/>
            </w:r>
            <w:r>
              <w:rPr>
                <w:noProof/>
                <w:webHidden/>
              </w:rPr>
              <w:instrText xml:space="preserve"> PAGEREF _Toc207823463 \h </w:instrText>
            </w:r>
            <w:r>
              <w:rPr>
                <w:noProof/>
                <w:webHidden/>
              </w:rPr>
            </w:r>
            <w:r>
              <w:rPr>
                <w:noProof/>
                <w:webHidden/>
              </w:rPr>
              <w:fldChar w:fldCharType="separate"/>
            </w:r>
            <w:r w:rsidR="00146E7C">
              <w:rPr>
                <w:noProof/>
                <w:webHidden/>
              </w:rPr>
              <w:t>17</w:t>
            </w:r>
            <w:r>
              <w:rPr>
                <w:noProof/>
                <w:webHidden/>
              </w:rPr>
              <w:fldChar w:fldCharType="end"/>
            </w:r>
          </w:hyperlink>
        </w:p>
        <w:p w14:paraId="7BC21DC4" w14:textId="01307AA6" w:rsidR="00F6456E" w:rsidRDefault="00F6456E">
          <w:pPr>
            <w:pStyle w:val="TOC2"/>
            <w:rPr>
              <w:rFonts w:asciiTheme="minorHAnsi" w:eastAsiaTheme="minorEastAsia" w:hAnsiTheme="minorHAnsi" w:cstheme="minorBidi"/>
              <w:iCs w:val="0"/>
              <w:noProof/>
              <w:kern w:val="2"/>
              <w:sz w:val="24"/>
              <w:szCs w:val="24"/>
              <w:lang w:val="en-GB" w:eastAsia="en-GB"/>
              <w14:ligatures w14:val="standardContextual"/>
            </w:rPr>
          </w:pPr>
          <w:hyperlink w:anchor="_Toc207823464" w:history="1">
            <w:r w:rsidRPr="001C7FEE">
              <w:rPr>
                <w:rStyle w:val="Hyperlink"/>
                <w:noProof/>
              </w:rPr>
              <w:t>3.1</w:t>
            </w:r>
            <w:r>
              <w:rPr>
                <w:rFonts w:asciiTheme="minorHAnsi" w:eastAsiaTheme="minorEastAsia" w:hAnsiTheme="minorHAnsi" w:cstheme="minorBidi"/>
                <w:iCs w:val="0"/>
                <w:noProof/>
                <w:kern w:val="2"/>
                <w:sz w:val="24"/>
                <w:szCs w:val="24"/>
                <w:lang w:val="en-GB" w:eastAsia="en-GB"/>
                <w14:ligatures w14:val="standardContextual"/>
              </w:rPr>
              <w:tab/>
            </w:r>
            <w:r w:rsidRPr="001C7FEE">
              <w:rPr>
                <w:rStyle w:val="Hyperlink"/>
                <w:noProof/>
              </w:rPr>
              <w:t>Paper I: The role of attention in basic ensemble statistics processing.</w:t>
            </w:r>
            <w:r>
              <w:rPr>
                <w:noProof/>
                <w:webHidden/>
              </w:rPr>
              <w:tab/>
            </w:r>
            <w:r>
              <w:rPr>
                <w:noProof/>
                <w:webHidden/>
              </w:rPr>
              <w:fldChar w:fldCharType="begin"/>
            </w:r>
            <w:r>
              <w:rPr>
                <w:noProof/>
                <w:webHidden/>
              </w:rPr>
              <w:instrText xml:space="preserve"> PAGEREF _Toc207823464 \h </w:instrText>
            </w:r>
            <w:r>
              <w:rPr>
                <w:noProof/>
                <w:webHidden/>
              </w:rPr>
            </w:r>
            <w:r>
              <w:rPr>
                <w:noProof/>
                <w:webHidden/>
              </w:rPr>
              <w:fldChar w:fldCharType="separate"/>
            </w:r>
            <w:r w:rsidR="00146E7C">
              <w:rPr>
                <w:noProof/>
                <w:webHidden/>
              </w:rPr>
              <w:t>17</w:t>
            </w:r>
            <w:r>
              <w:rPr>
                <w:noProof/>
                <w:webHidden/>
              </w:rPr>
              <w:fldChar w:fldCharType="end"/>
            </w:r>
          </w:hyperlink>
        </w:p>
        <w:p w14:paraId="60FCCF74" w14:textId="4BCD6F6E" w:rsidR="00F6456E" w:rsidRDefault="00F6456E">
          <w:pPr>
            <w:pStyle w:val="TOC3"/>
            <w:rPr>
              <w:rFonts w:asciiTheme="minorHAnsi" w:eastAsiaTheme="minorEastAsia" w:hAnsiTheme="minorHAnsi" w:cstheme="minorBidi"/>
              <w:noProof/>
              <w:kern w:val="2"/>
              <w:sz w:val="24"/>
              <w:szCs w:val="24"/>
              <w:lang w:val="en-GB" w:eastAsia="en-GB"/>
              <w14:ligatures w14:val="standardContextual"/>
            </w:rPr>
          </w:pPr>
          <w:hyperlink w:anchor="_Toc207823465" w:history="1">
            <w:r w:rsidRPr="001C7FEE">
              <w:rPr>
                <w:rStyle w:val="Hyperlink"/>
                <w:noProof/>
              </w:rPr>
              <w:t>3.1.1</w:t>
            </w:r>
            <w:r>
              <w:rPr>
                <w:rFonts w:asciiTheme="minorHAnsi" w:eastAsiaTheme="minorEastAsia" w:hAnsiTheme="minorHAnsi" w:cstheme="minorBidi"/>
                <w:noProof/>
                <w:kern w:val="2"/>
                <w:sz w:val="24"/>
                <w:szCs w:val="24"/>
                <w:lang w:val="en-GB" w:eastAsia="en-GB"/>
                <w14:ligatures w14:val="standardContextual"/>
              </w:rPr>
              <w:tab/>
            </w:r>
            <w:r w:rsidRPr="001C7FEE">
              <w:rPr>
                <w:rStyle w:val="Hyperlink"/>
                <w:noProof/>
              </w:rPr>
              <w:t>Paper I: Participants</w:t>
            </w:r>
            <w:r>
              <w:rPr>
                <w:noProof/>
                <w:webHidden/>
              </w:rPr>
              <w:tab/>
            </w:r>
            <w:r>
              <w:rPr>
                <w:noProof/>
                <w:webHidden/>
              </w:rPr>
              <w:fldChar w:fldCharType="begin"/>
            </w:r>
            <w:r>
              <w:rPr>
                <w:noProof/>
                <w:webHidden/>
              </w:rPr>
              <w:instrText xml:space="preserve"> PAGEREF _Toc207823465 \h </w:instrText>
            </w:r>
            <w:r>
              <w:rPr>
                <w:noProof/>
                <w:webHidden/>
              </w:rPr>
            </w:r>
            <w:r>
              <w:rPr>
                <w:noProof/>
                <w:webHidden/>
              </w:rPr>
              <w:fldChar w:fldCharType="separate"/>
            </w:r>
            <w:r w:rsidR="00146E7C">
              <w:rPr>
                <w:noProof/>
                <w:webHidden/>
              </w:rPr>
              <w:t>17</w:t>
            </w:r>
            <w:r>
              <w:rPr>
                <w:noProof/>
                <w:webHidden/>
              </w:rPr>
              <w:fldChar w:fldCharType="end"/>
            </w:r>
          </w:hyperlink>
        </w:p>
        <w:p w14:paraId="5DAF7AAB" w14:textId="52039760" w:rsidR="00F6456E" w:rsidRDefault="00F6456E">
          <w:pPr>
            <w:pStyle w:val="TOC3"/>
            <w:rPr>
              <w:rFonts w:asciiTheme="minorHAnsi" w:eastAsiaTheme="minorEastAsia" w:hAnsiTheme="minorHAnsi" w:cstheme="minorBidi"/>
              <w:noProof/>
              <w:kern w:val="2"/>
              <w:sz w:val="24"/>
              <w:szCs w:val="24"/>
              <w:lang w:val="en-GB" w:eastAsia="en-GB"/>
              <w14:ligatures w14:val="standardContextual"/>
            </w:rPr>
          </w:pPr>
          <w:hyperlink w:anchor="_Toc207823466" w:history="1">
            <w:r w:rsidRPr="001C7FEE">
              <w:rPr>
                <w:rStyle w:val="Hyperlink"/>
                <w:noProof/>
              </w:rPr>
              <w:t>3.1.2</w:t>
            </w:r>
            <w:r>
              <w:rPr>
                <w:rFonts w:asciiTheme="minorHAnsi" w:eastAsiaTheme="minorEastAsia" w:hAnsiTheme="minorHAnsi" w:cstheme="minorBidi"/>
                <w:noProof/>
                <w:kern w:val="2"/>
                <w:sz w:val="24"/>
                <w:szCs w:val="24"/>
                <w:lang w:val="en-GB" w:eastAsia="en-GB"/>
                <w14:ligatures w14:val="standardContextual"/>
              </w:rPr>
              <w:tab/>
            </w:r>
            <w:r w:rsidRPr="001C7FEE">
              <w:rPr>
                <w:rStyle w:val="Hyperlink"/>
                <w:noProof/>
              </w:rPr>
              <w:t>Paper I: Stimuli and Procedure</w:t>
            </w:r>
            <w:r>
              <w:rPr>
                <w:noProof/>
                <w:webHidden/>
              </w:rPr>
              <w:tab/>
            </w:r>
            <w:r>
              <w:rPr>
                <w:noProof/>
                <w:webHidden/>
              </w:rPr>
              <w:fldChar w:fldCharType="begin"/>
            </w:r>
            <w:r>
              <w:rPr>
                <w:noProof/>
                <w:webHidden/>
              </w:rPr>
              <w:instrText xml:space="preserve"> PAGEREF _Toc207823466 \h </w:instrText>
            </w:r>
            <w:r>
              <w:rPr>
                <w:noProof/>
                <w:webHidden/>
              </w:rPr>
            </w:r>
            <w:r>
              <w:rPr>
                <w:noProof/>
                <w:webHidden/>
              </w:rPr>
              <w:fldChar w:fldCharType="separate"/>
            </w:r>
            <w:r w:rsidR="00146E7C">
              <w:rPr>
                <w:noProof/>
                <w:webHidden/>
              </w:rPr>
              <w:t>17</w:t>
            </w:r>
            <w:r>
              <w:rPr>
                <w:noProof/>
                <w:webHidden/>
              </w:rPr>
              <w:fldChar w:fldCharType="end"/>
            </w:r>
          </w:hyperlink>
        </w:p>
        <w:p w14:paraId="3001D0AF" w14:textId="31D48994" w:rsidR="00F6456E" w:rsidRDefault="00F6456E">
          <w:pPr>
            <w:pStyle w:val="TOC3"/>
            <w:rPr>
              <w:rFonts w:asciiTheme="minorHAnsi" w:eastAsiaTheme="minorEastAsia" w:hAnsiTheme="minorHAnsi" w:cstheme="minorBidi"/>
              <w:noProof/>
              <w:kern w:val="2"/>
              <w:sz w:val="24"/>
              <w:szCs w:val="24"/>
              <w:lang w:val="en-GB" w:eastAsia="en-GB"/>
              <w14:ligatures w14:val="standardContextual"/>
            </w:rPr>
          </w:pPr>
          <w:hyperlink w:anchor="_Toc207823467" w:history="1">
            <w:r w:rsidRPr="001C7FEE">
              <w:rPr>
                <w:rStyle w:val="Hyperlink"/>
                <w:noProof/>
              </w:rPr>
              <w:t>3.1.3</w:t>
            </w:r>
            <w:r>
              <w:rPr>
                <w:rFonts w:asciiTheme="minorHAnsi" w:eastAsiaTheme="minorEastAsia" w:hAnsiTheme="minorHAnsi" w:cstheme="minorBidi"/>
                <w:noProof/>
                <w:kern w:val="2"/>
                <w:sz w:val="24"/>
                <w:szCs w:val="24"/>
                <w:lang w:val="en-GB" w:eastAsia="en-GB"/>
                <w14:ligatures w14:val="standardContextual"/>
              </w:rPr>
              <w:tab/>
            </w:r>
            <w:r w:rsidRPr="001C7FEE">
              <w:rPr>
                <w:rStyle w:val="Hyperlink"/>
                <w:noProof/>
              </w:rPr>
              <w:t>Paper I: Apparatus</w:t>
            </w:r>
            <w:r>
              <w:rPr>
                <w:noProof/>
                <w:webHidden/>
              </w:rPr>
              <w:tab/>
            </w:r>
            <w:r>
              <w:rPr>
                <w:noProof/>
                <w:webHidden/>
              </w:rPr>
              <w:fldChar w:fldCharType="begin"/>
            </w:r>
            <w:r>
              <w:rPr>
                <w:noProof/>
                <w:webHidden/>
              </w:rPr>
              <w:instrText xml:space="preserve"> PAGEREF _Toc207823467 \h </w:instrText>
            </w:r>
            <w:r>
              <w:rPr>
                <w:noProof/>
                <w:webHidden/>
              </w:rPr>
            </w:r>
            <w:r>
              <w:rPr>
                <w:noProof/>
                <w:webHidden/>
              </w:rPr>
              <w:fldChar w:fldCharType="separate"/>
            </w:r>
            <w:r w:rsidR="00146E7C">
              <w:rPr>
                <w:noProof/>
                <w:webHidden/>
              </w:rPr>
              <w:t>20</w:t>
            </w:r>
            <w:r>
              <w:rPr>
                <w:noProof/>
                <w:webHidden/>
              </w:rPr>
              <w:fldChar w:fldCharType="end"/>
            </w:r>
          </w:hyperlink>
        </w:p>
        <w:p w14:paraId="50AF85E4" w14:textId="67CFC04B" w:rsidR="00F6456E" w:rsidRDefault="00F6456E">
          <w:pPr>
            <w:pStyle w:val="TOC3"/>
            <w:rPr>
              <w:rFonts w:asciiTheme="minorHAnsi" w:eastAsiaTheme="minorEastAsia" w:hAnsiTheme="minorHAnsi" w:cstheme="minorBidi"/>
              <w:noProof/>
              <w:kern w:val="2"/>
              <w:sz w:val="24"/>
              <w:szCs w:val="24"/>
              <w:lang w:val="en-GB" w:eastAsia="en-GB"/>
              <w14:ligatures w14:val="standardContextual"/>
            </w:rPr>
          </w:pPr>
          <w:hyperlink w:anchor="_Toc207823468" w:history="1">
            <w:r w:rsidRPr="001C7FEE">
              <w:rPr>
                <w:rStyle w:val="Hyperlink"/>
                <w:noProof/>
              </w:rPr>
              <w:t>3.1.4</w:t>
            </w:r>
            <w:r>
              <w:rPr>
                <w:rFonts w:asciiTheme="minorHAnsi" w:eastAsiaTheme="minorEastAsia" w:hAnsiTheme="minorHAnsi" w:cstheme="minorBidi"/>
                <w:noProof/>
                <w:kern w:val="2"/>
                <w:sz w:val="24"/>
                <w:szCs w:val="24"/>
                <w:lang w:val="en-GB" w:eastAsia="en-GB"/>
                <w14:ligatures w14:val="standardContextual"/>
              </w:rPr>
              <w:tab/>
            </w:r>
            <w:r w:rsidRPr="001C7FEE">
              <w:rPr>
                <w:rStyle w:val="Hyperlink"/>
                <w:noProof/>
              </w:rPr>
              <w:t>Paper I: Data Analysis</w:t>
            </w:r>
            <w:r>
              <w:rPr>
                <w:noProof/>
                <w:webHidden/>
              </w:rPr>
              <w:tab/>
            </w:r>
            <w:r>
              <w:rPr>
                <w:noProof/>
                <w:webHidden/>
              </w:rPr>
              <w:fldChar w:fldCharType="begin"/>
            </w:r>
            <w:r>
              <w:rPr>
                <w:noProof/>
                <w:webHidden/>
              </w:rPr>
              <w:instrText xml:space="preserve"> PAGEREF _Toc207823468 \h </w:instrText>
            </w:r>
            <w:r>
              <w:rPr>
                <w:noProof/>
                <w:webHidden/>
              </w:rPr>
            </w:r>
            <w:r>
              <w:rPr>
                <w:noProof/>
                <w:webHidden/>
              </w:rPr>
              <w:fldChar w:fldCharType="separate"/>
            </w:r>
            <w:r w:rsidR="00146E7C">
              <w:rPr>
                <w:noProof/>
                <w:webHidden/>
              </w:rPr>
              <w:t>20</w:t>
            </w:r>
            <w:r>
              <w:rPr>
                <w:noProof/>
                <w:webHidden/>
              </w:rPr>
              <w:fldChar w:fldCharType="end"/>
            </w:r>
          </w:hyperlink>
        </w:p>
        <w:p w14:paraId="78B05E22" w14:textId="2A266C82" w:rsidR="00F6456E" w:rsidRDefault="00F6456E">
          <w:pPr>
            <w:pStyle w:val="TOC2"/>
            <w:rPr>
              <w:rFonts w:asciiTheme="minorHAnsi" w:eastAsiaTheme="minorEastAsia" w:hAnsiTheme="minorHAnsi" w:cstheme="minorBidi"/>
              <w:iCs w:val="0"/>
              <w:noProof/>
              <w:kern w:val="2"/>
              <w:sz w:val="24"/>
              <w:szCs w:val="24"/>
              <w:lang w:val="en-GB" w:eastAsia="en-GB"/>
              <w14:ligatures w14:val="standardContextual"/>
            </w:rPr>
          </w:pPr>
          <w:hyperlink w:anchor="_Toc207823469" w:history="1">
            <w:r w:rsidRPr="001C7FEE">
              <w:rPr>
                <w:rStyle w:val="Hyperlink"/>
                <w:noProof/>
              </w:rPr>
              <w:t>3.2</w:t>
            </w:r>
            <w:r>
              <w:rPr>
                <w:rFonts w:asciiTheme="minorHAnsi" w:eastAsiaTheme="minorEastAsia" w:hAnsiTheme="minorHAnsi" w:cstheme="minorBidi"/>
                <w:iCs w:val="0"/>
                <w:noProof/>
                <w:kern w:val="2"/>
                <w:sz w:val="24"/>
                <w:szCs w:val="24"/>
                <w:lang w:val="en-GB" w:eastAsia="en-GB"/>
                <w14:ligatures w14:val="standardContextual"/>
              </w:rPr>
              <w:tab/>
            </w:r>
            <w:r w:rsidRPr="001C7FEE">
              <w:rPr>
                <w:rStyle w:val="Hyperlink"/>
                <w:noProof/>
              </w:rPr>
              <w:t>Paper II: Spatially intermixed objects of different feature categories are parsed automatically.</w:t>
            </w:r>
            <w:r>
              <w:rPr>
                <w:noProof/>
                <w:webHidden/>
              </w:rPr>
              <w:tab/>
            </w:r>
            <w:r>
              <w:rPr>
                <w:noProof/>
                <w:webHidden/>
              </w:rPr>
              <w:fldChar w:fldCharType="begin"/>
            </w:r>
            <w:r>
              <w:rPr>
                <w:noProof/>
                <w:webHidden/>
              </w:rPr>
              <w:instrText xml:space="preserve"> PAGEREF _Toc207823469 \h </w:instrText>
            </w:r>
            <w:r>
              <w:rPr>
                <w:noProof/>
                <w:webHidden/>
              </w:rPr>
            </w:r>
            <w:r>
              <w:rPr>
                <w:noProof/>
                <w:webHidden/>
              </w:rPr>
              <w:fldChar w:fldCharType="separate"/>
            </w:r>
            <w:r w:rsidR="00146E7C">
              <w:rPr>
                <w:noProof/>
                <w:webHidden/>
              </w:rPr>
              <w:t>21</w:t>
            </w:r>
            <w:r>
              <w:rPr>
                <w:noProof/>
                <w:webHidden/>
              </w:rPr>
              <w:fldChar w:fldCharType="end"/>
            </w:r>
          </w:hyperlink>
        </w:p>
        <w:p w14:paraId="2118242E" w14:textId="4BB21217" w:rsidR="00F6456E" w:rsidRDefault="00F6456E">
          <w:pPr>
            <w:pStyle w:val="TOC3"/>
            <w:rPr>
              <w:rFonts w:asciiTheme="minorHAnsi" w:eastAsiaTheme="minorEastAsia" w:hAnsiTheme="minorHAnsi" w:cstheme="minorBidi"/>
              <w:noProof/>
              <w:kern w:val="2"/>
              <w:sz w:val="24"/>
              <w:szCs w:val="24"/>
              <w:lang w:val="en-GB" w:eastAsia="en-GB"/>
              <w14:ligatures w14:val="standardContextual"/>
            </w:rPr>
          </w:pPr>
          <w:hyperlink w:anchor="_Toc207823470" w:history="1">
            <w:r w:rsidRPr="001C7FEE">
              <w:rPr>
                <w:rStyle w:val="Hyperlink"/>
                <w:noProof/>
              </w:rPr>
              <w:t>3.2.1</w:t>
            </w:r>
            <w:r>
              <w:rPr>
                <w:rFonts w:asciiTheme="minorHAnsi" w:eastAsiaTheme="minorEastAsia" w:hAnsiTheme="minorHAnsi" w:cstheme="minorBidi"/>
                <w:noProof/>
                <w:kern w:val="2"/>
                <w:sz w:val="24"/>
                <w:szCs w:val="24"/>
                <w:lang w:val="en-GB" w:eastAsia="en-GB"/>
                <w14:ligatures w14:val="standardContextual"/>
              </w:rPr>
              <w:tab/>
            </w:r>
            <w:r w:rsidRPr="001C7FEE">
              <w:rPr>
                <w:rStyle w:val="Hyperlink"/>
                <w:noProof/>
              </w:rPr>
              <w:t>Paper II: Participants</w:t>
            </w:r>
            <w:r>
              <w:rPr>
                <w:noProof/>
                <w:webHidden/>
              </w:rPr>
              <w:tab/>
            </w:r>
            <w:r>
              <w:rPr>
                <w:noProof/>
                <w:webHidden/>
              </w:rPr>
              <w:fldChar w:fldCharType="begin"/>
            </w:r>
            <w:r>
              <w:rPr>
                <w:noProof/>
                <w:webHidden/>
              </w:rPr>
              <w:instrText xml:space="preserve"> PAGEREF _Toc207823470 \h </w:instrText>
            </w:r>
            <w:r>
              <w:rPr>
                <w:noProof/>
                <w:webHidden/>
              </w:rPr>
            </w:r>
            <w:r>
              <w:rPr>
                <w:noProof/>
                <w:webHidden/>
              </w:rPr>
              <w:fldChar w:fldCharType="separate"/>
            </w:r>
            <w:r w:rsidR="00146E7C">
              <w:rPr>
                <w:noProof/>
                <w:webHidden/>
              </w:rPr>
              <w:t>21</w:t>
            </w:r>
            <w:r>
              <w:rPr>
                <w:noProof/>
                <w:webHidden/>
              </w:rPr>
              <w:fldChar w:fldCharType="end"/>
            </w:r>
          </w:hyperlink>
        </w:p>
        <w:p w14:paraId="3630CCDB" w14:textId="2F67CD94" w:rsidR="00F6456E" w:rsidRDefault="00F6456E">
          <w:pPr>
            <w:pStyle w:val="TOC3"/>
            <w:rPr>
              <w:rFonts w:asciiTheme="minorHAnsi" w:eastAsiaTheme="minorEastAsia" w:hAnsiTheme="minorHAnsi" w:cstheme="minorBidi"/>
              <w:noProof/>
              <w:kern w:val="2"/>
              <w:sz w:val="24"/>
              <w:szCs w:val="24"/>
              <w:lang w:val="en-GB" w:eastAsia="en-GB"/>
              <w14:ligatures w14:val="standardContextual"/>
            </w:rPr>
          </w:pPr>
          <w:hyperlink w:anchor="_Toc207823471" w:history="1">
            <w:r w:rsidRPr="001C7FEE">
              <w:rPr>
                <w:rStyle w:val="Hyperlink"/>
                <w:noProof/>
              </w:rPr>
              <w:t>3.2.2</w:t>
            </w:r>
            <w:r>
              <w:rPr>
                <w:rFonts w:asciiTheme="minorHAnsi" w:eastAsiaTheme="minorEastAsia" w:hAnsiTheme="minorHAnsi" w:cstheme="minorBidi"/>
                <w:noProof/>
                <w:kern w:val="2"/>
                <w:sz w:val="24"/>
                <w:szCs w:val="24"/>
                <w:lang w:val="en-GB" w:eastAsia="en-GB"/>
                <w14:ligatures w14:val="standardContextual"/>
              </w:rPr>
              <w:tab/>
            </w:r>
            <w:r w:rsidRPr="001C7FEE">
              <w:rPr>
                <w:rStyle w:val="Hyperlink"/>
                <w:noProof/>
              </w:rPr>
              <w:t>Paper II: Stimuli and Procedure</w:t>
            </w:r>
            <w:r>
              <w:rPr>
                <w:noProof/>
                <w:webHidden/>
              </w:rPr>
              <w:tab/>
            </w:r>
            <w:r>
              <w:rPr>
                <w:noProof/>
                <w:webHidden/>
              </w:rPr>
              <w:fldChar w:fldCharType="begin"/>
            </w:r>
            <w:r>
              <w:rPr>
                <w:noProof/>
                <w:webHidden/>
              </w:rPr>
              <w:instrText xml:space="preserve"> PAGEREF _Toc207823471 \h </w:instrText>
            </w:r>
            <w:r>
              <w:rPr>
                <w:noProof/>
                <w:webHidden/>
              </w:rPr>
            </w:r>
            <w:r>
              <w:rPr>
                <w:noProof/>
                <w:webHidden/>
              </w:rPr>
              <w:fldChar w:fldCharType="separate"/>
            </w:r>
            <w:r w:rsidR="00146E7C">
              <w:rPr>
                <w:noProof/>
                <w:webHidden/>
              </w:rPr>
              <w:t>21</w:t>
            </w:r>
            <w:r>
              <w:rPr>
                <w:noProof/>
                <w:webHidden/>
              </w:rPr>
              <w:fldChar w:fldCharType="end"/>
            </w:r>
          </w:hyperlink>
        </w:p>
        <w:p w14:paraId="092FC6BA" w14:textId="76731AFB" w:rsidR="00F6456E" w:rsidRDefault="00F6456E">
          <w:pPr>
            <w:pStyle w:val="TOC3"/>
            <w:rPr>
              <w:rFonts w:asciiTheme="minorHAnsi" w:eastAsiaTheme="minorEastAsia" w:hAnsiTheme="minorHAnsi" w:cstheme="minorBidi"/>
              <w:noProof/>
              <w:kern w:val="2"/>
              <w:sz w:val="24"/>
              <w:szCs w:val="24"/>
              <w:lang w:val="en-GB" w:eastAsia="en-GB"/>
              <w14:ligatures w14:val="standardContextual"/>
            </w:rPr>
          </w:pPr>
          <w:hyperlink w:anchor="_Toc207823472" w:history="1">
            <w:r w:rsidRPr="001C7FEE">
              <w:rPr>
                <w:rStyle w:val="Hyperlink"/>
                <w:noProof/>
              </w:rPr>
              <w:t>3.2.3</w:t>
            </w:r>
            <w:r>
              <w:rPr>
                <w:rFonts w:asciiTheme="minorHAnsi" w:eastAsiaTheme="minorEastAsia" w:hAnsiTheme="minorHAnsi" w:cstheme="minorBidi"/>
                <w:noProof/>
                <w:kern w:val="2"/>
                <w:sz w:val="24"/>
                <w:szCs w:val="24"/>
                <w:lang w:val="en-GB" w:eastAsia="en-GB"/>
                <w14:ligatures w14:val="standardContextual"/>
              </w:rPr>
              <w:tab/>
            </w:r>
            <w:r w:rsidRPr="001C7FEE">
              <w:rPr>
                <w:rStyle w:val="Hyperlink"/>
                <w:noProof/>
              </w:rPr>
              <w:t>Paper II: Apparatus</w:t>
            </w:r>
            <w:r>
              <w:rPr>
                <w:noProof/>
                <w:webHidden/>
              </w:rPr>
              <w:tab/>
            </w:r>
            <w:r>
              <w:rPr>
                <w:noProof/>
                <w:webHidden/>
              </w:rPr>
              <w:fldChar w:fldCharType="begin"/>
            </w:r>
            <w:r>
              <w:rPr>
                <w:noProof/>
                <w:webHidden/>
              </w:rPr>
              <w:instrText xml:space="preserve"> PAGEREF _Toc207823472 \h </w:instrText>
            </w:r>
            <w:r>
              <w:rPr>
                <w:noProof/>
                <w:webHidden/>
              </w:rPr>
            </w:r>
            <w:r>
              <w:rPr>
                <w:noProof/>
                <w:webHidden/>
              </w:rPr>
              <w:fldChar w:fldCharType="separate"/>
            </w:r>
            <w:r w:rsidR="00146E7C">
              <w:rPr>
                <w:noProof/>
                <w:webHidden/>
              </w:rPr>
              <w:t>24</w:t>
            </w:r>
            <w:r>
              <w:rPr>
                <w:noProof/>
                <w:webHidden/>
              </w:rPr>
              <w:fldChar w:fldCharType="end"/>
            </w:r>
          </w:hyperlink>
        </w:p>
        <w:p w14:paraId="08E786E5" w14:textId="5D337F2E" w:rsidR="00F6456E" w:rsidRDefault="00F6456E">
          <w:pPr>
            <w:pStyle w:val="TOC3"/>
            <w:rPr>
              <w:rFonts w:asciiTheme="minorHAnsi" w:eastAsiaTheme="minorEastAsia" w:hAnsiTheme="minorHAnsi" w:cstheme="minorBidi"/>
              <w:noProof/>
              <w:kern w:val="2"/>
              <w:sz w:val="24"/>
              <w:szCs w:val="24"/>
              <w:lang w:val="en-GB" w:eastAsia="en-GB"/>
              <w14:ligatures w14:val="standardContextual"/>
            </w:rPr>
          </w:pPr>
          <w:hyperlink w:anchor="_Toc207823473" w:history="1">
            <w:r w:rsidRPr="001C7FEE">
              <w:rPr>
                <w:rStyle w:val="Hyperlink"/>
                <w:noProof/>
              </w:rPr>
              <w:t>3.2.4</w:t>
            </w:r>
            <w:r>
              <w:rPr>
                <w:rFonts w:asciiTheme="minorHAnsi" w:eastAsiaTheme="minorEastAsia" w:hAnsiTheme="minorHAnsi" w:cstheme="minorBidi"/>
                <w:noProof/>
                <w:kern w:val="2"/>
                <w:sz w:val="24"/>
                <w:szCs w:val="24"/>
                <w:lang w:val="en-GB" w:eastAsia="en-GB"/>
                <w14:ligatures w14:val="standardContextual"/>
              </w:rPr>
              <w:tab/>
            </w:r>
            <w:r w:rsidRPr="001C7FEE">
              <w:rPr>
                <w:rStyle w:val="Hyperlink"/>
                <w:noProof/>
              </w:rPr>
              <w:t>Paper II: Data Analysis</w:t>
            </w:r>
            <w:r>
              <w:rPr>
                <w:noProof/>
                <w:webHidden/>
              </w:rPr>
              <w:tab/>
            </w:r>
            <w:r>
              <w:rPr>
                <w:noProof/>
                <w:webHidden/>
              </w:rPr>
              <w:fldChar w:fldCharType="begin"/>
            </w:r>
            <w:r>
              <w:rPr>
                <w:noProof/>
                <w:webHidden/>
              </w:rPr>
              <w:instrText xml:space="preserve"> PAGEREF _Toc207823473 \h </w:instrText>
            </w:r>
            <w:r>
              <w:rPr>
                <w:noProof/>
                <w:webHidden/>
              </w:rPr>
            </w:r>
            <w:r>
              <w:rPr>
                <w:noProof/>
                <w:webHidden/>
              </w:rPr>
              <w:fldChar w:fldCharType="separate"/>
            </w:r>
            <w:r w:rsidR="00146E7C">
              <w:rPr>
                <w:noProof/>
                <w:webHidden/>
              </w:rPr>
              <w:t>24</w:t>
            </w:r>
            <w:r>
              <w:rPr>
                <w:noProof/>
                <w:webHidden/>
              </w:rPr>
              <w:fldChar w:fldCharType="end"/>
            </w:r>
          </w:hyperlink>
        </w:p>
        <w:p w14:paraId="352EB0F2" w14:textId="555CF13E" w:rsidR="00F6456E" w:rsidRDefault="00F6456E">
          <w:pPr>
            <w:pStyle w:val="TOC2"/>
            <w:rPr>
              <w:rFonts w:asciiTheme="minorHAnsi" w:eastAsiaTheme="minorEastAsia" w:hAnsiTheme="minorHAnsi" w:cstheme="minorBidi"/>
              <w:iCs w:val="0"/>
              <w:noProof/>
              <w:kern w:val="2"/>
              <w:sz w:val="24"/>
              <w:szCs w:val="24"/>
              <w:lang w:val="en-GB" w:eastAsia="en-GB"/>
              <w14:ligatures w14:val="standardContextual"/>
            </w:rPr>
          </w:pPr>
          <w:hyperlink w:anchor="_Toc207823474" w:history="1">
            <w:r w:rsidRPr="001C7FEE">
              <w:rPr>
                <w:rStyle w:val="Hyperlink"/>
                <w:noProof/>
              </w:rPr>
              <w:t>3.3</w:t>
            </w:r>
            <w:r>
              <w:rPr>
                <w:rFonts w:asciiTheme="minorHAnsi" w:eastAsiaTheme="minorEastAsia" w:hAnsiTheme="minorHAnsi" w:cstheme="minorBidi"/>
                <w:iCs w:val="0"/>
                <w:noProof/>
                <w:kern w:val="2"/>
                <w:sz w:val="24"/>
                <w:szCs w:val="24"/>
                <w:lang w:val="en-GB" w:eastAsia="en-GB"/>
                <w14:ligatures w14:val="standardContextual"/>
              </w:rPr>
              <w:tab/>
            </w:r>
            <w:r w:rsidRPr="001C7FEE">
              <w:rPr>
                <w:rStyle w:val="Hyperlink"/>
                <w:noProof/>
              </w:rPr>
              <w:t>Paper III: No attention - no ensembles: spatial attention is crucial for accurate ensemble perception.</w:t>
            </w:r>
            <w:r>
              <w:rPr>
                <w:noProof/>
                <w:webHidden/>
              </w:rPr>
              <w:tab/>
            </w:r>
            <w:r>
              <w:rPr>
                <w:noProof/>
                <w:webHidden/>
              </w:rPr>
              <w:fldChar w:fldCharType="begin"/>
            </w:r>
            <w:r>
              <w:rPr>
                <w:noProof/>
                <w:webHidden/>
              </w:rPr>
              <w:instrText xml:space="preserve"> PAGEREF _Toc207823474 \h </w:instrText>
            </w:r>
            <w:r>
              <w:rPr>
                <w:noProof/>
                <w:webHidden/>
              </w:rPr>
            </w:r>
            <w:r>
              <w:rPr>
                <w:noProof/>
                <w:webHidden/>
              </w:rPr>
              <w:fldChar w:fldCharType="separate"/>
            </w:r>
            <w:r w:rsidR="00146E7C">
              <w:rPr>
                <w:noProof/>
                <w:webHidden/>
              </w:rPr>
              <w:t>24</w:t>
            </w:r>
            <w:r>
              <w:rPr>
                <w:noProof/>
                <w:webHidden/>
              </w:rPr>
              <w:fldChar w:fldCharType="end"/>
            </w:r>
          </w:hyperlink>
        </w:p>
        <w:p w14:paraId="5B46FEC4" w14:textId="316F0B69" w:rsidR="00F6456E" w:rsidRDefault="00F6456E">
          <w:pPr>
            <w:pStyle w:val="TOC3"/>
            <w:rPr>
              <w:rFonts w:asciiTheme="minorHAnsi" w:eastAsiaTheme="minorEastAsia" w:hAnsiTheme="minorHAnsi" w:cstheme="minorBidi"/>
              <w:noProof/>
              <w:kern w:val="2"/>
              <w:sz w:val="24"/>
              <w:szCs w:val="24"/>
              <w:lang w:val="en-GB" w:eastAsia="en-GB"/>
              <w14:ligatures w14:val="standardContextual"/>
            </w:rPr>
          </w:pPr>
          <w:hyperlink w:anchor="_Toc207823475" w:history="1">
            <w:r w:rsidRPr="001C7FEE">
              <w:rPr>
                <w:rStyle w:val="Hyperlink"/>
                <w:noProof/>
              </w:rPr>
              <w:t>3.3.1</w:t>
            </w:r>
            <w:r>
              <w:rPr>
                <w:rFonts w:asciiTheme="minorHAnsi" w:eastAsiaTheme="minorEastAsia" w:hAnsiTheme="minorHAnsi" w:cstheme="minorBidi"/>
                <w:noProof/>
                <w:kern w:val="2"/>
                <w:sz w:val="24"/>
                <w:szCs w:val="24"/>
                <w:lang w:val="en-GB" w:eastAsia="en-GB"/>
                <w14:ligatures w14:val="standardContextual"/>
              </w:rPr>
              <w:tab/>
            </w:r>
            <w:r w:rsidRPr="001C7FEE">
              <w:rPr>
                <w:rStyle w:val="Hyperlink"/>
                <w:noProof/>
              </w:rPr>
              <w:t>Paper III: Participants</w:t>
            </w:r>
            <w:r>
              <w:rPr>
                <w:noProof/>
                <w:webHidden/>
              </w:rPr>
              <w:tab/>
            </w:r>
            <w:r>
              <w:rPr>
                <w:noProof/>
                <w:webHidden/>
              </w:rPr>
              <w:fldChar w:fldCharType="begin"/>
            </w:r>
            <w:r>
              <w:rPr>
                <w:noProof/>
                <w:webHidden/>
              </w:rPr>
              <w:instrText xml:space="preserve"> PAGEREF _Toc207823475 \h </w:instrText>
            </w:r>
            <w:r>
              <w:rPr>
                <w:noProof/>
                <w:webHidden/>
              </w:rPr>
            </w:r>
            <w:r>
              <w:rPr>
                <w:noProof/>
                <w:webHidden/>
              </w:rPr>
              <w:fldChar w:fldCharType="separate"/>
            </w:r>
            <w:r w:rsidR="00146E7C">
              <w:rPr>
                <w:noProof/>
                <w:webHidden/>
              </w:rPr>
              <w:t>24</w:t>
            </w:r>
            <w:r>
              <w:rPr>
                <w:noProof/>
                <w:webHidden/>
              </w:rPr>
              <w:fldChar w:fldCharType="end"/>
            </w:r>
          </w:hyperlink>
        </w:p>
        <w:p w14:paraId="4DA890A6" w14:textId="324C415E" w:rsidR="00F6456E" w:rsidRDefault="00F6456E">
          <w:pPr>
            <w:pStyle w:val="TOC3"/>
            <w:rPr>
              <w:rFonts w:asciiTheme="minorHAnsi" w:eastAsiaTheme="minorEastAsia" w:hAnsiTheme="minorHAnsi" w:cstheme="minorBidi"/>
              <w:noProof/>
              <w:kern w:val="2"/>
              <w:sz w:val="24"/>
              <w:szCs w:val="24"/>
              <w:lang w:val="en-GB" w:eastAsia="en-GB"/>
              <w14:ligatures w14:val="standardContextual"/>
            </w:rPr>
          </w:pPr>
          <w:hyperlink w:anchor="_Toc207823476" w:history="1">
            <w:r w:rsidRPr="001C7FEE">
              <w:rPr>
                <w:rStyle w:val="Hyperlink"/>
                <w:noProof/>
              </w:rPr>
              <w:t>3.3.2</w:t>
            </w:r>
            <w:r>
              <w:rPr>
                <w:rFonts w:asciiTheme="minorHAnsi" w:eastAsiaTheme="minorEastAsia" w:hAnsiTheme="minorHAnsi" w:cstheme="minorBidi"/>
                <w:noProof/>
                <w:kern w:val="2"/>
                <w:sz w:val="24"/>
                <w:szCs w:val="24"/>
                <w:lang w:val="en-GB" w:eastAsia="en-GB"/>
                <w14:ligatures w14:val="standardContextual"/>
              </w:rPr>
              <w:tab/>
            </w:r>
            <w:r w:rsidRPr="001C7FEE">
              <w:rPr>
                <w:rStyle w:val="Hyperlink"/>
                <w:noProof/>
              </w:rPr>
              <w:t>Paper III: Stimuli and Procedure</w:t>
            </w:r>
            <w:r>
              <w:rPr>
                <w:noProof/>
                <w:webHidden/>
              </w:rPr>
              <w:tab/>
            </w:r>
            <w:r>
              <w:rPr>
                <w:noProof/>
                <w:webHidden/>
              </w:rPr>
              <w:fldChar w:fldCharType="begin"/>
            </w:r>
            <w:r>
              <w:rPr>
                <w:noProof/>
                <w:webHidden/>
              </w:rPr>
              <w:instrText xml:space="preserve"> PAGEREF _Toc207823476 \h </w:instrText>
            </w:r>
            <w:r>
              <w:rPr>
                <w:noProof/>
                <w:webHidden/>
              </w:rPr>
            </w:r>
            <w:r>
              <w:rPr>
                <w:noProof/>
                <w:webHidden/>
              </w:rPr>
              <w:fldChar w:fldCharType="separate"/>
            </w:r>
            <w:r w:rsidR="00146E7C">
              <w:rPr>
                <w:noProof/>
                <w:webHidden/>
              </w:rPr>
              <w:t>24</w:t>
            </w:r>
            <w:r>
              <w:rPr>
                <w:noProof/>
                <w:webHidden/>
              </w:rPr>
              <w:fldChar w:fldCharType="end"/>
            </w:r>
          </w:hyperlink>
        </w:p>
        <w:p w14:paraId="56C21C46" w14:textId="3AEA47C0" w:rsidR="00F6456E" w:rsidRDefault="00F6456E">
          <w:pPr>
            <w:pStyle w:val="TOC3"/>
            <w:rPr>
              <w:rFonts w:asciiTheme="minorHAnsi" w:eastAsiaTheme="minorEastAsia" w:hAnsiTheme="minorHAnsi" w:cstheme="minorBidi"/>
              <w:noProof/>
              <w:kern w:val="2"/>
              <w:sz w:val="24"/>
              <w:szCs w:val="24"/>
              <w:lang w:val="en-GB" w:eastAsia="en-GB"/>
              <w14:ligatures w14:val="standardContextual"/>
            </w:rPr>
          </w:pPr>
          <w:hyperlink w:anchor="_Toc207823477" w:history="1">
            <w:r w:rsidRPr="001C7FEE">
              <w:rPr>
                <w:rStyle w:val="Hyperlink"/>
                <w:noProof/>
              </w:rPr>
              <w:t>3.3.3</w:t>
            </w:r>
            <w:r>
              <w:rPr>
                <w:rFonts w:asciiTheme="minorHAnsi" w:eastAsiaTheme="minorEastAsia" w:hAnsiTheme="minorHAnsi" w:cstheme="minorBidi"/>
                <w:noProof/>
                <w:kern w:val="2"/>
                <w:sz w:val="24"/>
                <w:szCs w:val="24"/>
                <w:lang w:val="en-GB" w:eastAsia="en-GB"/>
                <w14:ligatures w14:val="standardContextual"/>
              </w:rPr>
              <w:tab/>
            </w:r>
            <w:r w:rsidRPr="001C7FEE">
              <w:rPr>
                <w:rStyle w:val="Hyperlink"/>
                <w:noProof/>
              </w:rPr>
              <w:t>Apparatus</w:t>
            </w:r>
            <w:r>
              <w:rPr>
                <w:noProof/>
                <w:webHidden/>
              </w:rPr>
              <w:tab/>
            </w:r>
            <w:r>
              <w:rPr>
                <w:noProof/>
                <w:webHidden/>
              </w:rPr>
              <w:fldChar w:fldCharType="begin"/>
            </w:r>
            <w:r>
              <w:rPr>
                <w:noProof/>
                <w:webHidden/>
              </w:rPr>
              <w:instrText xml:space="preserve"> PAGEREF _Toc207823477 \h </w:instrText>
            </w:r>
            <w:r>
              <w:rPr>
                <w:noProof/>
                <w:webHidden/>
              </w:rPr>
            </w:r>
            <w:r>
              <w:rPr>
                <w:noProof/>
                <w:webHidden/>
              </w:rPr>
              <w:fldChar w:fldCharType="separate"/>
            </w:r>
            <w:r w:rsidR="00146E7C">
              <w:rPr>
                <w:noProof/>
                <w:webHidden/>
              </w:rPr>
              <w:t>26</w:t>
            </w:r>
            <w:r>
              <w:rPr>
                <w:noProof/>
                <w:webHidden/>
              </w:rPr>
              <w:fldChar w:fldCharType="end"/>
            </w:r>
          </w:hyperlink>
        </w:p>
        <w:p w14:paraId="6FC39FD0" w14:textId="54DD7B32" w:rsidR="00F6456E" w:rsidRDefault="00F6456E">
          <w:pPr>
            <w:pStyle w:val="TOC3"/>
            <w:rPr>
              <w:rFonts w:asciiTheme="minorHAnsi" w:eastAsiaTheme="minorEastAsia" w:hAnsiTheme="minorHAnsi" w:cstheme="minorBidi"/>
              <w:noProof/>
              <w:kern w:val="2"/>
              <w:sz w:val="24"/>
              <w:szCs w:val="24"/>
              <w:lang w:val="en-GB" w:eastAsia="en-GB"/>
              <w14:ligatures w14:val="standardContextual"/>
            </w:rPr>
          </w:pPr>
          <w:hyperlink w:anchor="_Toc207823478" w:history="1">
            <w:r w:rsidRPr="001C7FEE">
              <w:rPr>
                <w:rStyle w:val="Hyperlink"/>
                <w:noProof/>
              </w:rPr>
              <w:t>3.3.4</w:t>
            </w:r>
            <w:r>
              <w:rPr>
                <w:rFonts w:asciiTheme="minorHAnsi" w:eastAsiaTheme="minorEastAsia" w:hAnsiTheme="minorHAnsi" w:cstheme="minorBidi"/>
                <w:noProof/>
                <w:kern w:val="2"/>
                <w:sz w:val="24"/>
                <w:szCs w:val="24"/>
                <w:lang w:val="en-GB" w:eastAsia="en-GB"/>
                <w14:ligatures w14:val="standardContextual"/>
              </w:rPr>
              <w:tab/>
            </w:r>
            <w:r w:rsidRPr="001C7FEE">
              <w:rPr>
                <w:rStyle w:val="Hyperlink"/>
                <w:noProof/>
              </w:rPr>
              <w:t>Paper III: Data Analysis</w:t>
            </w:r>
            <w:r>
              <w:rPr>
                <w:noProof/>
                <w:webHidden/>
              </w:rPr>
              <w:tab/>
            </w:r>
            <w:r>
              <w:rPr>
                <w:noProof/>
                <w:webHidden/>
              </w:rPr>
              <w:fldChar w:fldCharType="begin"/>
            </w:r>
            <w:r>
              <w:rPr>
                <w:noProof/>
                <w:webHidden/>
              </w:rPr>
              <w:instrText xml:space="preserve"> PAGEREF _Toc207823478 \h </w:instrText>
            </w:r>
            <w:r>
              <w:rPr>
                <w:noProof/>
                <w:webHidden/>
              </w:rPr>
            </w:r>
            <w:r>
              <w:rPr>
                <w:noProof/>
                <w:webHidden/>
              </w:rPr>
              <w:fldChar w:fldCharType="separate"/>
            </w:r>
            <w:r w:rsidR="00146E7C">
              <w:rPr>
                <w:noProof/>
                <w:webHidden/>
              </w:rPr>
              <w:t>28</w:t>
            </w:r>
            <w:r>
              <w:rPr>
                <w:noProof/>
                <w:webHidden/>
              </w:rPr>
              <w:fldChar w:fldCharType="end"/>
            </w:r>
          </w:hyperlink>
        </w:p>
        <w:p w14:paraId="3ED6EE77" w14:textId="61D39BEC" w:rsidR="00F6456E" w:rsidRDefault="00F6456E">
          <w:pPr>
            <w:pStyle w:val="TOC2"/>
            <w:rPr>
              <w:rFonts w:asciiTheme="minorHAnsi" w:eastAsiaTheme="minorEastAsia" w:hAnsiTheme="minorHAnsi" w:cstheme="minorBidi"/>
              <w:iCs w:val="0"/>
              <w:noProof/>
              <w:kern w:val="2"/>
              <w:sz w:val="24"/>
              <w:szCs w:val="24"/>
              <w:lang w:val="en-GB" w:eastAsia="en-GB"/>
              <w14:ligatures w14:val="standardContextual"/>
            </w:rPr>
          </w:pPr>
          <w:hyperlink w:anchor="_Toc207823479" w:history="1">
            <w:r w:rsidRPr="001C7FEE">
              <w:rPr>
                <w:rStyle w:val="Hyperlink"/>
                <w:noProof/>
              </w:rPr>
              <w:t>3.4</w:t>
            </w:r>
            <w:r>
              <w:rPr>
                <w:rFonts w:asciiTheme="minorHAnsi" w:eastAsiaTheme="minorEastAsia" w:hAnsiTheme="minorHAnsi" w:cstheme="minorBidi"/>
                <w:iCs w:val="0"/>
                <w:noProof/>
                <w:kern w:val="2"/>
                <w:sz w:val="24"/>
                <w:szCs w:val="24"/>
                <w:lang w:val="en-GB" w:eastAsia="en-GB"/>
                <w14:ligatures w14:val="standardContextual"/>
              </w:rPr>
              <w:tab/>
            </w:r>
            <w:r w:rsidRPr="001C7FEE">
              <w:rPr>
                <w:rStyle w:val="Hyperlink"/>
                <w:noProof/>
              </w:rPr>
              <w:t>Results Paper I</w:t>
            </w:r>
            <w:r>
              <w:rPr>
                <w:noProof/>
                <w:webHidden/>
              </w:rPr>
              <w:tab/>
            </w:r>
            <w:r>
              <w:rPr>
                <w:noProof/>
                <w:webHidden/>
              </w:rPr>
              <w:fldChar w:fldCharType="begin"/>
            </w:r>
            <w:r>
              <w:rPr>
                <w:noProof/>
                <w:webHidden/>
              </w:rPr>
              <w:instrText xml:space="preserve"> PAGEREF _Toc207823479 \h </w:instrText>
            </w:r>
            <w:r>
              <w:rPr>
                <w:noProof/>
                <w:webHidden/>
              </w:rPr>
            </w:r>
            <w:r>
              <w:rPr>
                <w:noProof/>
                <w:webHidden/>
              </w:rPr>
              <w:fldChar w:fldCharType="separate"/>
            </w:r>
            <w:r w:rsidR="00146E7C">
              <w:rPr>
                <w:noProof/>
                <w:webHidden/>
              </w:rPr>
              <w:t>28</w:t>
            </w:r>
            <w:r>
              <w:rPr>
                <w:noProof/>
                <w:webHidden/>
              </w:rPr>
              <w:fldChar w:fldCharType="end"/>
            </w:r>
          </w:hyperlink>
        </w:p>
        <w:p w14:paraId="56872777" w14:textId="51DA61C5" w:rsidR="00F6456E" w:rsidRDefault="00F6456E">
          <w:pPr>
            <w:pStyle w:val="TOC3"/>
            <w:rPr>
              <w:rFonts w:asciiTheme="minorHAnsi" w:eastAsiaTheme="minorEastAsia" w:hAnsiTheme="minorHAnsi" w:cstheme="minorBidi"/>
              <w:noProof/>
              <w:kern w:val="2"/>
              <w:sz w:val="24"/>
              <w:szCs w:val="24"/>
              <w:lang w:val="en-GB" w:eastAsia="en-GB"/>
              <w14:ligatures w14:val="standardContextual"/>
            </w:rPr>
          </w:pPr>
          <w:hyperlink w:anchor="_Toc207823480" w:history="1">
            <w:r w:rsidRPr="001C7FEE">
              <w:rPr>
                <w:rStyle w:val="Hyperlink"/>
                <w:noProof/>
              </w:rPr>
              <w:t>3.4.1</w:t>
            </w:r>
            <w:r>
              <w:rPr>
                <w:rFonts w:asciiTheme="minorHAnsi" w:eastAsiaTheme="minorEastAsia" w:hAnsiTheme="minorHAnsi" w:cstheme="minorBidi"/>
                <w:noProof/>
                <w:kern w:val="2"/>
                <w:sz w:val="24"/>
                <w:szCs w:val="24"/>
                <w:lang w:val="en-GB" w:eastAsia="en-GB"/>
                <w14:ligatures w14:val="standardContextual"/>
              </w:rPr>
              <w:tab/>
            </w:r>
            <w:r w:rsidRPr="001C7FEE">
              <w:rPr>
                <w:rStyle w:val="Hyperlink"/>
                <w:noProof/>
              </w:rPr>
              <w:t>Experiment 1</w:t>
            </w:r>
            <w:r>
              <w:rPr>
                <w:noProof/>
                <w:webHidden/>
              </w:rPr>
              <w:tab/>
            </w:r>
            <w:r>
              <w:rPr>
                <w:noProof/>
                <w:webHidden/>
              </w:rPr>
              <w:fldChar w:fldCharType="begin"/>
            </w:r>
            <w:r>
              <w:rPr>
                <w:noProof/>
                <w:webHidden/>
              </w:rPr>
              <w:instrText xml:space="preserve"> PAGEREF _Toc207823480 \h </w:instrText>
            </w:r>
            <w:r>
              <w:rPr>
                <w:noProof/>
                <w:webHidden/>
              </w:rPr>
            </w:r>
            <w:r>
              <w:rPr>
                <w:noProof/>
                <w:webHidden/>
              </w:rPr>
              <w:fldChar w:fldCharType="separate"/>
            </w:r>
            <w:r w:rsidR="00146E7C">
              <w:rPr>
                <w:noProof/>
                <w:webHidden/>
              </w:rPr>
              <w:t>28</w:t>
            </w:r>
            <w:r>
              <w:rPr>
                <w:noProof/>
                <w:webHidden/>
              </w:rPr>
              <w:fldChar w:fldCharType="end"/>
            </w:r>
          </w:hyperlink>
        </w:p>
        <w:p w14:paraId="1A01F113" w14:textId="24098CC9" w:rsidR="00F6456E" w:rsidRDefault="00F6456E">
          <w:pPr>
            <w:pStyle w:val="TOC3"/>
            <w:rPr>
              <w:rFonts w:asciiTheme="minorHAnsi" w:eastAsiaTheme="minorEastAsia" w:hAnsiTheme="minorHAnsi" w:cstheme="minorBidi"/>
              <w:noProof/>
              <w:kern w:val="2"/>
              <w:sz w:val="24"/>
              <w:szCs w:val="24"/>
              <w:lang w:val="en-GB" w:eastAsia="en-GB"/>
              <w14:ligatures w14:val="standardContextual"/>
            </w:rPr>
          </w:pPr>
          <w:hyperlink w:anchor="_Toc207823481" w:history="1">
            <w:r w:rsidRPr="001C7FEE">
              <w:rPr>
                <w:rStyle w:val="Hyperlink"/>
                <w:noProof/>
              </w:rPr>
              <w:t>3.4.2</w:t>
            </w:r>
            <w:r>
              <w:rPr>
                <w:rFonts w:asciiTheme="minorHAnsi" w:eastAsiaTheme="minorEastAsia" w:hAnsiTheme="minorHAnsi" w:cstheme="minorBidi"/>
                <w:noProof/>
                <w:kern w:val="2"/>
                <w:sz w:val="24"/>
                <w:szCs w:val="24"/>
                <w:lang w:val="en-GB" w:eastAsia="en-GB"/>
                <w14:ligatures w14:val="standardContextual"/>
              </w:rPr>
              <w:tab/>
            </w:r>
            <w:r w:rsidRPr="001C7FEE">
              <w:rPr>
                <w:rStyle w:val="Hyperlink"/>
                <w:noProof/>
              </w:rPr>
              <w:t>Experiment 2</w:t>
            </w:r>
            <w:r>
              <w:rPr>
                <w:noProof/>
                <w:webHidden/>
              </w:rPr>
              <w:tab/>
            </w:r>
            <w:r>
              <w:rPr>
                <w:noProof/>
                <w:webHidden/>
              </w:rPr>
              <w:fldChar w:fldCharType="begin"/>
            </w:r>
            <w:r>
              <w:rPr>
                <w:noProof/>
                <w:webHidden/>
              </w:rPr>
              <w:instrText xml:space="preserve"> PAGEREF _Toc207823481 \h </w:instrText>
            </w:r>
            <w:r>
              <w:rPr>
                <w:noProof/>
                <w:webHidden/>
              </w:rPr>
            </w:r>
            <w:r>
              <w:rPr>
                <w:noProof/>
                <w:webHidden/>
              </w:rPr>
              <w:fldChar w:fldCharType="separate"/>
            </w:r>
            <w:r w:rsidR="00146E7C">
              <w:rPr>
                <w:noProof/>
                <w:webHidden/>
              </w:rPr>
              <w:t>31</w:t>
            </w:r>
            <w:r>
              <w:rPr>
                <w:noProof/>
                <w:webHidden/>
              </w:rPr>
              <w:fldChar w:fldCharType="end"/>
            </w:r>
          </w:hyperlink>
        </w:p>
        <w:p w14:paraId="578A2E82" w14:textId="25B43643" w:rsidR="00F6456E" w:rsidRDefault="00F6456E">
          <w:pPr>
            <w:pStyle w:val="TOC2"/>
            <w:rPr>
              <w:rFonts w:asciiTheme="minorHAnsi" w:eastAsiaTheme="minorEastAsia" w:hAnsiTheme="minorHAnsi" w:cstheme="minorBidi"/>
              <w:iCs w:val="0"/>
              <w:noProof/>
              <w:kern w:val="2"/>
              <w:sz w:val="24"/>
              <w:szCs w:val="24"/>
              <w:lang w:val="en-GB" w:eastAsia="en-GB"/>
              <w14:ligatures w14:val="standardContextual"/>
            </w:rPr>
          </w:pPr>
          <w:hyperlink w:anchor="_Toc207823482" w:history="1">
            <w:r w:rsidRPr="001C7FEE">
              <w:rPr>
                <w:rStyle w:val="Hyperlink"/>
                <w:noProof/>
              </w:rPr>
              <w:t>3.5</w:t>
            </w:r>
            <w:r>
              <w:rPr>
                <w:rFonts w:asciiTheme="minorHAnsi" w:eastAsiaTheme="minorEastAsia" w:hAnsiTheme="minorHAnsi" w:cstheme="minorBidi"/>
                <w:iCs w:val="0"/>
                <w:noProof/>
                <w:kern w:val="2"/>
                <w:sz w:val="24"/>
                <w:szCs w:val="24"/>
                <w:lang w:val="en-GB" w:eastAsia="en-GB"/>
                <w14:ligatures w14:val="standardContextual"/>
              </w:rPr>
              <w:tab/>
            </w:r>
            <w:r w:rsidRPr="001C7FEE">
              <w:rPr>
                <w:rStyle w:val="Hyperlink"/>
                <w:noProof/>
              </w:rPr>
              <w:t>Results Paper II</w:t>
            </w:r>
            <w:r>
              <w:rPr>
                <w:noProof/>
                <w:webHidden/>
              </w:rPr>
              <w:tab/>
            </w:r>
            <w:r>
              <w:rPr>
                <w:noProof/>
                <w:webHidden/>
              </w:rPr>
              <w:fldChar w:fldCharType="begin"/>
            </w:r>
            <w:r>
              <w:rPr>
                <w:noProof/>
                <w:webHidden/>
              </w:rPr>
              <w:instrText xml:space="preserve"> PAGEREF _Toc207823482 \h </w:instrText>
            </w:r>
            <w:r>
              <w:rPr>
                <w:noProof/>
                <w:webHidden/>
              </w:rPr>
            </w:r>
            <w:r>
              <w:rPr>
                <w:noProof/>
                <w:webHidden/>
              </w:rPr>
              <w:fldChar w:fldCharType="separate"/>
            </w:r>
            <w:r w:rsidR="00146E7C">
              <w:rPr>
                <w:noProof/>
                <w:webHidden/>
              </w:rPr>
              <w:t>36</w:t>
            </w:r>
            <w:r>
              <w:rPr>
                <w:noProof/>
                <w:webHidden/>
              </w:rPr>
              <w:fldChar w:fldCharType="end"/>
            </w:r>
          </w:hyperlink>
        </w:p>
        <w:p w14:paraId="6B270B70" w14:textId="43EA4650" w:rsidR="00F6456E" w:rsidRDefault="00F6456E">
          <w:pPr>
            <w:pStyle w:val="TOC3"/>
            <w:rPr>
              <w:rFonts w:asciiTheme="minorHAnsi" w:eastAsiaTheme="minorEastAsia" w:hAnsiTheme="minorHAnsi" w:cstheme="minorBidi"/>
              <w:noProof/>
              <w:kern w:val="2"/>
              <w:sz w:val="24"/>
              <w:szCs w:val="24"/>
              <w:lang w:val="en-GB" w:eastAsia="en-GB"/>
              <w14:ligatures w14:val="standardContextual"/>
            </w:rPr>
          </w:pPr>
          <w:hyperlink w:anchor="_Toc207823483" w:history="1">
            <w:r w:rsidRPr="001C7FEE">
              <w:rPr>
                <w:rStyle w:val="Hyperlink"/>
                <w:noProof/>
              </w:rPr>
              <w:t>3.5.1</w:t>
            </w:r>
            <w:r>
              <w:rPr>
                <w:rFonts w:asciiTheme="minorHAnsi" w:eastAsiaTheme="minorEastAsia" w:hAnsiTheme="minorHAnsi" w:cstheme="minorBidi"/>
                <w:noProof/>
                <w:kern w:val="2"/>
                <w:sz w:val="24"/>
                <w:szCs w:val="24"/>
                <w:lang w:val="en-GB" w:eastAsia="en-GB"/>
                <w14:ligatures w14:val="standardContextual"/>
              </w:rPr>
              <w:tab/>
            </w:r>
            <w:r w:rsidRPr="001C7FEE">
              <w:rPr>
                <w:rStyle w:val="Hyperlink"/>
                <w:noProof/>
              </w:rPr>
              <w:t>Behaviour</w:t>
            </w:r>
            <w:r>
              <w:rPr>
                <w:noProof/>
                <w:webHidden/>
              </w:rPr>
              <w:tab/>
            </w:r>
            <w:r>
              <w:rPr>
                <w:noProof/>
                <w:webHidden/>
              </w:rPr>
              <w:fldChar w:fldCharType="begin"/>
            </w:r>
            <w:r>
              <w:rPr>
                <w:noProof/>
                <w:webHidden/>
              </w:rPr>
              <w:instrText xml:space="preserve"> PAGEREF _Toc207823483 \h </w:instrText>
            </w:r>
            <w:r>
              <w:rPr>
                <w:noProof/>
                <w:webHidden/>
              </w:rPr>
            </w:r>
            <w:r>
              <w:rPr>
                <w:noProof/>
                <w:webHidden/>
              </w:rPr>
              <w:fldChar w:fldCharType="separate"/>
            </w:r>
            <w:r w:rsidR="00146E7C">
              <w:rPr>
                <w:noProof/>
                <w:webHidden/>
              </w:rPr>
              <w:t>36</w:t>
            </w:r>
            <w:r>
              <w:rPr>
                <w:noProof/>
                <w:webHidden/>
              </w:rPr>
              <w:fldChar w:fldCharType="end"/>
            </w:r>
          </w:hyperlink>
        </w:p>
        <w:p w14:paraId="53EEBC33" w14:textId="245911F2" w:rsidR="00F6456E" w:rsidRDefault="00F6456E">
          <w:pPr>
            <w:pStyle w:val="TOC3"/>
            <w:rPr>
              <w:rFonts w:asciiTheme="minorHAnsi" w:eastAsiaTheme="minorEastAsia" w:hAnsiTheme="minorHAnsi" w:cstheme="minorBidi"/>
              <w:noProof/>
              <w:kern w:val="2"/>
              <w:sz w:val="24"/>
              <w:szCs w:val="24"/>
              <w:lang w:val="en-GB" w:eastAsia="en-GB"/>
              <w14:ligatures w14:val="standardContextual"/>
            </w:rPr>
          </w:pPr>
          <w:hyperlink w:anchor="_Toc207823484" w:history="1">
            <w:r w:rsidRPr="001C7FEE">
              <w:rPr>
                <w:rStyle w:val="Hyperlink"/>
                <w:noProof/>
              </w:rPr>
              <w:t>3.5.2</w:t>
            </w:r>
            <w:r>
              <w:rPr>
                <w:rFonts w:asciiTheme="minorHAnsi" w:eastAsiaTheme="minorEastAsia" w:hAnsiTheme="minorHAnsi" w:cstheme="minorBidi"/>
                <w:noProof/>
                <w:kern w:val="2"/>
                <w:sz w:val="24"/>
                <w:szCs w:val="24"/>
                <w:lang w:val="en-GB" w:eastAsia="en-GB"/>
                <w14:ligatures w14:val="standardContextual"/>
              </w:rPr>
              <w:tab/>
            </w:r>
            <w:r w:rsidRPr="001C7FEE">
              <w:rPr>
                <w:rStyle w:val="Hyperlink"/>
                <w:noProof/>
              </w:rPr>
              <w:t>EEG</w:t>
            </w:r>
            <w:r>
              <w:rPr>
                <w:noProof/>
                <w:webHidden/>
              </w:rPr>
              <w:tab/>
            </w:r>
            <w:r>
              <w:rPr>
                <w:noProof/>
                <w:webHidden/>
              </w:rPr>
              <w:fldChar w:fldCharType="begin"/>
            </w:r>
            <w:r>
              <w:rPr>
                <w:noProof/>
                <w:webHidden/>
              </w:rPr>
              <w:instrText xml:space="preserve"> PAGEREF _Toc207823484 \h </w:instrText>
            </w:r>
            <w:r>
              <w:rPr>
                <w:noProof/>
                <w:webHidden/>
              </w:rPr>
            </w:r>
            <w:r>
              <w:rPr>
                <w:noProof/>
                <w:webHidden/>
              </w:rPr>
              <w:fldChar w:fldCharType="separate"/>
            </w:r>
            <w:r w:rsidR="00146E7C">
              <w:rPr>
                <w:noProof/>
                <w:webHidden/>
              </w:rPr>
              <w:t>36</w:t>
            </w:r>
            <w:r>
              <w:rPr>
                <w:noProof/>
                <w:webHidden/>
              </w:rPr>
              <w:fldChar w:fldCharType="end"/>
            </w:r>
          </w:hyperlink>
        </w:p>
        <w:p w14:paraId="08B6DBC1" w14:textId="4049459B" w:rsidR="00F6456E" w:rsidRDefault="00F6456E">
          <w:pPr>
            <w:pStyle w:val="TOC2"/>
            <w:rPr>
              <w:rFonts w:asciiTheme="minorHAnsi" w:eastAsiaTheme="minorEastAsia" w:hAnsiTheme="minorHAnsi" w:cstheme="minorBidi"/>
              <w:iCs w:val="0"/>
              <w:noProof/>
              <w:kern w:val="2"/>
              <w:sz w:val="24"/>
              <w:szCs w:val="24"/>
              <w:lang w:val="en-GB" w:eastAsia="en-GB"/>
              <w14:ligatures w14:val="standardContextual"/>
            </w:rPr>
          </w:pPr>
          <w:hyperlink w:anchor="_Toc207823485" w:history="1">
            <w:r w:rsidRPr="001C7FEE">
              <w:rPr>
                <w:rStyle w:val="Hyperlink"/>
                <w:noProof/>
              </w:rPr>
              <w:t>3.6</w:t>
            </w:r>
            <w:r>
              <w:rPr>
                <w:rFonts w:asciiTheme="minorHAnsi" w:eastAsiaTheme="minorEastAsia" w:hAnsiTheme="minorHAnsi" w:cstheme="minorBidi"/>
                <w:iCs w:val="0"/>
                <w:noProof/>
                <w:kern w:val="2"/>
                <w:sz w:val="24"/>
                <w:szCs w:val="24"/>
                <w:lang w:val="en-GB" w:eastAsia="en-GB"/>
                <w14:ligatures w14:val="standardContextual"/>
              </w:rPr>
              <w:tab/>
            </w:r>
            <w:r w:rsidRPr="001C7FEE">
              <w:rPr>
                <w:rStyle w:val="Hyperlink"/>
                <w:noProof/>
              </w:rPr>
              <w:t>Results Paper III</w:t>
            </w:r>
            <w:r>
              <w:rPr>
                <w:noProof/>
                <w:webHidden/>
              </w:rPr>
              <w:tab/>
            </w:r>
            <w:r>
              <w:rPr>
                <w:noProof/>
                <w:webHidden/>
              </w:rPr>
              <w:fldChar w:fldCharType="begin"/>
            </w:r>
            <w:r>
              <w:rPr>
                <w:noProof/>
                <w:webHidden/>
              </w:rPr>
              <w:instrText xml:space="preserve"> PAGEREF _Toc207823485 \h </w:instrText>
            </w:r>
            <w:r>
              <w:rPr>
                <w:noProof/>
                <w:webHidden/>
              </w:rPr>
            </w:r>
            <w:r>
              <w:rPr>
                <w:noProof/>
                <w:webHidden/>
              </w:rPr>
              <w:fldChar w:fldCharType="separate"/>
            </w:r>
            <w:r w:rsidR="00146E7C">
              <w:rPr>
                <w:noProof/>
                <w:webHidden/>
              </w:rPr>
              <w:t>38</w:t>
            </w:r>
            <w:r>
              <w:rPr>
                <w:noProof/>
                <w:webHidden/>
              </w:rPr>
              <w:fldChar w:fldCharType="end"/>
            </w:r>
          </w:hyperlink>
        </w:p>
        <w:p w14:paraId="6A192BD0" w14:textId="5D98603E" w:rsidR="00F6456E" w:rsidRDefault="00F6456E">
          <w:pPr>
            <w:pStyle w:val="TOC3"/>
            <w:rPr>
              <w:rFonts w:asciiTheme="minorHAnsi" w:eastAsiaTheme="minorEastAsia" w:hAnsiTheme="minorHAnsi" w:cstheme="minorBidi"/>
              <w:noProof/>
              <w:kern w:val="2"/>
              <w:sz w:val="24"/>
              <w:szCs w:val="24"/>
              <w:lang w:val="en-GB" w:eastAsia="en-GB"/>
              <w14:ligatures w14:val="standardContextual"/>
            </w:rPr>
          </w:pPr>
          <w:hyperlink w:anchor="_Toc207823486" w:history="1">
            <w:r w:rsidRPr="001C7FEE">
              <w:rPr>
                <w:rStyle w:val="Hyperlink"/>
                <w:noProof/>
              </w:rPr>
              <w:t>3.6.1</w:t>
            </w:r>
            <w:r>
              <w:rPr>
                <w:rFonts w:asciiTheme="minorHAnsi" w:eastAsiaTheme="minorEastAsia" w:hAnsiTheme="minorHAnsi" w:cstheme="minorBidi"/>
                <w:noProof/>
                <w:kern w:val="2"/>
                <w:sz w:val="24"/>
                <w:szCs w:val="24"/>
                <w:lang w:val="en-GB" w:eastAsia="en-GB"/>
                <w14:ligatures w14:val="standardContextual"/>
              </w:rPr>
              <w:tab/>
            </w:r>
            <w:r w:rsidRPr="001C7FEE">
              <w:rPr>
                <w:rStyle w:val="Hyperlink"/>
                <w:noProof/>
              </w:rPr>
              <w:t>Single object task</w:t>
            </w:r>
            <w:r>
              <w:rPr>
                <w:noProof/>
                <w:webHidden/>
              </w:rPr>
              <w:tab/>
            </w:r>
            <w:r>
              <w:rPr>
                <w:noProof/>
                <w:webHidden/>
              </w:rPr>
              <w:fldChar w:fldCharType="begin"/>
            </w:r>
            <w:r>
              <w:rPr>
                <w:noProof/>
                <w:webHidden/>
              </w:rPr>
              <w:instrText xml:space="preserve"> PAGEREF _Toc207823486 \h </w:instrText>
            </w:r>
            <w:r>
              <w:rPr>
                <w:noProof/>
                <w:webHidden/>
              </w:rPr>
            </w:r>
            <w:r>
              <w:rPr>
                <w:noProof/>
                <w:webHidden/>
              </w:rPr>
              <w:fldChar w:fldCharType="separate"/>
            </w:r>
            <w:r w:rsidR="00146E7C">
              <w:rPr>
                <w:noProof/>
                <w:webHidden/>
              </w:rPr>
              <w:t>38</w:t>
            </w:r>
            <w:r>
              <w:rPr>
                <w:noProof/>
                <w:webHidden/>
              </w:rPr>
              <w:fldChar w:fldCharType="end"/>
            </w:r>
          </w:hyperlink>
        </w:p>
        <w:p w14:paraId="62B2CD50" w14:textId="5B6522E4" w:rsidR="00F6456E" w:rsidRDefault="00F6456E">
          <w:pPr>
            <w:pStyle w:val="TOC3"/>
            <w:rPr>
              <w:rFonts w:asciiTheme="minorHAnsi" w:eastAsiaTheme="minorEastAsia" w:hAnsiTheme="minorHAnsi" w:cstheme="minorBidi"/>
              <w:noProof/>
              <w:kern w:val="2"/>
              <w:sz w:val="24"/>
              <w:szCs w:val="24"/>
              <w:lang w:val="en-GB" w:eastAsia="en-GB"/>
              <w14:ligatures w14:val="standardContextual"/>
            </w:rPr>
          </w:pPr>
          <w:hyperlink w:anchor="_Toc207823487" w:history="1">
            <w:r w:rsidRPr="001C7FEE">
              <w:rPr>
                <w:rStyle w:val="Hyperlink"/>
                <w:noProof/>
              </w:rPr>
              <w:t>3.6.2</w:t>
            </w:r>
            <w:r>
              <w:rPr>
                <w:rFonts w:asciiTheme="minorHAnsi" w:eastAsiaTheme="minorEastAsia" w:hAnsiTheme="minorHAnsi" w:cstheme="minorBidi"/>
                <w:noProof/>
                <w:kern w:val="2"/>
                <w:sz w:val="24"/>
                <w:szCs w:val="24"/>
                <w:lang w:val="en-GB" w:eastAsia="en-GB"/>
                <w14:ligatures w14:val="standardContextual"/>
              </w:rPr>
              <w:tab/>
            </w:r>
            <w:r w:rsidRPr="001C7FEE">
              <w:rPr>
                <w:rStyle w:val="Hyperlink"/>
                <w:noProof/>
              </w:rPr>
              <w:t>Ensemble task</w:t>
            </w:r>
            <w:r>
              <w:rPr>
                <w:noProof/>
                <w:webHidden/>
              </w:rPr>
              <w:tab/>
            </w:r>
            <w:r>
              <w:rPr>
                <w:noProof/>
                <w:webHidden/>
              </w:rPr>
              <w:fldChar w:fldCharType="begin"/>
            </w:r>
            <w:r>
              <w:rPr>
                <w:noProof/>
                <w:webHidden/>
              </w:rPr>
              <w:instrText xml:space="preserve"> PAGEREF _Toc207823487 \h </w:instrText>
            </w:r>
            <w:r>
              <w:rPr>
                <w:noProof/>
                <w:webHidden/>
              </w:rPr>
            </w:r>
            <w:r>
              <w:rPr>
                <w:noProof/>
                <w:webHidden/>
              </w:rPr>
              <w:fldChar w:fldCharType="separate"/>
            </w:r>
            <w:r w:rsidR="00146E7C">
              <w:rPr>
                <w:noProof/>
                <w:webHidden/>
              </w:rPr>
              <w:t>38</w:t>
            </w:r>
            <w:r>
              <w:rPr>
                <w:noProof/>
                <w:webHidden/>
              </w:rPr>
              <w:fldChar w:fldCharType="end"/>
            </w:r>
          </w:hyperlink>
        </w:p>
        <w:p w14:paraId="007B4E7B" w14:textId="404078B3" w:rsidR="00F6456E" w:rsidRDefault="00F6456E">
          <w:pPr>
            <w:pStyle w:val="TOC1"/>
            <w:rPr>
              <w:rFonts w:asciiTheme="minorHAnsi" w:eastAsiaTheme="minorEastAsia" w:hAnsiTheme="minorHAnsi" w:cstheme="minorBidi"/>
              <w:b w:val="0"/>
              <w:bCs w:val="0"/>
              <w:noProof/>
              <w:kern w:val="2"/>
              <w:sz w:val="24"/>
              <w:szCs w:val="24"/>
              <w:lang w:val="en-GB" w:eastAsia="en-GB"/>
              <w14:ligatures w14:val="standardContextual"/>
            </w:rPr>
          </w:pPr>
          <w:hyperlink w:anchor="_Toc207823488" w:history="1">
            <w:r w:rsidRPr="001C7FEE">
              <w:rPr>
                <w:rStyle w:val="Hyperlink"/>
                <w:noProof/>
              </w:rPr>
              <w:t>4</w:t>
            </w:r>
            <w:r>
              <w:rPr>
                <w:rFonts w:asciiTheme="minorHAnsi" w:eastAsiaTheme="minorEastAsia" w:hAnsiTheme="minorHAnsi" w:cstheme="minorBidi"/>
                <w:b w:val="0"/>
                <w:bCs w:val="0"/>
                <w:noProof/>
                <w:kern w:val="2"/>
                <w:sz w:val="24"/>
                <w:szCs w:val="24"/>
                <w:lang w:val="en-GB" w:eastAsia="en-GB"/>
                <w14:ligatures w14:val="standardContextual"/>
              </w:rPr>
              <w:tab/>
            </w:r>
            <w:r w:rsidRPr="001C7FEE">
              <w:rPr>
                <w:rStyle w:val="Hyperlink"/>
                <w:noProof/>
              </w:rPr>
              <w:t>Discussion</w:t>
            </w:r>
            <w:r>
              <w:rPr>
                <w:noProof/>
                <w:webHidden/>
              </w:rPr>
              <w:tab/>
            </w:r>
            <w:r>
              <w:rPr>
                <w:noProof/>
                <w:webHidden/>
              </w:rPr>
              <w:fldChar w:fldCharType="begin"/>
            </w:r>
            <w:r>
              <w:rPr>
                <w:noProof/>
                <w:webHidden/>
              </w:rPr>
              <w:instrText xml:space="preserve"> PAGEREF _Toc207823488 \h </w:instrText>
            </w:r>
            <w:r>
              <w:rPr>
                <w:noProof/>
                <w:webHidden/>
              </w:rPr>
            </w:r>
            <w:r>
              <w:rPr>
                <w:noProof/>
                <w:webHidden/>
              </w:rPr>
              <w:fldChar w:fldCharType="separate"/>
            </w:r>
            <w:r w:rsidR="00146E7C">
              <w:rPr>
                <w:noProof/>
                <w:webHidden/>
              </w:rPr>
              <w:t>41</w:t>
            </w:r>
            <w:r>
              <w:rPr>
                <w:noProof/>
                <w:webHidden/>
              </w:rPr>
              <w:fldChar w:fldCharType="end"/>
            </w:r>
          </w:hyperlink>
        </w:p>
        <w:p w14:paraId="157E850D" w14:textId="6DD77B85" w:rsidR="00F6456E" w:rsidRDefault="00F6456E">
          <w:pPr>
            <w:pStyle w:val="TOC1"/>
            <w:rPr>
              <w:rFonts w:asciiTheme="minorHAnsi" w:eastAsiaTheme="minorEastAsia" w:hAnsiTheme="minorHAnsi" w:cstheme="minorBidi"/>
              <w:b w:val="0"/>
              <w:bCs w:val="0"/>
              <w:noProof/>
              <w:kern w:val="2"/>
              <w:sz w:val="24"/>
              <w:szCs w:val="24"/>
              <w:lang w:val="en-GB" w:eastAsia="en-GB"/>
              <w14:ligatures w14:val="standardContextual"/>
            </w:rPr>
          </w:pPr>
          <w:hyperlink w:anchor="_Toc207823489" w:history="1">
            <w:r w:rsidRPr="001C7FEE">
              <w:rPr>
                <w:rStyle w:val="Hyperlink"/>
                <w:noProof/>
              </w:rPr>
              <w:t>5</w:t>
            </w:r>
            <w:r>
              <w:rPr>
                <w:rFonts w:asciiTheme="minorHAnsi" w:eastAsiaTheme="minorEastAsia" w:hAnsiTheme="minorHAnsi" w:cstheme="minorBidi"/>
                <w:b w:val="0"/>
                <w:bCs w:val="0"/>
                <w:noProof/>
                <w:kern w:val="2"/>
                <w:sz w:val="24"/>
                <w:szCs w:val="24"/>
                <w:lang w:val="en-GB" w:eastAsia="en-GB"/>
                <w14:ligatures w14:val="standardContextual"/>
              </w:rPr>
              <w:tab/>
            </w:r>
            <w:r w:rsidRPr="001C7FEE">
              <w:rPr>
                <w:rStyle w:val="Hyperlink"/>
                <w:noProof/>
              </w:rPr>
              <w:t>Conclusions</w:t>
            </w:r>
            <w:r>
              <w:rPr>
                <w:noProof/>
                <w:webHidden/>
              </w:rPr>
              <w:tab/>
            </w:r>
            <w:r>
              <w:rPr>
                <w:noProof/>
                <w:webHidden/>
              </w:rPr>
              <w:fldChar w:fldCharType="begin"/>
            </w:r>
            <w:r>
              <w:rPr>
                <w:noProof/>
                <w:webHidden/>
              </w:rPr>
              <w:instrText xml:space="preserve"> PAGEREF _Toc207823489 \h </w:instrText>
            </w:r>
            <w:r>
              <w:rPr>
                <w:noProof/>
                <w:webHidden/>
              </w:rPr>
            </w:r>
            <w:r>
              <w:rPr>
                <w:noProof/>
                <w:webHidden/>
              </w:rPr>
              <w:fldChar w:fldCharType="separate"/>
            </w:r>
            <w:r w:rsidR="00146E7C">
              <w:rPr>
                <w:noProof/>
                <w:webHidden/>
              </w:rPr>
              <w:t>47</w:t>
            </w:r>
            <w:r>
              <w:rPr>
                <w:noProof/>
                <w:webHidden/>
              </w:rPr>
              <w:fldChar w:fldCharType="end"/>
            </w:r>
          </w:hyperlink>
        </w:p>
        <w:p w14:paraId="31C2F853" w14:textId="6E3F58F7" w:rsidR="00F6456E" w:rsidRDefault="00F6456E">
          <w:pPr>
            <w:pStyle w:val="TOC1"/>
            <w:rPr>
              <w:rFonts w:asciiTheme="minorHAnsi" w:eastAsiaTheme="minorEastAsia" w:hAnsiTheme="minorHAnsi" w:cstheme="minorBidi"/>
              <w:b w:val="0"/>
              <w:bCs w:val="0"/>
              <w:noProof/>
              <w:kern w:val="2"/>
              <w:sz w:val="24"/>
              <w:szCs w:val="24"/>
              <w:lang w:val="en-GB" w:eastAsia="en-GB"/>
              <w14:ligatures w14:val="standardContextual"/>
            </w:rPr>
          </w:pPr>
          <w:hyperlink w:anchor="_Toc207823490" w:history="1">
            <w:r w:rsidRPr="001C7FEE">
              <w:rPr>
                <w:rStyle w:val="Hyperlink"/>
                <w:noProof/>
              </w:rPr>
              <w:t>References</w:t>
            </w:r>
            <w:r>
              <w:rPr>
                <w:noProof/>
                <w:webHidden/>
              </w:rPr>
              <w:tab/>
            </w:r>
            <w:r>
              <w:rPr>
                <w:noProof/>
                <w:webHidden/>
              </w:rPr>
              <w:fldChar w:fldCharType="begin"/>
            </w:r>
            <w:r>
              <w:rPr>
                <w:noProof/>
                <w:webHidden/>
              </w:rPr>
              <w:instrText xml:space="preserve"> PAGEREF _Toc207823490 \h </w:instrText>
            </w:r>
            <w:r>
              <w:rPr>
                <w:noProof/>
                <w:webHidden/>
              </w:rPr>
            </w:r>
            <w:r>
              <w:rPr>
                <w:noProof/>
                <w:webHidden/>
              </w:rPr>
              <w:fldChar w:fldCharType="separate"/>
            </w:r>
            <w:r w:rsidR="00146E7C">
              <w:rPr>
                <w:noProof/>
                <w:webHidden/>
              </w:rPr>
              <w:t>49</w:t>
            </w:r>
            <w:r>
              <w:rPr>
                <w:noProof/>
                <w:webHidden/>
              </w:rPr>
              <w:fldChar w:fldCharType="end"/>
            </w:r>
          </w:hyperlink>
        </w:p>
        <w:p w14:paraId="1FBD5AC3" w14:textId="639BDBEA" w:rsidR="00F6456E" w:rsidRDefault="00F6456E">
          <w:pPr>
            <w:pStyle w:val="TOC1"/>
            <w:rPr>
              <w:rFonts w:asciiTheme="minorHAnsi" w:eastAsiaTheme="minorEastAsia" w:hAnsiTheme="minorHAnsi" w:cstheme="minorBidi"/>
              <w:b w:val="0"/>
              <w:bCs w:val="0"/>
              <w:noProof/>
              <w:kern w:val="2"/>
              <w:sz w:val="24"/>
              <w:szCs w:val="24"/>
              <w:lang w:val="en-GB" w:eastAsia="en-GB"/>
              <w14:ligatures w14:val="standardContextual"/>
            </w:rPr>
          </w:pPr>
          <w:hyperlink w:anchor="_Toc207823491" w:history="1">
            <w:r w:rsidRPr="001C7FEE">
              <w:rPr>
                <w:rStyle w:val="Hyperlink"/>
                <w:noProof/>
              </w:rPr>
              <w:t>Original Publications</w:t>
            </w:r>
            <w:r>
              <w:rPr>
                <w:noProof/>
                <w:webHidden/>
              </w:rPr>
              <w:tab/>
            </w:r>
            <w:r>
              <w:rPr>
                <w:noProof/>
                <w:webHidden/>
              </w:rPr>
              <w:fldChar w:fldCharType="begin"/>
            </w:r>
            <w:r>
              <w:rPr>
                <w:noProof/>
                <w:webHidden/>
              </w:rPr>
              <w:instrText xml:space="preserve"> PAGEREF _Toc207823491 \h </w:instrText>
            </w:r>
            <w:r>
              <w:rPr>
                <w:noProof/>
                <w:webHidden/>
              </w:rPr>
            </w:r>
            <w:r>
              <w:rPr>
                <w:noProof/>
                <w:webHidden/>
              </w:rPr>
              <w:fldChar w:fldCharType="separate"/>
            </w:r>
            <w:r w:rsidR="00146E7C">
              <w:rPr>
                <w:noProof/>
                <w:webHidden/>
              </w:rPr>
              <w:t>67</w:t>
            </w:r>
            <w:r>
              <w:rPr>
                <w:noProof/>
                <w:webHidden/>
              </w:rPr>
              <w:fldChar w:fldCharType="end"/>
            </w:r>
          </w:hyperlink>
        </w:p>
        <w:p w14:paraId="3E4FBB6D" w14:textId="47C338F0" w:rsidR="00F6456E" w:rsidRDefault="00F6456E">
          <w:pPr>
            <w:pStyle w:val="TOC1"/>
            <w:rPr>
              <w:rFonts w:asciiTheme="minorHAnsi" w:eastAsiaTheme="minorEastAsia" w:hAnsiTheme="minorHAnsi" w:cstheme="minorBidi"/>
              <w:b w:val="0"/>
              <w:bCs w:val="0"/>
              <w:noProof/>
              <w:kern w:val="2"/>
              <w:sz w:val="24"/>
              <w:szCs w:val="24"/>
              <w:lang w:val="en-GB" w:eastAsia="en-GB"/>
              <w14:ligatures w14:val="standardContextual"/>
            </w:rPr>
          </w:pPr>
          <w:hyperlink w:anchor="_Toc207823492" w:history="1">
            <w:r w:rsidRPr="001C7FEE">
              <w:rPr>
                <w:rStyle w:val="Hyperlink"/>
                <w:noProof/>
              </w:rPr>
              <w:t>Paper I</w:t>
            </w:r>
            <w:r>
              <w:rPr>
                <w:noProof/>
                <w:webHidden/>
              </w:rPr>
              <w:tab/>
            </w:r>
            <w:r>
              <w:rPr>
                <w:noProof/>
                <w:webHidden/>
              </w:rPr>
              <w:fldChar w:fldCharType="begin"/>
            </w:r>
            <w:r>
              <w:rPr>
                <w:noProof/>
                <w:webHidden/>
              </w:rPr>
              <w:instrText xml:space="preserve"> PAGEREF _Toc207823492 \h </w:instrText>
            </w:r>
            <w:r>
              <w:rPr>
                <w:noProof/>
                <w:webHidden/>
              </w:rPr>
            </w:r>
            <w:r>
              <w:rPr>
                <w:noProof/>
                <w:webHidden/>
              </w:rPr>
              <w:fldChar w:fldCharType="separate"/>
            </w:r>
            <w:r w:rsidR="00146E7C">
              <w:rPr>
                <w:noProof/>
                <w:webHidden/>
              </w:rPr>
              <w:t>69</w:t>
            </w:r>
            <w:r>
              <w:rPr>
                <w:noProof/>
                <w:webHidden/>
              </w:rPr>
              <w:fldChar w:fldCharType="end"/>
            </w:r>
          </w:hyperlink>
        </w:p>
        <w:p w14:paraId="13D618DC" w14:textId="7B5D83FD" w:rsidR="00F6456E" w:rsidRDefault="00F6456E">
          <w:pPr>
            <w:pStyle w:val="TOC1"/>
            <w:rPr>
              <w:rFonts w:asciiTheme="minorHAnsi" w:eastAsiaTheme="minorEastAsia" w:hAnsiTheme="minorHAnsi" w:cstheme="minorBidi"/>
              <w:b w:val="0"/>
              <w:bCs w:val="0"/>
              <w:noProof/>
              <w:kern w:val="2"/>
              <w:sz w:val="24"/>
              <w:szCs w:val="24"/>
              <w:lang w:val="en-GB" w:eastAsia="en-GB"/>
              <w14:ligatures w14:val="standardContextual"/>
            </w:rPr>
          </w:pPr>
          <w:hyperlink w:anchor="_Toc207823493" w:history="1">
            <w:r w:rsidRPr="001C7FEE">
              <w:rPr>
                <w:rStyle w:val="Hyperlink"/>
                <w:noProof/>
              </w:rPr>
              <w:t>Paper II</w:t>
            </w:r>
            <w:r>
              <w:rPr>
                <w:noProof/>
                <w:webHidden/>
              </w:rPr>
              <w:tab/>
            </w:r>
            <w:r>
              <w:rPr>
                <w:noProof/>
                <w:webHidden/>
              </w:rPr>
              <w:fldChar w:fldCharType="begin"/>
            </w:r>
            <w:r>
              <w:rPr>
                <w:noProof/>
                <w:webHidden/>
              </w:rPr>
              <w:instrText xml:space="preserve"> PAGEREF _Toc207823493 \h </w:instrText>
            </w:r>
            <w:r>
              <w:rPr>
                <w:noProof/>
                <w:webHidden/>
              </w:rPr>
            </w:r>
            <w:r>
              <w:rPr>
                <w:noProof/>
                <w:webHidden/>
              </w:rPr>
              <w:fldChar w:fldCharType="separate"/>
            </w:r>
            <w:r w:rsidR="00146E7C">
              <w:rPr>
                <w:noProof/>
                <w:webHidden/>
              </w:rPr>
              <w:t>100</w:t>
            </w:r>
            <w:r>
              <w:rPr>
                <w:noProof/>
                <w:webHidden/>
              </w:rPr>
              <w:fldChar w:fldCharType="end"/>
            </w:r>
          </w:hyperlink>
        </w:p>
        <w:p w14:paraId="17845A09" w14:textId="2C529F99" w:rsidR="00F6456E" w:rsidRDefault="00F6456E">
          <w:pPr>
            <w:pStyle w:val="TOC1"/>
            <w:rPr>
              <w:rFonts w:asciiTheme="minorHAnsi" w:eastAsiaTheme="minorEastAsia" w:hAnsiTheme="minorHAnsi" w:cstheme="minorBidi"/>
              <w:b w:val="0"/>
              <w:bCs w:val="0"/>
              <w:noProof/>
              <w:kern w:val="2"/>
              <w:sz w:val="24"/>
              <w:szCs w:val="24"/>
              <w:lang w:val="en-GB" w:eastAsia="en-GB"/>
              <w14:ligatures w14:val="standardContextual"/>
            </w:rPr>
          </w:pPr>
          <w:hyperlink w:anchor="_Toc207823494" w:history="1">
            <w:r w:rsidRPr="001C7FEE">
              <w:rPr>
                <w:rStyle w:val="Hyperlink"/>
                <w:noProof/>
              </w:rPr>
              <w:t>Paper III</w:t>
            </w:r>
            <w:r>
              <w:rPr>
                <w:noProof/>
                <w:webHidden/>
              </w:rPr>
              <w:tab/>
            </w:r>
            <w:r>
              <w:rPr>
                <w:noProof/>
                <w:webHidden/>
              </w:rPr>
              <w:fldChar w:fldCharType="begin"/>
            </w:r>
            <w:r>
              <w:rPr>
                <w:noProof/>
                <w:webHidden/>
              </w:rPr>
              <w:instrText xml:space="preserve"> PAGEREF _Toc207823494 \h </w:instrText>
            </w:r>
            <w:r>
              <w:rPr>
                <w:noProof/>
                <w:webHidden/>
              </w:rPr>
            </w:r>
            <w:r>
              <w:rPr>
                <w:noProof/>
                <w:webHidden/>
              </w:rPr>
              <w:fldChar w:fldCharType="separate"/>
            </w:r>
            <w:r w:rsidR="00146E7C">
              <w:rPr>
                <w:noProof/>
                <w:webHidden/>
              </w:rPr>
              <w:t>118</w:t>
            </w:r>
            <w:r>
              <w:rPr>
                <w:noProof/>
                <w:webHidden/>
              </w:rPr>
              <w:fldChar w:fldCharType="end"/>
            </w:r>
          </w:hyperlink>
        </w:p>
        <w:p w14:paraId="2D3729E5" w14:textId="4B7EC1E4" w:rsidR="00387901" w:rsidRPr="00D16F2B" w:rsidRDefault="00000000">
          <w:pPr>
            <w:pStyle w:val="TOC1"/>
            <w:rPr>
              <w:rFonts w:eastAsiaTheme="minorEastAsia" w:cstheme="minorBidi"/>
              <w:b w:val="0"/>
              <w:bCs w:val="0"/>
              <w:kern w:val="2"/>
              <w:sz w:val="24"/>
              <w:szCs w:val="24"/>
              <w:lang w:eastAsia="en-GB"/>
            </w:rPr>
          </w:pPr>
          <w:r w:rsidRPr="00D16F2B">
            <w:rPr>
              <w:rStyle w:val="IndexLink"/>
            </w:rPr>
            <w:fldChar w:fldCharType="end"/>
          </w:r>
        </w:p>
      </w:sdtContent>
    </w:sdt>
    <w:p w14:paraId="423BBBCC" w14:textId="77777777" w:rsidR="00387901" w:rsidRPr="00146E7C" w:rsidRDefault="00387901">
      <w:pPr>
        <w:pStyle w:val="TOC1"/>
        <w:rPr>
          <w:b w:val="0"/>
          <w:bCs w:val="0"/>
          <w:lang w:val="is-IS"/>
        </w:rPr>
        <w:sectPr w:rsidR="00387901" w:rsidRPr="00146E7C">
          <w:footerReference w:type="default" r:id="rId26"/>
          <w:footerReference w:type="first" r:id="rId27"/>
          <w:pgSz w:w="9978" w:h="14173"/>
          <w:pgMar w:top="1134" w:right="1134" w:bottom="1134" w:left="1418" w:header="0" w:footer="510" w:gutter="0"/>
          <w:pgNumType w:fmt="lowerRoman"/>
          <w:cols w:space="720"/>
          <w:formProt w:val="0"/>
          <w:docGrid w:linePitch="360" w:charSpace="8192"/>
        </w:sectPr>
      </w:pPr>
    </w:p>
    <w:p w14:paraId="08A045E6" w14:textId="77777777" w:rsidR="00387901" w:rsidRPr="00D16F2B" w:rsidRDefault="00000000">
      <w:pPr>
        <w:pStyle w:val="Heading1-nnmerabirtingar"/>
        <w:rPr>
          <w:lang w:val="en-US"/>
        </w:rPr>
      </w:pPr>
      <w:bookmarkStart w:id="8" w:name="_Toc108607629"/>
      <w:bookmarkStart w:id="9" w:name="_Toc207823441"/>
      <w:r w:rsidRPr="00D16F2B">
        <w:rPr>
          <w:lang w:val="en-US"/>
        </w:rPr>
        <w:lastRenderedPageBreak/>
        <w:t>List of Abbreviations</w:t>
      </w:r>
      <w:bookmarkEnd w:id="8"/>
      <w:bookmarkEnd w:id="9"/>
    </w:p>
    <w:p w14:paraId="07A6324B" w14:textId="77777777" w:rsidR="00387901" w:rsidRPr="00D16F2B" w:rsidRDefault="00387901">
      <w:pPr>
        <w:tabs>
          <w:tab w:val="left" w:pos="2268"/>
          <w:tab w:val="right" w:leader="dot" w:pos="9072"/>
        </w:tabs>
      </w:pPr>
    </w:p>
    <w:p w14:paraId="0DE42165" w14:textId="77777777" w:rsidR="00387901" w:rsidRPr="00D16F2B" w:rsidRDefault="00000000">
      <w:pPr>
        <w:tabs>
          <w:tab w:val="left" w:pos="2268"/>
          <w:tab w:val="right" w:leader="dot" w:pos="9072"/>
        </w:tabs>
      </w:pPr>
      <w:r w:rsidRPr="00D16F2B">
        <w:t>EEG – electroencephalography</w:t>
      </w:r>
    </w:p>
    <w:p w14:paraId="03E1D15F" w14:textId="77777777" w:rsidR="00387901" w:rsidRPr="00D16F2B" w:rsidRDefault="00000000">
      <w:pPr>
        <w:tabs>
          <w:tab w:val="left" w:pos="2268"/>
          <w:tab w:val="right" w:leader="dot" w:pos="9072"/>
        </w:tabs>
      </w:pPr>
      <w:r w:rsidRPr="00D16F2B">
        <w:t xml:space="preserve">EP – ensemble perception </w:t>
      </w:r>
    </w:p>
    <w:p w14:paraId="0929ED67" w14:textId="1C428C7B" w:rsidR="00387901" w:rsidRPr="00D16F2B" w:rsidRDefault="00000000">
      <w:pPr>
        <w:tabs>
          <w:tab w:val="left" w:pos="2268"/>
          <w:tab w:val="right" w:leader="dot" w:pos="9072"/>
        </w:tabs>
      </w:pPr>
      <w:r w:rsidRPr="00D16F2B">
        <w:t xml:space="preserve">RSVP – rapid </w:t>
      </w:r>
      <w:r w:rsidR="004F6CF0" w:rsidRPr="00D16F2B">
        <w:t xml:space="preserve">serial visual </w:t>
      </w:r>
      <w:r w:rsidRPr="00D16F2B">
        <w:t xml:space="preserve">presentation </w:t>
      </w:r>
    </w:p>
    <w:p w14:paraId="28852B43" w14:textId="71B1606D" w:rsidR="00387901" w:rsidRPr="00D16F2B" w:rsidRDefault="00000000">
      <w:pPr>
        <w:tabs>
          <w:tab w:val="left" w:pos="2268"/>
          <w:tab w:val="right" w:leader="dot" w:pos="9072"/>
        </w:tabs>
      </w:pPr>
      <w:r w:rsidRPr="00D16F2B">
        <w:t xml:space="preserve">MMN </w:t>
      </w:r>
      <w:r w:rsidR="009F2590" w:rsidRPr="00D16F2B">
        <w:t>–</w:t>
      </w:r>
      <w:r w:rsidRPr="00D16F2B">
        <w:t xml:space="preserve"> mismatch negativity</w:t>
      </w:r>
    </w:p>
    <w:p w14:paraId="51E82383" w14:textId="28215A6D" w:rsidR="0082264E" w:rsidRPr="00D16F2B" w:rsidRDefault="00000000">
      <w:pPr>
        <w:tabs>
          <w:tab w:val="left" w:pos="2268"/>
          <w:tab w:val="right" w:leader="dot" w:pos="9072"/>
        </w:tabs>
      </w:pPr>
      <w:proofErr w:type="spellStart"/>
      <w:r w:rsidRPr="00D16F2B">
        <w:t>vMMN</w:t>
      </w:r>
      <w:proofErr w:type="spellEnd"/>
      <w:r w:rsidRPr="00D16F2B">
        <w:t xml:space="preserve"> </w:t>
      </w:r>
      <w:r w:rsidR="009F2590" w:rsidRPr="00D16F2B">
        <w:t>–</w:t>
      </w:r>
      <w:r w:rsidRPr="00D16F2B">
        <w:t xml:space="preserve"> visual mismatch negativity</w:t>
      </w:r>
    </w:p>
    <w:p w14:paraId="0B73D0F3" w14:textId="0A5E868D" w:rsidR="00387901" w:rsidRPr="00D16F2B" w:rsidRDefault="00000000">
      <w:pPr>
        <w:tabs>
          <w:tab w:val="left" w:pos="2268"/>
          <w:tab w:val="right" w:leader="dot" w:pos="9072"/>
        </w:tabs>
      </w:pPr>
      <w:r w:rsidRPr="00D16F2B">
        <w:t xml:space="preserve">ERP </w:t>
      </w:r>
      <w:r w:rsidR="009F2590" w:rsidRPr="00D16F2B">
        <w:t>–</w:t>
      </w:r>
      <w:r w:rsidRPr="00D16F2B">
        <w:t xml:space="preserve"> event related potential</w:t>
      </w:r>
    </w:p>
    <w:p w14:paraId="7523C20E" w14:textId="445F556F" w:rsidR="00387901" w:rsidRPr="00D16F2B" w:rsidRDefault="00000000">
      <w:pPr>
        <w:tabs>
          <w:tab w:val="left" w:pos="2268"/>
          <w:tab w:val="right" w:leader="dot" w:pos="9072"/>
        </w:tabs>
      </w:pPr>
      <w:r w:rsidRPr="00D16F2B">
        <w:t xml:space="preserve">MVPA </w:t>
      </w:r>
      <w:r w:rsidR="009F2590" w:rsidRPr="00D16F2B">
        <w:t>–</w:t>
      </w:r>
      <w:r w:rsidRPr="00D16F2B">
        <w:t xml:space="preserve"> multivariate pattern analysis</w:t>
      </w:r>
    </w:p>
    <w:p w14:paraId="77D893BC" w14:textId="5200FCAA" w:rsidR="00387901" w:rsidRPr="00D16F2B" w:rsidRDefault="00000000">
      <w:pPr>
        <w:tabs>
          <w:tab w:val="left" w:pos="2268"/>
          <w:tab w:val="right" w:leader="dot" w:pos="9072"/>
        </w:tabs>
      </w:pPr>
      <w:r w:rsidRPr="00D16F2B">
        <w:t xml:space="preserve">ANOVA </w:t>
      </w:r>
      <w:r w:rsidR="009F2590" w:rsidRPr="00D16F2B">
        <w:t>–</w:t>
      </w:r>
      <w:r w:rsidRPr="00D16F2B">
        <w:t xml:space="preserve"> analysis of variance</w:t>
      </w:r>
    </w:p>
    <w:p w14:paraId="434255EA" w14:textId="77777777" w:rsidR="00F00CEE" w:rsidRPr="00D16F2B" w:rsidRDefault="00F00CEE" w:rsidP="00F00CEE">
      <w:pPr>
        <w:tabs>
          <w:tab w:val="left" w:pos="2268"/>
          <w:tab w:val="right" w:leader="dot" w:pos="9072"/>
        </w:tabs>
        <w:jc w:val="left"/>
      </w:pPr>
      <w:r w:rsidRPr="00D16F2B">
        <w:t>USN – unilateral spatial neglect</w:t>
      </w:r>
    </w:p>
    <w:p w14:paraId="09012927" w14:textId="00D3F185" w:rsidR="00F00CEE" w:rsidRPr="00D16F2B" w:rsidRDefault="00F00CEE" w:rsidP="00F00CEE">
      <w:pPr>
        <w:tabs>
          <w:tab w:val="left" w:pos="2268"/>
          <w:tab w:val="right" w:leader="dot" w:pos="9072"/>
        </w:tabs>
        <w:jc w:val="left"/>
        <w:sectPr w:rsidR="00F00CEE" w:rsidRPr="00D16F2B">
          <w:footerReference w:type="even" r:id="rId28"/>
          <w:footerReference w:type="default" r:id="rId29"/>
          <w:type w:val="oddPage"/>
          <w:pgSz w:w="9978" w:h="14173"/>
          <w:pgMar w:top="1134" w:right="1134" w:bottom="793" w:left="1418" w:header="0" w:footer="510" w:gutter="0"/>
          <w:pgNumType w:fmt="lowerRoman"/>
          <w:cols w:space="720"/>
          <w:formProt w:val="0"/>
          <w:docGrid w:linePitch="360" w:charSpace="8192"/>
        </w:sectPr>
      </w:pPr>
    </w:p>
    <w:p w14:paraId="0C9485B4" w14:textId="77777777" w:rsidR="00387901" w:rsidRPr="00D16F2B" w:rsidRDefault="00000000">
      <w:pPr>
        <w:pStyle w:val="Heading1-nnmerabirtingar"/>
        <w:spacing w:before="0"/>
        <w:rPr>
          <w:lang w:val="en-US"/>
        </w:rPr>
      </w:pPr>
      <w:bookmarkStart w:id="10" w:name="_Toc108607630"/>
      <w:bookmarkStart w:id="11" w:name="_Toc207823442"/>
      <w:r w:rsidRPr="00D16F2B">
        <w:rPr>
          <w:lang w:val="en-US"/>
        </w:rPr>
        <w:lastRenderedPageBreak/>
        <w:t>List of Figures</w:t>
      </w:r>
      <w:bookmarkEnd w:id="10"/>
      <w:bookmarkEnd w:id="11"/>
    </w:p>
    <w:p w14:paraId="38D9F746" w14:textId="77777777" w:rsidR="00387901" w:rsidRPr="00D16F2B" w:rsidRDefault="00000000">
      <w:pPr>
        <w:pStyle w:val="Normal-Fyrstalnaeftirkaflaskil"/>
        <w:rPr>
          <w:lang w:val="en-US"/>
        </w:rPr>
      </w:pPr>
      <w:r w:rsidRPr="00D16F2B">
        <w:rPr>
          <w:lang w:val="en-US"/>
        </w:rPr>
        <w:t>List a short title of all figures in the thesis.</w:t>
      </w:r>
    </w:p>
    <w:p w14:paraId="6DB4DE80" w14:textId="77777777" w:rsidR="007E56D3" w:rsidRPr="00D16F2B" w:rsidRDefault="007E56D3">
      <w:pPr>
        <w:pStyle w:val="TableofFigures"/>
      </w:pPr>
    </w:p>
    <w:p w14:paraId="5E6E68B9" w14:textId="63F21012" w:rsidR="001D1A95" w:rsidRDefault="00352209">
      <w:pPr>
        <w:pStyle w:val="TableofFigures"/>
        <w:rPr>
          <w:rFonts w:asciiTheme="minorHAnsi" w:eastAsiaTheme="minorEastAsia" w:hAnsiTheme="minorHAnsi" w:cstheme="minorBidi"/>
          <w:noProof/>
          <w:kern w:val="2"/>
          <w:sz w:val="24"/>
          <w:lang w:eastAsia="en-GB"/>
          <w14:ligatures w14:val="standardContextual"/>
        </w:rPr>
      </w:pPr>
      <w:r w:rsidRPr="00D16F2B">
        <w:fldChar w:fldCharType="begin"/>
      </w:r>
      <w:r w:rsidRPr="00D16F2B">
        <w:instrText xml:space="preserve"> TOC \h \z \c "Figure" </w:instrText>
      </w:r>
      <w:r w:rsidRPr="00D16F2B">
        <w:fldChar w:fldCharType="separate"/>
      </w:r>
      <w:hyperlink w:anchor="_Toc206165348" w:history="1">
        <w:r w:rsidR="001D1A95" w:rsidRPr="00374C6E">
          <w:rPr>
            <w:rStyle w:val="Hyperlink"/>
            <w:b/>
            <w:bCs/>
            <w:noProof/>
          </w:rPr>
          <w:t>Figure 1:</w:t>
        </w:r>
        <w:r w:rsidR="001D1A95" w:rsidRPr="00374C6E">
          <w:rPr>
            <w:rStyle w:val="Hyperlink"/>
            <w:noProof/>
          </w:rPr>
          <w:t xml:space="preserve"> Typical paradigms used to probe ensemble perception.</w:t>
        </w:r>
        <w:r w:rsidR="001D1A95">
          <w:rPr>
            <w:noProof/>
            <w:webHidden/>
          </w:rPr>
          <w:tab/>
        </w:r>
        <w:r w:rsidR="001D1A95">
          <w:rPr>
            <w:noProof/>
            <w:webHidden/>
          </w:rPr>
          <w:fldChar w:fldCharType="begin"/>
        </w:r>
        <w:r w:rsidR="001D1A95">
          <w:rPr>
            <w:noProof/>
            <w:webHidden/>
          </w:rPr>
          <w:instrText xml:space="preserve"> PAGEREF _Toc206165348 \h </w:instrText>
        </w:r>
        <w:r w:rsidR="001D1A95">
          <w:rPr>
            <w:noProof/>
            <w:webHidden/>
          </w:rPr>
        </w:r>
        <w:r w:rsidR="001D1A95">
          <w:rPr>
            <w:noProof/>
            <w:webHidden/>
          </w:rPr>
          <w:fldChar w:fldCharType="separate"/>
        </w:r>
        <w:r w:rsidR="00146E7C">
          <w:rPr>
            <w:noProof/>
            <w:webHidden/>
          </w:rPr>
          <w:t>3</w:t>
        </w:r>
        <w:r w:rsidR="001D1A95">
          <w:rPr>
            <w:noProof/>
            <w:webHidden/>
          </w:rPr>
          <w:fldChar w:fldCharType="end"/>
        </w:r>
      </w:hyperlink>
    </w:p>
    <w:p w14:paraId="4CB468FB" w14:textId="5E08BFAB" w:rsidR="001D1A95" w:rsidRDefault="001D1A95">
      <w:pPr>
        <w:pStyle w:val="TableofFigures"/>
        <w:rPr>
          <w:rFonts w:asciiTheme="minorHAnsi" w:eastAsiaTheme="minorEastAsia" w:hAnsiTheme="minorHAnsi" w:cstheme="minorBidi"/>
          <w:noProof/>
          <w:kern w:val="2"/>
          <w:sz w:val="24"/>
          <w:lang w:eastAsia="en-GB"/>
          <w14:ligatures w14:val="standardContextual"/>
        </w:rPr>
      </w:pPr>
      <w:hyperlink w:anchor="_Toc206165349" w:history="1">
        <w:r w:rsidRPr="00374C6E">
          <w:rPr>
            <w:rStyle w:val="Hyperlink"/>
            <w:b/>
            <w:bCs/>
            <w:noProof/>
          </w:rPr>
          <w:t>Figure 2</w:t>
        </w:r>
        <w:r w:rsidRPr="00374C6E">
          <w:rPr>
            <w:rStyle w:val="Hyperlink"/>
            <w:noProof/>
          </w:rPr>
          <w:t>: Typical vMMN elicitation paradigm.</w:t>
        </w:r>
        <w:r>
          <w:rPr>
            <w:noProof/>
            <w:webHidden/>
          </w:rPr>
          <w:tab/>
        </w:r>
        <w:r>
          <w:rPr>
            <w:noProof/>
            <w:webHidden/>
          </w:rPr>
          <w:fldChar w:fldCharType="begin"/>
        </w:r>
        <w:r>
          <w:rPr>
            <w:noProof/>
            <w:webHidden/>
          </w:rPr>
          <w:instrText xml:space="preserve"> PAGEREF _Toc206165349 \h </w:instrText>
        </w:r>
        <w:r>
          <w:rPr>
            <w:noProof/>
            <w:webHidden/>
          </w:rPr>
        </w:r>
        <w:r>
          <w:rPr>
            <w:noProof/>
            <w:webHidden/>
          </w:rPr>
          <w:fldChar w:fldCharType="separate"/>
        </w:r>
        <w:r w:rsidR="00146E7C">
          <w:rPr>
            <w:noProof/>
            <w:webHidden/>
          </w:rPr>
          <w:t>12</w:t>
        </w:r>
        <w:r>
          <w:rPr>
            <w:noProof/>
            <w:webHidden/>
          </w:rPr>
          <w:fldChar w:fldCharType="end"/>
        </w:r>
      </w:hyperlink>
    </w:p>
    <w:p w14:paraId="402C54FA" w14:textId="78DA5CD9" w:rsidR="001D1A95" w:rsidRDefault="001D1A95">
      <w:pPr>
        <w:pStyle w:val="TableofFigures"/>
        <w:rPr>
          <w:rFonts w:asciiTheme="minorHAnsi" w:eastAsiaTheme="minorEastAsia" w:hAnsiTheme="minorHAnsi" w:cstheme="minorBidi"/>
          <w:noProof/>
          <w:kern w:val="2"/>
          <w:sz w:val="24"/>
          <w:lang w:eastAsia="en-GB"/>
          <w14:ligatures w14:val="standardContextual"/>
        </w:rPr>
      </w:pPr>
      <w:hyperlink w:anchor="_Toc206165350" w:history="1">
        <w:r w:rsidRPr="00374C6E">
          <w:rPr>
            <w:rStyle w:val="Hyperlink"/>
            <w:b/>
            <w:bCs/>
            <w:noProof/>
          </w:rPr>
          <w:t>Figure 3:</w:t>
        </w:r>
        <w:r w:rsidRPr="00374C6E">
          <w:rPr>
            <w:rStyle w:val="Hyperlink"/>
            <w:noProof/>
          </w:rPr>
          <w:t xml:space="preserve"> Paper I, stimuli examples</w:t>
        </w:r>
        <w:r>
          <w:rPr>
            <w:noProof/>
            <w:webHidden/>
          </w:rPr>
          <w:tab/>
        </w:r>
        <w:r>
          <w:rPr>
            <w:noProof/>
            <w:webHidden/>
          </w:rPr>
          <w:fldChar w:fldCharType="begin"/>
        </w:r>
        <w:r>
          <w:rPr>
            <w:noProof/>
            <w:webHidden/>
          </w:rPr>
          <w:instrText xml:space="preserve"> PAGEREF _Toc206165350 \h </w:instrText>
        </w:r>
        <w:r>
          <w:rPr>
            <w:noProof/>
            <w:webHidden/>
          </w:rPr>
        </w:r>
        <w:r>
          <w:rPr>
            <w:noProof/>
            <w:webHidden/>
          </w:rPr>
          <w:fldChar w:fldCharType="separate"/>
        </w:r>
        <w:r w:rsidR="00146E7C">
          <w:rPr>
            <w:noProof/>
            <w:webHidden/>
          </w:rPr>
          <w:t>18</w:t>
        </w:r>
        <w:r>
          <w:rPr>
            <w:noProof/>
            <w:webHidden/>
          </w:rPr>
          <w:fldChar w:fldCharType="end"/>
        </w:r>
      </w:hyperlink>
    </w:p>
    <w:p w14:paraId="7FC4D4F5" w14:textId="76C859A3" w:rsidR="001D1A95" w:rsidRDefault="001D1A95">
      <w:pPr>
        <w:pStyle w:val="TableofFigures"/>
        <w:rPr>
          <w:rFonts w:asciiTheme="minorHAnsi" w:eastAsiaTheme="minorEastAsia" w:hAnsiTheme="minorHAnsi" w:cstheme="minorBidi"/>
          <w:noProof/>
          <w:kern w:val="2"/>
          <w:sz w:val="24"/>
          <w:lang w:eastAsia="en-GB"/>
          <w14:ligatures w14:val="standardContextual"/>
        </w:rPr>
      </w:pPr>
      <w:hyperlink w:anchor="_Toc206165351" w:history="1">
        <w:r w:rsidRPr="00374C6E">
          <w:rPr>
            <w:rStyle w:val="Hyperlink"/>
            <w:b/>
            <w:bCs/>
            <w:noProof/>
          </w:rPr>
          <w:t>Figure 4:</w:t>
        </w:r>
        <w:r w:rsidRPr="00374C6E">
          <w:rPr>
            <w:rStyle w:val="Hyperlink"/>
            <w:noProof/>
          </w:rPr>
          <w:t xml:space="preserve"> Paper I, trial structure in experiments 1 and 2</w:t>
        </w:r>
        <w:r w:rsidRPr="00374C6E">
          <w:rPr>
            <w:rStyle w:val="Hyperlink"/>
            <w:rFonts w:eastAsia="Calibri"/>
            <w:b/>
            <w:bCs/>
            <w:noProof/>
          </w:rPr>
          <w:t>.</w:t>
        </w:r>
        <w:r>
          <w:rPr>
            <w:noProof/>
            <w:webHidden/>
          </w:rPr>
          <w:tab/>
        </w:r>
        <w:r>
          <w:rPr>
            <w:noProof/>
            <w:webHidden/>
          </w:rPr>
          <w:fldChar w:fldCharType="begin"/>
        </w:r>
        <w:r>
          <w:rPr>
            <w:noProof/>
            <w:webHidden/>
          </w:rPr>
          <w:instrText xml:space="preserve"> PAGEREF _Toc206165351 \h </w:instrText>
        </w:r>
        <w:r>
          <w:rPr>
            <w:noProof/>
            <w:webHidden/>
          </w:rPr>
        </w:r>
        <w:r>
          <w:rPr>
            <w:noProof/>
            <w:webHidden/>
          </w:rPr>
          <w:fldChar w:fldCharType="separate"/>
        </w:r>
        <w:r w:rsidR="00146E7C">
          <w:rPr>
            <w:noProof/>
            <w:webHidden/>
          </w:rPr>
          <w:t>19</w:t>
        </w:r>
        <w:r>
          <w:rPr>
            <w:noProof/>
            <w:webHidden/>
          </w:rPr>
          <w:fldChar w:fldCharType="end"/>
        </w:r>
      </w:hyperlink>
    </w:p>
    <w:p w14:paraId="3D2AA88D" w14:textId="1A7BCDE5" w:rsidR="001D1A95" w:rsidRDefault="001D1A95">
      <w:pPr>
        <w:pStyle w:val="TableofFigures"/>
        <w:rPr>
          <w:rFonts w:asciiTheme="minorHAnsi" w:eastAsiaTheme="minorEastAsia" w:hAnsiTheme="minorHAnsi" w:cstheme="minorBidi"/>
          <w:noProof/>
          <w:kern w:val="2"/>
          <w:sz w:val="24"/>
          <w:lang w:eastAsia="en-GB"/>
          <w14:ligatures w14:val="standardContextual"/>
        </w:rPr>
      </w:pPr>
      <w:hyperlink w:anchor="_Toc206165352" w:history="1">
        <w:r w:rsidRPr="00374C6E">
          <w:rPr>
            <w:rStyle w:val="Hyperlink"/>
            <w:b/>
            <w:bCs/>
            <w:noProof/>
          </w:rPr>
          <w:t>Figure 5:</w:t>
        </w:r>
        <w:r w:rsidRPr="00374C6E">
          <w:rPr>
            <w:rStyle w:val="Hyperlink"/>
            <w:noProof/>
          </w:rPr>
          <w:t xml:space="preserve"> Paper II, stimuli and trial structure.</w:t>
        </w:r>
        <w:r>
          <w:rPr>
            <w:noProof/>
            <w:webHidden/>
          </w:rPr>
          <w:tab/>
        </w:r>
        <w:r>
          <w:rPr>
            <w:noProof/>
            <w:webHidden/>
          </w:rPr>
          <w:fldChar w:fldCharType="begin"/>
        </w:r>
        <w:r>
          <w:rPr>
            <w:noProof/>
            <w:webHidden/>
          </w:rPr>
          <w:instrText xml:space="preserve"> PAGEREF _Toc206165352 \h </w:instrText>
        </w:r>
        <w:r>
          <w:rPr>
            <w:noProof/>
            <w:webHidden/>
          </w:rPr>
        </w:r>
        <w:r>
          <w:rPr>
            <w:noProof/>
            <w:webHidden/>
          </w:rPr>
          <w:fldChar w:fldCharType="separate"/>
        </w:r>
        <w:r w:rsidR="00146E7C">
          <w:rPr>
            <w:noProof/>
            <w:webHidden/>
          </w:rPr>
          <w:t>23</w:t>
        </w:r>
        <w:r>
          <w:rPr>
            <w:noProof/>
            <w:webHidden/>
          </w:rPr>
          <w:fldChar w:fldCharType="end"/>
        </w:r>
      </w:hyperlink>
    </w:p>
    <w:p w14:paraId="2890F221" w14:textId="1DBE33FF" w:rsidR="001D1A95" w:rsidRDefault="001D1A95">
      <w:pPr>
        <w:pStyle w:val="TableofFigures"/>
        <w:rPr>
          <w:rFonts w:asciiTheme="minorHAnsi" w:eastAsiaTheme="minorEastAsia" w:hAnsiTheme="minorHAnsi" w:cstheme="minorBidi"/>
          <w:noProof/>
          <w:kern w:val="2"/>
          <w:sz w:val="24"/>
          <w:lang w:eastAsia="en-GB"/>
          <w14:ligatures w14:val="standardContextual"/>
        </w:rPr>
      </w:pPr>
      <w:hyperlink w:anchor="_Toc206165353" w:history="1">
        <w:r w:rsidRPr="00374C6E">
          <w:rPr>
            <w:rStyle w:val="Hyperlink"/>
            <w:b/>
            <w:bCs/>
            <w:noProof/>
          </w:rPr>
          <w:t>Figure 6:</w:t>
        </w:r>
        <w:r w:rsidRPr="00374C6E">
          <w:rPr>
            <w:rStyle w:val="Hyperlink"/>
            <w:noProof/>
          </w:rPr>
          <w:t xml:space="preserve"> Paper III, trial structure</w:t>
        </w:r>
        <w:r>
          <w:rPr>
            <w:noProof/>
            <w:webHidden/>
          </w:rPr>
          <w:tab/>
        </w:r>
        <w:r>
          <w:rPr>
            <w:noProof/>
            <w:webHidden/>
          </w:rPr>
          <w:fldChar w:fldCharType="begin"/>
        </w:r>
        <w:r>
          <w:rPr>
            <w:noProof/>
            <w:webHidden/>
          </w:rPr>
          <w:instrText xml:space="preserve"> PAGEREF _Toc206165353 \h </w:instrText>
        </w:r>
        <w:r>
          <w:rPr>
            <w:noProof/>
            <w:webHidden/>
          </w:rPr>
        </w:r>
        <w:r>
          <w:rPr>
            <w:noProof/>
            <w:webHidden/>
          </w:rPr>
          <w:fldChar w:fldCharType="separate"/>
        </w:r>
        <w:r w:rsidR="00146E7C">
          <w:rPr>
            <w:noProof/>
            <w:webHidden/>
          </w:rPr>
          <w:t>25</w:t>
        </w:r>
        <w:r>
          <w:rPr>
            <w:noProof/>
            <w:webHidden/>
          </w:rPr>
          <w:fldChar w:fldCharType="end"/>
        </w:r>
      </w:hyperlink>
    </w:p>
    <w:p w14:paraId="5BA5ABB6" w14:textId="62AA44C5" w:rsidR="001D1A95" w:rsidRDefault="001D1A95">
      <w:pPr>
        <w:pStyle w:val="TableofFigures"/>
        <w:rPr>
          <w:rFonts w:asciiTheme="minorHAnsi" w:eastAsiaTheme="minorEastAsia" w:hAnsiTheme="minorHAnsi" w:cstheme="minorBidi"/>
          <w:noProof/>
          <w:kern w:val="2"/>
          <w:sz w:val="24"/>
          <w:lang w:eastAsia="en-GB"/>
          <w14:ligatures w14:val="standardContextual"/>
        </w:rPr>
      </w:pPr>
      <w:hyperlink w:anchor="_Toc206165354" w:history="1">
        <w:r w:rsidRPr="00374C6E">
          <w:rPr>
            <w:rStyle w:val="Hyperlink"/>
            <w:b/>
            <w:bCs/>
            <w:noProof/>
          </w:rPr>
          <w:t>Figure 7:</w:t>
        </w:r>
        <w:r w:rsidRPr="00374C6E">
          <w:rPr>
            <w:rStyle w:val="Hyperlink"/>
            <w:noProof/>
          </w:rPr>
          <w:t xml:space="preserve"> Paper III, stimuli example</w:t>
        </w:r>
        <w:r>
          <w:rPr>
            <w:noProof/>
            <w:webHidden/>
          </w:rPr>
          <w:tab/>
        </w:r>
        <w:r>
          <w:rPr>
            <w:noProof/>
            <w:webHidden/>
          </w:rPr>
          <w:fldChar w:fldCharType="begin"/>
        </w:r>
        <w:r>
          <w:rPr>
            <w:noProof/>
            <w:webHidden/>
          </w:rPr>
          <w:instrText xml:space="preserve"> PAGEREF _Toc206165354 \h </w:instrText>
        </w:r>
        <w:r>
          <w:rPr>
            <w:noProof/>
            <w:webHidden/>
          </w:rPr>
        </w:r>
        <w:r>
          <w:rPr>
            <w:noProof/>
            <w:webHidden/>
          </w:rPr>
          <w:fldChar w:fldCharType="separate"/>
        </w:r>
        <w:r w:rsidR="00146E7C">
          <w:rPr>
            <w:noProof/>
            <w:webHidden/>
          </w:rPr>
          <w:t>27</w:t>
        </w:r>
        <w:r>
          <w:rPr>
            <w:noProof/>
            <w:webHidden/>
          </w:rPr>
          <w:fldChar w:fldCharType="end"/>
        </w:r>
      </w:hyperlink>
    </w:p>
    <w:p w14:paraId="7DB94925" w14:textId="2C08483F" w:rsidR="001D1A95" w:rsidRDefault="001D1A95">
      <w:pPr>
        <w:pStyle w:val="TableofFigures"/>
        <w:rPr>
          <w:rFonts w:asciiTheme="minorHAnsi" w:eastAsiaTheme="minorEastAsia" w:hAnsiTheme="minorHAnsi" w:cstheme="minorBidi"/>
          <w:noProof/>
          <w:kern w:val="2"/>
          <w:sz w:val="24"/>
          <w:lang w:eastAsia="en-GB"/>
          <w14:ligatures w14:val="standardContextual"/>
        </w:rPr>
      </w:pPr>
      <w:hyperlink w:anchor="_Toc206165355" w:history="1">
        <w:r w:rsidRPr="00374C6E">
          <w:rPr>
            <w:rStyle w:val="Hyperlink"/>
            <w:b/>
            <w:bCs/>
            <w:noProof/>
          </w:rPr>
          <w:t>Figure 8:</w:t>
        </w:r>
        <w:r w:rsidRPr="00374C6E">
          <w:rPr>
            <w:rStyle w:val="Hyperlink"/>
            <w:noProof/>
          </w:rPr>
          <w:t xml:space="preserve"> Paper I, P300 results of Experiment 1</w:t>
        </w:r>
        <w:r>
          <w:rPr>
            <w:noProof/>
            <w:webHidden/>
          </w:rPr>
          <w:tab/>
        </w:r>
        <w:r>
          <w:rPr>
            <w:noProof/>
            <w:webHidden/>
          </w:rPr>
          <w:fldChar w:fldCharType="begin"/>
        </w:r>
        <w:r>
          <w:rPr>
            <w:noProof/>
            <w:webHidden/>
          </w:rPr>
          <w:instrText xml:space="preserve"> PAGEREF _Toc206165355 \h </w:instrText>
        </w:r>
        <w:r>
          <w:rPr>
            <w:noProof/>
            <w:webHidden/>
          </w:rPr>
        </w:r>
        <w:r>
          <w:rPr>
            <w:noProof/>
            <w:webHidden/>
          </w:rPr>
          <w:fldChar w:fldCharType="separate"/>
        </w:r>
        <w:r w:rsidR="00146E7C">
          <w:rPr>
            <w:noProof/>
            <w:webHidden/>
          </w:rPr>
          <w:t>29</w:t>
        </w:r>
        <w:r>
          <w:rPr>
            <w:noProof/>
            <w:webHidden/>
          </w:rPr>
          <w:fldChar w:fldCharType="end"/>
        </w:r>
      </w:hyperlink>
    </w:p>
    <w:p w14:paraId="4837FD16" w14:textId="27EEE65E" w:rsidR="001D1A95" w:rsidRDefault="001D1A95">
      <w:pPr>
        <w:pStyle w:val="TableofFigures"/>
        <w:rPr>
          <w:rFonts w:asciiTheme="minorHAnsi" w:eastAsiaTheme="minorEastAsia" w:hAnsiTheme="minorHAnsi" w:cstheme="minorBidi"/>
          <w:noProof/>
          <w:kern w:val="2"/>
          <w:sz w:val="24"/>
          <w:lang w:eastAsia="en-GB"/>
          <w14:ligatures w14:val="standardContextual"/>
        </w:rPr>
      </w:pPr>
      <w:hyperlink w:anchor="_Toc206165356" w:history="1">
        <w:r w:rsidRPr="00374C6E">
          <w:rPr>
            <w:rStyle w:val="Hyperlink"/>
            <w:b/>
            <w:bCs/>
            <w:noProof/>
          </w:rPr>
          <w:t>Figure 9:</w:t>
        </w:r>
        <w:r w:rsidRPr="00374C6E">
          <w:rPr>
            <w:rStyle w:val="Hyperlink"/>
            <w:noProof/>
          </w:rPr>
          <w:t xml:space="preserve"> Paper I, P300 scalp distributions for Experiment 1</w:t>
        </w:r>
        <w:r>
          <w:rPr>
            <w:noProof/>
            <w:webHidden/>
          </w:rPr>
          <w:tab/>
        </w:r>
        <w:r>
          <w:rPr>
            <w:noProof/>
            <w:webHidden/>
          </w:rPr>
          <w:fldChar w:fldCharType="begin"/>
        </w:r>
        <w:r>
          <w:rPr>
            <w:noProof/>
            <w:webHidden/>
          </w:rPr>
          <w:instrText xml:space="preserve"> PAGEREF _Toc206165356 \h </w:instrText>
        </w:r>
        <w:r>
          <w:rPr>
            <w:noProof/>
            <w:webHidden/>
          </w:rPr>
        </w:r>
        <w:r>
          <w:rPr>
            <w:noProof/>
            <w:webHidden/>
          </w:rPr>
          <w:fldChar w:fldCharType="separate"/>
        </w:r>
        <w:r w:rsidR="00146E7C">
          <w:rPr>
            <w:noProof/>
            <w:webHidden/>
          </w:rPr>
          <w:t>30</w:t>
        </w:r>
        <w:r>
          <w:rPr>
            <w:noProof/>
            <w:webHidden/>
          </w:rPr>
          <w:fldChar w:fldCharType="end"/>
        </w:r>
      </w:hyperlink>
    </w:p>
    <w:p w14:paraId="26F51D5F" w14:textId="4363D7CC" w:rsidR="001D1A95" w:rsidRDefault="001D1A95">
      <w:pPr>
        <w:pStyle w:val="TableofFigures"/>
        <w:rPr>
          <w:rFonts w:asciiTheme="minorHAnsi" w:eastAsiaTheme="minorEastAsia" w:hAnsiTheme="minorHAnsi" w:cstheme="minorBidi"/>
          <w:noProof/>
          <w:kern w:val="2"/>
          <w:sz w:val="24"/>
          <w:lang w:eastAsia="en-GB"/>
          <w14:ligatures w14:val="standardContextual"/>
        </w:rPr>
      </w:pPr>
      <w:hyperlink w:anchor="_Toc206165357" w:history="1">
        <w:r w:rsidRPr="00374C6E">
          <w:rPr>
            <w:rStyle w:val="Hyperlink"/>
            <w:b/>
            <w:bCs/>
            <w:noProof/>
          </w:rPr>
          <w:t>Figure 10:</w:t>
        </w:r>
        <w:r w:rsidRPr="00374C6E">
          <w:rPr>
            <w:rStyle w:val="Hyperlink"/>
            <w:noProof/>
          </w:rPr>
          <w:t xml:space="preserve"> Paper I, decoding results for Experiment 1</w:t>
        </w:r>
        <w:r>
          <w:rPr>
            <w:noProof/>
            <w:webHidden/>
          </w:rPr>
          <w:tab/>
        </w:r>
        <w:r>
          <w:rPr>
            <w:noProof/>
            <w:webHidden/>
          </w:rPr>
          <w:fldChar w:fldCharType="begin"/>
        </w:r>
        <w:r>
          <w:rPr>
            <w:noProof/>
            <w:webHidden/>
          </w:rPr>
          <w:instrText xml:space="preserve"> PAGEREF _Toc206165357 \h </w:instrText>
        </w:r>
        <w:r>
          <w:rPr>
            <w:noProof/>
            <w:webHidden/>
          </w:rPr>
        </w:r>
        <w:r>
          <w:rPr>
            <w:noProof/>
            <w:webHidden/>
          </w:rPr>
          <w:fldChar w:fldCharType="separate"/>
        </w:r>
        <w:r w:rsidR="00146E7C">
          <w:rPr>
            <w:noProof/>
            <w:webHidden/>
          </w:rPr>
          <w:t>31</w:t>
        </w:r>
        <w:r>
          <w:rPr>
            <w:noProof/>
            <w:webHidden/>
          </w:rPr>
          <w:fldChar w:fldCharType="end"/>
        </w:r>
      </w:hyperlink>
    </w:p>
    <w:p w14:paraId="247479F7" w14:textId="7140493E" w:rsidR="001D1A95" w:rsidRDefault="001D1A95">
      <w:pPr>
        <w:pStyle w:val="TableofFigures"/>
        <w:rPr>
          <w:rFonts w:asciiTheme="minorHAnsi" w:eastAsiaTheme="minorEastAsia" w:hAnsiTheme="minorHAnsi" w:cstheme="minorBidi"/>
          <w:noProof/>
          <w:kern w:val="2"/>
          <w:sz w:val="24"/>
          <w:lang w:eastAsia="en-GB"/>
          <w14:ligatures w14:val="standardContextual"/>
        </w:rPr>
      </w:pPr>
      <w:hyperlink w:anchor="_Toc206165358" w:history="1">
        <w:r w:rsidRPr="00374C6E">
          <w:rPr>
            <w:rStyle w:val="Hyperlink"/>
            <w:b/>
            <w:bCs/>
            <w:noProof/>
          </w:rPr>
          <w:t>Figure 11:</w:t>
        </w:r>
        <w:r w:rsidRPr="00374C6E">
          <w:rPr>
            <w:rStyle w:val="Hyperlink"/>
            <w:noProof/>
          </w:rPr>
          <w:t xml:space="preserve"> Paper I, vMMN results for Experiment 2</w:t>
        </w:r>
        <w:r>
          <w:rPr>
            <w:noProof/>
            <w:webHidden/>
          </w:rPr>
          <w:tab/>
        </w:r>
        <w:r>
          <w:rPr>
            <w:noProof/>
            <w:webHidden/>
          </w:rPr>
          <w:fldChar w:fldCharType="begin"/>
        </w:r>
        <w:r>
          <w:rPr>
            <w:noProof/>
            <w:webHidden/>
          </w:rPr>
          <w:instrText xml:space="preserve"> PAGEREF _Toc206165358 \h </w:instrText>
        </w:r>
        <w:r>
          <w:rPr>
            <w:noProof/>
            <w:webHidden/>
          </w:rPr>
        </w:r>
        <w:r>
          <w:rPr>
            <w:noProof/>
            <w:webHidden/>
          </w:rPr>
          <w:fldChar w:fldCharType="separate"/>
        </w:r>
        <w:r w:rsidR="00146E7C">
          <w:rPr>
            <w:noProof/>
            <w:webHidden/>
          </w:rPr>
          <w:t>33</w:t>
        </w:r>
        <w:r>
          <w:rPr>
            <w:noProof/>
            <w:webHidden/>
          </w:rPr>
          <w:fldChar w:fldCharType="end"/>
        </w:r>
      </w:hyperlink>
    </w:p>
    <w:p w14:paraId="2377B1E7" w14:textId="1984E55B" w:rsidR="001D1A95" w:rsidRDefault="001D1A95">
      <w:pPr>
        <w:pStyle w:val="TableofFigures"/>
        <w:rPr>
          <w:rFonts w:asciiTheme="minorHAnsi" w:eastAsiaTheme="minorEastAsia" w:hAnsiTheme="minorHAnsi" w:cstheme="minorBidi"/>
          <w:noProof/>
          <w:kern w:val="2"/>
          <w:sz w:val="24"/>
          <w:lang w:eastAsia="en-GB"/>
          <w14:ligatures w14:val="standardContextual"/>
        </w:rPr>
      </w:pPr>
      <w:hyperlink w:anchor="_Toc206165359" w:history="1">
        <w:r w:rsidRPr="00374C6E">
          <w:rPr>
            <w:rStyle w:val="Hyperlink"/>
            <w:b/>
            <w:bCs/>
            <w:noProof/>
          </w:rPr>
          <w:t>Figure 12:</w:t>
        </w:r>
        <w:r w:rsidRPr="00374C6E">
          <w:rPr>
            <w:rStyle w:val="Hyperlink"/>
            <w:noProof/>
          </w:rPr>
          <w:t xml:space="preserve"> Paper I, scalp distributions for Experiment 2</w:t>
        </w:r>
        <w:r>
          <w:rPr>
            <w:noProof/>
            <w:webHidden/>
          </w:rPr>
          <w:tab/>
        </w:r>
        <w:r>
          <w:rPr>
            <w:noProof/>
            <w:webHidden/>
          </w:rPr>
          <w:fldChar w:fldCharType="begin"/>
        </w:r>
        <w:r>
          <w:rPr>
            <w:noProof/>
            <w:webHidden/>
          </w:rPr>
          <w:instrText xml:space="preserve"> PAGEREF _Toc206165359 \h </w:instrText>
        </w:r>
        <w:r>
          <w:rPr>
            <w:noProof/>
            <w:webHidden/>
          </w:rPr>
        </w:r>
        <w:r>
          <w:rPr>
            <w:noProof/>
            <w:webHidden/>
          </w:rPr>
          <w:fldChar w:fldCharType="separate"/>
        </w:r>
        <w:r w:rsidR="00146E7C">
          <w:rPr>
            <w:noProof/>
            <w:webHidden/>
          </w:rPr>
          <w:t>34</w:t>
        </w:r>
        <w:r>
          <w:rPr>
            <w:noProof/>
            <w:webHidden/>
          </w:rPr>
          <w:fldChar w:fldCharType="end"/>
        </w:r>
      </w:hyperlink>
    </w:p>
    <w:p w14:paraId="41F0B519" w14:textId="5E0A8280" w:rsidR="001D1A95" w:rsidRDefault="001D1A95">
      <w:pPr>
        <w:pStyle w:val="TableofFigures"/>
        <w:rPr>
          <w:rFonts w:asciiTheme="minorHAnsi" w:eastAsiaTheme="minorEastAsia" w:hAnsiTheme="minorHAnsi" w:cstheme="minorBidi"/>
          <w:noProof/>
          <w:kern w:val="2"/>
          <w:sz w:val="24"/>
          <w:lang w:eastAsia="en-GB"/>
          <w14:ligatures w14:val="standardContextual"/>
        </w:rPr>
      </w:pPr>
      <w:hyperlink w:anchor="_Toc206165360" w:history="1">
        <w:r w:rsidRPr="00374C6E">
          <w:rPr>
            <w:rStyle w:val="Hyperlink"/>
            <w:b/>
            <w:bCs/>
            <w:noProof/>
          </w:rPr>
          <w:t>Figure 13:</w:t>
        </w:r>
        <w:r w:rsidRPr="00374C6E">
          <w:rPr>
            <w:rStyle w:val="Hyperlink"/>
            <w:noProof/>
          </w:rPr>
          <w:t>Paper I, decoding results for Experiment 2</w:t>
        </w:r>
        <w:r>
          <w:rPr>
            <w:noProof/>
            <w:webHidden/>
          </w:rPr>
          <w:tab/>
        </w:r>
        <w:r>
          <w:rPr>
            <w:noProof/>
            <w:webHidden/>
          </w:rPr>
          <w:fldChar w:fldCharType="begin"/>
        </w:r>
        <w:r>
          <w:rPr>
            <w:noProof/>
            <w:webHidden/>
          </w:rPr>
          <w:instrText xml:space="preserve"> PAGEREF _Toc206165360 \h </w:instrText>
        </w:r>
        <w:r>
          <w:rPr>
            <w:noProof/>
            <w:webHidden/>
          </w:rPr>
        </w:r>
        <w:r>
          <w:rPr>
            <w:noProof/>
            <w:webHidden/>
          </w:rPr>
          <w:fldChar w:fldCharType="separate"/>
        </w:r>
        <w:r w:rsidR="00146E7C">
          <w:rPr>
            <w:noProof/>
            <w:webHidden/>
          </w:rPr>
          <w:t>34</w:t>
        </w:r>
        <w:r>
          <w:rPr>
            <w:noProof/>
            <w:webHidden/>
          </w:rPr>
          <w:fldChar w:fldCharType="end"/>
        </w:r>
      </w:hyperlink>
    </w:p>
    <w:p w14:paraId="4A60532D" w14:textId="4F519C51" w:rsidR="001D1A95" w:rsidRDefault="001D1A95">
      <w:pPr>
        <w:pStyle w:val="TableofFigures"/>
        <w:rPr>
          <w:rFonts w:asciiTheme="minorHAnsi" w:eastAsiaTheme="minorEastAsia" w:hAnsiTheme="minorHAnsi" w:cstheme="minorBidi"/>
          <w:noProof/>
          <w:kern w:val="2"/>
          <w:sz w:val="24"/>
          <w:lang w:eastAsia="en-GB"/>
          <w14:ligatures w14:val="standardContextual"/>
        </w:rPr>
      </w:pPr>
      <w:hyperlink w:anchor="_Toc206165361" w:history="1">
        <w:r w:rsidRPr="00374C6E">
          <w:rPr>
            <w:rStyle w:val="Hyperlink"/>
            <w:b/>
            <w:bCs/>
            <w:noProof/>
          </w:rPr>
          <w:t>Figure 14:</w:t>
        </w:r>
        <w:r w:rsidRPr="00374C6E">
          <w:rPr>
            <w:rStyle w:val="Hyperlink"/>
            <w:noProof/>
          </w:rPr>
          <w:t xml:space="preserve"> Paper I, scalp distributions for central task in Experiment 2</w:t>
        </w:r>
        <w:r>
          <w:rPr>
            <w:noProof/>
            <w:webHidden/>
          </w:rPr>
          <w:tab/>
        </w:r>
        <w:r>
          <w:rPr>
            <w:noProof/>
            <w:webHidden/>
          </w:rPr>
          <w:fldChar w:fldCharType="begin"/>
        </w:r>
        <w:r>
          <w:rPr>
            <w:noProof/>
            <w:webHidden/>
          </w:rPr>
          <w:instrText xml:space="preserve"> PAGEREF _Toc206165361 \h </w:instrText>
        </w:r>
        <w:r>
          <w:rPr>
            <w:noProof/>
            <w:webHidden/>
          </w:rPr>
        </w:r>
        <w:r>
          <w:rPr>
            <w:noProof/>
            <w:webHidden/>
          </w:rPr>
          <w:fldChar w:fldCharType="separate"/>
        </w:r>
        <w:r w:rsidR="00146E7C">
          <w:rPr>
            <w:noProof/>
            <w:webHidden/>
          </w:rPr>
          <w:t>35</w:t>
        </w:r>
        <w:r>
          <w:rPr>
            <w:noProof/>
            <w:webHidden/>
          </w:rPr>
          <w:fldChar w:fldCharType="end"/>
        </w:r>
      </w:hyperlink>
    </w:p>
    <w:p w14:paraId="6C63D00B" w14:textId="1570F670" w:rsidR="001D1A95" w:rsidRDefault="001D1A95">
      <w:pPr>
        <w:pStyle w:val="TableofFigures"/>
        <w:rPr>
          <w:rFonts w:asciiTheme="minorHAnsi" w:eastAsiaTheme="minorEastAsia" w:hAnsiTheme="minorHAnsi" w:cstheme="minorBidi"/>
          <w:noProof/>
          <w:kern w:val="2"/>
          <w:sz w:val="24"/>
          <w:lang w:eastAsia="en-GB"/>
          <w14:ligatures w14:val="standardContextual"/>
        </w:rPr>
      </w:pPr>
      <w:hyperlink w:anchor="_Toc206165362" w:history="1">
        <w:r w:rsidRPr="00374C6E">
          <w:rPr>
            <w:rStyle w:val="Hyperlink"/>
            <w:b/>
            <w:bCs/>
            <w:noProof/>
          </w:rPr>
          <w:t>Figure 15:</w:t>
        </w:r>
        <w:r w:rsidRPr="00374C6E">
          <w:rPr>
            <w:rStyle w:val="Hyperlink"/>
            <w:noProof/>
          </w:rPr>
          <w:t xml:space="preserve"> Paper II, EEG results</w:t>
        </w:r>
        <w:r>
          <w:rPr>
            <w:noProof/>
            <w:webHidden/>
          </w:rPr>
          <w:tab/>
        </w:r>
        <w:r>
          <w:rPr>
            <w:noProof/>
            <w:webHidden/>
          </w:rPr>
          <w:fldChar w:fldCharType="begin"/>
        </w:r>
        <w:r>
          <w:rPr>
            <w:noProof/>
            <w:webHidden/>
          </w:rPr>
          <w:instrText xml:space="preserve"> PAGEREF _Toc206165362 \h </w:instrText>
        </w:r>
        <w:r>
          <w:rPr>
            <w:noProof/>
            <w:webHidden/>
          </w:rPr>
        </w:r>
        <w:r>
          <w:rPr>
            <w:noProof/>
            <w:webHidden/>
          </w:rPr>
          <w:fldChar w:fldCharType="separate"/>
        </w:r>
        <w:r w:rsidR="00146E7C">
          <w:rPr>
            <w:noProof/>
            <w:webHidden/>
          </w:rPr>
          <w:t>37</w:t>
        </w:r>
        <w:r>
          <w:rPr>
            <w:noProof/>
            <w:webHidden/>
          </w:rPr>
          <w:fldChar w:fldCharType="end"/>
        </w:r>
      </w:hyperlink>
    </w:p>
    <w:p w14:paraId="4C312903" w14:textId="1A04B47E" w:rsidR="001D1A95" w:rsidRDefault="001D1A95">
      <w:pPr>
        <w:pStyle w:val="TableofFigures"/>
        <w:rPr>
          <w:rFonts w:asciiTheme="minorHAnsi" w:eastAsiaTheme="minorEastAsia" w:hAnsiTheme="minorHAnsi" w:cstheme="minorBidi"/>
          <w:noProof/>
          <w:kern w:val="2"/>
          <w:sz w:val="24"/>
          <w:lang w:eastAsia="en-GB"/>
          <w14:ligatures w14:val="standardContextual"/>
        </w:rPr>
      </w:pPr>
      <w:hyperlink w:anchor="_Toc206165363" w:history="1">
        <w:r w:rsidRPr="00374C6E">
          <w:rPr>
            <w:rStyle w:val="Hyperlink"/>
            <w:b/>
            <w:bCs/>
            <w:noProof/>
          </w:rPr>
          <w:t>Figure 16:</w:t>
        </w:r>
        <w:r w:rsidRPr="00374C6E">
          <w:rPr>
            <w:rStyle w:val="Hyperlink"/>
            <w:noProof/>
          </w:rPr>
          <w:t xml:space="preserve"> Paper III, behavioural results</w:t>
        </w:r>
        <w:r>
          <w:rPr>
            <w:noProof/>
            <w:webHidden/>
          </w:rPr>
          <w:tab/>
        </w:r>
        <w:r>
          <w:rPr>
            <w:noProof/>
            <w:webHidden/>
          </w:rPr>
          <w:fldChar w:fldCharType="begin"/>
        </w:r>
        <w:r>
          <w:rPr>
            <w:noProof/>
            <w:webHidden/>
          </w:rPr>
          <w:instrText xml:space="preserve"> PAGEREF _Toc206165363 \h </w:instrText>
        </w:r>
        <w:r>
          <w:rPr>
            <w:noProof/>
            <w:webHidden/>
          </w:rPr>
        </w:r>
        <w:r>
          <w:rPr>
            <w:noProof/>
            <w:webHidden/>
          </w:rPr>
          <w:fldChar w:fldCharType="separate"/>
        </w:r>
        <w:r w:rsidR="00146E7C">
          <w:rPr>
            <w:noProof/>
            <w:webHidden/>
          </w:rPr>
          <w:t>39</w:t>
        </w:r>
        <w:r>
          <w:rPr>
            <w:noProof/>
            <w:webHidden/>
          </w:rPr>
          <w:fldChar w:fldCharType="end"/>
        </w:r>
      </w:hyperlink>
    </w:p>
    <w:p w14:paraId="14FF2B0A" w14:textId="5BC0D5B3" w:rsidR="001D1A95" w:rsidRDefault="001D1A95">
      <w:pPr>
        <w:pStyle w:val="TableofFigures"/>
        <w:rPr>
          <w:rFonts w:asciiTheme="minorHAnsi" w:eastAsiaTheme="minorEastAsia" w:hAnsiTheme="minorHAnsi" w:cstheme="minorBidi"/>
          <w:noProof/>
          <w:kern w:val="2"/>
          <w:sz w:val="24"/>
          <w:lang w:eastAsia="en-GB"/>
          <w14:ligatures w14:val="standardContextual"/>
        </w:rPr>
      </w:pPr>
      <w:hyperlink w:anchor="_Toc206165364" w:history="1">
        <w:r w:rsidRPr="00374C6E">
          <w:rPr>
            <w:rStyle w:val="Hyperlink"/>
            <w:b/>
            <w:bCs/>
            <w:noProof/>
          </w:rPr>
          <w:t>Figure 17:</w:t>
        </w:r>
        <w:r w:rsidRPr="00374C6E">
          <w:rPr>
            <w:rStyle w:val="Hyperlink"/>
            <w:noProof/>
          </w:rPr>
          <w:t xml:space="preserve"> Paper III, ERP results</w:t>
        </w:r>
        <w:r>
          <w:rPr>
            <w:noProof/>
            <w:webHidden/>
          </w:rPr>
          <w:tab/>
        </w:r>
        <w:r>
          <w:rPr>
            <w:noProof/>
            <w:webHidden/>
          </w:rPr>
          <w:fldChar w:fldCharType="begin"/>
        </w:r>
        <w:r>
          <w:rPr>
            <w:noProof/>
            <w:webHidden/>
          </w:rPr>
          <w:instrText xml:space="preserve"> PAGEREF _Toc206165364 \h </w:instrText>
        </w:r>
        <w:r>
          <w:rPr>
            <w:noProof/>
            <w:webHidden/>
          </w:rPr>
        </w:r>
        <w:r>
          <w:rPr>
            <w:noProof/>
            <w:webHidden/>
          </w:rPr>
          <w:fldChar w:fldCharType="separate"/>
        </w:r>
        <w:r w:rsidR="00146E7C">
          <w:rPr>
            <w:noProof/>
            <w:webHidden/>
          </w:rPr>
          <w:t>40</w:t>
        </w:r>
        <w:r>
          <w:rPr>
            <w:noProof/>
            <w:webHidden/>
          </w:rPr>
          <w:fldChar w:fldCharType="end"/>
        </w:r>
      </w:hyperlink>
    </w:p>
    <w:p w14:paraId="1C22D509" w14:textId="321D88E9" w:rsidR="001D1A95" w:rsidRDefault="001D1A95">
      <w:pPr>
        <w:pStyle w:val="TableofFigures"/>
        <w:rPr>
          <w:rFonts w:asciiTheme="minorHAnsi" w:eastAsiaTheme="minorEastAsia" w:hAnsiTheme="minorHAnsi" w:cstheme="minorBidi"/>
          <w:noProof/>
          <w:kern w:val="2"/>
          <w:sz w:val="24"/>
          <w:lang w:eastAsia="en-GB"/>
          <w14:ligatures w14:val="standardContextual"/>
        </w:rPr>
      </w:pPr>
      <w:hyperlink w:anchor="_Toc206165365" w:history="1">
        <w:r w:rsidRPr="00374C6E">
          <w:rPr>
            <w:rStyle w:val="Hyperlink"/>
            <w:b/>
            <w:bCs/>
            <w:noProof/>
          </w:rPr>
          <w:t>Figure 18:</w:t>
        </w:r>
        <w:r w:rsidRPr="00374C6E">
          <w:rPr>
            <w:rStyle w:val="Hyperlink"/>
            <w:noProof/>
          </w:rPr>
          <w:t xml:space="preserve"> Paper III, decoding results</w:t>
        </w:r>
        <w:r>
          <w:rPr>
            <w:noProof/>
            <w:webHidden/>
          </w:rPr>
          <w:tab/>
        </w:r>
        <w:r>
          <w:rPr>
            <w:noProof/>
            <w:webHidden/>
          </w:rPr>
          <w:fldChar w:fldCharType="begin"/>
        </w:r>
        <w:r>
          <w:rPr>
            <w:noProof/>
            <w:webHidden/>
          </w:rPr>
          <w:instrText xml:space="preserve"> PAGEREF _Toc206165365 \h </w:instrText>
        </w:r>
        <w:r>
          <w:rPr>
            <w:noProof/>
            <w:webHidden/>
          </w:rPr>
        </w:r>
        <w:r>
          <w:rPr>
            <w:noProof/>
            <w:webHidden/>
          </w:rPr>
          <w:fldChar w:fldCharType="separate"/>
        </w:r>
        <w:r w:rsidR="00146E7C">
          <w:rPr>
            <w:noProof/>
            <w:webHidden/>
          </w:rPr>
          <w:t>40</w:t>
        </w:r>
        <w:r>
          <w:rPr>
            <w:noProof/>
            <w:webHidden/>
          </w:rPr>
          <w:fldChar w:fldCharType="end"/>
        </w:r>
      </w:hyperlink>
    </w:p>
    <w:p w14:paraId="1CF00AB4" w14:textId="7F5368CC" w:rsidR="00387901" w:rsidRPr="00D16F2B" w:rsidRDefault="00352209">
      <w:pPr>
        <w:pStyle w:val="TableofFigures"/>
        <w:rPr>
          <w:rStyle w:val="IndexLink"/>
        </w:rPr>
      </w:pPr>
      <w:r w:rsidRPr="00D16F2B">
        <w:fldChar w:fldCharType="end"/>
      </w:r>
    </w:p>
    <w:p w14:paraId="1EFD109F" w14:textId="77777777" w:rsidR="00E66058" w:rsidRPr="00D16F2B" w:rsidRDefault="00E66058" w:rsidP="00E66058">
      <w:pPr>
        <w:rPr>
          <w:rFonts w:eastAsiaTheme="minorEastAsia"/>
        </w:rPr>
      </w:pPr>
    </w:p>
    <w:p w14:paraId="3FD75FCD" w14:textId="77777777" w:rsidR="00387901" w:rsidRPr="00D16F2B" w:rsidRDefault="00000000">
      <w:pPr>
        <w:tabs>
          <w:tab w:val="left" w:pos="2127"/>
          <w:tab w:val="left" w:pos="2268"/>
          <w:tab w:val="right" w:leader="dot" w:pos="9072"/>
        </w:tabs>
        <w:spacing w:before="40" w:after="40"/>
        <w:ind w:left="2126" w:hanging="2126"/>
      </w:pPr>
      <w:r w:rsidRPr="00D16F2B">
        <w:br w:type="page"/>
      </w:r>
    </w:p>
    <w:p w14:paraId="54952555" w14:textId="77777777" w:rsidR="00387901" w:rsidRPr="00D16F2B" w:rsidRDefault="00387901"/>
    <w:p w14:paraId="78C61161" w14:textId="600EB157" w:rsidR="00387901" w:rsidRPr="00D16F2B" w:rsidRDefault="00387901">
      <w:pPr>
        <w:pStyle w:val="Normal-Fyrstalnaeftirkaflaskil"/>
        <w:rPr>
          <w:lang w:val="en-US"/>
        </w:rPr>
      </w:pPr>
    </w:p>
    <w:p w14:paraId="6195BED5" w14:textId="77777777" w:rsidR="00387901" w:rsidRPr="00D16F2B" w:rsidRDefault="00000000">
      <w:pPr>
        <w:pStyle w:val="Heading1-nnmerabirtingar"/>
        <w:spacing w:before="0"/>
        <w:rPr>
          <w:lang w:val="en-US"/>
        </w:rPr>
      </w:pPr>
      <w:bookmarkStart w:id="12" w:name="_Toc223923943"/>
      <w:bookmarkStart w:id="13" w:name="_Toc108607632"/>
      <w:bookmarkStart w:id="14" w:name="_Toc207823443"/>
      <w:bookmarkEnd w:id="12"/>
      <w:r w:rsidRPr="00D16F2B">
        <w:rPr>
          <w:lang w:val="en-US"/>
        </w:rPr>
        <w:t>List of Original Papers</w:t>
      </w:r>
      <w:bookmarkEnd w:id="13"/>
      <w:bookmarkEnd w:id="14"/>
    </w:p>
    <w:p w14:paraId="48C6D050" w14:textId="77777777" w:rsidR="00387901" w:rsidRPr="00D16F2B" w:rsidRDefault="00000000">
      <w:pPr>
        <w:pStyle w:val="Normal-Fyrstalnaeftirkaflaskil"/>
        <w:rPr>
          <w:lang w:val="en-US"/>
        </w:rPr>
      </w:pPr>
      <w:r w:rsidRPr="00D16F2B">
        <w:rPr>
          <w:lang w:val="en-US"/>
        </w:rPr>
        <w:t xml:space="preserve">This thesis is based on the following original publications, which are referred to in the text by their Roman numerals (I, II, III): </w:t>
      </w:r>
    </w:p>
    <w:p w14:paraId="0E326C3A" w14:textId="77777777" w:rsidR="00387901" w:rsidRPr="00D16F2B" w:rsidRDefault="00000000">
      <w:pPr>
        <w:pStyle w:val="ListParagraph"/>
        <w:numPr>
          <w:ilvl w:val="0"/>
          <w:numId w:val="5"/>
        </w:numPr>
        <w:tabs>
          <w:tab w:val="left" w:pos="700"/>
        </w:tabs>
      </w:pPr>
      <w:r w:rsidRPr="00A2635D">
        <w:rPr>
          <w:lang w:val="sv-SE"/>
        </w:rPr>
        <w:t xml:space="preserve">Lukashevich, A., Sigurdardottir, H. M., Kudriavtsev, N., &amp; Utochkin, I. (2025). </w:t>
      </w:r>
      <w:r w:rsidRPr="00D16F2B">
        <w:t xml:space="preserve">The role of attention in basic ensemble statistics processing. </w:t>
      </w:r>
      <w:proofErr w:type="spellStart"/>
      <w:r w:rsidRPr="00D16F2B">
        <w:rPr>
          <w:i/>
          <w:iCs/>
        </w:rPr>
        <w:t>Neuropsychologia</w:t>
      </w:r>
      <w:proofErr w:type="spellEnd"/>
      <w:r w:rsidRPr="00D16F2B">
        <w:t xml:space="preserve">, </w:t>
      </w:r>
      <w:r w:rsidRPr="00D16F2B">
        <w:rPr>
          <w:i/>
          <w:iCs/>
        </w:rPr>
        <w:t>208</w:t>
      </w:r>
      <w:r w:rsidRPr="00D16F2B">
        <w:t xml:space="preserve">, 109086. </w:t>
      </w:r>
      <w:hyperlink r:id="rId30">
        <w:r w:rsidR="00387901" w:rsidRPr="00D16F2B">
          <w:rPr>
            <w:rStyle w:val="Hyperlink"/>
          </w:rPr>
          <w:t>https://doi.org/10.1016/j.neuropsychologia.2025.109086</w:t>
        </w:r>
      </w:hyperlink>
    </w:p>
    <w:p w14:paraId="3F6E9468" w14:textId="77777777" w:rsidR="00387901" w:rsidRPr="00D16F2B" w:rsidRDefault="00387901">
      <w:pPr>
        <w:pStyle w:val="ListParagraph"/>
        <w:tabs>
          <w:tab w:val="left" w:pos="700"/>
        </w:tabs>
      </w:pPr>
    </w:p>
    <w:p w14:paraId="1040417C" w14:textId="77777777" w:rsidR="00387901" w:rsidRPr="00D16F2B" w:rsidRDefault="00000000">
      <w:pPr>
        <w:pStyle w:val="ListParagraph"/>
        <w:numPr>
          <w:ilvl w:val="0"/>
          <w:numId w:val="5"/>
        </w:numPr>
        <w:tabs>
          <w:tab w:val="left" w:pos="700"/>
        </w:tabs>
      </w:pPr>
      <w:r w:rsidRPr="00A2635D">
        <w:rPr>
          <w:lang w:val="sv-SE"/>
        </w:rPr>
        <w:t xml:space="preserve">Khvostov, V. A., Lukashevich, A. O., &amp; Utochkin, I. S. (2021). </w:t>
      </w:r>
      <w:r w:rsidRPr="00D16F2B">
        <w:t xml:space="preserve">Spatially intermixed objects of different categories are parsed automatically. Scientific Reports, 11(1), 1–8. </w:t>
      </w:r>
      <w:hyperlink r:id="rId31">
        <w:r w:rsidR="00387901" w:rsidRPr="00D16F2B">
          <w:rPr>
            <w:rStyle w:val="Hyperlink"/>
          </w:rPr>
          <w:t>https://doi.org/10.1038/s41598-020-79828-4</w:t>
        </w:r>
      </w:hyperlink>
    </w:p>
    <w:p w14:paraId="0C1CF483" w14:textId="77777777" w:rsidR="00387901" w:rsidRPr="00D16F2B" w:rsidRDefault="00387901">
      <w:pPr>
        <w:pStyle w:val="ListParagraph"/>
      </w:pPr>
    </w:p>
    <w:p w14:paraId="4DDCFD7C" w14:textId="77777777" w:rsidR="00387901" w:rsidRPr="00D16F2B" w:rsidRDefault="00000000">
      <w:pPr>
        <w:pStyle w:val="ListParagraph"/>
        <w:numPr>
          <w:ilvl w:val="0"/>
          <w:numId w:val="5"/>
        </w:numPr>
        <w:tabs>
          <w:tab w:val="left" w:pos="700"/>
        </w:tabs>
      </w:pPr>
      <w:r w:rsidRPr="00D16F2B">
        <w:t xml:space="preserve">No attention - no ensembles: spatial attention is crucial for </w:t>
      </w:r>
      <w:proofErr w:type="gramStart"/>
      <w:r w:rsidRPr="00D16F2B">
        <w:t>an accurate</w:t>
      </w:r>
      <w:proofErr w:type="gramEnd"/>
      <w:r w:rsidRPr="00D16F2B">
        <w:t xml:space="preserve"> ensemble processing. Submitted</w:t>
      </w:r>
    </w:p>
    <w:p w14:paraId="31F56B38" w14:textId="77777777" w:rsidR="00387901" w:rsidRPr="00D16F2B" w:rsidRDefault="00387901">
      <w:pPr>
        <w:pStyle w:val="ListParagraph"/>
        <w:tabs>
          <w:tab w:val="left" w:pos="700"/>
        </w:tabs>
        <w:ind w:left="1020"/>
      </w:pPr>
    </w:p>
    <w:p w14:paraId="3EED55A9" w14:textId="79FA4081" w:rsidR="006E4D83" w:rsidRPr="00D16F2B" w:rsidRDefault="006E4D83">
      <w:pPr>
        <w:pStyle w:val="ListParagraph"/>
        <w:tabs>
          <w:tab w:val="left" w:pos="700"/>
        </w:tabs>
        <w:ind w:left="1020"/>
      </w:pPr>
    </w:p>
    <w:p w14:paraId="3666DCB3" w14:textId="21E2AE47" w:rsidR="006E4D83" w:rsidRPr="00A2635D" w:rsidRDefault="006E4D83" w:rsidP="006E4D83">
      <w:pPr>
        <w:pStyle w:val="Normal-Fyrstalnaeftirkaflaskil"/>
        <w:rPr>
          <w:lang w:val="en-US"/>
        </w:rPr>
      </w:pPr>
      <w:r w:rsidRPr="00A2635D">
        <w:rPr>
          <w:lang w:val="en-US"/>
        </w:rPr>
        <w:t>All published papers are reprinted in compliance with publishers’ (Else</w:t>
      </w:r>
      <w:r w:rsidR="006C30B0" w:rsidRPr="00A2635D">
        <w:rPr>
          <w:lang w:val="en-US"/>
        </w:rPr>
        <w:t>v</w:t>
      </w:r>
      <w:r w:rsidRPr="00A2635D">
        <w:rPr>
          <w:lang w:val="en-US"/>
        </w:rPr>
        <w:t>ier, Springer Nature) author rights guidelines for thesis and dissertation publication.</w:t>
      </w:r>
    </w:p>
    <w:p w14:paraId="55ACDCE5" w14:textId="2DF1F593" w:rsidR="00387901" w:rsidRPr="00D16F2B" w:rsidRDefault="00000000">
      <w:pPr>
        <w:pStyle w:val="Normal-Fyrstalnaeftirkaflaskil"/>
        <w:rPr>
          <w:lang w:val="en-US"/>
        </w:rPr>
      </w:pPr>
      <w:r w:rsidRPr="00A2635D">
        <w:rPr>
          <w:lang w:val="en-US"/>
        </w:rPr>
        <w:br w:type="page"/>
      </w:r>
    </w:p>
    <w:p w14:paraId="63A31F58" w14:textId="77777777" w:rsidR="00387901" w:rsidRPr="00D16F2B" w:rsidRDefault="00000000">
      <w:pPr>
        <w:pStyle w:val="Heading1-nnmerabirtingar"/>
        <w:spacing w:before="0"/>
        <w:rPr>
          <w:lang w:val="en-US"/>
        </w:rPr>
      </w:pPr>
      <w:bookmarkStart w:id="15" w:name="_Toc207823444"/>
      <w:r w:rsidRPr="00D16F2B">
        <w:rPr>
          <w:lang w:val="en-US"/>
        </w:rPr>
        <w:lastRenderedPageBreak/>
        <w:t>Declaration of Contribution</w:t>
      </w:r>
      <w:bookmarkEnd w:id="15"/>
    </w:p>
    <w:p w14:paraId="03F6713A" w14:textId="77777777" w:rsidR="00387901" w:rsidRPr="00D16F2B" w:rsidRDefault="00387901"/>
    <w:p w14:paraId="6A6139C1" w14:textId="0A00FBEE" w:rsidR="00205181" w:rsidRPr="00D16F2B" w:rsidRDefault="00205181" w:rsidP="00205181">
      <w:pPr>
        <w:spacing w:line="312" w:lineRule="auto"/>
        <w:ind w:right="272"/>
        <w:rPr>
          <w:bCs/>
        </w:rPr>
      </w:pPr>
      <w:r w:rsidRPr="00D16F2B">
        <w:rPr>
          <w:bCs/>
        </w:rPr>
        <w:t xml:space="preserve">I, Anton Lukashevich, declare that this thesis represents my original work, with contributions as follows. For Study I (Paper I), I handled data collection, with help from Nikita Kudriavtsev, as well as coding, analysis, and writing, under the supervision and conceptualization of Heida Maria Sigurdardottir and Igor </w:t>
      </w:r>
      <w:proofErr w:type="spellStart"/>
      <w:r w:rsidRPr="00D16F2B">
        <w:rPr>
          <w:bCs/>
        </w:rPr>
        <w:t>Utochkin</w:t>
      </w:r>
      <w:proofErr w:type="spellEnd"/>
      <w:r w:rsidRPr="00D16F2B">
        <w:rPr>
          <w:bCs/>
        </w:rPr>
        <w:t xml:space="preserve">. In Study II (Paper II), I took on data collection, EEG and </w:t>
      </w:r>
      <w:proofErr w:type="spellStart"/>
      <w:r w:rsidR="00E069F3">
        <w:rPr>
          <w:bCs/>
        </w:rPr>
        <w:t>behavioural</w:t>
      </w:r>
      <w:proofErr w:type="spellEnd"/>
      <w:r w:rsidRPr="00D16F2B">
        <w:rPr>
          <w:bCs/>
        </w:rPr>
        <w:t xml:space="preserve"> data analysis, paradigm coding, and drafting, while Vlad Khvostov assisted with writing, and Igor </w:t>
      </w:r>
      <w:proofErr w:type="spellStart"/>
      <w:r w:rsidRPr="00D16F2B">
        <w:rPr>
          <w:bCs/>
        </w:rPr>
        <w:t>Utochkin</w:t>
      </w:r>
      <w:proofErr w:type="spellEnd"/>
      <w:r w:rsidRPr="00D16F2B">
        <w:rPr>
          <w:bCs/>
        </w:rPr>
        <w:t xml:space="preserve"> provided overall supervision. For Study III (Paper III), I independently managed all aspects, including data collection, analysis, coding, and writing, with Heida Maria Sigurdardottir overseeing the process. I used the AI tool Grok, developed by </w:t>
      </w:r>
      <w:proofErr w:type="spellStart"/>
      <w:r w:rsidRPr="00D16F2B">
        <w:rPr>
          <w:bCs/>
        </w:rPr>
        <w:t>xAI</w:t>
      </w:r>
      <w:proofErr w:type="spellEnd"/>
      <w:r w:rsidRPr="00D16F2B">
        <w:rPr>
          <w:bCs/>
        </w:rPr>
        <w:t>, to assist with copy editing throughout the thesis.</w:t>
      </w:r>
    </w:p>
    <w:p w14:paraId="20627405" w14:textId="4DCBE2D0" w:rsidR="00387901" w:rsidRPr="00D16F2B" w:rsidRDefault="00387901" w:rsidP="00205181">
      <w:pPr>
        <w:spacing w:line="312" w:lineRule="auto"/>
        <w:ind w:right="272"/>
        <w:jc w:val="left"/>
        <w:rPr>
          <w:b/>
        </w:rPr>
      </w:pPr>
    </w:p>
    <w:p w14:paraId="46F441B9" w14:textId="77777777" w:rsidR="00387901" w:rsidRPr="00D16F2B" w:rsidRDefault="00387901">
      <w:pPr>
        <w:spacing w:line="312" w:lineRule="auto"/>
        <w:ind w:right="272"/>
        <w:jc w:val="left"/>
        <w:rPr>
          <w:b/>
          <w:bCs/>
          <w:kern w:val="2"/>
          <w:sz w:val="26"/>
          <w:szCs w:val="28"/>
        </w:rPr>
        <w:sectPr w:rsidR="00387901" w:rsidRPr="00D16F2B">
          <w:footerReference w:type="even" r:id="rId32"/>
          <w:footerReference w:type="default" r:id="rId33"/>
          <w:footerReference w:type="first" r:id="rId34"/>
          <w:pgSz w:w="9978" w:h="14173"/>
          <w:pgMar w:top="1134" w:right="1134" w:bottom="1134" w:left="1418" w:header="0" w:footer="510" w:gutter="0"/>
          <w:pgNumType w:fmt="lowerRoman"/>
          <w:cols w:space="720"/>
          <w:formProt w:val="0"/>
          <w:titlePg/>
          <w:docGrid w:linePitch="360" w:charSpace="8192"/>
        </w:sectPr>
      </w:pPr>
    </w:p>
    <w:p w14:paraId="238A3A8A" w14:textId="77777777" w:rsidR="00387901" w:rsidRPr="00D16F2B" w:rsidRDefault="00000000">
      <w:pPr>
        <w:pStyle w:val="Heading1"/>
      </w:pPr>
      <w:bookmarkStart w:id="16" w:name="_Toc223923944"/>
      <w:bookmarkStart w:id="17" w:name="_Toc207823445"/>
      <w:bookmarkEnd w:id="16"/>
      <w:r w:rsidRPr="00D16F2B">
        <w:lastRenderedPageBreak/>
        <w:t>Introduction</w:t>
      </w:r>
      <w:bookmarkEnd w:id="17"/>
    </w:p>
    <w:p w14:paraId="08F47BEE" w14:textId="77777777" w:rsidR="00387901" w:rsidRPr="00D16F2B" w:rsidRDefault="00000000">
      <w:pPr>
        <w:pStyle w:val="Heading2"/>
      </w:pPr>
      <w:bookmarkStart w:id="18" w:name="_Toc207823446"/>
      <w:r w:rsidRPr="00D16F2B">
        <w:t>Scope of the thesis</w:t>
      </w:r>
      <w:bookmarkEnd w:id="18"/>
    </w:p>
    <w:p w14:paraId="26430AFE" w14:textId="2807B62A" w:rsidR="00387901" w:rsidRPr="00A2635D" w:rsidRDefault="00000000">
      <w:r w:rsidRPr="00D16F2B">
        <w:t xml:space="preserve">The idea of this thesis came from an unresolved debate in </w:t>
      </w:r>
      <w:proofErr w:type="gramStart"/>
      <w:r w:rsidRPr="00D16F2B">
        <w:t>the ensemble</w:t>
      </w:r>
      <w:proofErr w:type="gramEnd"/>
      <w:r w:rsidRPr="00D16F2B">
        <w:t xml:space="preserve"> perception literature. </w:t>
      </w:r>
      <w:r w:rsidR="00715C94" w:rsidRPr="00D16F2B">
        <w:t>Traditionally</w:t>
      </w:r>
      <w:r w:rsidR="00376143" w:rsidRPr="00D16F2B">
        <w:t>,</w:t>
      </w:r>
      <w:r w:rsidRPr="00D16F2B">
        <w:t xml:space="preserve"> ensemble perception is defined as a cognitive shortcut that extracts summary statistics from visual scenes and allows us to overcome intrinsic computational and capacity limitations of the human visual system </w:t>
      </w:r>
      <w:r w:rsidR="00F268B2" w:rsidRPr="00D16F2B">
        <w:fldChar w:fldCharType="begin"/>
      </w:r>
      <w:r w:rsidR="00787A26">
        <w:instrText xml:space="preserve"> ADDIN ZOTERO_ITEM CSL_CITATION {"citationID":"YaH0IX4z","properties":{"formattedCitation":"(Tsotsos, 1988)","plainCitation":"(Tsotsos, 1988)","noteIndex":0},"citationItems":[{"id":2794,"uris":["http://zotero.org/users/11420493/items/9D78HXT7"],"itemData":{"id":2794,"type":"article-journal","abstract":"This paper demonstrates how serious consideration of the deep complexity issues inherent in the design of a visual system can constrain the development of a theory of vision. We first show how the seemingly intractable problem of visual perception can be converted into a much simpler problem by the application of several physical and biological constraints. For this transformation, two guiding principles are used that are claimed to be critical in the development of any theory of perception. The first is that analysis at the ‘complexity level’ is necessary to ensure that the basic space and performance constraints observed in human vision are satisfied by a proposed system architecture. Second, the ‘maximum power/minimum cost principle’ ranks the many architectures that satisfy the complexity level and allows the choice of the best one. The best architecture chosen using this principle is completely compatible with the known architecture of the human visual system, and in addition, leads to several predictions. The analysis provides an argument for the computational necessity of attentive visual processes by exposing the computational limits of bottom-up early vision schemes. Further, this argues strongly for the validity of the computational approach to modeling the human visual system. Finally, a new explanation for the pop-out phenomenon so readily observed in visual search experiments, is proposed.","container-title":"International Journal of Computer Vision","DOI":"10.1007/BF00133569","ISSN":"1573-1405","issue":"4","journalAbbreviation":"Int J Comput Vision","language":"en","license":"1987 Kluwer Academic Publishers","note":"Company: Springer\nDistributor: Springer\nInstitution: Springer\nLabel: Springer\nnumber: 4\npublisher: Kluwer Academic Publishers","page":"303-320","source":"link.springer.com","title":"A ‘complexity level’ analysis of immediate vision","volume":"1","author":[{"family":"Tsotsos","given":"John K."}],"issued":{"date-parts":[["1988",1,1]]}}}],"schema":"https://github.com/citation-style-language/schema/raw/master/csl-citation.json"} </w:instrText>
      </w:r>
      <w:r w:rsidR="00F268B2" w:rsidRPr="00D16F2B">
        <w:fldChar w:fldCharType="separate"/>
      </w:r>
      <w:r w:rsidR="00F268B2" w:rsidRPr="00D16F2B">
        <w:rPr>
          <w:noProof/>
        </w:rPr>
        <w:t>(Tsotsos, 1988)</w:t>
      </w:r>
      <w:r w:rsidR="00F268B2" w:rsidRPr="00D16F2B">
        <w:fldChar w:fldCharType="end"/>
      </w:r>
      <w:r w:rsidRPr="00D16F2B">
        <w:t>. However</w:t>
      </w:r>
      <w:r w:rsidRPr="00D16F2B">
        <w:rPr>
          <w:sz w:val="24"/>
          <w:lang w:eastAsia="en-GB"/>
        </w:rPr>
        <w:t xml:space="preserve">, </w:t>
      </w:r>
      <w:r w:rsidRPr="00A2635D">
        <w:t>the extent to which ensemble statistic</w:t>
      </w:r>
      <w:r w:rsidR="00A2635D">
        <w:t>s</w:t>
      </w:r>
      <w:r w:rsidRPr="00A2635D">
        <w:t xml:space="preserve"> processing relies on focused attention versus more automatic mechanisms remains unclear. </w:t>
      </w:r>
      <w:r w:rsidRPr="00D16F2B">
        <w:t>As detailed in Section 1.2, some studies suggest that ensemble statistics depend on focused attention, while others propose that automatic mechanisms suffice.</w:t>
      </w:r>
    </w:p>
    <w:p w14:paraId="75096838" w14:textId="12772F6E" w:rsidR="00387901" w:rsidRPr="00D16F2B" w:rsidRDefault="00000000">
      <w:r w:rsidRPr="00D16F2B">
        <w:t xml:space="preserve">Two published and one submitted articles form the core of this thesis, collectively exploring this controversy through combining </w:t>
      </w:r>
      <w:proofErr w:type="spellStart"/>
      <w:r w:rsidR="00E069F3">
        <w:t>behavioural</w:t>
      </w:r>
      <w:proofErr w:type="spellEnd"/>
      <w:r w:rsidR="00E069F3">
        <w:t xml:space="preserve"> </w:t>
      </w:r>
      <w:r w:rsidRPr="00D16F2B">
        <w:t>methods with electroencephalography (EEG). Papers I and II investigate the potential automatic nature of ensemble processing using visual mismatch negativity (</w:t>
      </w:r>
      <w:proofErr w:type="spellStart"/>
      <w:r w:rsidRPr="00D16F2B">
        <w:t>vMMN</w:t>
      </w:r>
      <w:proofErr w:type="spellEnd"/>
      <w:r w:rsidRPr="00D16F2B">
        <w:t>) paradigms, which probe detection of statistical regularities outside attentional focus. Paper I focuses on the possible automatic calculation of ensemble means of low-level features, particularly orientation, while Paper II extends this inquiry to rapid categorization, a related ensemble-based process that parses spatially intermixed objects into categories based on summary statistics of features like length and orientation conjunctions. Paper III employs a well-established spatial attention manipulation (Posner cueing) to test attentional requirements, serving both as a conceptual replication of prior findings and an extension to more complex feature domains, such as animacy, by incorporating mid- and high-level stimuli. However, due to floor effects, the high-level and mid-level (animacy) experiments in Paper III yielded uninterpretable results and were excluded from the submitted paper; these findings are not part of the thesis’ core scope</w:t>
      </w:r>
      <w:r w:rsidR="009E350D" w:rsidRPr="00D16F2B">
        <w:t xml:space="preserve">. </w:t>
      </w:r>
      <w:r w:rsidRPr="00D16F2B">
        <w:t xml:space="preserve">Together, these studies provide a comprehensive examination of whether attention is necessary for ensemble perception and related summary statistics processes or whether they can occur automatically. </w:t>
      </w:r>
    </w:p>
    <w:p w14:paraId="6F875386" w14:textId="77777777" w:rsidR="00387901" w:rsidRPr="00D16F2B" w:rsidRDefault="00387901">
      <w:pPr>
        <w:spacing w:before="120" w:after="60" w:line="312" w:lineRule="auto"/>
        <w:ind w:right="272"/>
        <w:jc w:val="left"/>
        <w:rPr>
          <w:rFonts w:eastAsia="AdvTimes" w:cs="Arial"/>
        </w:rPr>
        <w:sectPr w:rsidR="00387901" w:rsidRPr="00D16F2B">
          <w:footerReference w:type="even" r:id="rId35"/>
          <w:footerReference w:type="default" r:id="rId36"/>
          <w:type w:val="oddPage"/>
          <w:pgSz w:w="9978" w:h="14173"/>
          <w:pgMar w:top="1134" w:right="1134" w:bottom="793" w:left="1418" w:header="0" w:footer="510" w:gutter="0"/>
          <w:pgNumType w:start="1"/>
          <w:cols w:space="720"/>
          <w:formProt w:val="0"/>
          <w:docGrid w:linePitch="360" w:charSpace="8192"/>
        </w:sectPr>
      </w:pPr>
    </w:p>
    <w:p w14:paraId="359C21A8" w14:textId="77777777" w:rsidR="00387901" w:rsidRPr="00D16F2B" w:rsidRDefault="00387901">
      <w:pPr>
        <w:pStyle w:val="Normal-Fyrstalnaeftirkaflaskil"/>
        <w:rPr>
          <w:lang w:val="en-US"/>
        </w:rPr>
      </w:pPr>
    </w:p>
    <w:p w14:paraId="41C40C1D" w14:textId="77777777" w:rsidR="00387901" w:rsidRPr="00D16F2B" w:rsidRDefault="00000000">
      <w:pPr>
        <w:pStyle w:val="Heading2"/>
      </w:pPr>
      <w:bookmarkStart w:id="19" w:name="_Toc207823447"/>
      <w:r w:rsidRPr="00D16F2B">
        <w:t>Outline</w:t>
      </w:r>
      <w:bookmarkEnd w:id="19"/>
      <w:r w:rsidRPr="00D16F2B">
        <w:t xml:space="preserve"> </w:t>
      </w:r>
    </w:p>
    <w:p w14:paraId="19118576" w14:textId="1A6684DD" w:rsidR="00387901" w:rsidRPr="00D16F2B" w:rsidRDefault="00000000">
      <w:r w:rsidRPr="00D16F2B">
        <w:t xml:space="preserve">In Section 1.3 I will provide a general review of ensemble perception, describing its main features and seminal works in the field. Section 1.4 is dedicated to the role of attention in the process of ensemble perception </w:t>
      </w:r>
      <w:r w:rsidR="003062A1" w:rsidRPr="00D16F2B">
        <w:t>–</w:t>
      </w:r>
      <w:r w:rsidR="000130AA" w:rsidRPr="00D16F2B">
        <w:t xml:space="preserve"> </w:t>
      </w:r>
      <w:r w:rsidRPr="00D16F2B">
        <w:t xml:space="preserve">how attention and ensemble perception interact; and focuses on the main question of the thesis </w:t>
      </w:r>
      <w:r w:rsidR="003062A1" w:rsidRPr="00D16F2B">
        <w:t>–</w:t>
      </w:r>
      <w:r w:rsidR="000130AA" w:rsidRPr="00D16F2B">
        <w:t xml:space="preserve"> </w:t>
      </w:r>
      <w:r w:rsidRPr="00D16F2B">
        <w:t xml:space="preserve">whether the extraction of ensemble summary statistics can occur automatically. Section 1.5 describes </w:t>
      </w:r>
      <w:r w:rsidR="00C133E5" w:rsidRPr="00D16F2B">
        <w:t xml:space="preserve">attentional and pre-attentive </w:t>
      </w:r>
      <w:r w:rsidRPr="00D16F2B">
        <w:t>EEG markers used in papers I, II and III linking it to ensemble perception.</w:t>
      </w:r>
    </w:p>
    <w:p w14:paraId="5039B9F0" w14:textId="77777777" w:rsidR="00387901" w:rsidRPr="00D16F2B" w:rsidRDefault="00000000">
      <w:pPr>
        <w:pStyle w:val="Heading2"/>
      </w:pPr>
      <w:bookmarkStart w:id="20" w:name="_Toc207823448"/>
      <w:r w:rsidRPr="00D16F2B">
        <w:t>Ensemble perception</w:t>
      </w:r>
      <w:bookmarkEnd w:id="20"/>
    </w:p>
    <w:p w14:paraId="519EFD42" w14:textId="231F30D6" w:rsidR="00387901" w:rsidRPr="00D16F2B" w:rsidRDefault="00000000">
      <w:r w:rsidRPr="00D16F2B">
        <w:t>The world is unspeakably rich in visual information, and humans as a species are highly dependent on that information being perceived and processed efficiently. This diverse visual world comprises objects sharing definitive features</w:t>
      </w:r>
      <w:r w:rsidR="000130AA" w:rsidRPr="00D16F2B">
        <w:t xml:space="preserve"> </w:t>
      </w:r>
      <w:r w:rsidR="003062A1" w:rsidRPr="00D16F2B">
        <w:t>–</w:t>
      </w:r>
      <w:r w:rsidR="000130AA" w:rsidRPr="00D16F2B">
        <w:t xml:space="preserve"> </w:t>
      </w:r>
      <w:proofErr w:type="spellStart"/>
      <w:r w:rsidR="00E069F3">
        <w:t>colour</w:t>
      </w:r>
      <w:proofErr w:type="spellEnd"/>
      <w:r w:rsidRPr="00D16F2B">
        <w:t>, shape, direction of motion, orientation, etc. We frequently interact with groups of objects: reading the overall emotion of peers as a new student, deciding which bag of apples is riper for a pie, or identifying the best berry bush to pick. Processing each object and its features individually would exhaust the visual system’s capacity</w:t>
      </w:r>
      <w:r w:rsidR="00FA0A83" w:rsidRPr="00D16F2B">
        <w:t xml:space="preserve"> </w:t>
      </w:r>
      <w:r w:rsidR="00FA0A83" w:rsidRPr="00D16F2B">
        <w:fldChar w:fldCharType="begin"/>
      </w:r>
      <w:r w:rsidR="00787A26">
        <w:instrText xml:space="preserve"> ADDIN ZOTERO_ITEM CSL_CITATION {"citationID":"Z0P5dZ5A","properties":{"formattedCitation":"(Tsotsos, 1988)","plainCitation":"(Tsotsos, 1988)","noteIndex":0},"citationItems":[{"id":2794,"uris":["http://zotero.org/users/11420493/items/9D78HXT7"],"itemData":{"id":2794,"type":"article-journal","abstract":"This paper demonstrates how serious consideration of the deep complexity issues inherent in the design of a visual system can constrain the development of a theory of vision. We first show how the seemingly intractable problem of visual perception can be converted into a much simpler problem by the application of several physical and biological constraints. For this transformation, two guiding principles are used that are claimed to be critical in the development of any theory of perception. The first is that analysis at the ‘complexity level’ is necessary to ensure that the basic space and performance constraints observed in human vision are satisfied by a proposed system architecture. Second, the ‘maximum power/minimum cost principle’ ranks the many architectures that satisfy the complexity level and allows the choice of the best one. The best architecture chosen using this principle is completely compatible with the known architecture of the human visual system, and in addition, leads to several predictions. The analysis provides an argument for the computational necessity of attentive visual processes by exposing the computational limits of bottom-up early vision schemes. Further, this argues strongly for the validity of the computational approach to modeling the human visual system. Finally, a new explanation for the pop-out phenomenon so readily observed in visual search experiments, is proposed.","container-title":"International Journal of Computer Vision","DOI":"10.1007/BF00133569","ISSN":"1573-1405","issue":"4","journalAbbreviation":"Int J Comput Vision","language":"en","license":"1987 Kluwer Academic Publishers","note":"Company: Springer\nDistributor: Springer\nInstitution: Springer\nLabel: Springer\nnumber: 4\npublisher: Kluwer Academic Publishers","page":"303-320","source":"link.springer.com","title":"A ‘complexity level’ analysis of immediate vision","volume":"1","author":[{"family":"Tsotsos","given":"John K."}],"issued":{"date-parts":[["1988",1,1]]}}}],"schema":"https://github.com/citation-style-language/schema/raw/master/csl-citation.json"} </w:instrText>
      </w:r>
      <w:r w:rsidR="00FA0A83" w:rsidRPr="00D16F2B">
        <w:fldChar w:fldCharType="separate"/>
      </w:r>
      <w:r w:rsidR="00FA0A83" w:rsidRPr="00D16F2B">
        <w:rPr>
          <w:noProof/>
        </w:rPr>
        <w:t>(Tsotsos, 1988)</w:t>
      </w:r>
      <w:r w:rsidR="00FA0A83" w:rsidRPr="00D16F2B">
        <w:fldChar w:fldCharType="end"/>
      </w:r>
      <w:r w:rsidRPr="00D16F2B">
        <w:t xml:space="preserve">, due to attentional </w:t>
      </w:r>
      <w:r w:rsidR="00FA0A83" w:rsidRPr="00D16F2B">
        <w:fldChar w:fldCharType="begin"/>
      </w:r>
      <w:r w:rsidR="00787A26">
        <w:instrText xml:space="preserve"> ADDIN ZOTERO_ITEM CSL_CITATION {"citationID":"FvOdjsuH","properties":{"formattedCitation":"(Cavanagh &amp; Alvarez, 2005)","plainCitation":"(Cavanagh &amp; Alvarez, 2005)","noteIndex":0},"citationItems":[{"id":2809,"uris":["http://zotero.org/users/11420493/items/REDTJXQE"],"itemData":{"id":2809,"type":"article-journal","container-title":"Trends in Cognitive Sciences","DOI":"10.1016/j.tics.2005.05.009","ISSN":"13646613","issue":"7","journalAbbreviation":"Trends in Cognitive Sciences","language":"en","license":"https://www.elsevier.com/tdm/userlicense/1.0/","page":"349-354","source":"DOI.org (Crossref)","title":"Tracking multiple targets with multifocal attention","volume":"9","author":[{"family":"Cavanagh","given":"P"},{"family":"Alvarez","given":"G"}],"issued":{"date-parts":[["2005",7]]}}}],"schema":"https://github.com/citation-style-language/schema/raw/master/csl-citation.json"} </w:instrText>
      </w:r>
      <w:r w:rsidR="00FA0A83" w:rsidRPr="00D16F2B">
        <w:fldChar w:fldCharType="separate"/>
      </w:r>
      <w:r w:rsidR="00FA0A83" w:rsidRPr="00D16F2B">
        <w:rPr>
          <w:noProof/>
        </w:rPr>
        <w:t>(Cavanagh &amp; Alvarez, 2005)</w:t>
      </w:r>
      <w:r w:rsidR="00FA0A83" w:rsidRPr="00D16F2B">
        <w:fldChar w:fldCharType="end"/>
      </w:r>
      <w:r w:rsidR="00FA0A83" w:rsidRPr="00D16F2B">
        <w:t xml:space="preserve"> </w:t>
      </w:r>
      <w:r w:rsidRPr="00D16F2B">
        <w:t>and working memory limitations</w:t>
      </w:r>
      <w:r w:rsidR="00FA0A83" w:rsidRPr="00D16F2B">
        <w:t xml:space="preserve"> </w:t>
      </w:r>
      <w:r w:rsidR="00FA0A83" w:rsidRPr="00D16F2B">
        <w:fldChar w:fldCharType="begin"/>
      </w:r>
      <w:r w:rsidR="00787A26">
        <w:instrText xml:space="preserve"> ADDIN ZOTERO_ITEM CSL_CITATION {"citationID":"RCm0b6pk","properties":{"formattedCitation":"(Cowan, 2001; Luck &amp; Vogel, 2013)","plainCitation":"(Cowan, 2001; Luck &amp; Vogel, 2013)","noteIndex":0},"citationItems":[{"id":259,"uris":["http://zotero.org/users/11420493/items/T6VYU7IP"],"itemData":{"id":259,"type":"article-journal","abstract":"Miller (1956) summarized evidence that people can remember about seven chunks in short-term memory (STM) tasks. However, that number was meant more as a rough estimate and a rhetorical device than as a real capacity limit. Others have since suggested that there is a more precise capacity limit, but that it is only three to five chunks. The present target article brings together a wide variety of data on capacity limits suggesting that the smaller capacity limit is real. Capacity limits will be useful in analyses of information processing only if the boundary conditions for observing them can be carefully described. Four basic conditions in which chunks can be identified and capacity limits can accordingly be observed are: (1) when information overload limits chunks to individual stimulus items, (2) when other steps are taken specifically to block the recording of stimulus items into larger chunks, (3) in performance discontinuities caused by the capacity limit, and (4) in various indirect effects of the capacity limit. Under these conditions, rehearsal and long-term memory cannot be used to combine stimulus items into chunks of an unknown size; nor can storage mechanisms that are not capacity-limited, such as sensory memory, allow the capacity-limited storage mechanism to be refilled during recall. A single, central capacity limit averaging about four chunks is implicated along with other, noncapacity-limited sources. The pure STM capacity limit expressed in chunks is distinguished from compound STM limits obtained when the number of separately held chunks is unclear. Reasons why pure capacity estimates fall within a narrow range are discussed and a capacity limit for the focus of attention is proposed.","container-title":"The Behavioral and Brain Sciences","DOI":"10.1017/s0140525x01003922","ISSN":"0140-525X","issue":"1","journalAbbreviation":"Behav Brain Sci","language":"eng","note":"PMID: 11515286","page":"87-114; discussion 114-185","source":"PubMed","title":"The magical number 4 in short-term memory: a reconsideration of mental storage capacity","title-short":"The magical number 4 in short-term memory","volume":"24","author":[{"family":"Cowan","given":"N."}],"issued":{"date-parts":[["2001",2]]}}},{"id":2814,"uris":["http://zotero.org/users/11420493/items/F4EBXQ33"],"itemData":{"id":2814,"type":"article-journal","container-title":"Trends in Cognitive Sciences","DOI":"10.1016/j.tics.2013.06.006","ISSN":"13646613","issue":"8","journalAbbreviation":"Trends in Cognitive Sciences","language":"en","page":"391-400","source":"DOI.org (Crossref)","title":"Visual working memory capacity: from psychophysics and neurobiology to individual differences","title-short":"Visual working memory capacity","volume":"17","author":[{"family":"Luck","given":"Steven J."},{"family":"Vogel","given":"Edward K."}],"issued":{"date-parts":[["2013",8]]}}}],"schema":"https://github.com/citation-style-language/schema/raw/master/csl-citation.json"} </w:instrText>
      </w:r>
      <w:r w:rsidR="00FA0A83" w:rsidRPr="00D16F2B">
        <w:fldChar w:fldCharType="separate"/>
      </w:r>
      <w:r w:rsidR="00FA0A83" w:rsidRPr="00D16F2B">
        <w:rPr>
          <w:noProof/>
        </w:rPr>
        <w:t>(Cowan, 2001; Luck &amp; Vogel, 2013)</w:t>
      </w:r>
      <w:r w:rsidR="00FA0A83" w:rsidRPr="00D16F2B">
        <w:fldChar w:fldCharType="end"/>
      </w:r>
      <w:r w:rsidR="00FA0A83" w:rsidRPr="00D16F2B">
        <w:t>.</w:t>
      </w:r>
    </w:p>
    <w:p w14:paraId="5B66BB58" w14:textId="239E342E" w:rsidR="00387901" w:rsidRPr="00A2635D" w:rsidRDefault="00000000">
      <w:r w:rsidRPr="00A2635D">
        <w:t xml:space="preserve">To navigate these limitations, the visual system employs ensemble perception, a mechanism that rapidly computes summary statistics, such as the average orientation of a set of lines or the dominant </w:t>
      </w:r>
      <w:proofErr w:type="spellStart"/>
      <w:r w:rsidR="00E069F3">
        <w:t>colour</w:t>
      </w:r>
      <w:proofErr w:type="spellEnd"/>
      <w:r w:rsidRPr="00A2635D">
        <w:t xml:space="preserve"> of a berry bush, enabling efficient scene comprehension without exhausting cognitive resources. Ensemble perception is defined as the ability to extract statistical properties from a group of objects without retaining information about each individual element</w:t>
      </w:r>
      <w:r w:rsidR="00FA0A83" w:rsidRPr="00A2635D">
        <w:t xml:space="preserve"> </w:t>
      </w:r>
      <w:r w:rsidR="00FA0A83" w:rsidRPr="00A2635D">
        <w:fldChar w:fldCharType="begin"/>
      </w:r>
      <w:r w:rsidR="00787A26">
        <w:instrText xml:space="preserve"> ADDIN ZOTERO_ITEM CSL_CITATION {"citationID":"BoMZgowx","properties":{"formattedCitation":"(Whitney &amp; Yamanashi Leib, 2018)","plainCitation":"(Whitney &amp; Yamanashi Leib, 2018)","noteIndex":0},"citationItems":[{"id":11,"uris":["http://zotero.org/users/11420493/items/QH98MA2T"],"itemData":{"id":11,"type":"article-journal","abstract":"To understand visual consciousness, we must understand how the brain represents ensembles of objects at many levels of perceptual analysis. Ensemble perception refers to the visual system's ability to extract summary statistical information from groups of similar objects—often in a brief glance. It defines foundational limits on cognition, memory, and behavior. In this review, we provide an operational definition of ensemble perception and demonstrate that ensemble perception spans across multiple levels of visual analysis, incorporating both low-level visual features and high-level social information. Further, we investigate the functional usefulness of ensemble perception and its efficiency, and we consider possible physiological and cognitive mechanisms that underlie an individual's ability to make accurate and rapid assessments of crowds of objects.","container-title":"Ssrn","DOI":"10.1146/annurev-psych-010416-044232","issue":"August 2017","page":"1-25","title":"Ensemble Perception","author":[{"family":"Whitney","given":"David"},{"family":"Yamanashi Leib","given":"Allison"}],"issued":{"date-parts":[["2018"]]}}}],"schema":"https://github.com/citation-style-language/schema/raw/master/csl-citation.json"} </w:instrText>
      </w:r>
      <w:r w:rsidR="00FA0A83" w:rsidRPr="00A2635D">
        <w:fldChar w:fldCharType="separate"/>
      </w:r>
      <w:r w:rsidR="008566E7" w:rsidRPr="00A2635D">
        <w:rPr>
          <w:noProof/>
        </w:rPr>
        <w:t>(Whitney &amp; Yamanashi Leib, 2018)</w:t>
      </w:r>
      <w:r w:rsidR="00FA0A83" w:rsidRPr="00A2635D">
        <w:fldChar w:fldCharType="end"/>
      </w:r>
      <w:r w:rsidRPr="00A2635D">
        <w:t>. Ariely</w:t>
      </w:r>
      <w:r w:rsidR="008566E7" w:rsidRPr="00A2635D">
        <w:t xml:space="preserve"> </w:t>
      </w:r>
      <w:r w:rsidR="008566E7" w:rsidRPr="00A2635D">
        <w:fldChar w:fldCharType="begin"/>
      </w:r>
      <w:r w:rsidR="00787A26">
        <w:instrText xml:space="preserve"> ADDIN ZOTERO_ITEM CSL_CITATION {"citationID":"5ATm2nNm","properties":{"formattedCitation":"(2001)","plainCitation":"(2001)","noteIndex":0},"citationItems":[{"id":196,"uris":["http://zotero.org/users/11420493/items/LJN4UTDD"],"itemData":{"id":196,"type":"article-journal","abstract":"Sets of similar objects are common occurrences—a crowd of people, a bunch of bananas, a copse of trees, a shelf of books, a line of cars. Each item in the set may be distinct, highly visible, and discriminable. But when we look away from the set, what information do we have? The current article starts to address this question by introducing the idea of a set representation. This idea was tested using two new paradigms: mean discrimination and member identification. Three experiments using sets of different-sized spots showed that observers know a set's mean quite accurately but know little about the individual items, except their range. Taken together, these results suggest that the visual system represents the overall statistical, and not individual, properties of sets.","container-title":"Psychological Science","DOI":"10.1111/1467-9280.00327","ISSN":"0956-7976, 1467-9280","issue":"2","journalAbbreviation":"Psychol Sci","language":"en","license":"https://journals.sagepub.com/page/policies/text-and-data-mining-license","page":"157-162","source":"DOI.org (Crossref)","title":"Seeing Sets: Representation by Statistical Properties","title-short":"Seeing Sets","volume":"12","author":[{"family":"Ariely","given":"Dan"}],"issued":{"date-parts":[["2001",3]]}},"suppress-author":true}],"schema":"https://github.com/citation-style-language/schema/raw/master/csl-citation.json"} </w:instrText>
      </w:r>
      <w:r w:rsidR="008566E7" w:rsidRPr="00A2635D">
        <w:fldChar w:fldCharType="separate"/>
      </w:r>
      <w:r w:rsidR="008566E7" w:rsidRPr="00A2635D">
        <w:rPr>
          <w:noProof/>
        </w:rPr>
        <w:t>(2001)</w:t>
      </w:r>
      <w:r w:rsidR="008566E7" w:rsidRPr="00A2635D">
        <w:fldChar w:fldCharType="end"/>
      </w:r>
      <w:r w:rsidRPr="00A2635D">
        <w:t xml:space="preserve"> pioneered the study of ensemble perception, introducing paradigms such as member identification (judging whether a test dot belonged to a set of different-sized dots) and mean discrimination (comparing a test dot to the set’s average size). Ariely’s work revealed that observers could accurately judge average size while failing to identify individual members.</w:t>
      </w:r>
      <w:r w:rsidR="000E5028" w:rsidRPr="00A2635D">
        <w:t xml:space="preserve"> The typical paradigms currently used in the field are depicted in Figure 1.</w:t>
      </w:r>
    </w:p>
    <w:p w14:paraId="4D72EE46" w14:textId="24D6CCE2" w:rsidR="000E5028" w:rsidRPr="00A2635D" w:rsidRDefault="000E5028"/>
    <w:p w14:paraId="49E2E1CA" w14:textId="77777777" w:rsidR="000E5028" w:rsidRPr="00A2635D" w:rsidRDefault="000E5028"/>
    <w:p w14:paraId="415FF67A" w14:textId="77777777" w:rsidR="000E5028" w:rsidRPr="00A2635D" w:rsidRDefault="000E5028"/>
    <w:p w14:paraId="5F81992B" w14:textId="156103EC" w:rsidR="00EC3D85" w:rsidRPr="00D16F2B" w:rsidRDefault="0027079F" w:rsidP="00EC3D85">
      <w:pPr>
        <w:rPr>
          <w:i/>
          <w:iCs/>
        </w:rPr>
      </w:pPr>
      <w:r>
        <w:rPr>
          <w:noProof/>
        </w:rPr>
        <w:lastRenderedPageBreak/>
        <mc:AlternateContent>
          <mc:Choice Requires="wps">
            <w:drawing>
              <wp:anchor distT="0" distB="0" distL="114300" distR="114300" simplePos="0" relativeHeight="251660288" behindDoc="0" locked="0" layoutInCell="1" allowOverlap="1" wp14:anchorId="7BAD6753" wp14:editId="2D99BA60">
                <wp:simplePos x="0" y="0"/>
                <wp:positionH relativeFrom="column">
                  <wp:posOffset>10160</wp:posOffset>
                </wp:positionH>
                <wp:positionV relativeFrom="paragraph">
                  <wp:posOffset>1564640</wp:posOffset>
                </wp:positionV>
                <wp:extent cx="4715510" cy="330200"/>
                <wp:effectExtent l="0" t="0" r="0" b="0"/>
                <wp:wrapTopAndBottom/>
                <wp:docPr id="1359329005"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a:xfrm>
                          <a:off x="0" y="0"/>
                          <a:ext cx="4715510" cy="330200"/>
                        </a:xfrm>
                        <a:prstGeom prst="rect">
                          <a:avLst/>
                        </a:prstGeom>
                        <a:solidFill>
                          <a:prstClr val="white"/>
                        </a:solidFill>
                        <a:ln>
                          <a:noFill/>
                        </a:ln>
                      </wps:spPr>
                      <wps:txbx>
                        <w:txbxContent>
                          <w:p w14:paraId="1D25CE19" w14:textId="637A7016" w:rsidR="000E5028" w:rsidRPr="00F03876" w:rsidRDefault="000E5028" w:rsidP="000E5028">
                            <w:pPr>
                              <w:pStyle w:val="Caption"/>
                              <w:rPr>
                                <w:rFonts w:cs="Times New Roman"/>
                                <w:i w:val="0"/>
                                <w:iCs w:val="0"/>
                                <w:noProof/>
                                <w:sz w:val="14"/>
                                <w:szCs w:val="20"/>
                                <w:lang w:val="en-GB"/>
                              </w:rPr>
                            </w:pPr>
                            <w:bookmarkStart w:id="21" w:name="_Toc206165348"/>
                            <w:r w:rsidRPr="00F03876">
                              <w:rPr>
                                <w:b/>
                                <w:bCs/>
                                <w:i w:val="0"/>
                                <w:iCs w:val="0"/>
                                <w:sz w:val="18"/>
                                <w:szCs w:val="20"/>
                              </w:rPr>
                              <w:t xml:space="preserve">Figure </w:t>
                            </w:r>
                            <w:r w:rsidRPr="00F03876">
                              <w:rPr>
                                <w:b/>
                                <w:bCs/>
                                <w:i w:val="0"/>
                                <w:iCs w:val="0"/>
                                <w:sz w:val="18"/>
                                <w:szCs w:val="20"/>
                              </w:rPr>
                              <w:fldChar w:fldCharType="begin"/>
                            </w:r>
                            <w:r w:rsidRPr="00F03876">
                              <w:rPr>
                                <w:b/>
                                <w:bCs/>
                                <w:i w:val="0"/>
                                <w:iCs w:val="0"/>
                                <w:sz w:val="18"/>
                                <w:szCs w:val="20"/>
                              </w:rPr>
                              <w:instrText xml:space="preserve"> SEQ Figure \* ARABIC </w:instrText>
                            </w:r>
                            <w:r w:rsidRPr="00F03876">
                              <w:rPr>
                                <w:b/>
                                <w:bCs/>
                                <w:i w:val="0"/>
                                <w:iCs w:val="0"/>
                                <w:sz w:val="18"/>
                                <w:szCs w:val="20"/>
                              </w:rPr>
                              <w:fldChar w:fldCharType="separate"/>
                            </w:r>
                            <w:r w:rsidR="00146E7C">
                              <w:rPr>
                                <w:b/>
                                <w:bCs/>
                                <w:i w:val="0"/>
                                <w:iCs w:val="0"/>
                                <w:noProof/>
                                <w:sz w:val="18"/>
                                <w:szCs w:val="20"/>
                              </w:rPr>
                              <w:t>1</w:t>
                            </w:r>
                            <w:r w:rsidRPr="00F03876">
                              <w:rPr>
                                <w:b/>
                                <w:bCs/>
                                <w:i w:val="0"/>
                                <w:iCs w:val="0"/>
                                <w:sz w:val="18"/>
                                <w:szCs w:val="20"/>
                              </w:rPr>
                              <w:fldChar w:fldCharType="end"/>
                            </w:r>
                            <w:r w:rsidRPr="00F03876">
                              <w:rPr>
                                <w:b/>
                                <w:bCs/>
                                <w:i w:val="0"/>
                                <w:iCs w:val="0"/>
                                <w:sz w:val="18"/>
                                <w:szCs w:val="20"/>
                              </w:rPr>
                              <w:t>:</w:t>
                            </w:r>
                            <w:r w:rsidRPr="00F03876">
                              <w:rPr>
                                <w:i w:val="0"/>
                                <w:iCs w:val="0"/>
                                <w:sz w:val="18"/>
                                <w:szCs w:val="20"/>
                              </w:rPr>
                              <w:t xml:space="preserve"> </w:t>
                            </w:r>
                            <w:r w:rsidR="009C668B" w:rsidRPr="00F03876">
                              <w:rPr>
                                <w:i w:val="0"/>
                                <w:iCs w:val="0"/>
                                <w:sz w:val="18"/>
                                <w:szCs w:val="20"/>
                              </w:rPr>
                              <w:t>T</w:t>
                            </w:r>
                            <w:r w:rsidRPr="00F03876">
                              <w:rPr>
                                <w:i w:val="0"/>
                                <w:iCs w:val="0"/>
                                <w:sz w:val="18"/>
                                <w:szCs w:val="20"/>
                              </w:rPr>
                              <w:t>ypical paradigms used to probe ensemble perception.</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7BAD6753" id="_x0000_t202" coordsize="21600,21600" o:spt="202" path="m,l,21600r21600,l21600,xe">
                <v:stroke joinstyle="miter"/>
                <v:path gradientshapeok="t" o:connecttype="rect"/>
              </v:shapetype>
              <v:shape id="Text Box 18" o:spid="_x0000_s1031" type="#_x0000_t202" style="position:absolute;left:0;text-align:left;margin-left:.8pt;margin-top:123.2pt;width:371.3pt;height:2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" stroked="f">
                <v:textbox style="mso-fit-shape-to-text:t" inset="0,0,0,0">
                  <w:txbxContent>
                    <w:p w14:paraId="1D25CE19" w14:textId="637A7016" w:rsidR="000E5028" w:rsidRPr="00F03876" w:rsidRDefault="000E5028" w:rsidP="000E5028">
                      <w:pPr>
                        <w:pStyle w:val="Caption"/>
                        <w:rPr>
                          <w:rFonts w:cs="Times New Roman"/>
                          <w:i w:val="0"/>
                          <w:iCs w:val="0"/>
                          <w:noProof/>
                          <w:sz w:val="14"/>
                          <w:szCs w:val="20"/>
                          <w:lang w:val="en-GB"/>
                        </w:rPr>
                      </w:pPr>
                      <w:bookmarkStart w:id="22" w:name="_Toc206165348"/>
                      <w:r w:rsidRPr="00F03876">
                        <w:rPr>
                          <w:b/>
                          <w:bCs/>
                          <w:i w:val="0"/>
                          <w:iCs w:val="0"/>
                          <w:sz w:val="18"/>
                          <w:szCs w:val="20"/>
                        </w:rPr>
                        <w:t xml:space="preserve">Figure </w:t>
                      </w:r>
                      <w:r w:rsidRPr="00F03876">
                        <w:rPr>
                          <w:b/>
                          <w:bCs/>
                          <w:i w:val="0"/>
                          <w:iCs w:val="0"/>
                          <w:sz w:val="18"/>
                          <w:szCs w:val="20"/>
                        </w:rPr>
                        <w:fldChar w:fldCharType="begin"/>
                      </w:r>
                      <w:r w:rsidRPr="00F03876">
                        <w:rPr>
                          <w:b/>
                          <w:bCs/>
                          <w:i w:val="0"/>
                          <w:iCs w:val="0"/>
                          <w:sz w:val="18"/>
                          <w:szCs w:val="20"/>
                        </w:rPr>
                        <w:instrText xml:space="preserve"> SEQ Figure \* ARABIC </w:instrText>
                      </w:r>
                      <w:r w:rsidRPr="00F03876">
                        <w:rPr>
                          <w:b/>
                          <w:bCs/>
                          <w:i w:val="0"/>
                          <w:iCs w:val="0"/>
                          <w:sz w:val="18"/>
                          <w:szCs w:val="20"/>
                        </w:rPr>
                        <w:fldChar w:fldCharType="separate"/>
                      </w:r>
                      <w:r w:rsidR="00146E7C">
                        <w:rPr>
                          <w:b/>
                          <w:bCs/>
                          <w:i w:val="0"/>
                          <w:iCs w:val="0"/>
                          <w:noProof/>
                          <w:sz w:val="18"/>
                          <w:szCs w:val="20"/>
                        </w:rPr>
                        <w:t>1</w:t>
                      </w:r>
                      <w:r w:rsidRPr="00F03876">
                        <w:rPr>
                          <w:b/>
                          <w:bCs/>
                          <w:i w:val="0"/>
                          <w:iCs w:val="0"/>
                          <w:sz w:val="18"/>
                          <w:szCs w:val="20"/>
                        </w:rPr>
                        <w:fldChar w:fldCharType="end"/>
                      </w:r>
                      <w:r w:rsidRPr="00F03876">
                        <w:rPr>
                          <w:b/>
                          <w:bCs/>
                          <w:i w:val="0"/>
                          <w:iCs w:val="0"/>
                          <w:sz w:val="18"/>
                          <w:szCs w:val="20"/>
                        </w:rPr>
                        <w:t>:</w:t>
                      </w:r>
                      <w:r w:rsidRPr="00F03876">
                        <w:rPr>
                          <w:i w:val="0"/>
                          <w:iCs w:val="0"/>
                          <w:sz w:val="18"/>
                          <w:szCs w:val="20"/>
                        </w:rPr>
                        <w:t xml:space="preserve"> </w:t>
                      </w:r>
                      <w:r w:rsidR="009C668B" w:rsidRPr="00F03876">
                        <w:rPr>
                          <w:i w:val="0"/>
                          <w:iCs w:val="0"/>
                          <w:sz w:val="18"/>
                          <w:szCs w:val="20"/>
                        </w:rPr>
                        <w:t>T</w:t>
                      </w:r>
                      <w:r w:rsidRPr="00F03876">
                        <w:rPr>
                          <w:i w:val="0"/>
                          <w:iCs w:val="0"/>
                          <w:sz w:val="18"/>
                          <w:szCs w:val="20"/>
                        </w:rPr>
                        <w:t>ypical paradigms used to probe ensemble perception.</w:t>
                      </w:r>
                      <w:bookmarkEnd w:id="22"/>
                    </w:p>
                  </w:txbxContent>
                </v:textbox>
                <w10:wrap type="topAndBottom"/>
              </v:shape>
            </w:pict>
          </mc:Fallback>
        </mc:AlternateContent>
      </w:r>
      <w:r w:rsidR="000E5028" w:rsidRPr="00A2635D">
        <w:rPr>
          <w:i/>
          <w:iCs/>
          <w:noProof/>
          <w:sz w:val="18"/>
          <w:szCs w:val="22"/>
        </w:rPr>
        <w:drawing>
          <wp:anchor distT="0" distB="0" distL="114300" distR="114300" simplePos="0" relativeHeight="251658240" behindDoc="0" locked="0" layoutInCell="1" allowOverlap="1" wp14:anchorId="2BA9F654" wp14:editId="53D87655">
            <wp:simplePos x="0" y="0"/>
            <wp:positionH relativeFrom="margin">
              <wp:align>center</wp:align>
            </wp:positionH>
            <wp:positionV relativeFrom="paragraph">
              <wp:posOffset>-466725</wp:posOffset>
            </wp:positionV>
            <wp:extent cx="4680000" cy="1959348"/>
            <wp:effectExtent l="0" t="0" r="0" b="0"/>
            <wp:wrapTopAndBottom/>
            <wp:docPr id="114328874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288744" name="Picture 1143288744"/>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680000" cy="1959348"/>
                    </a:xfrm>
                    <a:prstGeom prst="rect">
                      <a:avLst/>
                    </a:prstGeom>
                  </pic:spPr>
                </pic:pic>
              </a:graphicData>
            </a:graphic>
            <wp14:sizeRelH relativeFrom="page">
              <wp14:pctWidth>0</wp14:pctWidth>
            </wp14:sizeRelH>
            <wp14:sizeRelV relativeFrom="page">
              <wp14:pctHeight>0</wp14:pctHeight>
            </wp14:sizeRelV>
          </wp:anchor>
        </w:drawing>
      </w:r>
      <w:r w:rsidR="00EC3D85" w:rsidRPr="00A2635D">
        <w:rPr>
          <w:i/>
          <w:iCs/>
          <w:sz w:val="18"/>
          <w:szCs w:val="22"/>
        </w:rPr>
        <w:t xml:space="preserve">Note: reprinted from </w:t>
      </w:r>
      <w:r w:rsidR="00EC3D85" w:rsidRPr="00D16F2B">
        <w:rPr>
          <w:i/>
          <w:iCs/>
          <w:sz w:val="18"/>
          <w:szCs w:val="22"/>
        </w:rPr>
        <w:t xml:space="preserve">Corbett, J. E., </w:t>
      </w:r>
      <w:proofErr w:type="spellStart"/>
      <w:r w:rsidR="00EC3D85" w:rsidRPr="00D16F2B">
        <w:rPr>
          <w:i/>
          <w:iCs/>
          <w:sz w:val="18"/>
          <w:szCs w:val="22"/>
        </w:rPr>
        <w:t>Utochkin</w:t>
      </w:r>
      <w:proofErr w:type="spellEnd"/>
      <w:r w:rsidR="00EC3D85" w:rsidRPr="00D16F2B">
        <w:rPr>
          <w:i/>
          <w:iCs/>
          <w:sz w:val="18"/>
          <w:szCs w:val="22"/>
        </w:rPr>
        <w:t>, I., &amp; Hochstein, S.</w:t>
      </w:r>
      <w:r w:rsidR="003C6F07" w:rsidRPr="00D16F2B">
        <w:rPr>
          <w:i/>
          <w:iCs/>
          <w:sz w:val="18"/>
          <w:szCs w:val="22"/>
        </w:rPr>
        <w:t xml:space="preserve"> </w:t>
      </w:r>
      <w:r w:rsidR="003C6F07" w:rsidRPr="00D16F2B">
        <w:rPr>
          <w:i/>
          <w:iCs/>
          <w:sz w:val="18"/>
          <w:szCs w:val="22"/>
        </w:rPr>
        <w:fldChar w:fldCharType="begin"/>
      </w:r>
      <w:r w:rsidR="00787A26">
        <w:rPr>
          <w:i/>
          <w:iCs/>
          <w:sz w:val="18"/>
          <w:szCs w:val="22"/>
        </w:rPr>
        <w:instrText xml:space="preserve"> ADDIN ZOTERO_ITEM CSL_CITATION {"citationID":"K8ppFUAV","properties":{"formattedCitation":"(2023)","plainCitation":"(2023)","noteIndex":0},"citationItems":[{"id":300,"uris":["http://zotero.org/users/11420493/items/T33BS3YW"],"itemData":{"id":300,"type":"book","abstract":"This Element outlines the recent understanding of ensemble representations in perception in a holistic way aimed to engage the general audience, novice and expert alike. The Element highlights the ubiquitous nature of this summary process, paving the way for a discussion of the theoretical and cortical underpinnings, and why ensemble encoding should be considered a basic, inherently necessary component of human perception. Following an overview of the topic, including a brief history of the </w:instrText>
      </w:r>
      <w:r w:rsidR="00787A26">
        <w:rPr>
          <w:rFonts w:ascii="Times New Roman" w:hAnsi="Times New Roman"/>
          <w:i/>
          <w:iCs/>
          <w:sz w:val="18"/>
          <w:szCs w:val="22"/>
        </w:rPr>
        <w:instrText>ﬁ</w:instrText>
      </w:r>
      <w:r w:rsidR="00787A26">
        <w:rPr>
          <w:i/>
          <w:iCs/>
          <w:sz w:val="18"/>
          <w:szCs w:val="22"/>
        </w:rPr>
        <w:instrText xml:space="preserve">eld, the Element introduces overarching themes and a corresponding outline of the present work.","edition":"1","ISBN":"978-1-009-22271-6","language":"en","note":"DOI: 10.1017/9781009222716","publisher":"Cambridge University Press","source":"DOI.org (Crossref)","title":"The Pervasiveness of Ensemble Perception: Not Just Your Average Review","title-short":"The Pervasiveness of Ensemble Perception","URL":"https://www.cambridge.org/core/product/identifier/9781009222716/type/element","author":[{"family":"Corbett","given":"Jennifer E."},{"family":"Utochkin","given":"Igor"},{"family":"Hochstein","given":"Shaul"}],"accessed":{"date-parts":[["2023",5,14]]},"issued":{"date-parts":[["2023",2,2]]}},"suppress-author":true}],"schema":"https://github.com/citation-style-language/schema/raw/master/csl-citation.json"} </w:instrText>
      </w:r>
      <w:r w:rsidR="003C6F07" w:rsidRPr="00D16F2B">
        <w:rPr>
          <w:i/>
          <w:iCs/>
          <w:sz w:val="18"/>
          <w:szCs w:val="22"/>
        </w:rPr>
        <w:fldChar w:fldCharType="separate"/>
      </w:r>
      <w:r w:rsidR="003C6F07" w:rsidRPr="00D16F2B">
        <w:rPr>
          <w:i/>
          <w:iCs/>
          <w:noProof/>
          <w:sz w:val="18"/>
          <w:szCs w:val="22"/>
        </w:rPr>
        <w:t>(2023)</w:t>
      </w:r>
      <w:r w:rsidR="003C6F07" w:rsidRPr="00D16F2B">
        <w:rPr>
          <w:i/>
          <w:iCs/>
          <w:sz w:val="18"/>
          <w:szCs w:val="22"/>
        </w:rPr>
        <w:fldChar w:fldCharType="end"/>
      </w:r>
      <w:r w:rsidR="00EC3D85" w:rsidRPr="00D16F2B">
        <w:rPr>
          <w:i/>
          <w:iCs/>
          <w:sz w:val="18"/>
          <w:szCs w:val="22"/>
        </w:rPr>
        <w:t>. The Pervasiveness of Ensemble Perception: Not Just Your Average Review (1st ed.). Cambridge University Press. https://doi.org/10.1017/9781009222716</w:t>
      </w:r>
      <w:r w:rsidR="00EC3D85" w:rsidRPr="00A2635D">
        <w:rPr>
          <w:i/>
          <w:iCs/>
          <w:sz w:val="18"/>
          <w:szCs w:val="22"/>
        </w:rPr>
        <w:t xml:space="preserve">. Copyright by Cambridge University Press. </w:t>
      </w:r>
      <w:r w:rsidR="007D2F63" w:rsidRPr="00D16F2B">
        <w:rPr>
          <w:i/>
          <w:iCs/>
          <w:sz w:val="18"/>
          <w:szCs w:val="22"/>
        </w:rPr>
        <w:t>License</w:t>
      </w:r>
      <w:r w:rsidR="00EC3D85" w:rsidRPr="00D16F2B">
        <w:rPr>
          <w:i/>
          <w:iCs/>
          <w:sz w:val="18"/>
          <w:szCs w:val="22"/>
        </w:rPr>
        <w:t xml:space="preserve"> Date: 04/08/2025. </w:t>
      </w:r>
      <w:proofErr w:type="spellStart"/>
      <w:r w:rsidR="00EC3D85" w:rsidRPr="00D16F2B">
        <w:rPr>
          <w:i/>
          <w:iCs/>
          <w:sz w:val="18"/>
          <w:szCs w:val="22"/>
        </w:rPr>
        <w:t>PLSclear</w:t>
      </w:r>
      <w:proofErr w:type="spellEnd"/>
      <w:r w:rsidR="00EC3D85" w:rsidRPr="00D16F2B">
        <w:rPr>
          <w:i/>
          <w:iCs/>
          <w:sz w:val="18"/>
          <w:szCs w:val="22"/>
        </w:rPr>
        <w:t xml:space="preserve"> Ref No: 108264.</w:t>
      </w:r>
    </w:p>
    <w:p w14:paraId="0F2E0E2A" w14:textId="4C4A9E6E" w:rsidR="00387901" w:rsidRPr="00A2635D" w:rsidRDefault="00000000">
      <w:r w:rsidRPr="00A2635D">
        <w:t xml:space="preserve">The idea of perceiving groups holistically traces back to early 20th-century Gestalt psychology, which posited that the visual system organizes sensory input into meaningful wholes based on principles like similarity, proximity, and continuity </w:t>
      </w:r>
      <w:r w:rsidR="008566E7" w:rsidRPr="00A2635D">
        <w:fldChar w:fldCharType="begin"/>
      </w:r>
      <w:r w:rsidR="00787A26">
        <w:instrText xml:space="preserve"> ADDIN ZOTERO_ITEM CSL_CITATION {"citationID":"rufrPbnC","properties":{"formattedCitation":"(Wertheimer, 1938)","plainCitation":"(Wertheimer, 1938)","noteIndex":0},"citationItems":[{"id":2801,"uris":["http://zotero.org/users/11420493/items/6JQDTIGV"],"itemData":{"id":2801,"type":"chapter","abstract":"When we are presented with a number of stimuli we do not as a rule experience \"a number\" of individual things, this one and that and that. Instead larger wholes separated from and related to one another are given in experience; their arrangement and division are concrete and definite. Do such arrangements and divisions follow definite principles? When the stimuli abcde appear together what are the principles according to which abc/de and not ab/cde is experienced? It is the purpose of this paper to examine this problem, and we shall therefore begin with cases of discontinuous stimulus constellations. (The complete version of this article appeared as \"Untersuchungen zur Lehre von der Gestalt,\" II, Psychol. Forsch., 1923, 4, 301-350.) (PsycInfo Database Record (c) 2025 APA, all rights reserved)","container-title":"A source book of Gestalt psychology","event-place":"London, England","note":"DOI: 10.1037/11496-005","page":"71-88","publisher":"Kegan Paul, Trench, Trubner &amp; Company","publisher-place":"London, England","source":"APA PsycNet","title":"Laws of organization in perceptual forms","author":[{"family":"Wertheimer","given":"Max"}],"issued":{"date-parts":[["1938"]]}}}],"schema":"https://github.com/citation-style-language/schema/raw/master/csl-citation.json"} </w:instrText>
      </w:r>
      <w:r w:rsidR="008566E7" w:rsidRPr="00A2635D">
        <w:fldChar w:fldCharType="separate"/>
      </w:r>
      <w:r w:rsidR="008566E7" w:rsidRPr="00A2635D">
        <w:rPr>
          <w:noProof/>
        </w:rPr>
        <w:t>(Wertheimer, 1938)</w:t>
      </w:r>
      <w:r w:rsidR="008566E7" w:rsidRPr="00A2635D">
        <w:fldChar w:fldCharType="end"/>
      </w:r>
      <w:r w:rsidRPr="00A2635D">
        <w:t>. However, ensemble perception, distinct from Gestalt grouping, is operationally defined as the ability to “discriminate or reproduce a statistical moment” (Whitney &amp; Leib, 2017). Building on earlier studies, Alvarez</w:t>
      </w:r>
      <w:r w:rsidR="008566E7" w:rsidRPr="00A2635D">
        <w:t xml:space="preserve"> </w:t>
      </w:r>
      <w:r w:rsidR="008566E7" w:rsidRPr="00A2635D">
        <w:fldChar w:fldCharType="begin"/>
      </w:r>
      <w:r w:rsidR="00787A26">
        <w:instrText xml:space="preserve"> ADDIN ZOTERO_ITEM CSL_CITATION {"citationID":"WtKwPjkG","properties":{"formattedCitation":"(2011)","plainCitation":"(2011)","noteIndex":0},"citationItems":[{"id":341,"uris":["http://zotero.org/users/11420493/items/LM8DHGD5"],"itemData":{"id":341,"type":"article-journal","container-title":"Trends in Cognitive Sciences","DOI":"10.1016/j.tics.2011.01.003","ISSN":"13646613","issue":"3","journalAbbreviation":"Trends in Cognitive Sciences","language":"en","page":"122-131","source":"DOI.org (Crossref)","title":"Representing multiple objects as an ensemble enhances visual cognition","volume":"15","author":[{"family":"Alvarez","given":"George A."}],"issued":{"date-parts":[["2011",3]]}},"suppress-author":true}],"schema":"https://github.com/citation-style-language/schema/raw/master/csl-citation.json"} </w:instrText>
      </w:r>
      <w:r w:rsidR="008566E7" w:rsidRPr="00A2635D">
        <w:fldChar w:fldCharType="separate"/>
      </w:r>
      <w:r w:rsidR="008566E7" w:rsidRPr="00A2635D">
        <w:rPr>
          <w:noProof/>
        </w:rPr>
        <w:t>(2011)</w:t>
      </w:r>
      <w:r w:rsidR="008566E7" w:rsidRPr="00A2635D">
        <w:fldChar w:fldCharType="end"/>
      </w:r>
      <w:r w:rsidRPr="00A2635D">
        <w:t xml:space="preserve"> coined the term “ensemble perception”</w:t>
      </w:r>
      <w:r w:rsidR="003B5339" w:rsidRPr="00D16F2B">
        <w:t>,</w:t>
      </w:r>
      <w:r w:rsidRPr="00A2635D">
        <w:t xml:space="preserve"> emphasizing its role in forming precise, compressed representations such as mean size or orientation that leverage real-world redundancies to enhance visual cognition. By averaging noisy individual measurements, ensemble perception achieves greater accuracy than individual item processing, effectively bypassing capacity constraints (Alvarez, 2011).</w:t>
      </w:r>
    </w:p>
    <w:p w14:paraId="4E8CCE02" w14:textId="4D1EF477" w:rsidR="004F298F" w:rsidRPr="004F298F" w:rsidRDefault="00EC3D85" w:rsidP="004F298F">
      <w:r w:rsidRPr="00A2635D">
        <w:t>Cant and Xu</w:t>
      </w:r>
      <w:r w:rsidR="00C61B26" w:rsidRPr="00A2635D">
        <w:t xml:space="preserve"> </w:t>
      </w:r>
      <w:r w:rsidR="00C61B26" w:rsidRPr="00A2635D">
        <w:fldChar w:fldCharType="begin"/>
      </w:r>
      <w:r w:rsidR="00787A26">
        <w:instrText xml:space="preserve"> ADDIN ZOTERO_ITEM CSL_CITATION {"citationID":"6yzXLLy7","properties":{"formattedCitation":"(2012)","plainCitation":"(2012)","noteIndex":0},"citationItems":[{"id":3,"uris":["http://zotero.org/users/11420493/items/W9CGDNPI"],"itemData":{"id":3,"type":"article-journal","abstract":"Our visual system can extract summary statistics from large collections of similar objects without forming detailed representations of the individual objects in the ensemble. Such object ensemble representation is adaptive and allows us to overcome the capacity limitation associated with representing specific objects. Surprisingly, little is known about the neural mechanisms supporting such object ensemble representation. Here we showed human observers identical photographs of the same object ensemble, different photographs depicting the same ensemble, or different photographs depicting different ensembles. We observed fMRI adaptation in anterior-medial ventral visual cortex whenever object ensemble statistics repeated, even when local image features differed across photographs. Interestingly, such object ensemble processing is closely related to texture and scene processing in the brain. In contrast, the lateral occipital area, a region involved in object-shape processing, showed adaptation only when identical photographs were repeated. These results provide the first step toward understanding the neural underpinnings of real-world object ensemble representation.","container-title":"Journal of Neuroscience","DOI":"10.1523/JNEUROSCI.3325-11.2012","ISSN":"02706474","issue":"22","page":"7685-7700","title":"Object ensemble processing in human anterior-medial ventral visual cortex","volume":"32","author":[{"family":"Cant","given":"Jonathan S."},{"family":"Xu","given":"Yaoda"}],"issued":{"date-parts":[["2012"]]}},"suppress-author":true}],"schema":"https://github.com/citation-style-language/schema/raw/master/csl-citation.json"} </w:instrText>
      </w:r>
      <w:r w:rsidR="00C61B26" w:rsidRPr="00A2635D">
        <w:fldChar w:fldCharType="separate"/>
      </w:r>
      <w:r w:rsidR="00C61B26" w:rsidRPr="00A2635D">
        <w:rPr>
          <w:noProof/>
        </w:rPr>
        <w:t>(2012)</w:t>
      </w:r>
      <w:r w:rsidR="00C61B26" w:rsidRPr="00A2635D">
        <w:fldChar w:fldCharType="end"/>
      </w:r>
      <w:r w:rsidRPr="00A2635D">
        <w:t xml:space="preserve"> found </w:t>
      </w:r>
      <w:proofErr w:type="spellStart"/>
      <w:r w:rsidRPr="00A2635D">
        <w:t>parahippocampal</w:t>
      </w:r>
      <w:proofErr w:type="spellEnd"/>
      <w:r w:rsidRPr="00A2635D">
        <w:t xml:space="preserve"> </w:t>
      </w:r>
      <w:r w:rsidR="004F298F">
        <w:t xml:space="preserve">(PPA) </w:t>
      </w:r>
      <w:r w:rsidRPr="00A2635D">
        <w:t>activation for object ensembles versus matched textures, indicating distinct global versus low-level processing, but without direct ensemble metrics. Later fMRI showed no effects of density or ratio in</w:t>
      </w:r>
      <w:r w:rsidR="004F298F">
        <w:t xml:space="preserve"> the PPA</w:t>
      </w:r>
      <w:r w:rsidRPr="00A2635D">
        <w:t>, but modulation by element shape and surface</w:t>
      </w:r>
      <w:r w:rsidR="00C61B26" w:rsidRPr="00A2635D">
        <w:t xml:space="preserve"> </w:t>
      </w:r>
      <w:r w:rsidR="00C61B26" w:rsidRPr="00A2635D">
        <w:fldChar w:fldCharType="begin"/>
      </w:r>
      <w:r w:rsidR="00787A26">
        <w:instrText xml:space="preserve"> ADDIN ZOTERO_ITEM CSL_CITATION {"citationID":"0QPinoxR","properties":{"formattedCitation":"(Cant &amp; Xu, 2017)","plainCitation":"(Cant &amp; Xu, 2017)","noteIndex":0},"citationItems":[{"id":3062,"uris":["http://zotero.org/users/11420493/items/VMZQQCUK"],"itemData":{"id":3062,"type":"article-journal","abstract":"Abstract\n            Our visual system can extract summary statistics from large collections of objects without forming detailed representations of the individual objects in the ensemble. In a region in ventral visual cortex encompassing the collateral sulcus and the parahippocampal gyrus and overlapping extensively with the scene-selective parahippocampal place area (PPA), we have previously reported fMRI adaptation to object ensembles when ensemble statistics repeated, even when local image features differed across images (e.g., two different images of the same strawberry pile). We additionally showed that this ensemble representation is similar to (but still distinct from) how visual texture patterns are processed in this region and is not explained by appealing to differences in the color of the elements that make up the ensemble. To further explore the nature of ensemble representation in this brain region, here we used PPA as our ROI and investigated in detail how the shape and surface properties (i.e., both texture and color) of the individual objects constituting an ensemble affect the ensemble representation in anterior-medial ventral visual cortex. We photographed object ensembles of stone beads that varied in shape and surface properties. A given ensemble always contained beads of the same shape and surface properties (e.g., an ensemble of star-shaped rose quartz beads). A change to the shape and/or surface properties of all the beads in an ensemble resulted in a significant release from adaptation in PPA compared with conditions in which no ensemble feature changed. In contrast, in the object-sensitive lateral occipital area (LO), we only observed a significant release from adaptation when the shape of the ensemble elements varied, and found no significant results in additional scene-sensitive regions, namely, the retrosplenial complex and occipital place area. Together, these results demonstrate that the shape and surface properties of the individual objects comprising an ensemble both contribute significantly to object ensemble representation in anterior-medial ventral visual cortex and further demonstrate a functional dissociation between object- (LO) and scene-selective (PPA) visual cortical regions and within the broader scene-processing network itself.","container-title":"Journal of Cognitive Neuroscience","DOI":"10.1162/jocn_a_01050","ISSN":"0898-929X, 1530-8898","issue":"2","language":"en","page":"398-412","source":"DOI.org (Crossref)","title":"The Contribution of Object Shape and Surface Properties to Object Ensemble Representation in Anterior-medial Ventral Visual Cortex","volume":"29","author":[{"family":"Cant","given":"Jonathan S."},{"family":"Xu","given":"Yaoda"}],"issued":{"date-parts":[["2017",2,1]]}}}],"schema":"https://github.com/citation-style-language/schema/raw/master/csl-citation.json"} </w:instrText>
      </w:r>
      <w:r w:rsidR="00C61B26" w:rsidRPr="00A2635D">
        <w:fldChar w:fldCharType="separate"/>
      </w:r>
      <w:r w:rsidR="00C61B26" w:rsidRPr="00A2635D">
        <w:rPr>
          <w:noProof/>
        </w:rPr>
        <w:t>(Cant &amp; Xu, 2017)</w:t>
      </w:r>
      <w:r w:rsidR="00C61B26" w:rsidRPr="00A2635D">
        <w:fldChar w:fldCharType="end"/>
      </w:r>
      <w:r w:rsidRPr="00A2635D">
        <w:t xml:space="preserve">, consistent with PPA texture selectivity </w:t>
      </w:r>
      <w:r w:rsidR="00C61B26" w:rsidRPr="00A2635D">
        <w:fldChar w:fldCharType="begin"/>
      </w:r>
      <w:r w:rsidR="00787A26">
        <w:instrText xml:space="preserve"> ADDIN ZOTERO_ITEM CSL_CITATION {"citationID":"UvnwszJz","properties":{"formattedCitation":"(Park &amp; Park, 2017)","plainCitation":"(Park &amp; Park, 2017)","noteIndex":0},"citationItems":[{"id":3061,"uris":["http://zotero.org/users/11420493/items/BH52CRDT"],"itemData":{"id":3061,"type":"article-journal","abstract":"Texture provides crucial information about the category or identity of a scene. Nonetheless, not much is known about how the texture information in a scene is represented in the brain. Previous studies have shown that the parahippocampal place area (PPA), a scene-selective part of visual cortex, responds to simple patches of texture ensemble. However, in natural scenes textures exist in spatial context within a scene. Here we tested two hypotheses that make different predictions on how textures within a scene context are represented in the PPA. The Texture-Only hypothesis suggests that the PPA represents texture ensemble (i.e., the kind of texture) as is, irrespective of its location in the scene. On the other hand, the Texture and Location hypothesis suggests that the PPA represents texture and its location within a scene (e.g., ceiling or wall) conjointly. We tested these two hypotheses across two experiments, using different but complementary methods. In experiment 1, by using multivoxel pattern analysis (MVPA) and representational similarity analysis, we found that the representational similarity of the PPA activation patterns was significantly explained by the Texture-Only hypothesis but not by the Texture and Location hypothesis. In experiment 2, using a repetition suppression paradigm, we found no repetition suppression for scenes that had the same texture ensemble but differed in location (supporting the Texture and Location hypothesis). On the basis of these results, we propose a framework that reconciles contrasting results from MVPA and repetition suppression and draw conclusions about how texture is represented in the PPA.\n            NEW &amp; NOTEWORTHY This study investigates how the parahippocampal place area (PPA) represents texture information within a scene context. We claim that texture is represented in the PPA at multiple levels: the texture ensemble information at the across-voxel level and the conjoint information of texture and its location at the within-voxel level. The study proposes a working hypothesis that reconciles contrasting results from multivoxel pattern analysis and repetition suppression, suggesting that the methods are complementary to each other but not necessarily interchangeable.","container-title":"Journal of Neurophysiology","DOI":"10.1152/jn.00338.2016","ISSN":"0022-3077, 1522-1598","issue":"4","journalAbbreviation":"Journal of Neurophysiology","language":"en","page":"1595-1607","source":"DOI.org (Crossref)","title":"Conjoint representation of texture ensemble and location in the parahippocampal place area","volume":"117","author":[{"family":"Park","given":"Jeongho"},{"family":"Park","given":"Soojin"}],"issued":{"date-parts":[["2017",4,1]]}}}],"schema":"https://github.com/citation-style-language/schema/raw/master/csl-citation.json"} </w:instrText>
      </w:r>
      <w:r w:rsidR="00C61B26" w:rsidRPr="00A2635D">
        <w:fldChar w:fldCharType="separate"/>
      </w:r>
      <w:r w:rsidR="003C6F07" w:rsidRPr="00A2635D">
        <w:rPr>
          <w:noProof/>
        </w:rPr>
        <w:t>(Park &amp; Park, 2017)</w:t>
      </w:r>
      <w:r w:rsidR="00C61B26" w:rsidRPr="00A2635D">
        <w:fldChar w:fldCharType="end"/>
      </w:r>
      <w:r w:rsidR="003C6F07" w:rsidRPr="00A2635D">
        <w:t xml:space="preserve">. </w:t>
      </w:r>
      <w:r w:rsidRPr="00A2635D">
        <w:t xml:space="preserve">Future work must include ensemble-encoding tasks and </w:t>
      </w:r>
      <w:r w:rsidR="009B25B7" w:rsidRPr="00D16F2B">
        <w:t>differentiation</w:t>
      </w:r>
      <w:r w:rsidRPr="00A2635D">
        <w:t xml:space="preserve"> from texture perception. Using MEG, </w:t>
      </w:r>
      <w:proofErr w:type="spellStart"/>
      <w:r w:rsidRPr="00A2635D">
        <w:t>Im</w:t>
      </w:r>
      <w:proofErr w:type="spellEnd"/>
      <w:r w:rsidRPr="00A2635D">
        <w:t xml:space="preserve"> et al.</w:t>
      </w:r>
      <w:r w:rsidR="003C6F07" w:rsidRPr="00A2635D">
        <w:t xml:space="preserve"> </w:t>
      </w:r>
      <w:r w:rsidR="003C6F07" w:rsidRPr="00A2635D">
        <w:fldChar w:fldCharType="begin"/>
      </w:r>
      <w:r w:rsidR="00787A26">
        <w:instrText xml:space="preserve"> ADDIN ZOTERO_ITEM CSL_CITATION {"citationID":"yfKxeUbL","properties":{"formattedCitation":"(2021)","plainCitation":"(2021)","noteIndex":0},"citationItems":[{"id":229,"uris":["http://zotero.org/users/11420493/items/YCFSN6XK"],"itemData":{"id":229,"type":"article-journal","abstract":"Reading the prevailing emotion of groups of people (“crowd emotion”) is critical to understanding their overall intention and disposition. It alerts us to potential dangers, such as angry mobs or panicked crowds, giving us time to escape. A critical aspect of processing crowd emotion is that it must occur rapidly, because delays often are costly. Although knowing the timing of neural events is crucial for understanding how the brain guides behaviors using coherent signals from a glimpse of multiple faces, this information is currently lacking in the literature on face ensemble coding. Therefore, we used magnetoencephalography to examine the neurodynamics in the dorsal and ventral visual streams and the periamygdaloid cortex to compare perception of groups of faces versus individual faces. Forty-six participants compared two groups of four faces or two individual faces with varying emotional expressions and chose which group or individual they would avoid. We found that the dorsal stream was activated as early as 68 msec after the onset of stimuli containing groups of faces. In contrast, the ventral stream was activated later and predominantly for individual face stimuli. The latencies of the dorsal stream activation peaks correlated with participants’ response times for facial crowds. We also found enhanced connectivity earlier between the periamygdaloid cortex and the dorsal stream regions for crowd emotion perception. Our findings suggest that ensemble coding of facial crowds proceeds rapidly and in parallel by engaging the dorsal stream to mediate adaptive social behaviors, via a distinct route from single face perception.","container-title":"Cognitive, Affective and Behavioral Neuroscience","DOI":"10.3758/s13415-021-00880-2","ISSN":"15307026","issue":"March","note":"publisher: Cognitive, Affective, &amp; Behavioral Neuroscience","title":"Differential neurodynamics and connectivity in the dorsal and ventral visual pathways during perception of emotional crowds and individuals: a MEG study","author":[{"family":"Im","given":"Hee Yeon"},{"family":"Cushing","given":"Cody A."},{"family":"Ward","given":"Noreen"},{"family":"Kveraga","given":"Kestutis"}],"issued":{"date-parts":[["2021"]]}},"suppress-author":true}],"schema":"https://github.com/citation-style-language/schema/raw/master/csl-citation.json"} </w:instrText>
      </w:r>
      <w:r w:rsidR="003C6F07" w:rsidRPr="00A2635D">
        <w:fldChar w:fldCharType="separate"/>
      </w:r>
      <w:r w:rsidR="003C6F07" w:rsidRPr="00A2635D">
        <w:rPr>
          <w:noProof/>
        </w:rPr>
        <w:t>(2021)</w:t>
      </w:r>
      <w:r w:rsidR="003C6F07" w:rsidRPr="00A2635D">
        <w:fldChar w:fldCharType="end"/>
      </w:r>
      <w:r w:rsidRPr="00A2635D">
        <w:t xml:space="preserve"> revealed early dorsal activation for emotional face sets versus later ventral for individuals, supporting rapid parallel dorsal processing distinct from ventral object mechanisms (Ariely, 2001). Tark et al.</w:t>
      </w:r>
      <w:r w:rsidR="003C6F07" w:rsidRPr="00A2635D">
        <w:t xml:space="preserve"> </w:t>
      </w:r>
      <w:r w:rsidR="003C6F07" w:rsidRPr="00A2635D">
        <w:fldChar w:fldCharType="begin"/>
      </w:r>
      <w:r w:rsidR="00787A26">
        <w:instrText xml:space="preserve"> ADDIN ZOTERO_ITEM CSL_CITATION {"citationID":"JpyNT0Y1","properties":{"formattedCitation":"(2021)","plainCitation":"(2021)","noteIndex":0},"citationItems":[{"id":325,"uris":["http://zotero.org/users/11420493/items/4BP96YFY"],"itemData":{"id":325,"type":"article-journal","container-title":"NeuroImage","DOI":"10.1016/j.neuroimage.2021.118680","ISSN":"10538119","journalAbbreviation":"NeuroImage","language":"en","page":"118680","source":"DOI.org (Crossref)","title":"Neural representations of ensemble coding in the occipital and parietal cortices","volume":"245","author":[{"family":"Tark","given":"Kyeong-Jin"},{"family":"Kang","given":"Min-Suk"},{"family":"Chong","given":"Sang Chul"},{"family":"Shim","given":"Won Mok"}],"issued":{"date-parts":[["2021",12]]}},"suppress-author":true}],"schema":"https://github.com/citation-style-language/schema/raw/master/csl-citation.json"} </w:instrText>
      </w:r>
      <w:r w:rsidR="003C6F07" w:rsidRPr="00A2635D">
        <w:fldChar w:fldCharType="separate"/>
      </w:r>
      <w:r w:rsidR="003C6F07" w:rsidRPr="00A2635D">
        <w:rPr>
          <w:noProof/>
        </w:rPr>
        <w:t>(2021)</w:t>
      </w:r>
      <w:r w:rsidR="003C6F07" w:rsidRPr="00A2635D">
        <w:fldChar w:fldCharType="end"/>
      </w:r>
      <w:r w:rsidRPr="00A2635D">
        <w:t xml:space="preserve"> identified task-modulated selectivity for averages versus items across </w:t>
      </w:r>
      <w:proofErr w:type="spellStart"/>
      <w:r w:rsidRPr="00A2635D">
        <w:t>extrastriate</w:t>
      </w:r>
      <w:proofErr w:type="spellEnd"/>
      <w:r w:rsidRPr="00A2635D">
        <w:t xml:space="preserve"> to frontal areas, implying multi-level population pooling.</w:t>
      </w:r>
      <w:r w:rsidR="000E5028" w:rsidRPr="00A2635D">
        <w:t xml:space="preserve"> </w:t>
      </w:r>
      <w:r w:rsidR="004F298F" w:rsidRPr="004F298F">
        <w:t>For a more comprehensive review of the neural substrates of ensemble perception, refer to Corbett et al.</w:t>
      </w:r>
      <w:r w:rsidR="004F298F">
        <w:t xml:space="preserve"> </w:t>
      </w:r>
      <w:r w:rsidR="004F298F">
        <w:fldChar w:fldCharType="begin"/>
      </w:r>
      <w:r w:rsidR="00787A26">
        <w:instrText xml:space="preserve"> ADDIN ZOTERO_ITEM CSL_CITATION {"citationID":"3CLDASHo","properties":{"formattedCitation":"(2023)","plainCitation":"(2023)","noteIndex":0},"citationItems":[{"id":300,"uris":["http://zotero.org/users/11420493/items/T33BS3YW"],"itemData":{"id":300,"type":"book","abstract":"This Element outlines the recent understanding of ensemble representations in perception in a holistic way aimed to engage the general audience, novice and expert alike. The Element highlights the ubiquitous nature of this summary process, paving the way for a discussion of the theoretical and cortical underpinnings, and why ensemble encoding should be considered a basic, inherently necessary component of human perception. Following an overview of the topic, including a brief history of the </w:instrText>
      </w:r>
      <w:r w:rsidR="00787A26">
        <w:rPr>
          <w:rFonts w:ascii="Times New Roman" w:hAnsi="Times New Roman"/>
        </w:rPr>
        <w:instrText>ﬁ</w:instrText>
      </w:r>
      <w:r w:rsidR="00787A26">
        <w:instrText xml:space="preserve">eld, the Element introduces overarching themes and a corresponding outline of the present work.","edition":"1","ISBN":"978-1-009-22271-6","language":"en","note":"DOI: 10.1017/9781009222716","publisher":"Cambridge University Press","source":"DOI.org (Crossref)","title":"The Pervasiveness of Ensemble Perception: Not Just Your Average Review","title-short":"The Pervasiveness of Ensemble Perception","URL":"https://www.cambridge.org/core/product/identifier/9781009222716/type/element","author":[{"family":"Corbett","given":"Jennifer E."},{"family":"Utochkin","given":"Igor"},{"family":"Hochstein","given":"Shaul"}],"accessed":{"date-parts":[["2023",5,14]]},"issued":{"date-parts":[["2023",2,2]]}},"suppress-author":true}],"schema":"https://github.com/citation-style-language/schema/raw/master/csl-citation.json"} </w:instrText>
      </w:r>
      <w:r w:rsidR="004F298F">
        <w:fldChar w:fldCharType="separate"/>
      </w:r>
      <w:r w:rsidR="004F298F">
        <w:rPr>
          <w:noProof/>
        </w:rPr>
        <w:t>(2023)</w:t>
      </w:r>
      <w:r w:rsidR="004F298F">
        <w:fldChar w:fldCharType="end"/>
      </w:r>
      <w:r w:rsidR="004F298F" w:rsidRPr="004F298F">
        <w:t>.</w:t>
      </w:r>
    </w:p>
    <w:p w14:paraId="46FC61B8" w14:textId="0AC80F4D" w:rsidR="000E5028" w:rsidRPr="00A2635D" w:rsidRDefault="000E5028"/>
    <w:p w14:paraId="7F07196E" w14:textId="33EDDB21" w:rsidR="00387901" w:rsidRPr="00A2635D" w:rsidRDefault="00000000">
      <w:r w:rsidRPr="00D16F2B">
        <w:lastRenderedPageBreak/>
        <w:t>Below, I provide a detailed review of the features ensemble perception can extract and the statistical descriptors our visual system may access.</w:t>
      </w:r>
    </w:p>
    <w:p w14:paraId="4E677CDB" w14:textId="77777777" w:rsidR="00387901" w:rsidRPr="00D16F2B" w:rsidRDefault="00000000">
      <w:pPr>
        <w:pStyle w:val="Heading3"/>
      </w:pPr>
      <w:bookmarkStart w:id="23" w:name="_Toc207823449"/>
      <w:r w:rsidRPr="00D16F2B">
        <w:t>Features</w:t>
      </w:r>
      <w:bookmarkEnd w:id="23"/>
    </w:p>
    <w:p w14:paraId="732DCCF9" w14:textId="6018FC73" w:rsidR="00387901" w:rsidRPr="00D16F2B" w:rsidRDefault="00000000">
      <w:r w:rsidRPr="00D16F2B">
        <w:t xml:space="preserve">The scope of features has been found eligible for ensemble perception is vast. Early works by </w:t>
      </w:r>
      <w:proofErr w:type="spellStart"/>
      <w:r w:rsidRPr="00D16F2B">
        <w:t>Watamaniuk</w:t>
      </w:r>
      <w:proofErr w:type="spellEnd"/>
      <w:r w:rsidRPr="00D16F2B">
        <w:t xml:space="preserve"> and colleagues brought up evidence of ability to successfully estimate the average direction of a group of moving dots as well as its spee</w:t>
      </w:r>
      <w:r w:rsidR="003C6F07" w:rsidRPr="00D16F2B">
        <w:t>d</w:t>
      </w:r>
      <w:r w:rsidRPr="00D16F2B">
        <w:t xml:space="preserve"> </w:t>
      </w:r>
      <w:r w:rsidR="00A47FD2" w:rsidRPr="00D16F2B">
        <w:fldChar w:fldCharType="begin"/>
      </w:r>
      <w:r w:rsidR="00787A26">
        <w:instrText xml:space="preserve"> ADDIN ZOTERO_ITEM CSL_CITATION {"citationID":"a8Z4UOnu","properties":{"unsorted":false,"formattedCitation":"(Heinen &amp; Watamaniuk, 1998; Watamaniuk &amp; Duchon, 1992; Watamaniuk &amp; McKee, 1998)","plainCitation":"(Heinen &amp; Watamaniuk, 1998; Watamaniuk &amp; Duchon, 1992; Watamaniuk &amp; McKee, 1998)","noteIndex":0},"citationItems":[{"id":3059,"uris":["http://zotero.org/users/11420493/items/VGBVMUBY"],"itemData":{"id":3059,"type":"article-journal","abstract":"When viewing a moving object, details may appear blurred if the object's motion is not compensated for by the eyes. Smooth pursuit is a voluntary eye movement  that is used to stabilize a moving object. Most studies of smooth pursuit have  used small, foveal targets as stimuli (e.g. Lisberger SG and Westbrook LE. J  Neurosci 1985;5:1662-1673.). However, in the laboratory, smooth pursuit is poorer  when a small object is tracked across a background, presumably due to a conflict  between the primitive optokinetic reflex and smooth pursuit. Functionally, this  could occur if the motion signal arising from the target and its surroundings  were averaged, resulting in a smaller net motion signal. We asked if the smooth  pursuit system could spatially summate coherent motion, i.e. if its response  would improve when motion in the peripheral retina was in the same direction as  motion in the fovea. Observers tracked random-dot cinematograms (RDC) which were  devoid of consistent position cues to isolate the motion response. Either the  height or the density of the display was systematically varied. Eye speed at the  end of the open-loop period was greater for cinematograms than for a single spot.  In addition, eye acceleration increased and latency decreased as the size of the  aperture increased. Changes in the density produced similar but smaller effects  on both acceleration and latency. The improved pursuit for larger motion stimuli  suggests that neuronal mechanisms subserving smooth pursuit spatially average  motion information to obtain a stronger motion signal.","container-title":"Vision research","DOI":"10.1016/s0042-6989(97)00422-7","ISSN":"0042-6989","issue":"23","journalAbbreviation":"Vision Res","language":"eng","note":"publisher-place: England\nPMID: 9893807","page":"3785-3794","title":"Spatial integration in human smooth pursuit.","volume":"38","author":[{"family":"Heinen","given":"S. J."},{"family":"Watamaniuk","given":"S. N."}],"issued":{"date-parts":[["1998",12]]}},"label":"page"},{"id":3060,"uris":["http://zotero.org/users/11420493/items/PP6SRZCA"],"itemData":{"id":3060,"type":"article-journal","abstract":"It has been known for many years that human observers are unable to detect modest accelerations and decelerations in moving visual stimuli. We find that human  observers can integrate speeds over many dots, moving at different speeds,  producing a global speed percept analogous to the global direction percept first  reported by Williams, D. W. and Sekuler, R. (1984, Vision Research, 24, 55-62).  We measured speed discrimination for random dot stimuli which contained many  different speeds. Our results show that observers always base their  discrimination on the mean speed of the stimulus; changes in other stimulus  characteristics (e.g. mode) are not detected. Moreover, discrimination thresholds  for the global mean speed derived from many different speeds are comparable to  those obtained with stimuli in which all dots move at the same speed suggesting  that the internal noise associated with the encoding of speed information is  quite high.","container-title":"Vision research","DOI":"10.1016/0042-6989(92)90036-i","ISSN":"0042-6989","issue":"5","journalAbbreviation":"Vision Res","language":"eng","note":"publisher-place: England\nPMID: 1604862","page":"931-941","title":"The human visual system averages speed information.","volume":"32","author":[{"family":"Watamaniuk","given":"S. N."},{"family":"Duchon","given":"A."}],"issued":{"date-parts":[["1992",5]]}},"label":"page"},{"id":3058,"uris":["http://zotero.org/users/11420493/items/Y6L7S34V"],"itemData":{"id":3058,"type":"article-journal","abstract":"Human observers can simultaneously encode direction information at two different scales, one local (an individual dot) and one global (the coherent motion of a  field of dots distributed over a 10 degrees-diameter display). We assessed  whether encoding global motion would preclude the encoding of a local trajectory  component and vice versa. In the present experiments, a large number (100-150) of  dots were randomly assigned directions in each frame from a uniform distribution  of directions spanning a range of 160 degrees to create global motion in a single  direction (Williams &amp; Sekuler, 1984). Amidst these background dots, 1 dot moved  in a consistent direction (trajectory) for the duration of the display. The  direction of this \"trajectory dot\" was similar to the mean direction of the  distribution of directions determining the movement of the background dots.  Direction discrimination for both the global motion and the trajectory was  measured, using the method of constant stimuli, under precued and postcued  partial report conditions. A low- or high-frequency 85-msec tone signaled which  motion the subject was to judge. In the precue condition, the tone was presented  200 msec before the onset of the stimulus, whereas in the postcue condition, the  tone was presented immediately after the offset of the stimulus. Direction  discrimination thresholds for both global and local motion in the postcued  condition were not significantly different from those obtained in the precued  condition. These results suggest that direction information for both global and  local motion is encoded simultaneously and that the observer has access to either  motion signal after the presentation of a stimulus.","container-title":"Perception &amp; psychophysics","DOI":"10.3758/bf03206028","ISSN":"0031-5117","issue":"2","journalAbbreviation":"Percept Psychophys","language":"eng","note":"publisher-place: United States\nPMID: 9529903","page":"191-200","title":"Simultaneous encoding of direction at a local and global scale.","volume":"60","author":[{"family":"Watamaniuk","given":"S. N."},{"family":"McKee","given":"S. P."}],"issued":{"date-parts":[["1998",2]]}},"label":"page"}],"schema":"https://github.com/citation-style-language/schema/raw/master/csl-citation.json"} </w:instrText>
      </w:r>
      <w:r w:rsidR="00A47FD2" w:rsidRPr="00D16F2B">
        <w:fldChar w:fldCharType="separate"/>
      </w:r>
      <w:r w:rsidR="00A47FD2" w:rsidRPr="00D16F2B">
        <w:rPr>
          <w:noProof/>
        </w:rPr>
        <w:t>(Heinen &amp; Watamaniuk, 1998; Watamaniuk &amp; Duchon, 1992; Watamaniuk &amp; McKee, 1998)</w:t>
      </w:r>
      <w:r w:rsidR="00A47FD2" w:rsidRPr="00D16F2B">
        <w:fldChar w:fldCharType="end"/>
      </w:r>
      <w:r w:rsidR="00A47FD2" w:rsidRPr="00D16F2B">
        <w:t xml:space="preserve">. </w:t>
      </w:r>
      <w:r w:rsidRPr="00D16F2B">
        <w:t>The same is true for orientation. In Dakin´s works, observers could average orientation from sets up to 512 lines</w:t>
      </w:r>
      <w:r w:rsidR="00EA2302" w:rsidRPr="00D16F2B">
        <w:t xml:space="preserve"> </w:t>
      </w:r>
      <w:r w:rsidR="00A47FD2" w:rsidRPr="00D16F2B">
        <w:fldChar w:fldCharType="begin"/>
      </w:r>
      <w:r w:rsidR="00787A26">
        <w:instrText xml:space="preserve"> ADDIN ZOTERO_ITEM CSL_CITATION {"citationID":"RrjdPbg9","properties":{"formattedCitation":"(Dakin, 1997; Dakin &amp; Watt, 1997)","plainCitation":"(Dakin, 1997; Dakin &amp; Watt, 1997)","noteIndex":0},"citationItems":[{"id":3056,"uris":["http://zotero.org/users/11420493/items/AY8RRR42"],"itemData":{"id":3056,"type":"article-journal","abstract":"Examined the judgement of the mean orientation of textures composed either of short lines or dipoles (Glass patterns). The effects of element length, density, and orientation variation are described. Psychophysical data are compared with predictions from 4 schemes for extracting features from Glass patterns: token matching, isotropic filtering, oriented filtering, and \"adaptive\" filtering. Simulations indicate that neither models using isotropic filtering nor token matching achieve human levels of performance on certain tasks. Adaptive filtering, operating at a scale selected using the criterion described, provides good agreement with the psychophysical data reported and is a practical scheme for deriving features using oriented filters. (PsycINFO Database Record (c) 2016 APA, all rights reserved)","container-title":"Vision Research","DOI":"10.1016/S0042-6989(97)00038-2","ISSN":"0042-6989(Print)","issue":"16","note":"publisher-place: Netherlands\npublisher: Elsevier Science","page":"2227-2246","title":"The detection of structure in glass patterns: Psychophysics and computational models.","volume":"37","author":[{"family":"Dakin","given":"Steven C."}],"issued":{"date-parts":[["1997"]]}}},{"id":3057,"uris":["http://zotero.org/users/11420493/items/GLC3DUQ9"],"itemData":{"id":3057,"type":"article-journal","abstract":"Examined how observers estimate the overall orientation of spatially disorganized textures containing variable orientation. Asymmetrical distributions of orientations were used to separate the predictions from different models of average orientation estimation. Stimuli were composed of 2 spatially intermingled sets of oriented patches, each set having Gaussian distributed element orientation. The threshold separation of the means of the 2 sets was determined for a variety of tasks. Discrimination of these textures from a reference composed of 2 sets with the same mean orientation was well predicted by discrimination of orientation variability. A single interval judgment of which set contained more elements required a greater separation of the set orientations and suggested that the sets must be resolved in the orientation domain for independent representation of their properties. That resolution is required to perform this task further suggests that orientational skew is not coded. Threshold offsets for judgment of average orientation were re-expressed as shifts of 4 candidate features for coding the central tendency of texel orientations. Comparison with similar thresholds for single distributions of orientations indicated that average orientation is assigned to the centroid of a set of orientation measures. (PsycINFO Database Record (c) 2016 APA, all rights reserved)","container-title":"Vision Research","DOI":"10.1016/S0042-6989(97)00133-8","ISSN":"0042-6989(Print)","issue":"22","note":"publisher-place: Netherlands\npublisher: Elsevier Science","page":"3181-3192","title":"The computation of orientation statistics from visual texture.","volume":"37","author":[{"family":"Dakin","given":"S. C."},{"family":"Watt","given":"R. J."}],"issued":{"date-parts":[["1997"]]}}}],"schema":"https://github.com/citation-style-language/schema/raw/master/csl-citation.json"} </w:instrText>
      </w:r>
      <w:r w:rsidR="00A47FD2" w:rsidRPr="00D16F2B">
        <w:fldChar w:fldCharType="separate"/>
      </w:r>
      <w:r w:rsidR="00EA2302" w:rsidRPr="00D16F2B">
        <w:rPr>
          <w:noProof/>
        </w:rPr>
        <w:t>(Dakin, 1997; Dakin &amp; Watt, 1997)</w:t>
      </w:r>
      <w:r w:rsidR="00A47FD2" w:rsidRPr="00D16F2B">
        <w:fldChar w:fldCharType="end"/>
      </w:r>
      <w:r w:rsidRPr="00D16F2B">
        <w:t xml:space="preserve">. Another example is </w:t>
      </w:r>
      <w:proofErr w:type="spellStart"/>
      <w:r w:rsidR="00E069F3">
        <w:t>colour</w:t>
      </w:r>
      <w:proofErr w:type="spellEnd"/>
      <w:r w:rsidRPr="00D16F2B">
        <w:t xml:space="preserve"> </w:t>
      </w:r>
      <w:r w:rsidR="003062A1" w:rsidRPr="00D16F2B">
        <w:t>–</w:t>
      </w:r>
      <w:r w:rsidRPr="00D16F2B">
        <w:t xml:space="preserve"> being presented with two sets of differently hued objects, participants demonstrated bias towards mean hue, even though it was never presented in the set</w:t>
      </w:r>
      <w:r w:rsidR="00795467" w:rsidRPr="00D16F2B">
        <w:t xml:space="preserve"> </w:t>
      </w:r>
      <w:r w:rsidR="00795467" w:rsidRPr="00D16F2B">
        <w:fldChar w:fldCharType="begin"/>
      </w:r>
      <w:r w:rsidR="00787A26">
        <w:instrText xml:space="preserve"> ADDIN ZOTERO_ITEM CSL_CITATION {"citationID":"cM3sHNaS","properties":{"formattedCitation":"(Maule et al., 2014)","plainCitation":"(Maule et al., 2014)","noteIndex":0},"citationItems":[{"id":2819,"uris":["http://zotero.org/users/11420493/items/YLDQJINJ"],"itemData":{"id":2819,"type":"article-journal","abstract":"This study investigated the perception of colorful ensembles and the effect of categories and perceptual similarity on their representation. We briefly presented ensembles of two hues and tested hue recognition with a range of seen and unseen hues. The average hue was familiar, even though it never appeared in the ensembles. Increasing the perceptual difference of ensemble hues inhibited this mean bias, and the categorical relationship of hues also affected the distribution of familiarity. The findings suggest there is an ensemble perception of hue, but this is affected by the categorical and metric relationships of the elements in the ensemble.","container-title":"JOSA A","DOI":"10.1364/JOSAA.31.000A93","ISSN":"1520-8532","issue":"4","journalAbbreviation":"J. Opt. Soc. Am. A, JOSAA","language":"EN","license":"&amp;#169; 2014 Optical Society of America","note":"publisher: Optica Publishing Group","page":"A93-A102","source":"opg.optica.org","title":"Getting the gist of multiple hues: metric and categorical effects on ensemble perception of hue","title-short":"Getting the gist of multiple hues","volume":"31","author":[{"family":"Maule","given":"John"},{"family":"Witzel","given":"Christoph"},{"family":"Franklin","given":"Anna"}],"issued":{"date-parts":[["2014",4,1]]}}}],"schema":"https://github.com/citation-style-language/schema/raw/master/csl-citation.json"} </w:instrText>
      </w:r>
      <w:r w:rsidR="00795467" w:rsidRPr="00D16F2B">
        <w:fldChar w:fldCharType="separate"/>
      </w:r>
      <w:r w:rsidR="00795467" w:rsidRPr="00D16F2B">
        <w:rPr>
          <w:noProof/>
        </w:rPr>
        <w:t>(Maule et al., 2014)</w:t>
      </w:r>
      <w:r w:rsidR="00795467" w:rsidRPr="00D16F2B">
        <w:fldChar w:fldCharType="end"/>
      </w:r>
      <w:r w:rsidRPr="00D16F2B">
        <w:t>. This is supported in Webste</w:t>
      </w:r>
      <w:r w:rsidR="00795467" w:rsidRPr="00D16F2B">
        <w:t xml:space="preserve">r </w:t>
      </w:r>
      <w:r w:rsidR="00795467" w:rsidRPr="00D16F2B">
        <w:fldChar w:fldCharType="begin"/>
      </w:r>
      <w:r w:rsidR="00787A26">
        <w:instrText xml:space="preserve"> ADDIN ZOTERO_ITEM CSL_CITATION {"citationID":"pLbuZAjC","properties":{"formattedCitation":"(2014)","plainCitation":"(2014)","noteIndex":0},"citationItems":[{"id":2685,"uris":["http://zotero.org/users/11420493/items/6ZVHUGNZ"],"itemData":{"id":2685,"type":"article-journal","abstract":"The average of a color distribution has special significance for color coding (e.g., to estimate the illuminant) but how it depends on the visual representation (e.g., perceptual versus cone-opponent) or nonlinearities (e.g., categorical coding) is unknown. We measured the perceived average of two colors shown alternated in spatial arrays. Observers adjusted the components until the average equaled a specified reference hue. Matches for red, blue&amp;#x2013;red, or yellow&amp;#x2013;green were consistent with the arithmetic mean chromaticity, while blue&amp;#x2013;green settings deviated toward blue. The settings show little evidence for categorical coding, and cannot be predicted from the scaled appearances of the individual components.","container-title":"JOSA A","DOI":"10.1364/JOSAA.31.00A283","ISSN":"1520-8532","issue":"4","journalAbbreviation":"J. Opt. Soc. Am. A, JOSAA","language":"EN","license":"&amp;#169; 2014 Optical Society of America","note":"publisher: Optica Publishing Group","page":"A283-A292","source":"opg.optica.org","title":"Perceiving the average hue of color arrays","volume":"31","author":[{"family":"Webster","given":"Jacquelyn"},{"family":"Kay","given":"Paul"},{"family":"Webster","given":"Michael A."}],"issued":{"date-parts":[["2014",4,1]]}},"suppress-author":true}],"schema":"https://github.com/citation-style-language/schema/raw/master/csl-citation.json"} </w:instrText>
      </w:r>
      <w:r w:rsidR="00795467" w:rsidRPr="00D16F2B">
        <w:fldChar w:fldCharType="separate"/>
      </w:r>
      <w:r w:rsidR="00795467" w:rsidRPr="00D16F2B">
        <w:rPr>
          <w:noProof/>
        </w:rPr>
        <w:t>(2014)</w:t>
      </w:r>
      <w:r w:rsidR="00795467" w:rsidRPr="00D16F2B">
        <w:fldChar w:fldCharType="end"/>
      </w:r>
      <w:r w:rsidRPr="00D16F2B">
        <w:t>, where participants could average hue among 121 elements of two different hues. Alvarez and Oliva</w:t>
      </w:r>
      <w:r w:rsidR="00795467" w:rsidRPr="00D16F2B">
        <w:t xml:space="preserve"> </w:t>
      </w:r>
      <w:r w:rsidR="00795467" w:rsidRPr="00D16F2B">
        <w:fldChar w:fldCharType="begin"/>
      </w:r>
      <w:r w:rsidR="00787A26">
        <w:instrText xml:space="preserve"> ADDIN ZOTERO_ITEM CSL_CITATION {"citationID":"Fm1EtZYL","properties":{"formattedCitation":"(2008)","plainCitation":"(2008)","noteIndex":0},"citationItems":[{"id":340,"uris":["http://zotero.org/users/11420493/items/LIFUPVYS"],"itemData":{"id":340,"type":"article-journal","abstract":"The representation of visual information inside the focus of attention is more precise than the representation of information outside the focus of attention. We found that the visual system can compensate for the cost of withdrawing attention by pooling noisy local features and computing summary statistics. The location of an individual object is a local feature, whereas the center of mass of several objects (centroid) is a summary feature representing the mean object location. Three experiments showed that withdrawing attention degraded the representation of individual positions more than the representation of the centroid. It appears that information outside the focus of attention can be represented at an abstract level that lacks local detail, but nevertheless carries a precise statistical summary of the scene. The term ensemble features refers to a broad class of statistical summary features that we propose collectively make up the representation of information outside the focus of attention. Copyright © 2008 Association for Psychological Science.","container-title":"Psychological Science","DOI":"10.1111/j.1467-9280.2008.02098.x","ISSN":"09567976","issue":"4","page":"392-398","title":"The representation of simple ensemble visual features outside the focus of attention: Research article","volume":"19","author":[{"family":"Alvarez","given":"George A."},{"family":"Oliva","given":"Aude"}],"issued":{"date-parts":[["2008"]]}},"suppress-author":true}],"schema":"https://github.com/citation-style-language/schema/raw/master/csl-citation.json"} </w:instrText>
      </w:r>
      <w:r w:rsidR="00795467" w:rsidRPr="00D16F2B">
        <w:fldChar w:fldCharType="separate"/>
      </w:r>
      <w:r w:rsidR="00795467" w:rsidRPr="00D16F2B">
        <w:rPr>
          <w:noProof/>
        </w:rPr>
        <w:t>(2008)</w:t>
      </w:r>
      <w:r w:rsidR="00795467" w:rsidRPr="00D16F2B">
        <w:fldChar w:fldCharType="end"/>
      </w:r>
      <w:r w:rsidRPr="00D16F2B">
        <w:t xml:space="preserve"> found that participants were more accurate in estimation of the centroid location of a set of moving objects, compared to identifying the location of four independent objects </w:t>
      </w:r>
      <w:r w:rsidR="003062A1" w:rsidRPr="00D16F2B">
        <w:t>–</w:t>
      </w:r>
      <w:r w:rsidRPr="00D16F2B">
        <w:t xml:space="preserve"> suggesting that location is one of the features available for ensemble perception. </w:t>
      </w:r>
    </w:p>
    <w:p w14:paraId="3F1D707B" w14:textId="6D42FBC6" w:rsidR="00387901" w:rsidRPr="00D16F2B" w:rsidRDefault="00000000">
      <w:r w:rsidRPr="00D16F2B">
        <w:t>Ensemble perception extends beyond basic low-level features into the mid-level domain. For instance, observers can accurately perceive the average depth of a group of objects</w:t>
      </w:r>
      <w:r w:rsidR="00EB2035" w:rsidRPr="00D16F2B">
        <w:t xml:space="preserve"> </w:t>
      </w:r>
      <w:r w:rsidR="00EB2035" w:rsidRPr="00D16F2B">
        <w:fldChar w:fldCharType="begin"/>
      </w:r>
      <w:r w:rsidR="00787A26">
        <w:instrText xml:space="preserve"> ADDIN ZOTERO_ITEM CSL_CITATION {"citationID":"01WiJy5Y","properties":{"formattedCitation":"(Wardle et al., 2012)","plainCitation":"(Wardle et al., 2012)","noteIndex":0},"citationItems":[{"id":3055,"uris":["http://zotero.org/users/11420493/items/N4SAMW3I"],"itemData":{"id":3055,"type":"article-journal","abstract":"It is well-established that depth discrimination is finer in the fovea than the periphery. Here, we study the decline in depth discrimination thresholds with  distance from the fovea using an equivalent noise analysis to separate the  contributions of internal noise and sampling efficiency. Observers discriminated  the mean depth of patches of \"dead leaves\" composed of ellipses varying in size,  orientation, and luminance at varying levels of disparity noise between 0.05 and  13.56 arcmin and visual field locations between 0° and 9° eccentricity. At low  levels of disparity noise, depth discrimination thresholds were lower in the  fovea than in the periphery. At higher noise levels (above 3.39 arcmin),  thresholds converged, and there was little difference between foveal and  peripheral depth discrimination. The parameters estimated from the equivalent  noise model indicate that an increase in internal noise is the limiting factor in  peripheral depth discrimination with no decline in sampling efficiency. Sampling  efficiency was uniformly low across the visual field. The results indicate that a  loss of precision of local disparity estimates early in visual processing limits  fine depth discrimination in the periphery.","container-title":"Journal of vision","DOI":"10.1167/12.6.12","ISSN":"1534-7362","issue":"6","journalAbbreviation":"J Vis","language":"eng","note":"publisher-place: United States\nPMID: 22685339 \nPMCID: PMC4502945","page":"12","title":"Stereoacuity in the periphery is limited by internal noise.","volume":"12","author":[{"family":"Wardle","given":"Susan G."},{"family":"Bex","given":"Peter J."},{"family":"Cass","given":"John"},{"family":"Alais","given":"David"}],"issued":{"date-parts":[["2012",6,8]]}}}],"schema":"https://github.com/citation-style-language/schema/raw/master/csl-citation.json"} </w:instrText>
      </w:r>
      <w:r w:rsidR="00EB2035" w:rsidRPr="00D16F2B">
        <w:fldChar w:fldCharType="separate"/>
      </w:r>
      <w:r w:rsidR="00EB2035" w:rsidRPr="00D16F2B">
        <w:rPr>
          <w:noProof/>
        </w:rPr>
        <w:t>(Wardle et al., 2012)</w:t>
      </w:r>
      <w:r w:rsidR="00EB2035" w:rsidRPr="00D16F2B">
        <w:fldChar w:fldCharType="end"/>
      </w:r>
      <w:r w:rsidRPr="00D16F2B">
        <w:t xml:space="preserve">. Similarly, ensemble perception enables precise averaging of differently sized circles presented briefly </w:t>
      </w:r>
      <w:r w:rsidR="00EB2035" w:rsidRPr="00D16F2B">
        <w:fldChar w:fldCharType="begin"/>
      </w:r>
      <w:r w:rsidR="00787A26">
        <w:instrText xml:space="preserve"> ADDIN ZOTERO_ITEM CSL_CITATION {"citationID":"fOj66kHu","properties":{"formattedCitation":"(Chong &amp; Treisman, 2003)","plainCitation":"(Chong &amp; Treisman, 2003)","noteIndex":0},"citationItems":[{"id":338,"uris":["http://zotero.org/users/11420493/items/UV5FHH6D"],"itemData":{"id":338,"type":"article-journal","abstract":"Everyday scenes often contain sets of similar objects. Perceptual representations may summarize these with statistical descriptors. After determining the psychological mean of two sizes, we measured thresholds for judging the mean with arrays of 12 circles of heterogeneous sizes. They were close to those for the size of elements in homogeneous arrays and single elements, and were little affected by either exposure duration (50-1000 ms) or memory delays (up to 2s). They were only slightly more accurate within the same distribution than across different distributions (normal, uniform, two-peaks, and homogeneous), confirming that subjects were indeed averaging sizes. © 2003 Elsevier Science Ltd. All rights reserved.","container-title":"Vision Research","DOI":"10.1016/S0042-6989(02)00596-5","ISSN":"00426989","issue":"4","page":"393-404","title":"Representation of statistical properties","volume":"43","author":[{"family":"Chong","given":"Sang Chul"},{"family":"Treisman","given":"Anne"}],"issued":{"date-parts":[["2003"]]}}}],"schema":"https://github.com/citation-style-language/schema/raw/master/csl-citation.json"} </w:instrText>
      </w:r>
      <w:r w:rsidR="00EB2035" w:rsidRPr="00D16F2B">
        <w:fldChar w:fldCharType="separate"/>
      </w:r>
      <w:r w:rsidR="00EB2035" w:rsidRPr="00D16F2B">
        <w:rPr>
          <w:noProof/>
        </w:rPr>
        <w:t>(Chong &amp; Treisman, 2003)</w:t>
      </w:r>
      <w:r w:rsidR="00EB2035" w:rsidRPr="00D16F2B">
        <w:fldChar w:fldCharType="end"/>
      </w:r>
      <w:r w:rsidRPr="00D16F2B">
        <w:t xml:space="preserve">. Moreover, when computing the average size of an ensemble, the visual system relies on perceived size, accounting for size constancy, rather than absolute size </w:t>
      </w:r>
      <w:r w:rsidR="00EB2035" w:rsidRPr="00D16F2B">
        <w:fldChar w:fldCharType="begin"/>
      </w:r>
      <w:r w:rsidR="00787A26">
        <w:instrText xml:space="preserve"> ADDIN ZOTERO_ITEM CSL_CITATION {"citationID":"wPRECSJv","properties":{"formattedCitation":"(Haberman &amp; Suresh, 2021; Tiurina &amp; Utochkin, 2019)","plainCitation":"(Haberman &amp; Suresh, 2021; Tiurina &amp; Utochkin, 2019)","noteIndex":0},"citationItems":[{"id":2817,"uris":["http://zotero.org/users/11420493/items/2S9HHGHN"],"itemData":{"id":2817,"type":"article-journal","abstract":"The natural environment is full of redundant information that the visual system compresses into an ensemble representation by averaging features of groups of items. Ensemble perception has been shown to operate with remarkable flexibility, efficiently integrating information across a variety of visual domains. In the current set of experiments, we tested whether average size representations reflect the physical size of objects displayed on a screen or perceptual transformations due to size constancy. We induced a perceptual change by presenting sets of triangles with linear perspective cues – lines converging at the horizon. Assuming a constant size, these cues cause individual objects “in the distance” to appear larger than objects without distance cues, due to size constancy heuristics. Observers viewed sets of triangles with and without linear perspective cues and judged whether a subsequently presented test triangle was larger or smaller than the average size of the preceding set. Results revealed ensemble size representations took size constancy into account, reflecting the perceived size of the triangles rather than their absolute size. Interestingly, the amount of bias exhibited was well characterized by the summed bias associated with each of the three triangles presented individually. Other pictorial cues to depth, such as occlusion and height-in-field, did not elicit the same bias when those were the only depth cues available. Overall, our results complement and extend other work showing that average size reflects the perceptual size of individual items in a set.","container-title":"Attention, Perception, &amp; Psychophysics","DOI":"10.3758/s13414-020-02144-6","ISSN":"1943-393X","issue":"3","journalAbbreviation":"Atten Percept Psychophys","language":"en","license":"2020 The Psychonomic Society, Inc.","note":"Company: Springer\nDistributor: Springer\nInstitution: Springer\nLabel: Springer\nnumber: 3\npublisher: Springer US","page":"925-933","source":"link.springer.com","title":"Ensemble size judgments account for size constancy","volume":"83","author":[{"family":"Haberman","given":"Jason"},{"family":"Suresh","given":"Sneha"}],"issued":{"date-parts":[["2021",4,1]]}}},{"id":2816,"uris":["http://zotero.org/users/11420493/items/2PVZ4E2S"],"itemData":{"id":2816,"type":"article-journal","abstract":"Previous studies have shown that people are good at rapidly estimating ensemble summary statistics, such as the mean size of multiple objects. In the present study, we tested whether these average estimates are based on “raw” retinal representations (proximal sizes) or on how items should appear based on context, such as the viewing distance (distal sizes). In our experiments, observers adjusted the mean size of multiple objects presented at various apparent distances through a stereoscope. In Experiment 1, all items were shifted in depth by the same amount while the adjustable probe stayed at the fixed middle position. We found that presenting ensembles in an apparently remote plane made observers overestimate the mean size, which is consistent with angular sizes being rescaled to distance. In Experiment 2, we presented individual sizes in different planes. While angular sizes and apparent distances were kept controlled across conditions, we only manipulated correlations between them. These manipulations affected the precision of size averaging in line with changes in the range of apparent rather than angular sizes. This pattern is possible only if the visual system rescales each individual size to its distance prior to averaging. Our finding demonstrates that ensemble summaries of basic features, such as size, can be based on quite elaborated representations of multiple objects. We also discuss important implications for size constancy.","container-title":"Journal of Experimental Psychology: General","DOI":"10.1037/xge0000485","ISSN":"1939-2222, 0096-3445","issue":"4","journalAbbreviation":"Journal of Experimental Psychology: General","language":"en","page":"728-738","source":"DOI.org (Crossref)","title":"Ensemble perception in depth: Correct size-distance rescaling of multiple objects before averaging.","title-short":"Ensemble perception in depth","volume":"148","author":[{"family":"Tiurina","given":"Natalia A."},{"family":"Utochkin","given":"Igor S."}],"issued":{"date-parts":[["2019",4]]}}}],"schema":"https://github.com/citation-style-language/schema/raw/master/csl-citation.json"} </w:instrText>
      </w:r>
      <w:r w:rsidR="00EB2035" w:rsidRPr="00D16F2B">
        <w:fldChar w:fldCharType="separate"/>
      </w:r>
      <w:r w:rsidR="00EB2035" w:rsidRPr="00D16F2B">
        <w:rPr>
          <w:noProof/>
        </w:rPr>
        <w:t>(Haberman &amp; Suresh, 2021; Tiurina &amp; Utochkin, 2019)</w:t>
      </w:r>
      <w:r w:rsidR="00EB2035" w:rsidRPr="00D16F2B">
        <w:fldChar w:fldCharType="end"/>
      </w:r>
      <w:r w:rsidRPr="00D16F2B">
        <w:t>. This suggests that ensemble perception integrates higher-order perceptual processes, prioritizing ecologically relevant information to form robust summary statistics.</w:t>
      </w:r>
    </w:p>
    <w:p w14:paraId="6770FA78" w14:textId="26D91EF8" w:rsidR="00387901" w:rsidRPr="00A2635D" w:rsidRDefault="00000000">
      <w:r w:rsidRPr="00D16F2B">
        <w:t xml:space="preserve">Recent studies on high-level ensemble perception suggest that observers can rapidly extract abstract visual information, such as animacy or identity, from groups of objects without relying on detailed representations of individual items. Haberman and Whitney </w:t>
      </w:r>
      <w:r w:rsidR="00384949" w:rsidRPr="00D16F2B">
        <w:fldChar w:fldCharType="begin"/>
      </w:r>
      <w:r w:rsidR="00787A26">
        <w:instrText xml:space="preserve"> ADDIN ZOTERO_ITEM CSL_CITATION {"citationID":"jQ7sT3yJ","properties":{"formattedCitation":"(2009)","plainCitation":"(2009)","noteIndex":0},"citationItems":[{"id":385,"uris":["http://zotero.org/users/11420493/items/YDW5DW4Z"],"itemData":{"id":385,"type":"article-journal","abstract":"We frequently encounter groups of similar objects in our visual environment: a bed of flowers, a basket of oranges, a crowd of people. How does the visual system process such redundancy? Research shows that rather than code every element in a texture, the visual system favors a summary statistical representation of all the elements. The authors demonstrate that although it may facilitate texture perception, ensemble coding also occurs for faces—a level of processing well beyond that of textures. Observers viewed sets of faces varying in emotionality (e.g., happy to sad) and assessed the mean emotion of each set. Although observers retained little information about the individual set members, they had a remarkably precise representation of the mean emotion. Observers continued to discriminate the mean emotion accurately even when they viewed sets of 16 faces for 500 ms or less. Modeling revealed that perceiving the average facial expression in groups of faces was not due to noisy representation or noisy discrimination. These findings support the hypothesis that ensemble coding occurs extremely fast at multiple levels of visual analysis. (PsycINFO Database Record (c) 2016 APA, all rights reserved)","container-title":"Journal of Experimental Psychology: Human Perception and Performance","DOI":"10.1037/a0013899","ISSN":"1939-1277","issue":"3","note":"publisher-place: US\npublisher: American Psychological Association","page":"718-734","source":"APA PsycNet","title":"Seeing the mean: Ensemble coding for sets of faces","title-short":"Seeing the mean","volume":"35","author":[{"family":"Haberman","given":"Jason"},{"family":"Whitney","given":"David"}],"issued":{"date-parts":[["2009"]]}},"suppress-author":true}],"schema":"https://github.com/citation-style-language/schema/raw/master/csl-citation.json"} </w:instrText>
      </w:r>
      <w:r w:rsidR="00384949" w:rsidRPr="00D16F2B">
        <w:fldChar w:fldCharType="separate"/>
      </w:r>
      <w:r w:rsidR="00384949" w:rsidRPr="00D16F2B">
        <w:rPr>
          <w:noProof/>
        </w:rPr>
        <w:t>(2009)</w:t>
      </w:r>
      <w:r w:rsidR="00384949" w:rsidRPr="00D16F2B">
        <w:fldChar w:fldCharType="end"/>
      </w:r>
      <w:r w:rsidRPr="00D16F2B">
        <w:t xml:space="preserve"> demonstrated that viewers can implicitly and accurately estimate the mean emotion of face sets, even when individual face memory is poor, indicating</w:t>
      </w:r>
      <w:r w:rsidR="00A0404E" w:rsidRPr="00D16F2B">
        <w:t xml:space="preserve"> that</w:t>
      </w:r>
      <w:r w:rsidRPr="00D16F2B">
        <w:t xml:space="preserve"> ensemble coding extends to high-level features. Neumann et al.</w:t>
      </w:r>
      <w:r w:rsidR="00A0404E" w:rsidRPr="00D16F2B">
        <w:t xml:space="preserve"> </w:t>
      </w:r>
      <w:r w:rsidR="00384949" w:rsidRPr="00D16F2B">
        <w:fldChar w:fldCharType="begin"/>
      </w:r>
      <w:r w:rsidR="00787A26">
        <w:instrText xml:space="preserve"> ADDIN ZOTERO_ITEM CSL_CITATION {"citationID":"A67HEbNy","properties":{"formattedCitation":"(2013)","plainCitation":"(2013)","noteIndex":0},"citationItems":[{"id":2909,"uris":["http://zotero.org/users/11420493/items/ILPGL5DR"],"itemData":{"id":2909,"type":"article-journal","container-title":"Cognition","DOI":"10.1016/j.cognition.2013.03.006","ISSN":"00100277","issue":"1","journalAbbreviation":"Cognition","language":"en","page":"56-63","source":"DOI.org (Crossref)","title":"Viewers extract mean and individual identity from sets of famous faces","volume":"128","author":[{"family":"Neumann","given":"Markus F."},{"family":"Schweinberger","given":"Stefan R."},{"family":"Burton","given":"A. Mike"}],"issued":{"date-parts":[["2013",7]]}},"suppress-author":true}],"schema":"https://github.com/citation-style-language/schema/raw/master/csl-citation.json"} </w:instrText>
      </w:r>
      <w:r w:rsidR="00384949" w:rsidRPr="00D16F2B">
        <w:fldChar w:fldCharType="separate"/>
      </w:r>
      <w:r w:rsidR="00384949" w:rsidRPr="00D16F2B">
        <w:rPr>
          <w:noProof/>
        </w:rPr>
        <w:t>(2013)</w:t>
      </w:r>
      <w:r w:rsidR="00384949" w:rsidRPr="00D16F2B">
        <w:fldChar w:fldCharType="end"/>
      </w:r>
      <w:r w:rsidR="00384949" w:rsidRPr="00D16F2B">
        <w:t xml:space="preserve"> </w:t>
      </w:r>
      <w:r w:rsidRPr="00D16F2B">
        <w:t xml:space="preserve">further showed that viewers extract both the mean and individual identities from sets of famous faces, suggesting coexisting summary and exemplar representations. Leib et al. </w:t>
      </w:r>
      <w:r w:rsidR="00384949" w:rsidRPr="00D16F2B">
        <w:fldChar w:fldCharType="begin"/>
      </w:r>
      <w:r w:rsidR="00787A26">
        <w:instrText xml:space="preserve"> ADDIN ZOTERO_ITEM CSL_CITATION {"citationID":"ZplOEeWA","properties":{"formattedCitation":"(2016)","plainCitation":"(2016)","noteIndex":0},"citationItems":[{"id":249,"uris":["http://zotero.org/users/11420493/items/QAE27QF8"],"itemData":{"id":249,"type":"article-journal","abstract":"Much of the richness of perception is conveyed by implicit, rather than image or feature-level, information. The perception of animacy or lifelikeness of objects, for example, cannot be predicted from image level properties alone. Instead, perceiving lifelikeness seems to be an inferential process and one might expect it to be cognitively demanding and serial rather than fast and automatic. If perceptual mechanisms exist to represent lifelikeness, then observers should be able to perceive this information quickly and reliably, and should be able to perceive the lifelikeness of crowds of objects. Here, we report that observers are highly sensitive to the lifelikeness of random objects and even groups of objects. Observers’ percepts of crowd lifelikeness are well predicted by independent observers’ lifelikeness judgements of the individual objects comprising that crowd. We demonstrate that visual impressions of abstract dimensions can be achieved with summary statistical representations, which underlie our rich perceptual experience.","container-title":"Nature Communications","DOI":"10.1038/ncomms13186","ISSN":"2041-1723","issue":"1","journalAbbreviation":"Nat Commun","language":"en","license":"2016 The Author(s)","note":"number: 1\npublisher: Nature Publishing Group","page":"13186","source":"www.nature.com","title":"Fast ensemble representations for abstract visual impressions","volume":"7","author":[{"family":"Leib","given":"Allison Yamanashi"},{"family":"Kosovicheva","given":"Anna"},{"family":"Whitney","given":"David"}],"issued":{"date-parts":[["2016",11,16]]}},"suppress-author":true}],"schema":"https://github.com/citation-style-language/schema/raw/master/csl-citation.json"} </w:instrText>
      </w:r>
      <w:r w:rsidR="00384949" w:rsidRPr="00D16F2B">
        <w:fldChar w:fldCharType="separate"/>
      </w:r>
      <w:r w:rsidR="00384949" w:rsidRPr="00D16F2B">
        <w:rPr>
          <w:noProof/>
        </w:rPr>
        <w:t>(2016)</w:t>
      </w:r>
      <w:r w:rsidR="00384949" w:rsidRPr="00D16F2B">
        <w:fldChar w:fldCharType="end"/>
      </w:r>
      <w:r w:rsidRPr="00D16F2B">
        <w:t xml:space="preserve"> revealed that animacy (lifelikeness) can be perceived from groups of diverse objects using fast ensemble coding, with precision increasing as more items are presented. </w:t>
      </w:r>
      <w:r w:rsidRPr="00A2635D">
        <w:t xml:space="preserve">These findings support the idea that high-level impressions, such as mean emotion or animacy, are formed rapidly through efficient ensemble coding and automatically via implicit processes that bypass detailed individual analysis. </w:t>
      </w:r>
      <w:r w:rsidR="004F298F">
        <w:t>However</w:t>
      </w:r>
      <w:r w:rsidRPr="00A2635D">
        <w:t xml:space="preserve">, </w:t>
      </w:r>
      <w:proofErr w:type="spellStart"/>
      <w:r w:rsidRPr="00A2635D">
        <w:t>Tiurina</w:t>
      </w:r>
      <w:proofErr w:type="spellEnd"/>
      <w:r w:rsidRPr="00A2635D">
        <w:t xml:space="preserve"> and Markov </w:t>
      </w:r>
      <w:r w:rsidR="00384949" w:rsidRPr="00A2635D">
        <w:fldChar w:fldCharType="begin"/>
      </w:r>
      <w:r w:rsidR="00787A26">
        <w:instrText xml:space="preserve"> ADDIN ZOTERO_ITEM CSL_CITATION {"citationID":"tUdFTZ1Y","properties":{"formattedCitation":"(2024)","plainCitation":"(2024)","noteIndex":0},"citationItems":[{"id":163,"uris":["http://zotero.org/users/11420493/items/7E59VSNB"],"itemData":{"id":163,"type":"article-journal","abstract":"Studies suggest that mid-level features could underlie object animacy perception. In the current research, we tested whether ensemble animacy perception is based on high- or mid-level features. We used five types of images of animals and inanimate objects: color, grayscale, silhouettes, texforms – unrecognizable images that preserve mid-level texture and shape information – and scrambled images. In the series of Experiments 1, we asked participants to evaluate the animacy of single images and sets of eight images using a 10-point scale. In the series of Experiments 2, participants were shown two sets of eight images and had to choose a more animate one in the two-alternative forced-choice (2AFC) task. We found that in both paradigms, observers could report the mean animacy of the set of texform images without direct access to information about high-level features. Thus, ensemble animacy could be extracted only based on mid-level features such as shape and texture without access to more high-level information.","container-title":"Attention, Perception, &amp; Psychophysics","DOI":"10.3758/s13414-024-02976-6","ISSN":"1943-393X","journalAbbreviation":"Atten Percept Psychophys","language":"en","license":"2024 The Psychonomic Society, Inc.","note":"Company: Springer\nDistributor: Springer\nInstitution: Springer\nLabel: Springer\npublisher: Springer US","page":"1-16","source":"link.springer.com","title":"Ensemble representation of animacy could be based on mid-level visual features","author":[{"family":"Tiurina","given":"Natalia A."},{"family":"Markov","given":"Yuri A."}],"issued":{"date-parts":[["2024",12,4]]}},"suppress-author":true}],"schema":"https://github.com/citation-style-language/schema/raw/master/csl-citation.json"} </w:instrText>
      </w:r>
      <w:r w:rsidR="00384949" w:rsidRPr="00A2635D">
        <w:fldChar w:fldCharType="separate"/>
      </w:r>
      <w:r w:rsidR="00384949" w:rsidRPr="00A2635D">
        <w:rPr>
          <w:noProof/>
        </w:rPr>
        <w:t>(2024)</w:t>
      </w:r>
      <w:r w:rsidR="00384949" w:rsidRPr="00A2635D">
        <w:fldChar w:fldCharType="end"/>
      </w:r>
      <w:r w:rsidRPr="00A2635D">
        <w:t xml:space="preserve"> argued that while ensemble animacy perception appears to involve high-level </w:t>
      </w:r>
      <w:r w:rsidRPr="00A2635D">
        <w:lastRenderedPageBreak/>
        <w:t xml:space="preserve">representations, it can also be supported by mid-level features like shape and texture, as observers successfully extracted mean animacy from </w:t>
      </w:r>
      <w:proofErr w:type="spellStart"/>
      <w:r w:rsidRPr="00A2635D">
        <w:t>texforms</w:t>
      </w:r>
      <w:proofErr w:type="spellEnd"/>
      <w:r w:rsidRPr="00A2635D">
        <w:t>, unrecognizable images generated by transforming animate and inanimate object images</w:t>
      </w:r>
      <w:r w:rsidR="00384949" w:rsidRPr="00A2635D">
        <w:t xml:space="preserve"> </w:t>
      </w:r>
      <w:r w:rsidR="00384949" w:rsidRPr="00A2635D">
        <w:fldChar w:fldCharType="begin"/>
      </w:r>
      <w:r w:rsidR="00787A26">
        <w:instrText xml:space="preserve"> ADDIN ZOTERO_ITEM CSL_CITATION {"citationID":"Cu3hZjJ3","properties":{"formattedCitation":"(Long et al., 2017)","plainCitation":"(Long et al., 2017)","noteIndex":0},"citationItems":[{"id":13,"uris":["http://zotero.org/users/11420493/items/A6BYMTWS"],"itemData":{"id":13,"type":"article-journal","abstract":"While substantial work has focused on how the visual system achieves basic-level recognition, less work has asked about how it supports large-scale distinctions between objects, such as animacy and real-world size. Previous work has shown that these dimensions are reflected in our neural object representations (Konkle &amp; Caramazza, 2013), and that objects of different real-world sizes have different mid-level perceptual features (Long, Konkle, Cohen, &amp; Alvarez, 2016). Here, we test the hypothesis that animates and manmade objects also differ in mid-level perceptual features. To do so, we generated synthetic images of animals and objects that preserve some texture and form information (\"texforms\"), but are not identifiable at the basic level. We used visual search efficiency as an index of perceptual similarity, as search is slower when targets are perceptually similar to distractors. Across three experiments, we find that observers can find animals faster among objects than among other animals, and vice versa, and that these results hold when stimuli are reduced to unrecognizable texforms. Electrophysiological evidence revealed that this mixedanimacy search advantage emerges during early stages of target individuation, and not during later stages associated with semantic processing. Lastly, we find that perceived curvature explains part of the mixed-animacy search advantage and that observers use perceived curvature to classify texforms as animate/inanimate. Taken together, these findings suggest that mid-level perceptual features, including curvature, contain cues to whether an object may be animate versus manmade. We propose that the visual system capitalizes on these early cues to facilitate object detection, recognition, and classification.","container-title":"Journal of Vision","DOI":"10.1167/17.6.20","ISSN":"15347362","issue":"6","note":"PMID: 28654965","page":"1-20","title":"Mid-level perceptual features contain early cues to animacy","volume":"17","author":[{"family":"Long","given":"Bria"},{"family":"Störmer","given":"Viola S."},{"family":"Alvarez","given":"George A."}],"issued":{"date-parts":[["2017"]]}}}],"schema":"https://github.com/citation-style-language/schema/raw/master/csl-citation.json"} </w:instrText>
      </w:r>
      <w:r w:rsidR="00384949" w:rsidRPr="00A2635D">
        <w:fldChar w:fldCharType="separate"/>
      </w:r>
      <w:r w:rsidR="00384949" w:rsidRPr="00A2635D">
        <w:rPr>
          <w:noProof/>
        </w:rPr>
        <w:t>(Long et al., 2017)</w:t>
      </w:r>
      <w:r w:rsidR="00384949" w:rsidRPr="00A2635D">
        <w:fldChar w:fldCharType="end"/>
      </w:r>
      <w:r w:rsidR="00384949" w:rsidRPr="00A2635D">
        <w:t xml:space="preserve">. </w:t>
      </w:r>
      <w:r w:rsidRPr="00D16F2B">
        <w:t>These findings collectively establish ensemble perception as a rapid and efficient mechanism, even for abstract properties like animacy.</w:t>
      </w:r>
    </w:p>
    <w:p w14:paraId="7445BAFC" w14:textId="77777777" w:rsidR="00387901" w:rsidRPr="00D16F2B" w:rsidRDefault="00000000">
      <w:pPr>
        <w:pStyle w:val="Heading3"/>
      </w:pPr>
      <w:bookmarkStart w:id="24" w:name="_Toc207823450"/>
      <w:r w:rsidRPr="00D16F2B">
        <w:t>Statistical parameters</w:t>
      </w:r>
      <w:bookmarkEnd w:id="24"/>
    </w:p>
    <w:p w14:paraId="32235D3E" w14:textId="5564ED01" w:rsidR="00387901" w:rsidRPr="00D16F2B" w:rsidRDefault="00000000">
      <w:r w:rsidRPr="00D16F2B">
        <w:t>The average of a group</w:t>
      </w:r>
      <w:r w:rsidR="00B32A33" w:rsidRPr="00D16F2B">
        <w:t>, such as i</w:t>
      </w:r>
      <w:r w:rsidR="0076212B" w:rsidRPr="00D16F2B">
        <w:t xml:space="preserve">ts mean orientation or </w:t>
      </w:r>
      <w:proofErr w:type="spellStart"/>
      <w:r w:rsidR="00E069F3">
        <w:t>colour</w:t>
      </w:r>
      <w:proofErr w:type="spellEnd"/>
      <w:r w:rsidR="0076212B" w:rsidRPr="00D16F2B">
        <w:t>,</w:t>
      </w:r>
      <w:r w:rsidRPr="00D16F2B">
        <w:t xml:space="preserve"> is one of the most reported summary statistics. Experimental evidence suggests that ensemble perception extends and </w:t>
      </w:r>
      <w:proofErr w:type="gramStart"/>
      <w:r w:rsidRPr="00D16F2B">
        <w:t>is able to</w:t>
      </w:r>
      <w:proofErr w:type="gramEnd"/>
      <w:r w:rsidRPr="00D16F2B">
        <w:t xml:space="preserve"> capture even more statistical moments from the visual input. One example is numerosity. This gist-like estimation of a set size without one-by-one counting, is allegedly extracted in parallel over an ensemble </w:t>
      </w:r>
      <w:r w:rsidR="00384949" w:rsidRPr="00D16F2B">
        <w:fldChar w:fldCharType="begin"/>
      </w:r>
      <w:r w:rsidR="00787A26">
        <w:instrText xml:space="preserve"> ADDIN ZOTERO_ITEM CSL_CITATION {"citationID":"uy9sOFCu","properties":{"formattedCitation":"(Chong &amp; Evans, 2011)","plainCitation":"(Chong &amp; Evans, 2011)","noteIndex":0},"citationItems":[{"id":3054,"uris":["http://zotero.org/users/11420493/items/FU9TM4TJ"],"itemData":{"id":3054,"type":"article-journal","abstract":"Abstract Quantity or numerosity is one of the basic properties of our environment. Humans and animals both have the neural representation of quantity or ‘number sense’. The ability to extract and to manipulate numbers is closely related to our various cognitive functions such as the capacity of working memory, mathematical achievement, and texture perception. Evidence shows that the sense of number is not a unitary mechanism but rather a composition of two distinct processes; enumeration and estimation. The review examines how numerosity is represented in the visual domain and its relation to different modes of attention. Enumeration or counting permits an exact representation of a distinct number of objects, with an awareness of each object achieved through focal deployment of attention to each object serially. On the other hand, estimation involves an approximation of the number of different items or a sense of ensemble statistics, achieved through fast deployment of distributed attention over a set of objects as a whole. In this overview we suggest that a focused attention mode is more suitable for enumeration, whereas a distributed attention mode is better for estimation. WIREs Cogni Sci 2011 2 634–638 DOI: 10.1002/wcs.136 This article is categorized under: Psychology &gt; Attention","container-title":"WIREs Cognitive Science","DOI":"https://doi.org/10.1002/wcs.136","issue":"6","note":"_eprint: https://wires.onlinelibrary.wiley.com/doi/pdf/10.1002/wcs.136","page":"634-638","title":"Distributed versus focused attention (count vs estimate)","volume":"2","author":[{"family":"Chong","given":"Sang C."},{"family":"Evans","given":"Karla K."}],"issued":{"date-parts":[["2011"]]}}}],"schema":"https://github.com/citation-style-language/schema/raw/master/csl-citation.json"} </w:instrText>
      </w:r>
      <w:r w:rsidR="00384949" w:rsidRPr="00D16F2B">
        <w:fldChar w:fldCharType="separate"/>
      </w:r>
      <w:r w:rsidR="00384949" w:rsidRPr="00D16F2B">
        <w:rPr>
          <w:noProof/>
        </w:rPr>
        <w:t>(Chong &amp; Evans, 2011)</w:t>
      </w:r>
      <w:r w:rsidR="00384949" w:rsidRPr="00D16F2B">
        <w:fldChar w:fldCharType="end"/>
      </w:r>
      <w:r w:rsidR="00384949" w:rsidRPr="00D16F2B">
        <w:t>.</w:t>
      </w:r>
    </w:p>
    <w:p w14:paraId="11BCEB91" w14:textId="6DD4237D" w:rsidR="00387901" w:rsidRPr="00D16F2B" w:rsidRDefault="00000000">
      <w:r w:rsidRPr="00D16F2B">
        <w:rPr>
          <w:rFonts w:eastAsia="AdvTimes"/>
        </w:rPr>
        <w:t xml:space="preserve">Another important descriptor is variability. Two ensembles identical in their mean can be composed of very differently distributed elements; for example, an audience of uniformly neutral-faced viewers and a crowd where half the people are crying and the other half are cheering may have the same average </w:t>
      </w:r>
      <w:r w:rsidRPr="00D16F2B">
        <w:t>expression yet</w:t>
      </w:r>
      <w:r w:rsidRPr="00D16F2B">
        <w:rPr>
          <w:rFonts w:eastAsia="AdvTimes"/>
        </w:rPr>
        <w:t xml:space="preserve"> convey a strikingly different message to a performer.</w:t>
      </w:r>
      <w:r w:rsidRPr="00D16F2B">
        <w:t xml:space="preserve"> </w:t>
      </w:r>
      <w:r w:rsidRPr="00A2635D">
        <w:t>Observers show sensitivity to variance across diverse feature domains, including low-level features like orientation</w:t>
      </w:r>
      <w:r w:rsidR="00384949" w:rsidRPr="00A2635D">
        <w:t xml:space="preserve"> </w:t>
      </w:r>
      <w:r w:rsidR="00384949" w:rsidRPr="00A2635D">
        <w:fldChar w:fldCharType="begin"/>
      </w:r>
      <w:r w:rsidR="00787A26">
        <w:instrText xml:space="preserve"> ADDIN ZOTERO_ITEM CSL_CITATION {"citationID":"MFU3Vi0M","properties":{"formattedCitation":"(Norman et al., 2015)","plainCitation":"(Norman et al., 2015)","noteIndex":0},"citationItems":[{"id":3053,"uris":["http://zotero.org/users/11420493/items/ZJCDZQZ5"],"itemData":{"id":3053,"type":"article-journal","abstract":"Our perception of regional irregularity, an example of which is orientation variance, seems effortless when we view two patches of texture that differ in  this attribute. Little is understood, however, of how the visual system encodes a  regional statistic like orientation variance, but there is some evidence to  suggest that it is directly encoded by populations of neurons tuned broadly to  high or low levels. The present study shows that selective adaptation to low or  high levels of variance results in a perceptual aftereffect that shifts the  perceived level of variance of a subsequently viewed texture in the direction  away from that of the adapting stimulus (Experiments 1 and 2). Importantly, the  effect is durable across changes in mean orientation, suggesting that the  encoding of orientation variance is independent of global first moment  orientation statistics (i.e., mean orientation). In Experiment 3 it was shown  that the variance-specific aftereffect did not show signs of being encoded in a  spatiotopic reference frame, similar to the equivalent aftereffect of adaptation  to the first moment orientation statistic (the tilt aftereffect), which is  represented in the primary visual cortex and exists only in retinotopic  coordinates. Experiment 4 shows that a neuropsychological patient with damage to  ventral areas of the cortex but spared intact early areas retains sensitivity to  orientation variance. Together these results suggest that orientation variance is  encoded directly by the visual system and possibly at an early cortical stage.","container-title":"Journal of vision","DOI":"10.1167/15.4.3","ISSN":"1534-7362","issue":"4","journalAbbreviation":"J Vis","language":"eng","note":"publisher-place: United States\nPMID: 26067349","page":"3","title":"Direct encoding of orientation variance in the visual system.","volume":"15","author":[{"family":"Norman","given":"Liam J."},{"family":"Heywood","given":"Charles A."},{"family":"Kentridge","given":"Robert W."}],"issued":{"date-parts":[["2015"]]}}}],"schema":"https://github.com/citation-style-language/schema/raw/master/csl-citation.json"} </w:instrText>
      </w:r>
      <w:r w:rsidR="00384949" w:rsidRPr="00A2635D">
        <w:fldChar w:fldCharType="separate"/>
      </w:r>
      <w:r w:rsidR="00384949" w:rsidRPr="00A2635D">
        <w:rPr>
          <w:noProof/>
        </w:rPr>
        <w:t>(Norman et al., 2015)</w:t>
      </w:r>
      <w:r w:rsidR="00384949" w:rsidRPr="00A2635D">
        <w:fldChar w:fldCharType="end"/>
      </w:r>
      <w:r w:rsidR="00384949" w:rsidRPr="00A2635D">
        <w:t xml:space="preserve"> </w:t>
      </w:r>
      <w:r w:rsidRPr="00A2635D">
        <w:t xml:space="preserve">and brightness </w:t>
      </w:r>
      <w:r w:rsidR="00384949" w:rsidRPr="00A2635D">
        <w:fldChar w:fldCharType="begin"/>
      </w:r>
      <w:r w:rsidR="00787A26">
        <w:instrText xml:space="preserve"> ADDIN ZOTERO_ITEM CSL_CITATION {"citationID":"tMGKCPRh","properties":{"formattedCitation":"(Khayat &amp; Hochstein, 2018)","plainCitation":"(Khayat &amp; Hochstein, 2018)","noteIndex":0},"citationItems":[{"id":147,"uris":["http://zotero.org/users/11420493/items/P5ZNF3UU"],"itemData":{"id":147,"type":"article-journal","abstract":"To compensate for the limited visual information that can be perceived and remembered at any given moment, many aspects of the visual world are represented as summary statistics. We acquire ensemble representations of element groups as a whole, spreading attention over objects, for which we encode no detailed information. Previous studies found that different features of items (from size/orientation to facial expression/biological motion) are summarized to their mean, over space or time. Summarizing is economical, saving time and energy when the environment is too rich and complex to encode each stimulus separately. We investigated set perception using rapid serial visual presentation sequences. Following each sequence, participants viewed two stimuli, member and nonmember, indicating the member. Sometimes, unbeknownst to participants, one stimulus was the set mean, and or the nonmember was outside the set range. Participants preferentially chose stimuli at/near the mean, a \"mean effect,\" and more easily rejected out-of-range stimuli, a \"range effect.\" Performance improved with member proximity to the mean and nonmember distance from set mean and edge, though they were instructed only to remember presented stimuli. We conclude that participants automatically encode both mean and range boundaries of stimulus sets, avoiding capacity limits and speeding perceptual decisions. (PsycINFO Database Record (c) 2020 APA, all rights reserved)","container-title":"Journal of Vision","DOI":"10.1167/18.9.23","ISSN":"1534-7362","issue":"9","note":"publisher-place: US\npublisher: Assn for Research in Vision &amp; Ophthalmology (ARVO)","source":"APA PsycNet","title":"Perceiving set mean and range: Automaticity and precision","title-short":"Perceiving set mean and range","volume":"18","author":[{"family":"Khayat","given":"Noam"},{"family":"Hochstein","given":"Shaul"}],"issued":{"date-parts":[["2018"]]}}}],"schema":"https://github.com/citation-style-language/schema/raw/master/csl-citation.json"} </w:instrText>
      </w:r>
      <w:r w:rsidR="00384949" w:rsidRPr="00A2635D">
        <w:fldChar w:fldCharType="separate"/>
      </w:r>
      <w:r w:rsidR="00384949" w:rsidRPr="00A2635D">
        <w:rPr>
          <w:noProof/>
        </w:rPr>
        <w:t>(Khayat &amp; Hochstein, 2018)</w:t>
      </w:r>
      <w:r w:rsidR="00384949" w:rsidRPr="00A2635D">
        <w:fldChar w:fldCharType="end"/>
      </w:r>
      <w:r w:rsidRPr="00D16F2B">
        <w:t xml:space="preserve"> </w:t>
      </w:r>
      <w:r w:rsidRPr="00A2635D">
        <w:t xml:space="preserve">as well as high-level features like facial expression </w:t>
      </w:r>
      <w:r w:rsidR="00384949" w:rsidRPr="00A2635D">
        <w:fldChar w:fldCharType="begin"/>
      </w:r>
      <w:r w:rsidR="00787A26">
        <w:instrText xml:space="preserve"> ADDIN ZOTERO_ITEM CSL_CITATION {"citationID":"qxqln0QT","properties":{"formattedCitation":"(Haberman et al., 2015)","plainCitation":"(Haberman et al., 2015)","noteIndex":0},"citationItems":[{"id":2825,"uris":["http://zotero.org/users/11420493/items/RHDSADBJ"],"itemData":{"id":2825,"type":"article-journal","container-title":"Journal of Vision","DOI":"10.1167/15.4.16","ISSN":"1534-7362","issue":"4","journalAbbreviation":"Journal of Vision","language":"en","note":"publisher: The Association for Research in Vision and Ophthalmology","page":"16-16","source":"jov.arvojournals.org","title":"Mixed emotions: Sensitivity to facial variance in a crowd of faces","title-short":"Mixed emotions","volume":"15","author":[{"family":"Haberman","given":"Jason"},{"family":"Lee","given":"Pegan"},{"family":"Whitney","given":"David"}],"issued":{"date-parts":[["2015",4,1]]}}}],"schema":"https://github.com/citation-style-language/schema/raw/master/csl-citation.json"} </w:instrText>
      </w:r>
      <w:r w:rsidR="00384949" w:rsidRPr="00A2635D">
        <w:fldChar w:fldCharType="separate"/>
      </w:r>
      <w:r w:rsidR="00384949" w:rsidRPr="00A2635D">
        <w:rPr>
          <w:noProof/>
        </w:rPr>
        <w:t>(Haberman et al., 2015)</w:t>
      </w:r>
      <w:r w:rsidR="00384949" w:rsidRPr="00A2635D">
        <w:fldChar w:fldCharType="end"/>
      </w:r>
      <w:r w:rsidR="00384949" w:rsidRPr="00A2635D">
        <w:t xml:space="preserve">. </w:t>
      </w:r>
      <w:r w:rsidRPr="00A2635D">
        <w:t>This sensitivity also extends to mid-level features, such as size</w:t>
      </w:r>
      <w:r w:rsidR="00384949" w:rsidRPr="00A2635D">
        <w:t xml:space="preserve"> </w:t>
      </w:r>
      <w:r w:rsidR="00384949" w:rsidRPr="00A2635D">
        <w:fldChar w:fldCharType="begin"/>
      </w:r>
      <w:r w:rsidR="00787A26">
        <w:instrText xml:space="preserve"> ADDIN ZOTERO_ITEM CSL_CITATION {"citationID":"WpLaReQQ","properties":{"formattedCitation":"(Solomon et al., 2011)","plainCitation":"(Solomon et al., 2011)","noteIndex":0},"citationItems":[{"id":3052,"uris":["http://zotero.org/users/11420493/items/PSRKXA8I"],"itemData":{"id":3052,"type":"article-journal","abstract":"Different laboratories have achieved a consensus regarding how well human observers can estimate the average orientation in a set of N objects. Such estimates are not only limited by visual noise, which perturbs the visual signal of each object's orientation, they are also inefficient: Observers effectively use only    N    objects in their estimates (e.g., S. C. Dakin, 2001; J. A. Solomon, 2010). More controversial is the efficiency with which observers can estimate the average size in an array of circles (e.g., D. Ariely, 2001, 2008; S. C. Chong, S. J. Joo, T.-A. Emmanouil, &amp;amp; A. Treisman, 2008; K. Myczek &amp;amp; D. J. Simons, 2008). Of course, there are some important differences between orientation and size; nonetheless, it seemed sensible to compare the two types of estimate against the same ideal observer. Indeed, quantitative evaluation of statistical efficiency requires this sort of comparison (R. A. Fisher, 1925). Our first step was to measure the noise that limits size estimates when only two circles are compared. Our results (Weber fractions between 0.07 and 0.14 were necessary for 84% correct 2AFC performance) are consistent with the visual system adding the same amount of Gaussian noise to all logarithmically transduced circle diameters. We exaggerated this visual noise by randomly varying the diameters in (uncrowded) arrays of 1, 2, 4, and 8 circles and measured its effect on discrimination between mean sizes. Efficiencies inferred from all four observers significantly exceed 25% and, in two cases, approach 100%. More consistent are our measurements of just-noticeable differences in size variance. These latter results suggest between 62 and 75% efficiency for variance discriminations. Although our observers were no more efficient comparing size variances than they were at comparing mean sizes, they were significantly more precise. In other words, our results contain evidence for a non-negligible source of late noise that limits mean discriminations but not variance discriminations.","container-title":"Journal of Vision","DOI":"10.1167/11.12.13","ISSN":"1534-7362","issue":"12","journalAbbreviation":"Journal of Vision","page":"13-13","title":"Efficiencies for the statistics of size discrimination","volume":"11","author":[{"family":"Solomon","given":"Joshua A."},{"family":"Morgan","given":"Michael"},{"family":"Chubb","given":"Charles"}],"issued":{"date-parts":[["2011",10,19]]}}}],"schema":"https://github.com/citation-style-language/schema/raw/master/csl-citation.json"} </w:instrText>
      </w:r>
      <w:r w:rsidR="00384949" w:rsidRPr="00A2635D">
        <w:fldChar w:fldCharType="separate"/>
      </w:r>
      <w:r w:rsidR="00384949" w:rsidRPr="00A2635D">
        <w:rPr>
          <w:noProof/>
        </w:rPr>
        <w:t>(Solomon et al., 2011)</w:t>
      </w:r>
      <w:r w:rsidR="00384949" w:rsidRPr="00A2635D">
        <w:fldChar w:fldCharType="end"/>
      </w:r>
      <w:r w:rsidRPr="00D16F2B">
        <w:t>.</w:t>
      </w:r>
    </w:p>
    <w:p w14:paraId="121E51C5" w14:textId="4314EBA8" w:rsidR="00387901" w:rsidRPr="00D16F2B" w:rsidRDefault="00000000">
      <w:r w:rsidRPr="00D16F2B">
        <w:rPr>
          <w:rFonts w:eastAsia="AdvTimes"/>
        </w:rPr>
        <w:t xml:space="preserve">The relationship between mean and </w:t>
      </w:r>
      <w:r w:rsidR="00384949" w:rsidRPr="00D16F2B">
        <w:rPr>
          <w:rFonts w:eastAsia="AdvTimes"/>
        </w:rPr>
        <w:t>variance has</w:t>
      </w:r>
      <w:r w:rsidRPr="00D16F2B">
        <w:rPr>
          <w:rFonts w:eastAsia="AdvTimes"/>
        </w:rPr>
        <w:t xml:space="preserve"> also drawn increasing interest. While both are clearly extracted from visual sets, their interaction is not straightforward. It is well established that increased variability within an ensemble can reduce the accuracy of mean estimations. This effect has been observed across feature domains, including </w:t>
      </w:r>
      <w:proofErr w:type="spellStart"/>
      <w:r w:rsidR="00E069F3">
        <w:rPr>
          <w:rFonts w:eastAsia="AdvTimes"/>
        </w:rPr>
        <w:t>colour</w:t>
      </w:r>
      <w:proofErr w:type="spellEnd"/>
      <w:r w:rsidRPr="00D16F2B">
        <w:rPr>
          <w:rFonts w:eastAsia="AdvTimes"/>
        </w:rPr>
        <w:t xml:space="preserve"> </w:t>
      </w:r>
      <w:r w:rsidR="00F268B2" w:rsidRPr="00D16F2B">
        <w:rPr>
          <w:rFonts w:eastAsia="AdvTimes"/>
        </w:rPr>
        <w:fldChar w:fldCharType="begin"/>
      </w:r>
      <w:r w:rsidR="00787A26">
        <w:rPr>
          <w:rFonts w:eastAsia="AdvTimes"/>
        </w:rPr>
        <w:instrText xml:space="preserve"> ADDIN ZOTERO_ITEM CSL_CITATION {"citationID":"1wlrQaB8","properties":{"formattedCitation":"(Maule &amp; Franklin, 2015)","plainCitation":"(Maule &amp; Franklin, 2015)","noteIndex":0},"citationItems":[{"id":3051,"uris":["http://zotero.org/users/11420493/items/8KBCIUXC"],"itemData":{"id":3051,"type":"article-journal","abstract":"The ability to extract the mean of features from a rapidly viewed, heterogeneous array of objects has been demonstrated for a number of different visual properties. Few studies have previously investigated the rapid averaging of color; those that did had insufficient stimulus control or inappropriate methods. This study reports three experiments that directly test observers’ ability to extract the mean hue from a rapidly presented, multielement color ensemble. In Experiment 1, ensembles varied in number of elements and number of colors. It was found that averaging was harder for ensembles with more colors but that changing the number of elements had no effect on accuracy, supportive of a distributed-attention account of rapid color averaging. Experiment 2a manipulated the hue range present in any single ensemble (varying the perceptual difference between ensemble elements) while still varying the number of colors. Range had a strong effect on ability to pick the mean hue. Experiment 2b found no effect of color categories on the accuracy or speed of mean selection. The results indicate that perceptual difference of elements is the dominant factor affecting ability to average rapidly seen color ensembles. Findings are discussed both in the context of perception and memory of multiple colors and ensemble perception generally. (PsycINFO Database Record (c) 2016 APA, all rights reserved)","container-title":"Journal of Vision","ISSN":"1534-7362(Electronic)","issue":"4","note":"publisher-place: US\npublisher: Assn for Research in Vision &amp; Ophthalmology (ARVO)","title":"Effects of ensemble complexity and perceptual similarity on rapid averaging of hue.","volume":"15","author":[{"family":"Maule","given":"John"},{"family":"Franklin","given":"Anna"}],"issued":{"date-parts":[["2015"]]}}}],"schema":"https://github.com/citation-style-language/schema/raw/master/csl-citation.json"} </w:instrText>
      </w:r>
      <w:r w:rsidR="00F268B2" w:rsidRPr="00D16F2B">
        <w:rPr>
          <w:rFonts w:eastAsia="AdvTimes"/>
        </w:rPr>
        <w:fldChar w:fldCharType="separate"/>
      </w:r>
      <w:r w:rsidR="00F268B2" w:rsidRPr="00D16F2B">
        <w:rPr>
          <w:rFonts w:eastAsia="AdvTimes"/>
          <w:noProof/>
        </w:rPr>
        <w:t>(Maule &amp; Franklin, 2015)</w:t>
      </w:r>
      <w:r w:rsidR="00F268B2" w:rsidRPr="00D16F2B">
        <w:rPr>
          <w:rFonts w:eastAsia="AdvTimes"/>
        </w:rPr>
        <w:fldChar w:fldCharType="end"/>
      </w:r>
      <w:r w:rsidRPr="00D16F2B">
        <w:rPr>
          <w:rFonts w:eastAsia="AdvTimes"/>
        </w:rPr>
        <w:t xml:space="preserve"> and size</w:t>
      </w:r>
      <w:r w:rsidR="00F268B2" w:rsidRPr="00D16F2B">
        <w:rPr>
          <w:rFonts w:eastAsia="AdvTimes"/>
        </w:rPr>
        <w:t xml:space="preserve"> </w:t>
      </w:r>
      <w:r w:rsidR="00F268B2" w:rsidRPr="00D16F2B">
        <w:rPr>
          <w:rFonts w:eastAsia="AdvTimes"/>
        </w:rPr>
        <w:fldChar w:fldCharType="begin"/>
      </w:r>
      <w:r w:rsidR="00787A26">
        <w:rPr>
          <w:rFonts w:eastAsia="AdvTimes"/>
        </w:rPr>
        <w:instrText xml:space="preserve"> ADDIN ZOTERO_ITEM CSL_CITATION {"citationID":"7fguWGdc","properties":{"formattedCitation":"(Utochkin &amp; Tiurina, 2014)","plainCitation":"(Utochkin &amp; Tiurina, 2014)","noteIndex":0},"citationItems":[{"id":3050,"uris":["http://zotero.org/users/11420493/items/48A7B3RY"],"itemData":{"id":3050,"type":"article-journal","abstract":"Comments on an article by A.P. Marchant, D.J. Simons &amp; J.W. De Fockert (see record 2013-04841-012). In their recent paper, Marchant, Simons, and De Fockert (2013) claimed that the ability to average between multiple items of different sizes is limited by small samples of arbitrarily attended members of a set. This claim is based on a finding that observers are good at representing the average when an ensemble includes only two sizes distributed among all items (regular sets), but their performance gets worse when the number of sizes increases with the number of items (irregular sets). We argue that an important factor not considered by Marchant et al. (2013) is the range of size variation that was much bigger in their irregular sets. We manipulated this factor across our experiments and found almost the same efficiency of averaging for both regular and irregular sets when the range was stabilized. Moreover, highly regular sets consisting only of small and large items (two-peaks distributions) were averaged with greater error than sets with small, large, and intermediate items, suggesting a segmentation threshold determining whether all variable items are perceived as a single ensemble or distinct subsets. Our results demonstrate that averaging can actually be parallel but the visual system has some difficulties with it when some items differ too much from others. (PsycInfo Database Record (c) 2025 APA, all rights reserved)","container-title":"Acta Psychologica","DOI":"10.1016/j.actpsy.2013.11.012","ISSN":"1873-6297","note":"publisher-place: Netherlands\npublisher: Elsevier Science","page":"7-18","source":"APA PsycNet","title":"Parallel averaging of size is possible but range-limited: A reply to Marchant, Simons, and De Fockert","title-short":"Parallel averaging of size is possible but range-limited","volume":"146","author":[{"family":"Utochkin","given":"Igor S."},{"family":"Tiurina","given":"Natalia A."}],"issued":{"date-parts":[["2014"]]}}}],"schema":"https://github.com/citation-style-language/schema/raw/master/csl-citation.json"} </w:instrText>
      </w:r>
      <w:r w:rsidR="00F268B2" w:rsidRPr="00D16F2B">
        <w:rPr>
          <w:rFonts w:eastAsia="AdvTimes"/>
        </w:rPr>
        <w:fldChar w:fldCharType="separate"/>
      </w:r>
      <w:r w:rsidR="00F268B2" w:rsidRPr="00D16F2B">
        <w:rPr>
          <w:rFonts w:eastAsia="AdvTimes"/>
          <w:noProof/>
        </w:rPr>
        <w:t>(Utochkin &amp; Tiurina, 2014)</w:t>
      </w:r>
      <w:r w:rsidR="00F268B2" w:rsidRPr="00D16F2B">
        <w:rPr>
          <w:rFonts w:eastAsia="AdvTimes"/>
        </w:rPr>
        <w:fldChar w:fldCharType="end"/>
      </w:r>
      <w:r w:rsidR="00F268B2" w:rsidRPr="00D16F2B">
        <w:rPr>
          <w:rFonts w:eastAsia="AdvTimes"/>
        </w:rPr>
        <w:t xml:space="preserve">. </w:t>
      </w:r>
      <w:r w:rsidRPr="00D16F2B">
        <w:rPr>
          <w:rFonts w:eastAsia="AdvTimes"/>
        </w:rPr>
        <w:t xml:space="preserve">However, findings from individual differences research reveal no correlation between participants’ performance on mean and variance judgment tasks </w:t>
      </w:r>
      <w:r w:rsidR="00F268B2" w:rsidRPr="00D16F2B">
        <w:rPr>
          <w:rFonts w:eastAsia="AdvTimes"/>
        </w:rPr>
        <w:fldChar w:fldCharType="begin"/>
      </w:r>
      <w:r w:rsidR="00787A26">
        <w:rPr>
          <w:rFonts w:eastAsia="AdvTimes"/>
        </w:rPr>
        <w:instrText xml:space="preserve"> ADDIN ZOTERO_ITEM CSL_CITATION {"citationID":"Xqhqwdxd","properties":{"formattedCitation":"(Yang et al., 2018)","plainCitation":"(Yang et al., 2018)","noteIndex":0},"citationItems":[{"id":3049,"uris":["http://zotero.org/users/11420493/items/EUM9F2ZY"],"itemData":{"id":3049,"type":"article-journal","abstract":"A number of studies revealed that our visual system can extract different types of summary statistics, such as the mean and variance, from sets of items. Although the extraction of such summary statistics has been studied well in isolation, the relationship between these statistics remains unclear. In this study, we explored this issue using an individual differences approach. Observers viewed illustrations of strawberries and lollypops varying in size or orientation and performed four tasks in a within-subject design, namely mean and variance discrimination tasks with size and orientation domains. We found that the performances in the mean and variance discrimination tasks were not correlated with each other and demonstrated that extractions of the mean and variance are mediated by different representation mechanisms. In addition, we tested the relationship between performances in size and orientation domains for each summary statistic (i.e. mean and variance) and examined whether each summary statistic has distinct processes across perceptual domains. The results illustrated that statistical summary representations of size and orientation may share a common mechanism for representing the mean and possibly for representing variance. Introspections for each observer performing the tasks were also examined and discussed. (PsycINFO Database Record (c) 2018 APA, all rights reserved)","container-title":"i-Perception","DOI":"10.1177/2041669517747297","ISSN":"2041-6695","issue":"1","note":"publisher-place: US\npublisher: Sage Publications","source":"APA PsycNet","title":"Is there a common summary statistical process for representing the mean and variance? A study using illustrations of familiar items","title-short":"Is there a common summary statistical process for representing the mean and variance?","volume":"9","author":[{"family":"Yang","given":"Yi"},{"family":"Tokita","given":"Midori"},{"family":"Ishiguchi","given":"Akira"}],"issued":{"date-parts":[["2018"]]}}}],"schema":"https://github.com/citation-style-language/schema/raw/master/csl-citation.json"} </w:instrText>
      </w:r>
      <w:r w:rsidR="00F268B2" w:rsidRPr="00D16F2B">
        <w:rPr>
          <w:rFonts w:eastAsia="AdvTimes"/>
        </w:rPr>
        <w:fldChar w:fldCharType="separate"/>
      </w:r>
      <w:r w:rsidR="00F268B2" w:rsidRPr="00D16F2B">
        <w:rPr>
          <w:rFonts w:eastAsia="AdvTimes"/>
          <w:noProof/>
        </w:rPr>
        <w:t>(Yang et al., 2018)</w:t>
      </w:r>
      <w:r w:rsidR="00F268B2" w:rsidRPr="00D16F2B">
        <w:rPr>
          <w:rFonts w:eastAsia="AdvTimes"/>
        </w:rPr>
        <w:fldChar w:fldCharType="end"/>
      </w:r>
      <w:r w:rsidR="00F268B2" w:rsidRPr="00D16F2B">
        <w:rPr>
          <w:rFonts w:eastAsia="AdvTimes"/>
        </w:rPr>
        <w:t>.</w:t>
      </w:r>
      <w:r w:rsidRPr="00D16F2B">
        <w:rPr>
          <w:rFonts w:eastAsia="AdvTimes"/>
        </w:rPr>
        <w:t xml:space="preserve"> Further, trial-by-trial analyses by </w:t>
      </w:r>
      <w:proofErr w:type="spellStart"/>
      <w:r w:rsidRPr="00D16F2B">
        <w:rPr>
          <w:rFonts w:eastAsia="AdvTimes"/>
        </w:rPr>
        <w:t>Khvostov</w:t>
      </w:r>
      <w:proofErr w:type="spellEnd"/>
      <w:r w:rsidRPr="00D16F2B">
        <w:rPr>
          <w:rFonts w:eastAsia="AdvTimes"/>
        </w:rPr>
        <w:t xml:space="preserve"> and </w:t>
      </w:r>
      <w:proofErr w:type="spellStart"/>
      <w:r w:rsidRPr="00D16F2B">
        <w:rPr>
          <w:rFonts w:eastAsia="AdvTimes"/>
        </w:rPr>
        <w:t>Utochkin</w:t>
      </w:r>
      <w:proofErr w:type="spellEnd"/>
      <w:r w:rsidRPr="00D16F2B">
        <w:rPr>
          <w:rFonts w:eastAsia="AdvTimes"/>
        </w:rPr>
        <w:t xml:space="preserve"> </w:t>
      </w:r>
      <w:r w:rsidR="00F268B2" w:rsidRPr="00D16F2B">
        <w:rPr>
          <w:rFonts w:eastAsia="AdvTimes"/>
        </w:rPr>
        <w:fldChar w:fldCharType="begin"/>
      </w:r>
      <w:r w:rsidR="00787A26">
        <w:rPr>
          <w:rFonts w:eastAsia="AdvTimes"/>
        </w:rPr>
        <w:instrText xml:space="preserve"> ADDIN ZOTERO_ITEM CSL_CITATION {"citationID":"y0NbDcDE","properties":{"formattedCitation":"(2019)","plainCitation":"(2019)","noteIndex":0},"citationItems":[{"id":387,"uris":["http://zotero.org/users/11420493/items/X42KAAZH"],"itemData":{"id":387,"type":"article-journal","container-title":"Journal of Vision","DOI":"10.1167/19.9.3","ISSN":"1534-7362","issue":"9","journalAbbreviation":"Journal of Vision","language":"en","note":"publisher: The Association for Research in Vision and Ophthalmology","page":"3-3","source":"jov.arvojournals.org","title":"Independent and parallel visual processing of ensemble statistics: Evidence from dual tasks","title-short":"Independent and parallel visual processing of ensemble statistics","volume":"19","author":[{"family":"Khvostov","given":"Vladislav A."},{"family":"Utochkin","given":"Igor S."}],"issued":{"date-parts":[["2019",8,1]]}},"suppress-author":true}],"schema":"https://github.com/citation-style-language/schema/raw/master/csl-citation.json"} </w:instrText>
      </w:r>
      <w:r w:rsidR="00F268B2" w:rsidRPr="00D16F2B">
        <w:rPr>
          <w:rFonts w:eastAsia="AdvTimes"/>
        </w:rPr>
        <w:fldChar w:fldCharType="separate"/>
      </w:r>
      <w:r w:rsidR="00F268B2" w:rsidRPr="00D16F2B">
        <w:rPr>
          <w:rFonts w:eastAsia="AdvTimes"/>
          <w:noProof/>
        </w:rPr>
        <w:t>(2019)</w:t>
      </w:r>
      <w:r w:rsidR="00F268B2" w:rsidRPr="00D16F2B">
        <w:rPr>
          <w:rFonts w:eastAsia="AdvTimes"/>
        </w:rPr>
        <w:fldChar w:fldCharType="end"/>
      </w:r>
      <w:r w:rsidRPr="00D16F2B">
        <w:rPr>
          <w:rFonts w:eastAsia="AdvTimes"/>
        </w:rPr>
        <w:t xml:space="preserve"> showed no performance correlation between mean and variance extraction, and importantly, no decrement in dual-task performance when participants were asked to report both statistics simultaneously. These results suggest that the visual system may process mean and variance independently and potentially in parallel, rather than through a shared or competing mechanism.</w:t>
      </w:r>
      <w:r w:rsidRPr="00D16F2B">
        <w:t xml:space="preserve"> </w:t>
      </w:r>
    </w:p>
    <w:p w14:paraId="4B83A27E" w14:textId="1555428B" w:rsidR="00387901" w:rsidRPr="00D16F2B" w:rsidRDefault="00000000">
      <w:r w:rsidRPr="00D16F2B">
        <w:t>Beyond isolated summary statistics such as the mean and variance, a growing body of research suggests that the visual system can represent the entire distribution of features within an ensemble. This idea is most clearly demonstrated through the Feature Distribution Learning (FDL) paradigm</w:t>
      </w:r>
      <w:r w:rsidR="00F268B2" w:rsidRPr="00D16F2B">
        <w:t xml:space="preserve"> </w:t>
      </w:r>
      <w:r w:rsidR="00F268B2" w:rsidRPr="00D16F2B">
        <w:fldChar w:fldCharType="begin"/>
      </w:r>
      <w:r w:rsidR="00787A26">
        <w:instrText xml:space="preserve"> ADDIN ZOTERO_ITEM CSL_CITATION {"citationID":"m4vXJPM2","properties":{"formattedCitation":"(Chetverikov et al., 2017b, 2017a)","plainCitation":"(Chetverikov et al., 2017b, 2017a)","noteIndex":0},"citationItems":[{"id":4,"uris":["http://zotero.org/users/11420493/items/KWDRR8WL"],"itemData":{"id":4,"type":"article-journal","abstract":"Colors are rarely uniform, yet little is known about how people represent color distributions. We introduce a new method for studying color ensembles based on intertrial learning in visual search. Participants looked for an oddly colored diamond among diamonds with colors taken from either uniform or Gaussian color distributions. On test trials, the targets had various distances in feature space from the mean of the preceding distractor color distribution. Targets on test trials therefore served as probes into probabilistic representations of distractor colors. Test-trial response times revealed a striking similarity between the physical distribution of colors and their internal representations. The results demonstrate that the visual system represents color ensembles in a more detailed way than previously thought, coding not only mean and variance but, most surprisingly, the actual shape (uniform or Gaussian) of the distribution of colors in the environment.","container-title":"Psychological Science","DOI":"10.1177/0956797617713787","ISSN":"14679280","issue":"10","page":"1510-1517","title":"Representing Color Ensembles","volume":"28","author":[{"family":"Chetverikov","given":"Andrey"},{"family":"Campana","given":"Gianluca"},{"family":"Kristjánsson","given":"Árni"}],"issued":{"date-parts":[["2017"]]}}},{"id":318,"uris":["http://zotero.org/users/11420493/items/QK77ACD8"],"itemData":{"id":318,"type":"article-journal","container-title":"Journal of Vision","DOI":"10.1167/17.2.21","ISSN":"1534-7362","issue":"2","journalAbbreviation":"Journal of Vision","language":"en","page":"21","source":"DOI.org (Crossref)","title":"Rapid learning of visual ensembles","volume":"17","author":[{"family":"Chetverikov","given":"Andrey"},{"family":"Campana","given":"Gianluca"},{"family":"Kristjánsson","given":"Árni"}],"issued":{"date-parts":[["2017",2,28]]}}}],"schema":"https://github.com/citation-style-language/schema/raw/master/csl-citation.json"} </w:instrText>
      </w:r>
      <w:r w:rsidR="00F268B2" w:rsidRPr="00D16F2B">
        <w:fldChar w:fldCharType="separate"/>
      </w:r>
      <w:r w:rsidR="00F268B2" w:rsidRPr="00D16F2B">
        <w:rPr>
          <w:noProof/>
        </w:rPr>
        <w:t>(Chetverikov et al., 2017b, 2017a)</w:t>
      </w:r>
      <w:r w:rsidR="00F268B2" w:rsidRPr="00D16F2B">
        <w:fldChar w:fldCharType="end"/>
      </w:r>
      <w:r w:rsidRPr="00D16F2B">
        <w:t>. In this paradigm, observers are first exposed to a sequence of training trials, where visual search displays contain distractors sampled from a specific feature distribution</w:t>
      </w:r>
      <w:r w:rsidR="00F268B2" w:rsidRPr="00D16F2B">
        <w:t xml:space="preserve"> </w:t>
      </w:r>
      <w:r w:rsidR="00067AD8" w:rsidRPr="00D16F2B">
        <w:t>–</w:t>
      </w:r>
      <w:r w:rsidR="00F268B2" w:rsidRPr="00D16F2B">
        <w:t xml:space="preserve"> </w:t>
      </w:r>
      <w:r w:rsidRPr="00D16F2B">
        <w:t xml:space="preserve">such as a Gaussian, bimodal, or skewed set of </w:t>
      </w:r>
      <w:proofErr w:type="spellStart"/>
      <w:r w:rsidR="00E069F3">
        <w:t>colour</w:t>
      </w:r>
      <w:r w:rsidRPr="00D16F2B">
        <w:t>s</w:t>
      </w:r>
      <w:proofErr w:type="spellEnd"/>
      <w:r w:rsidRPr="00D16F2B">
        <w:t xml:space="preserve">. After this exposure phase, a test trial is </w:t>
      </w:r>
      <w:r w:rsidRPr="00D16F2B">
        <w:lastRenderedPageBreak/>
        <w:t>presented in which the roles of distractors and targets are reversed: now, a former distractor feature becomes the target, and the test display includes no distractors from the trained distribution. Crucially, the response time in the test trial depends on the similarity between the target and the features of the previously experienced distribution. The resulting response time function closely mirrors the shape of the original distractor distribution, indicating that the observer has implicitly learned not just the average or variance, but the full structure of the feature distribution.</w:t>
      </w:r>
    </w:p>
    <w:p w14:paraId="13FD8CC6" w14:textId="12F8E922" w:rsidR="00387901" w:rsidRPr="00D16F2B" w:rsidRDefault="00000000">
      <w:r w:rsidRPr="00D16F2B">
        <w:t xml:space="preserve">While the majority of FDL studies have used </w:t>
      </w:r>
      <w:proofErr w:type="spellStart"/>
      <w:r w:rsidR="00E069F3">
        <w:t>colour</w:t>
      </w:r>
      <w:proofErr w:type="spellEnd"/>
      <w:r w:rsidRPr="00D16F2B">
        <w:t xml:space="preserve"> as the primary feature, recent work demonstrates that the paradigm generalizes to other visual dimensions. </w:t>
      </w:r>
      <w:proofErr w:type="spellStart"/>
      <w:r w:rsidRPr="00D16F2B">
        <w:t>Chetverikov</w:t>
      </w:r>
      <w:proofErr w:type="spellEnd"/>
      <w:r w:rsidRPr="00D16F2B">
        <w:t xml:space="preserve"> et al. </w:t>
      </w:r>
      <w:r w:rsidR="000E1C4E" w:rsidRPr="00D16F2B">
        <w:fldChar w:fldCharType="begin"/>
      </w:r>
      <w:r w:rsidR="00787A26">
        <w:instrText xml:space="preserve"> ADDIN ZOTERO_ITEM CSL_CITATION {"citationID":"mNHgL4o4","properties":{"formattedCitation":"(2019)","plainCitation":"(2019)","noteIndex":0},"citationItems":[{"id":3048,"uris":["http://zotero.org/users/11420493/items/4PGG7MFX"],"itemData":{"id":3048,"type":"chapter","abstract":"We discuss how priming of attention shifts has in recent studies proved to be a useful method for studying internal representations of visual ensembles. Attentional priming is very powerful in particular when role reversals between targets and distractors occur. Such role reversals can be used to assess how expected or unexpected a particular target is. This new method for studying representations of visual ensembles has revealed that observer’s representations are far more detailed than previous studies of ensemble perception have suggested where the emphasis has been on summary statistics, i.e., mean and variance. Observers can represent surprisingly complex distribution shapes such as whether a representation is bimodal or not. We discuss the details of how this feature distribution learning (FDL) method has been used to assess internal representations of visual ensembles. We also speculate that the method can prove to be an important implicit way of assessing how observers represent regularities in their environments.","container-title":"Spatial Learning and Attention Guidance","event-place":"New York, NY","ISBN":"978-1-4939-9947-7","language":"en","note":"collection-title: Neuromethods\nDOI: 10.1007/7657_2019_20","page":"37-57","publisher":"Springer US","publisher-place":"New York, NY","source":"DOI.org (Crossref)","title":"Feature Distribution Learning (FDL): A New Method for Studying Visual Ensembles Perception with Priming of Attention Shifts","title-short":"Feature Distribution Learning (FDL)","URL":"http://link.springer.com/10.1007/7657_2019_20","volume":"151","editor":[{"family":"Pollmann","given":"Stefan"}],"author":[{"family":"Chetverikov","given":"Andrey"},{"family":"Hansmann-Roth","given":"Sabrina"},{"family":"Tanrıkulu","given":"Ömer Dağlar"},{"family":"Kristjánsson","given":"Árni"}],"accessed":{"date-parts":[["2025",8,6]]},"issued":{"date-parts":[["2019"]]}},"suppress-author":true}],"schema":"https://github.com/citation-style-language/schema/raw/master/csl-citation.json"} </w:instrText>
      </w:r>
      <w:r w:rsidR="000E1C4E" w:rsidRPr="00D16F2B">
        <w:fldChar w:fldCharType="separate"/>
      </w:r>
      <w:r w:rsidR="000E1C4E" w:rsidRPr="00D16F2B">
        <w:rPr>
          <w:noProof/>
        </w:rPr>
        <w:t>(2019)</w:t>
      </w:r>
      <w:r w:rsidR="000E1C4E" w:rsidRPr="00D16F2B">
        <w:fldChar w:fldCharType="end"/>
      </w:r>
      <w:r w:rsidRPr="00D16F2B">
        <w:t xml:space="preserve"> successfully applied FDL to orientation, showing that participants' response times tracked learned distributions of line orientations. However, more recently, Hansmann-Roth et al. </w:t>
      </w:r>
      <w:r w:rsidR="000E1C4E" w:rsidRPr="00D16F2B">
        <w:fldChar w:fldCharType="begin"/>
      </w:r>
      <w:r w:rsidR="00787A26">
        <w:instrText xml:space="preserve"> ADDIN ZOTERO_ITEM CSL_CITATION {"citationID":"RAGbe3TS","properties":{"formattedCitation":"(2023)","plainCitation":"(2023)","noteIndex":0},"citationItems":[{"id":2870,"uris":["http://zotero.org/users/11420493/items/AZ9H66FT"],"itemData":{"id":2870,"type":"article-journal","container-title":"Vision Research","DOI":"10.1016/j.visres.2023.108190","ISSN":"00426989","journalAbbreviation":"Vision Research","language":"en","page":"108190","source":"DOI.org (Crossref)","title":"Extracting statistical information about shapes in the visual environment","volume":"206","author":[{"family":"Hansmann-Roth","given":"Sabrina"},{"family":"Chetverikov","given":"Andrey"},{"family":"Kristjánsson","given":"Árni"}],"issued":{"date-parts":[["2023",5]]}},"suppress-author":true}],"schema":"https://github.com/citation-style-language/schema/raw/master/csl-citation.json"} </w:instrText>
      </w:r>
      <w:r w:rsidR="000E1C4E" w:rsidRPr="00D16F2B">
        <w:fldChar w:fldCharType="separate"/>
      </w:r>
      <w:r w:rsidR="000E1C4E" w:rsidRPr="00D16F2B">
        <w:rPr>
          <w:noProof/>
        </w:rPr>
        <w:t>(2023)</w:t>
      </w:r>
      <w:r w:rsidR="000E1C4E" w:rsidRPr="00D16F2B">
        <w:fldChar w:fldCharType="end"/>
      </w:r>
      <w:r w:rsidRPr="00D16F2B">
        <w:t xml:space="preserve"> used a linearized circular shape space and found that although observers could implicitly learn the mean and range of shape ensembles, implicit learning more complex distribution shapes proved more difficult. These findings suggest that the capacity for full-distribution learning is not limited to </w:t>
      </w:r>
      <w:proofErr w:type="spellStart"/>
      <w:r w:rsidR="00E069F3">
        <w:t>colour</w:t>
      </w:r>
      <w:proofErr w:type="spellEnd"/>
      <w:r w:rsidRPr="00D16F2B">
        <w:t xml:space="preserve">, but it may vary with the complexity and dimensionality of the </w:t>
      </w:r>
      <w:proofErr w:type="gramStart"/>
      <w:r w:rsidRPr="00D16F2B">
        <w:t>feature</w:t>
      </w:r>
      <w:proofErr w:type="gramEnd"/>
      <w:r w:rsidRPr="00D16F2B">
        <w:t xml:space="preserve"> in question.</w:t>
      </w:r>
    </w:p>
    <w:p w14:paraId="376B238D" w14:textId="67B3E74E" w:rsidR="00EA5D01" w:rsidRPr="00D16F2B" w:rsidRDefault="00000000">
      <w:r w:rsidRPr="00D16F2B">
        <w:t xml:space="preserve">While these learned representations clearly guide </w:t>
      </w:r>
      <w:proofErr w:type="spellStart"/>
      <w:r w:rsidR="00E069F3">
        <w:t>behaviour</w:t>
      </w:r>
      <w:proofErr w:type="spellEnd"/>
      <w:r w:rsidRPr="00D16F2B">
        <w:t xml:space="preserve">, they appear to remain largely inaccessible to conscious awareness. Participants typically cannot explicitly distinguish between distributions of different shapes (e.g., unimodal vs. bimodal), suggesting that the rich statistical information encoded in ensemble perception operates predominantly at an implicit level. </w:t>
      </w:r>
      <w:r w:rsidR="000516AD" w:rsidRPr="00D16F2B">
        <w:t xml:space="preserve">However, recent evidence challenges this view by demonstrating explicit access to detailed feature distributions. </w:t>
      </w:r>
      <w:proofErr w:type="spellStart"/>
      <w:r w:rsidR="000516AD" w:rsidRPr="00D16F2B">
        <w:t>Khvostov</w:t>
      </w:r>
      <w:proofErr w:type="spellEnd"/>
      <w:r w:rsidR="000516AD" w:rsidRPr="00D16F2B">
        <w:t xml:space="preserve"> et al. </w:t>
      </w:r>
      <w:r w:rsidR="000E1C4E" w:rsidRPr="00D16F2B">
        <w:fldChar w:fldCharType="begin"/>
      </w:r>
      <w:r w:rsidR="00787A26">
        <w:instrText xml:space="preserve"> ADDIN ZOTERO_ITEM CSL_CITATION {"citationID":"tFl2LCIN","properties":{"formattedCitation":"(2025)","plainCitation":"(2025)","noteIndex":0},"citationItems":[{"id":2989,"uris":["http://zotero.org/users/11420493/items/U3A4QXFQ"],"itemData":{"id":2989,"type":"article-journal","abstract":"The human visual system can quickly process groups of objects (ensembles) and build compressed representations of their features. What does the conscious perception of ensembles consist of? Observers</w:instrText>
      </w:r>
      <w:r w:rsidR="00787A26">
        <w:rPr>
          <w:rFonts w:ascii="Times New Roman" w:hAnsi="Times New Roman"/>
        </w:rPr>
        <w:instrText>ʼ</w:instrText>
      </w:r>
      <w:r w:rsidR="00787A26">
        <w:instrText xml:space="preserve"> explicit access to ensemble representations has been considered very limited – any distributional aspects beyond simple summary statistics, such as the mean or variance, cannot be explicitly accessed. In contrast, we demonstrate that the visual system can represent ensemble distributions in detail, and observers have reliable explicit access to these representations. In our new paradigm (Feature Frequency Report), observers viewed 36 disks of various colors for 800 ms and then reported the frequency of a randomly chosen color using a slider. The sets had Gaussian, uniform, or bimodal color distributions with a random mean color. The distributions of responses – both aggregated and separate for each observer – followed the shape of the presented distribution. Modeling revealed that performance reflected integrated information from the whole set rather than sub-sampling. After only brief exposure to a color set, the visual system can build detailed representations of feature distributions that observers have explicit access to. This result necessitates a fundamental rethinking of how ensembles are processed. We suggest that such distribution representations are the most natural way for the visual system to represent groups of objects. Explicit feature distribution representations may contribute to people ‘s impression of having a rich perceptual experience despite severe attentional and working memory limitations.","container-title":"Psychonomic Bulletin &amp; Review","DOI":"10.3758/s13423-025-02716-3","ISSN":"1531-5320","journalAbbreviation":"Psychon Bull Rev","language":"en","license":"2025 The Author(s)","note":"Company: Springer\nDistributor: Springer\nInstitution: Springer\nLabel: Springer\npublisher: Springer US","page":"1-10","source":"link.springer.com","title":"Explicit access to detailed representations of feature distributions","author":[{"family":"Khvostov","given":"Vladislav"},{"family":"Ásgeirsson","given":"Árni Gunnar"},{"family":"Kristjánsson","given":"Árni"}],"issued":{"date-parts":[["2025",6,6]]}},"suppress-author":true}],"schema":"https://github.com/citation-style-language/schema/raw/master/csl-citation.json"} </w:instrText>
      </w:r>
      <w:r w:rsidR="000E1C4E" w:rsidRPr="00D16F2B">
        <w:fldChar w:fldCharType="separate"/>
      </w:r>
      <w:r w:rsidR="000E1C4E" w:rsidRPr="00D16F2B">
        <w:rPr>
          <w:noProof/>
        </w:rPr>
        <w:t>(2025)</w:t>
      </w:r>
      <w:r w:rsidR="000E1C4E" w:rsidRPr="00D16F2B">
        <w:fldChar w:fldCharType="end"/>
      </w:r>
      <w:r w:rsidR="000516AD" w:rsidRPr="00D16F2B">
        <w:t xml:space="preserve"> showed that observers can consciously report characteristics of entire distributions using a novel task (Feature Frequency Report) where participants reported the frequency of a randomly chosen </w:t>
      </w:r>
      <w:proofErr w:type="spellStart"/>
      <w:r w:rsidR="00E069F3">
        <w:t>colour</w:t>
      </w:r>
      <w:proofErr w:type="spellEnd"/>
      <w:r w:rsidR="000516AD" w:rsidRPr="00D16F2B">
        <w:t xml:space="preserve"> from the previously briefly presented ensemble of </w:t>
      </w:r>
      <w:proofErr w:type="spellStart"/>
      <w:r w:rsidR="00E069F3">
        <w:t>coloured</w:t>
      </w:r>
      <w:proofErr w:type="spellEnd"/>
      <w:r w:rsidR="000516AD" w:rsidRPr="00D16F2B">
        <w:t xml:space="preserve"> discs sampled from Gaussian or bimodal distributions. Their results revealed reliable explicit representations of distribution shapes, with performance accurately reflecting the distributions shape, supporting a "feature distribution view" where ensembles are consciously encoded as detailed, holistic structures rather than limited summaries. This finding suggests that while FDL paradigms highlight implicit learning, explicit access may be possible under direct probing, potentially varying by task demands and feature type. </w:t>
      </w:r>
    </w:p>
    <w:p w14:paraId="010E48F9" w14:textId="5B5EE321" w:rsidR="00387901" w:rsidRPr="00D16F2B" w:rsidRDefault="00000000">
      <w:r w:rsidRPr="00D16F2B">
        <w:t xml:space="preserve">The provided review suggests that ensemble perception is a qualitatively distinct mode of perception, providing the visual system with access to rich statistical information on surrounding visual scenes that can guide our </w:t>
      </w:r>
      <w:proofErr w:type="spellStart"/>
      <w:r w:rsidR="00E069F3">
        <w:t>behaviour</w:t>
      </w:r>
      <w:proofErr w:type="spellEnd"/>
      <w:r w:rsidRPr="00D16F2B">
        <w:t xml:space="preserve">. It operates on different feature levels, is fast and may utilize neural substrates distinct from single object processing (yet the evidence for that is discrepant). </w:t>
      </w:r>
    </w:p>
    <w:p w14:paraId="7E3DD7BD" w14:textId="3647A146" w:rsidR="00387901" w:rsidRPr="00123357" w:rsidRDefault="00000000">
      <w:r w:rsidRPr="00D16F2B">
        <w:t>Despite the apparent efficiency of ensemble perception, a key unresolved question concerns its relationship with attention. Does ensemble processing rely on attentional mechanisms</w:t>
      </w:r>
      <w:r w:rsidR="00123357">
        <w:t>,</w:t>
      </w:r>
      <w:r w:rsidR="00123357" w:rsidRPr="00123357">
        <w:rPr>
          <w:rFonts w:ascii="Times New Roman" w:hAnsi="Times New Roman"/>
          <w:color w:val="000000"/>
          <w:sz w:val="24"/>
          <w:lang w:eastAsia="en-GB"/>
        </w:rPr>
        <w:t xml:space="preserve"> </w:t>
      </w:r>
      <w:r w:rsidR="00123357" w:rsidRPr="00123357">
        <w:t>such as spatial, feature-based, or object-based attention?</w:t>
      </w:r>
      <w:r w:rsidR="00123357">
        <w:t xml:space="preserve"> </w:t>
      </w:r>
      <w:r w:rsidRPr="00D16F2B">
        <w:t xml:space="preserve">Or is ensemble perception a truly cost-free, pre-attentive, and automatic process? Central to this issue is </w:t>
      </w:r>
      <w:r w:rsidRPr="00D16F2B">
        <w:lastRenderedPageBreak/>
        <w:t>the debate over the mechanisms by which ensembles are formed. Some models propose that observers rely on subsampling, where attention selects only a few representative items from a set while discarding the rest. This view is supported by the noise-and-selection model</w:t>
      </w:r>
      <w:r w:rsidR="000E1C4E" w:rsidRPr="00D16F2B">
        <w:t xml:space="preserve"> </w:t>
      </w:r>
      <w:r w:rsidR="000E1C4E" w:rsidRPr="00D16F2B">
        <w:fldChar w:fldCharType="begin"/>
      </w:r>
      <w:r w:rsidR="00787A26">
        <w:instrText xml:space="preserve"> ADDIN ZOTERO_ITEM CSL_CITATION {"citationID":"YQEb4TGT","properties":{"formattedCitation":"(Allik et al., 2013)","plainCitation":"(Allik et al., 2013)","noteIndex":0},"citationItems":[{"id":3047,"uris":["http://zotero.org/users/11420493/items/JRVTCNG2"],"itemData":{"id":3047,"type":"article-journal","abstract":"A general explanation for the observer's ability to judge the mean size of simple geometrical figures, such as circles, was advanced. Results indicated that, contrary to what would be predicted by statistical averaging, the precision of mean size perception decreases with the number of judged elements. Since mean size discrimination was insensitive to how total size differences were distributed among individual elements, this suggests that the observer has a limited cognitive access to the size of individual elements pooled together in a compulsory manner before size information reaches awareness. Confirming the associative law of addition means, observers are indeed sensitive to the mean, not the sizes of individual elements. All existing data can be explained by an almost general theory, namely, the Noise and Selection (N&amp;S) Theory, formulated in exact quantitative terms, implementing two familiar psychophysical principles: the size of an element cannot be measured with absolute accuracy and only a limited number of elements can be taken into account in the computation of the average size. It was concluded that the computation of ensemble characteristics is not necessarily a tool for surpassing the capacity limitations of perceptual processing.","container-title":"Vision Research","DOI":"10.1016/j.visres.2013.02.018","ISSN":"1878-5646","journalAbbreviation":"Vision Res","language":"eng","note":"PMID: 23499976","page":"25-39","source":"PubMed","title":"An almost general theory of mean size perception","volume":"83","author":[{"family":"Allik","given":"Jüri"},{"family":"Toom","given":"Mai"},{"family":"Raidvee","given":"Aire"},{"family":"Averin","given":"Kristiina"},{"family":"Kreegipuu","given":"Kairi"}],"issued":{"date-parts":[["2013",5,3]]}}}],"schema":"https://github.com/citation-style-language/schema/raw/master/csl-citation.json"} </w:instrText>
      </w:r>
      <w:r w:rsidR="000E1C4E" w:rsidRPr="00D16F2B">
        <w:fldChar w:fldCharType="separate"/>
      </w:r>
      <w:r w:rsidR="000E1C4E" w:rsidRPr="00D16F2B">
        <w:rPr>
          <w:noProof/>
        </w:rPr>
        <w:t>(Allik et al., 2013)</w:t>
      </w:r>
      <w:r w:rsidR="000E1C4E" w:rsidRPr="00D16F2B">
        <w:fldChar w:fldCharType="end"/>
      </w:r>
      <w:r w:rsidR="000E1C4E" w:rsidRPr="00D16F2B">
        <w:t xml:space="preserve"> </w:t>
      </w:r>
      <w:r w:rsidRPr="00D16F2B">
        <w:t xml:space="preserve">and by findings from </w:t>
      </w:r>
      <w:proofErr w:type="spellStart"/>
      <w:r w:rsidRPr="00D16F2B">
        <w:t>Myczek</w:t>
      </w:r>
      <w:proofErr w:type="spellEnd"/>
      <w:r w:rsidRPr="00D16F2B">
        <w:t xml:space="preserve"> and Simons </w:t>
      </w:r>
      <w:r w:rsidR="000E1C4E" w:rsidRPr="00D16F2B">
        <w:fldChar w:fldCharType="begin"/>
      </w:r>
      <w:r w:rsidR="00787A26">
        <w:instrText xml:space="preserve"> ADDIN ZOTERO_ITEM CSL_CITATION {"citationID":"uKZA9jMU","properties":{"formattedCitation":"(2008)","plainCitation":"(2008)","noteIndex":0},"citationItems":[{"id":2987,"uris":["http://zotero.org/users/11420493/items/PAH2GPV6"],"itemData":{"id":2987,"type":"article-journal","abstract":"In this brief response to commentaries by Ariely (2008) and Chong, Joo, Emmanouil, and Treisman (2008) on our earlier article, we highlight the two key assumptions underlying earlier claims about statistical summary representations of object size and argue that existing studies have not met either of them. We note why statistical summary representations of size are different from such representations of motion or orientation, and we emphasize the need for simulations of performance to exclude focused attention explanations for judgments of average size.","container-title":"Perception &amp; Psychophysics","DOI":"10.3758/PP.70.7.1335","ISSN":"1532-5962","issue":"7","journalAbbreviation":"Perception &amp; Psychophysics","language":"en","license":"2008 Psychonomic Society, Inc","note":"Company: Springer\nDistributor: Springer\nInstitution: Springer\nLabel: Springer\nnumber: 7\npublisher: Springer-Verlag","page":"1335-1336","source":"link.springer.com","title":"Average size perception and the allure of a new mechanism","volume":"70","author":[{"family":"Simons","given":"Daniel J."},{"family":"Myczek","given":"Kristoffer"}],"issued":{"date-parts":[["2008",10,1]]}},"suppress-author":true}],"schema":"https://github.com/citation-style-language/schema/raw/master/csl-citation.json"} </w:instrText>
      </w:r>
      <w:r w:rsidR="000E1C4E" w:rsidRPr="00D16F2B">
        <w:fldChar w:fldCharType="separate"/>
      </w:r>
      <w:r w:rsidR="000E1C4E" w:rsidRPr="00D16F2B">
        <w:rPr>
          <w:noProof/>
        </w:rPr>
        <w:t>(2008)</w:t>
      </w:r>
      <w:r w:rsidR="000E1C4E" w:rsidRPr="00D16F2B">
        <w:fldChar w:fldCharType="end"/>
      </w:r>
      <w:r w:rsidRPr="00D16F2B">
        <w:t xml:space="preserve"> indicating that ensemble estimates often reflect the contribution of just a subset of items. Alternatively, other accounts suggest that all items contribute to ensemble perception but with unequal weights, modulated by attentional focus or perceptual salience</w:t>
      </w:r>
      <w:r w:rsidR="000E1C4E" w:rsidRPr="00D16F2B">
        <w:t xml:space="preserve"> </w:t>
      </w:r>
      <w:r w:rsidR="000E1C4E" w:rsidRPr="00D16F2B">
        <w:fldChar w:fldCharType="begin"/>
      </w:r>
      <w:r w:rsidR="00787A26">
        <w:instrText xml:space="preserve"> ADDIN ZOTERO_ITEM CSL_CITATION {"citationID":"XHRxjRw4","properties":{"formattedCitation":"(de Fockert &amp; Marchant, 2008)","plainCitation":"(de Fockert &amp; Marchant, 2008)","noteIndex":0},"citationItems":[{"id":3046,"uris":["http://zotero.org/users/11420493/items/AK56DI56"],"itemData":{"id":3046,"type":"article-journal","abstract":"Recent reports have claimed that observers show accurate knowledge of the mean size of a group of similar objects, a finding that has been interpreted to suggest that sets of multiple objects are represented in terms of their statistical properties, such as mean size (Ariely, 2001; Chong &amp; Treisman, 2003, 2005a, 2005b). In the present study, we directed visual attention to a single set member and found that mean estimations were modulated according to the size of the attended item, regardless of whether size was the relevant search criterion (Experiment 1) or not (Experiment 2). These findings suggest that observers do not always accurately average together the entire set, and that instead the average is either biased by the features of the attended item, or based on a short-cut strategy of extracting the mean of a smaller subset. (PsycINFO Database Record (c) 2016 APA, all rights reserved)","container-title":"Perception &amp; Psychophysics","DOI":"10.3758/PP.70.5.789","ISSN":"1532-5962","issue":"5","note":"publisher-place: US\npublisher: Psychonomic Society","page":"789-794","source":"APA PsycNet","title":"Attention modulates set representation by statistical properties","volume":"70","author":[{"family":"Fockert","given":"Jan W.","non-dropping-particle":"de"},{"family":"Marchant","given":"Alexander P."}],"issued":{"date-parts":[["2008"]]}}}],"schema":"https://github.com/citation-style-language/schema/raw/master/csl-citation.json"} </w:instrText>
      </w:r>
      <w:r w:rsidR="000E1C4E" w:rsidRPr="00D16F2B">
        <w:fldChar w:fldCharType="separate"/>
      </w:r>
      <w:r w:rsidR="000E1C4E" w:rsidRPr="00D16F2B">
        <w:rPr>
          <w:noProof/>
        </w:rPr>
        <w:t>(de Fockert &amp; Marchant, 2008)</w:t>
      </w:r>
      <w:r w:rsidR="000E1C4E" w:rsidRPr="00D16F2B">
        <w:fldChar w:fldCharType="end"/>
      </w:r>
      <w:r w:rsidR="000E1C4E" w:rsidRPr="00D16F2B">
        <w:t xml:space="preserve">. </w:t>
      </w:r>
      <w:r w:rsidRPr="00D16F2B">
        <w:t xml:space="preserve">According to this perspective, attention amplifies rather than gates input. These competing theoretical frameworks have distinct implications for whether and how attention shapes ensemble representations. In the following section (Section 1.4), I review the current evidence on the interaction between attention and ensemble perception, drawing on </w:t>
      </w:r>
      <w:proofErr w:type="spellStart"/>
      <w:r w:rsidR="00E069F3">
        <w:t>behavioural</w:t>
      </w:r>
      <w:proofErr w:type="spellEnd"/>
      <w:r w:rsidRPr="00D16F2B">
        <w:t>, neurophysiological, and clinical findings.</w:t>
      </w:r>
    </w:p>
    <w:p w14:paraId="258A64D6" w14:textId="77777777" w:rsidR="00387901" w:rsidRPr="00D16F2B" w:rsidRDefault="00387901"/>
    <w:p w14:paraId="494B2881" w14:textId="77777777" w:rsidR="00387901" w:rsidRPr="00D16F2B" w:rsidRDefault="00000000">
      <w:pPr>
        <w:pStyle w:val="Heading2"/>
      </w:pPr>
      <w:bookmarkStart w:id="25" w:name="_Toc207823451"/>
      <w:r w:rsidRPr="00D16F2B">
        <w:t>Attention and Ensemble Perception</w:t>
      </w:r>
      <w:bookmarkEnd w:id="25"/>
    </w:p>
    <w:p w14:paraId="635DB0A2" w14:textId="2870981E" w:rsidR="00387901" w:rsidRPr="00D16F2B" w:rsidRDefault="00000000">
      <w:pPr>
        <w:rPr>
          <w:rFonts w:eastAsia="AdvTimes"/>
        </w:rPr>
      </w:pPr>
      <w:r w:rsidRPr="00D16F2B">
        <w:rPr>
          <w:rFonts w:eastAsia="AdvTimes"/>
        </w:rPr>
        <w:t xml:space="preserve">One way to approach the question of </w:t>
      </w:r>
      <w:r w:rsidRPr="00D16F2B">
        <w:t>links between ensemble</w:t>
      </w:r>
      <w:r w:rsidRPr="00D16F2B">
        <w:rPr>
          <w:rFonts w:eastAsia="AdvTimes"/>
        </w:rPr>
        <w:t xml:space="preserve"> perception </w:t>
      </w:r>
      <w:r w:rsidRPr="00D16F2B">
        <w:t>and</w:t>
      </w:r>
      <w:r w:rsidRPr="00D16F2B">
        <w:rPr>
          <w:rFonts w:eastAsia="AdvTimes"/>
        </w:rPr>
        <w:t xml:space="preserve"> attention is to examine the interaction between attentional processes and ensemble representations. Selective attention clearly influences ensemble judgments: for instance, observers’ estimates of average properties are often biased toward perceptually salient or explicitly attended items within a set, a phenomenon described as weighted averaging</w:t>
      </w:r>
      <w:r w:rsidR="001103FE" w:rsidRPr="00D16F2B">
        <w:rPr>
          <w:rFonts w:eastAsia="AdvTimes"/>
        </w:rPr>
        <w:t xml:space="preserve"> </w:t>
      </w:r>
      <w:r w:rsidR="001103FE" w:rsidRPr="00D16F2B">
        <w:rPr>
          <w:rFonts w:eastAsia="AdvTimes"/>
        </w:rPr>
        <w:fldChar w:fldCharType="begin"/>
      </w:r>
      <w:r w:rsidR="00787A26">
        <w:rPr>
          <w:rFonts w:eastAsia="AdvTimes"/>
        </w:rPr>
        <w:instrText xml:space="preserve"> ADDIN ZOTERO_ITEM CSL_CITATION {"citationID":"cKiPePMq","properties":{"formattedCitation":"(Choi &amp; Chong, 2020)","plainCitation":"(Choi &amp; Chong, 2020)","noteIndex":0},"citationItems":[{"id":167,"uris":["http://zotero.org/users/11420493/items/B39PL5UE"],"itemData":{"id":167,"type":"article-journal","abstract":"For efficient use of limited capacity, the visual system summarizes redundant information and prioritizes relevant information, strategies known respectively as...","archive_location":"Sage CA: Los Angeles, CA","container-title":"Psychological Science","DOI":"10.1177/0956797620943834","language":"en","license":"© The Author(s) 2020","note":"publisher: SAGE PublicationsSage CA: Los Angeles, CA","source":"journals.sagepub.com","title":"Effects of Selective Attention on Mean-Size Computation: Weighted Averaging and Perceptual Enlargement","title-short":"Effects of Selective Attention on Mean-Size Computation","URL":"https://journals.sagepub.com/doi/10.1177/0956797620943834","author":[{"family":"Choi","given":"Yong Min"},{"family":"Chong","given":"Sang Chul"}],"accessed":{"date-parts":[["2024",12,15]]},"issued":{"date-parts":[["2020",9,1]]}}}],"schema":"https://github.com/citation-style-language/schema/raw/master/csl-citation.json"} </w:instrText>
      </w:r>
      <w:r w:rsidR="001103FE" w:rsidRPr="00D16F2B">
        <w:rPr>
          <w:rFonts w:eastAsia="AdvTimes"/>
        </w:rPr>
        <w:fldChar w:fldCharType="separate"/>
      </w:r>
      <w:r w:rsidR="001103FE" w:rsidRPr="00D16F2B">
        <w:rPr>
          <w:rFonts w:eastAsia="AdvTimes"/>
          <w:noProof/>
        </w:rPr>
        <w:t>(Choi &amp; Chong, 2020)</w:t>
      </w:r>
      <w:r w:rsidR="001103FE" w:rsidRPr="00D16F2B">
        <w:rPr>
          <w:rFonts w:eastAsia="AdvTimes"/>
        </w:rPr>
        <w:fldChar w:fldCharType="end"/>
      </w:r>
      <w:r w:rsidRPr="00D16F2B">
        <w:rPr>
          <w:rFonts w:eastAsia="AdvTimes"/>
        </w:rPr>
        <w:t xml:space="preserve"> or amplification </w:t>
      </w:r>
      <w:r w:rsidR="001103FE" w:rsidRPr="00D16F2B">
        <w:rPr>
          <w:rFonts w:eastAsia="AdvTimes"/>
        </w:rPr>
        <w:fldChar w:fldCharType="begin"/>
      </w:r>
      <w:r w:rsidR="00787A26">
        <w:rPr>
          <w:rFonts w:eastAsia="AdvTimes"/>
        </w:rPr>
        <w:instrText xml:space="preserve"> ADDIN ZOTERO_ITEM CSL_CITATION {"citationID":"2SO63VVX","properties":{"formattedCitation":"(Iakovlev &amp; Utochkin, 2021; Kanaya et al., 2018)","plainCitation":"(Iakovlev &amp; Utochkin, 2021; Kanaya et al., 2018)","noteIndex":0},"citationItems":[{"id":320,"uris":["http://zotero.org/users/11420493/items/WJ7NQMTF"],"itemData":{"id":320,"type":"article-journal","container-title":"Attention, Perception, &amp; Psychophysics","DOI":"10.3758/s13414-020-02089-w","ISSN":"1943-3921, 1943-393X","issue":"3","journalAbbreviation":"Atten Percept Psychophys","language":"en","page":"1251-1262","source":"DOI.org (Crossref)","title":"Roles of saliency and set size in ensemble averaging","volume":"83","author":[{"family":"Iakovlev","given":"Aleksei U."},{"family":"Utochkin","given":"Igor S."}],"issued":{"date-parts":[["2021",4]]}}},{"id":165,"uris":["http://zotero.org/users/11420493/items/V8XNTJC4"],"itemData":{"id":165,"type":"article-journal","abstract":"The human visual system represents summary statistical information (e.g. average)\nalong many visual dimensions efficiently. While studies have indicated that approximately\nthe square root of the number of items in a set are effectively integrated through\n...","archive_location":"world","container-title":"Proceedings of the Royal Society B: Biological Sciences","DOI":"10.1098/rspb.2017.2770","language":"EN","license":"© 2018 The Authors.","note":"publisher: The Royal Society","source":"royalsocietypublishing.org","title":"Exaggerated groups: amplification in ensemble coding of temporal and spatial features","title-short":"Exaggerated groups","URL":"https://royalsocietypublishing.org/doi/10.1098/rspb.2017.2770","author":[{"family":"Kanaya","given":"Shoko"},{"family":"Hayashi","given":"Masamichi J."},{"family":"Whitney","given":"David"}],"accessed":{"date-parts":[["2024",12,18]]},"issued":{"date-parts":[["2018",5,30]]}}}],"schema":"https://github.com/citation-style-language/schema/raw/master/csl-citation.json"} </w:instrText>
      </w:r>
      <w:r w:rsidR="001103FE" w:rsidRPr="00D16F2B">
        <w:rPr>
          <w:rFonts w:eastAsia="AdvTimes"/>
        </w:rPr>
        <w:fldChar w:fldCharType="separate"/>
      </w:r>
      <w:r w:rsidR="001103FE" w:rsidRPr="00D16F2B">
        <w:rPr>
          <w:rFonts w:eastAsia="AdvTimes"/>
          <w:noProof/>
        </w:rPr>
        <w:t>(Iakovlev &amp; Utochkin, 2021; Kanaya et al., 2018)</w:t>
      </w:r>
      <w:r w:rsidR="001103FE" w:rsidRPr="00D16F2B">
        <w:rPr>
          <w:rFonts w:eastAsia="AdvTimes"/>
        </w:rPr>
        <w:fldChar w:fldCharType="end"/>
      </w:r>
      <w:r w:rsidRPr="00D16F2B">
        <w:rPr>
          <w:rFonts w:eastAsia="AdvTimes"/>
        </w:rPr>
        <w:t xml:space="preserve">. Moreover, attention appears not only to affect </w:t>
      </w:r>
      <w:r w:rsidRPr="00D16F2B">
        <w:t>which</w:t>
      </w:r>
      <w:r w:rsidRPr="00D16F2B">
        <w:rPr>
          <w:rFonts w:eastAsia="AdvTimes"/>
        </w:rPr>
        <w:t xml:space="preserve"> elements are included in the ensemble computation, but also how much each element contributes to the final estimate. Baek and Chong</w:t>
      </w:r>
      <w:r w:rsidR="00AA1D3B" w:rsidRPr="00D16F2B">
        <w:rPr>
          <w:rFonts w:eastAsia="AdvTimes"/>
        </w:rPr>
        <w:t xml:space="preserve"> </w:t>
      </w:r>
      <w:r w:rsidR="001103FE" w:rsidRPr="00D16F2B">
        <w:rPr>
          <w:rFonts w:eastAsia="AdvTimes"/>
        </w:rPr>
        <w:fldChar w:fldCharType="begin"/>
      </w:r>
      <w:r w:rsidR="00787A26">
        <w:rPr>
          <w:rFonts w:eastAsia="AdvTimes"/>
        </w:rPr>
        <w:instrText xml:space="preserve"> ADDIN ZOTERO_ITEM CSL_CITATION {"citationID":"rjbVOJod","properties":{"formattedCitation":"(2020b)","plainCitation":"(2020b)","noteIndex":0},"citationItems":[{"id":286,"uris":["http://zotero.org/users/11420493/items/UYDXTHX5"],"itemData":{"id":286,"type":"article-journal","abstract":"The visual system has a limited capacity for dealing with complex and redundant information in a scene. Here, we propose that a distributed attention mode of processing is necessary for coping with this limit, together with a focused attention mode of processing. The distributed attention mode provides a statistical summary of a scene, whereas the focused attention mode provides relevant information for object recognition. In this paper, we claim that a distributed mode of processing is necessary because (1) averaging performance improves with increased set-sizes, (2) even unselected items are likely to contribute to averaging, and (3) the assumption of variable capacity limits in averaging over different set-sizes is not plausible. We then propose how the averaging process can access multiple items over the capacity limit of focused attention. The visual system can represent multiple items as population responses and read out relevant information using the two modes of attention. It can summarize population responses with a broad application of a Gaussian profile (i.e., distributed attention) and represent its peak as the mean. It can focus on relevant population responses with a narrow application of a Gaussian profile (i.e., focused attention) and select important information for object recognition. The two attention modes of processing provide a framework for incorporating two seemingly opposing fields of study (ensemble perception and selective attention) and a unified theory of a coping strategy with our limited capacity.","container-title":"Psychonomic Bulletin &amp; Review","DOI":"10.3758/s13423-020-01718-7","ISSN":"1531-5320","issue":"4","journalAbbreviation":"Psychon Bull Rev","language":"eng","note":"PMID: 32128720","page":"602-606","source":"PubMed","title":"Ensemble perception and focused attention: Two different modes of visual processing to cope with limited capacity","title-short":"Ensemble perception and focused attention","volume":"27","author":[{"family":"Baek","given":"Jongsoo"},{"family":"Chong","given":"Sang Chul"}],"issued":{"date-parts":[["2020",8]]}},"suppress-author":true}],"schema":"https://github.com/citation-style-language/schema/raw/master/csl-citation.json"} </w:instrText>
      </w:r>
      <w:r w:rsidR="001103FE" w:rsidRPr="00D16F2B">
        <w:rPr>
          <w:rFonts w:eastAsia="AdvTimes"/>
        </w:rPr>
        <w:fldChar w:fldCharType="separate"/>
      </w:r>
      <w:r w:rsidR="00BA78B7" w:rsidRPr="00D16F2B">
        <w:rPr>
          <w:rFonts w:eastAsia="AdvTimes"/>
          <w:noProof/>
        </w:rPr>
        <w:t>(2020b)</w:t>
      </w:r>
      <w:r w:rsidR="001103FE" w:rsidRPr="00D16F2B">
        <w:rPr>
          <w:rFonts w:eastAsia="AdvTimes"/>
        </w:rPr>
        <w:fldChar w:fldCharType="end"/>
      </w:r>
      <w:r w:rsidRPr="00D16F2B">
        <w:rPr>
          <w:rFonts w:eastAsia="AdvTimes"/>
        </w:rPr>
        <w:t xml:space="preserve"> directly addressed this by comparing models of ensemble perception that differ in how they treat attention. They found that models incorporating a spatial gradient of attention</w:t>
      </w:r>
      <w:r w:rsidR="000D21AB" w:rsidRPr="00D16F2B">
        <w:rPr>
          <w:rFonts w:eastAsia="AdvTimes"/>
        </w:rPr>
        <w:t>,</w:t>
      </w:r>
      <w:r w:rsidR="00AA1D3B" w:rsidRPr="00D16F2B">
        <w:rPr>
          <w:rFonts w:eastAsia="AdvTimes"/>
        </w:rPr>
        <w:t xml:space="preserve"> </w:t>
      </w:r>
      <w:r w:rsidRPr="00D16F2B">
        <w:rPr>
          <w:rFonts w:eastAsia="AdvTimes"/>
        </w:rPr>
        <w:t xml:space="preserve">where centrally attended items are weighted more </w:t>
      </w:r>
      <w:r w:rsidRPr="00D16F2B">
        <w:t xml:space="preserve">heavily, </w:t>
      </w:r>
      <w:r w:rsidRPr="00D16F2B">
        <w:rPr>
          <w:rFonts w:eastAsia="AdvTimes"/>
        </w:rPr>
        <w:t xml:space="preserve">more accurately predicted observers’ average size judgments than models assuming uniform or all-or-none sampling. Their results suggest that ensemble estimates are not derived from an unbiased sample of the visual </w:t>
      </w:r>
      <w:r w:rsidRPr="00D16F2B">
        <w:t>field but</w:t>
      </w:r>
      <w:r w:rsidRPr="00D16F2B">
        <w:rPr>
          <w:rFonts w:eastAsia="AdvTimes"/>
        </w:rPr>
        <w:t xml:space="preserve"> rather reflect a dynamic process shaped by the distribution of attention across space. </w:t>
      </w:r>
    </w:p>
    <w:p w14:paraId="1C4E138A" w14:textId="1004CD2F" w:rsidR="00387901" w:rsidRPr="00D16F2B" w:rsidRDefault="00000000">
      <w:r w:rsidRPr="00D16F2B">
        <w:t>These findings raise an important theoretical distinction: does attention merely modulate ensemble representations, or is it required for their formation in the first place? In the former case, attention would act to shape or bias ensemble estimates by weighing some elements more than others without being necessary for ensemble extraction per se. In the latter case, ensemble perception would depend on the presence of attentional resources to occur at all. This distinction is crucial, as it draws the line between attention as a modifier versus a prerequisite, and frames much of the experimental literature that attempts to probe ensemble perception under various levels and types of attentional availability.</w:t>
      </w:r>
    </w:p>
    <w:p w14:paraId="7A50630E" w14:textId="77777777" w:rsidR="00387901" w:rsidRPr="00D16F2B" w:rsidRDefault="00000000">
      <w:pPr>
        <w:pStyle w:val="Heading3"/>
      </w:pPr>
      <w:bookmarkStart w:id="26" w:name="_Toc207823452"/>
      <w:r w:rsidRPr="00D16F2B">
        <w:lastRenderedPageBreak/>
        <w:t>The necessity of attention?</w:t>
      </w:r>
      <w:bookmarkEnd w:id="26"/>
    </w:p>
    <w:p w14:paraId="78F50CB0" w14:textId="1B4D09B8" w:rsidR="00387901" w:rsidRPr="00D16F2B" w:rsidRDefault="00000000">
      <w:pPr>
        <w:rPr>
          <w:rFonts w:eastAsia="AdvTimes"/>
        </w:rPr>
      </w:pPr>
      <w:r w:rsidRPr="00D16F2B">
        <w:rPr>
          <w:rFonts w:eastAsia="AdvTimes"/>
        </w:rPr>
        <w:t xml:space="preserve">Before turning to empirical findings, it is important to clarify that attention is not a unitary process. Cognitive models distinguish between spatial attention, which selects regions of space; object-based attention, which prioritizes entire objects regardless of location; and feature-based attention, which enhances processing of </w:t>
      </w:r>
      <w:proofErr w:type="gramStart"/>
      <w:r w:rsidRPr="00D16F2B">
        <w:rPr>
          <w:rFonts w:eastAsia="AdvTimes"/>
        </w:rPr>
        <w:t>particular stimulus</w:t>
      </w:r>
      <w:proofErr w:type="gramEnd"/>
      <w:r w:rsidRPr="00D16F2B">
        <w:rPr>
          <w:rFonts w:eastAsia="AdvTimes"/>
        </w:rPr>
        <w:t xml:space="preserve"> attributes such as </w:t>
      </w:r>
      <w:proofErr w:type="spellStart"/>
      <w:r w:rsidR="00E069F3">
        <w:rPr>
          <w:rFonts w:eastAsia="AdvTimes"/>
        </w:rPr>
        <w:t>colour</w:t>
      </w:r>
      <w:proofErr w:type="spellEnd"/>
      <w:r w:rsidRPr="00D16F2B">
        <w:rPr>
          <w:rFonts w:eastAsia="AdvTimes"/>
        </w:rPr>
        <w:t>, motion, or size. In addition, attention can vary in distribution (focused vs. diffuse),</w:t>
      </w:r>
      <w:r w:rsidRPr="00D16F2B">
        <w:rPr>
          <w:rFonts w:eastAsia="AdvTimes"/>
          <w:b/>
          <w:bCs/>
        </w:rPr>
        <w:t xml:space="preserve"> </w:t>
      </w:r>
      <w:r w:rsidRPr="00D16F2B">
        <w:rPr>
          <w:rFonts w:eastAsia="AdvTimes"/>
        </w:rPr>
        <w:t>persistence (transient vs. sustained), and control (voluntary vs. automatic). These distinctions are crucial when interpreting studies on ensemble perception, as different paradigms</w:t>
      </w:r>
      <w:r w:rsidR="001B7901" w:rsidRPr="00D16F2B">
        <w:rPr>
          <w:rFonts w:eastAsia="AdvTimes"/>
        </w:rPr>
        <w:t xml:space="preserve"> (</w:t>
      </w:r>
      <w:r w:rsidR="001A4839" w:rsidRPr="00D16F2B">
        <w:rPr>
          <w:rFonts w:eastAsia="AdvTimes"/>
        </w:rPr>
        <w:t xml:space="preserve">e.g., </w:t>
      </w:r>
      <w:r w:rsidRPr="00D16F2B">
        <w:rPr>
          <w:rFonts w:eastAsia="AdvTimes"/>
        </w:rPr>
        <w:t>multiple object tracking, attentional blink, masking, and spatial cueing</w:t>
      </w:r>
      <w:r w:rsidR="001B7901" w:rsidRPr="00D16F2B">
        <w:rPr>
          <w:rFonts w:eastAsia="AdvTimes"/>
        </w:rPr>
        <w:t xml:space="preserve">) will </w:t>
      </w:r>
      <w:r w:rsidRPr="00D16F2B">
        <w:rPr>
          <w:rFonts w:eastAsia="AdvTimes"/>
        </w:rPr>
        <w:t>target different facets of attentional processing.</w:t>
      </w:r>
    </w:p>
    <w:p w14:paraId="6BF4BED6" w14:textId="3C1359BE" w:rsidR="00387901" w:rsidRPr="00D16F2B" w:rsidRDefault="00000000">
      <w:pPr>
        <w:rPr>
          <w:szCs w:val="20"/>
          <w:lang w:eastAsia="en-GB"/>
        </w:rPr>
      </w:pPr>
      <w:r w:rsidRPr="00D16F2B">
        <w:rPr>
          <w:szCs w:val="20"/>
          <w:lang w:eastAsia="en-GB"/>
        </w:rPr>
        <w:t xml:space="preserve">Studies exploring the role of attention in ensemble processing typically adopt one of two strategies: they either assess ensemble performance under conditions of increased processing load or directly manipulate attention to determine whether unattended ensemble information influences </w:t>
      </w:r>
      <w:proofErr w:type="spellStart"/>
      <w:r w:rsidR="00E069F3">
        <w:rPr>
          <w:szCs w:val="20"/>
          <w:lang w:eastAsia="en-GB"/>
        </w:rPr>
        <w:t>behaviour</w:t>
      </w:r>
      <w:proofErr w:type="spellEnd"/>
      <w:r w:rsidRPr="00D16F2B">
        <w:rPr>
          <w:szCs w:val="20"/>
          <w:lang w:eastAsia="en-GB"/>
        </w:rPr>
        <w:t>.</w:t>
      </w:r>
    </w:p>
    <w:p w14:paraId="2749FE2C" w14:textId="77777777" w:rsidR="00387901" w:rsidRPr="00D16F2B" w:rsidRDefault="00000000">
      <w:pPr>
        <w:rPr>
          <w:lang w:eastAsia="en-GB"/>
        </w:rPr>
      </w:pPr>
      <w:r w:rsidRPr="00D16F2B">
        <w:rPr>
          <w:lang w:eastAsia="en-GB"/>
        </w:rPr>
        <w:t>For instance, Alvarez and Oliva (2008) provided early evidence for preserved ensemble processing under divided attention using a multiple object tracking paradigm. Participants were instructed to track a subset of four independently moving objects while ignoring a second set or a background of dynamically changing Gabor patches with varying orientations. Remarkably, observers successfully encoded the centroid location of both attended and unattended moving sets and detected changes in the average orientation of the background Gabors, suggesting that ensemble representations can be formed outside the focus of attention.</w:t>
      </w:r>
    </w:p>
    <w:p w14:paraId="5CA89D26" w14:textId="28E18292" w:rsidR="00387901" w:rsidRPr="00D16F2B" w:rsidRDefault="00000000">
      <w:pPr>
        <w:rPr>
          <w:lang w:eastAsia="en-GB"/>
        </w:rPr>
      </w:pPr>
      <w:r w:rsidRPr="00D16F2B">
        <w:rPr>
          <w:lang w:eastAsia="en-GB"/>
        </w:rPr>
        <w:t xml:space="preserve">Complementing these findings, </w:t>
      </w:r>
      <w:proofErr w:type="spellStart"/>
      <w:r w:rsidRPr="00D16F2B">
        <w:rPr>
          <w:lang w:eastAsia="en-GB"/>
        </w:rPr>
        <w:t>Talipski</w:t>
      </w:r>
      <w:proofErr w:type="spellEnd"/>
      <w:r w:rsidRPr="00D16F2B">
        <w:rPr>
          <w:lang w:eastAsia="en-GB"/>
        </w:rPr>
        <w:t xml:space="preserve"> et al. </w:t>
      </w:r>
      <w:r w:rsidR="00AA1D3B" w:rsidRPr="00D16F2B">
        <w:rPr>
          <w:lang w:eastAsia="en-GB"/>
        </w:rPr>
        <w:fldChar w:fldCharType="begin"/>
      </w:r>
      <w:r w:rsidR="00787A26">
        <w:rPr>
          <w:lang w:eastAsia="en-GB"/>
        </w:rPr>
        <w:instrText xml:space="preserve"> ADDIN ZOTERO_ITEM CSL_CITATION {"citationID":"pkRWrtzK","properties":{"formattedCitation":"(2022)","plainCitation":"(2022)","noteIndex":0},"citationItems":[{"id":212,"uris":["http://zotero.org/users/11420493/items/VVNMRH8X"],"itemData":{"id":212,"type":"article-journal","abstract":"The formation of ensemble codes is an efficient means through which the visual system represents vast arrays of information. This has led to the claim that ensemble representations are formed with minimal reliance on attentional resources. However, evidence is mixed regarding the effects of attention on ensemble processing, and researchers do not always make it clear how attention is being manipulated by their paradigm of choice. In this study, we examined the effects of Posner cueing - a well-established method of manipulating spatial attention - on the processing of a global motion stimulus, a naturalistic ensemble that requires the pooling of local motion signals. In Experiment 1, using a centrally presented, predictive attentional cue, we found no effect of spatial attention on global motion performance: Accuracy in invalid trials, where attention was misdirected by the cue, did not differ from accuracy in valid trials, where attention was directed to the location of the motion stimulus. In Experiment 2, we maximized the potential for our paradigm to reveal any attentional effects on global motion processing by using a threshold-based measure of performance; however, despite this change, there was again no evidence of an attentional effect on performance. Together, our results show that the processing of a global motion stimulus is unaffected when spatial attention is misdirected, and speak to the efficiency with which such ensemble stimuli are processed.","container-title":"Attention, Perception &amp; Psychophysics","DOI":"10.3758/s13414-021-02392-0","ISSN":"1943-393X","issue":"6","journalAbbreviation":"Atten Percept Psychophys","language":"eng","note":"PMID: 34811633","page":"1845-1857","source":"PubMed","title":"No effect of spatial attention on the processing of a motion ensemble: Evidence from Posner cueing","title-short":"No effect of spatial attention on the processing of a motion ensemble","volume":"84","author":[{"family":"Talipski","given":"Louisa A."},{"family":"Goodhew","given":"Stephanie C."},{"family":"Edwards","given":"Mark"}],"issued":{"date-parts":[["2022",8]]}},"suppress-author":true}],"schema":"https://github.com/citation-style-language/schema/raw/master/csl-citation.json"} </w:instrText>
      </w:r>
      <w:r w:rsidR="00AA1D3B" w:rsidRPr="00D16F2B">
        <w:rPr>
          <w:lang w:eastAsia="en-GB"/>
        </w:rPr>
        <w:fldChar w:fldCharType="separate"/>
      </w:r>
      <w:r w:rsidR="00AA1D3B" w:rsidRPr="00D16F2B">
        <w:rPr>
          <w:noProof/>
          <w:lang w:eastAsia="en-GB"/>
        </w:rPr>
        <w:t>(2022)</w:t>
      </w:r>
      <w:r w:rsidR="00AA1D3B" w:rsidRPr="00D16F2B">
        <w:rPr>
          <w:lang w:eastAsia="en-GB"/>
        </w:rPr>
        <w:fldChar w:fldCharType="end"/>
      </w:r>
      <w:r w:rsidRPr="00D16F2B">
        <w:rPr>
          <w:lang w:eastAsia="en-GB"/>
        </w:rPr>
        <w:t xml:space="preserve"> used a Posner cueing paradigm, which tests spatial attention by directing focus to specific locations via cues (valid cues correctly predict the target location, invalid cues do not), to assess whether spatial attention is necessary for ensemble perception of global motion. In two experiments, participants were </w:t>
      </w:r>
      <w:proofErr w:type="gramStart"/>
      <w:r w:rsidRPr="00D16F2B">
        <w:rPr>
          <w:lang w:eastAsia="en-GB"/>
        </w:rPr>
        <w:t>cued</w:t>
      </w:r>
      <w:proofErr w:type="gramEnd"/>
      <w:r w:rsidRPr="00D16F2B">
        <w:rPr>
          <w:lang w:eastAsia="en-GB"/>
        </w:rPr>
        <w:t xml:space="preserve"> to </w:t>
      </w:r>
      <w:r w:rsidR="00FF6D7C" w:rsidRPr="00D16F2B">
        <w:rPr>
          <w:lang w:eastAsia="en-GB"/>
        </w:rPr>
        <w:t>attend</w:t>
      </w:r>
      <w:r w:rsidRPr="00D16F2B">
        <w:rPr>
          <w:lang w:eastAsia="en-GB"/>
        </w:rPr>
        <w:t xml:space="preserve"> either valid or invalid spatial locations before being shown motion ensembles. The results revealed no difference in performance between cued and </w:t>
      </w:r>
      <w:proofErr w:type="spellStart"/>
      <w:r w:rsidRPr="00D16F2B">
        <w:rPr>
          <w:lang w:eastAsia="en-GB"/>
        </w:rPr>
        <w:t>uncued</w:t>
      </w:r>
      <w:proofErr w:type="spellEnd"/>
      <w:r w:rsidRPr="00D16F2B">
        <w:rPr>
          <w:lang w:eastAsia="en-GB"/>
        </w:rPr>
        <w:t xml:space="preserve"> locations, indicating that spatially misdirected attention did not disrupt ensemble perception. This supports the notion that certain types of ensemble representations, particularly those involving global motion, may be extracted independently of focal spatial attention. Epstein and Emmanouil </w:t>
      </w:r>
      <w:r w:rsidR="00AA1D3B" w:rsidRPr="00D16F2B">
        <w:rPr>
          <w:lang w:eastAsia="en-GB"/>
        </w:rPr>
        <w:fldChar w:fldCharType="begin"/>
      </w:r>
      <w:r w:rsidR="00787A26">
        <w:rPr>
          <w:lang w:eastAsia="en-GB"/>
        </w:rPr>
        <w:instrText xml:space="preserve"> ADDIN ZOTERO_ITEM CSL_CITATION {"citationID":"mYS9hhRG","properties":{"formattedCitation":"(2017)","plainCitation":"(2017)","noteIndex":0},"citationItems":[{"id":3045,"uris":["http://zotero.org/users/11420493/items/K3T89XLG"],"itemData":{"id":3045,"type":"article-journal","abstract":"A number of studies have provided evidence that the visual system statistically summarizes large amounts of information that would exceed the limitations of attention and working memory (ensemble coding). However the necessity of working memory resources for ensemble coding has not yet been tested directly. In the current study, we used a dual task design to test the effect of object and spatial visual working memory load on size averaging accuracy. In Experiment 1, we tested participants’ accuracy in comparing the mean size of two sets under various levels of object visual working memory load. Although the accuracy of average size judgments depended on the difference in mean size between the two sets, we found no effect of working memory load. In Experiment 2, we tested the same average size judgment while participants were under spatial visual working memory load, again finding no effect of load on averaging accuracy. Overall our results reveal that ensemble coding can proceed unimpeded and highly accurately under both object and spatial visual working memory load, providing further evidence that ensemble coding reflects a basic perceptual process distinct from that of individual object processing. (PsycINFO Database Record (c) 2017 APA, all rights reserved)","container-title":"Attention, Perception, &amp; Psychophysics","DOI":"10.3758/s13414-017-1353-2","ISSN":"1943-393X","issue":"7","note":"publisher-place: Germany\npublisher: Springer","page":"2088-2097","source":"APA PsycNet","title":"Ensemble coding remains accurate under object and spatial visual working memory load","volume":"79","author":[{"family":"Epstein","given":"Michael L."},{"family":"Emmanouil","given":"Tatiana A."}],"issued":{"date-parts":[["2017"]]}},"suppress-author":true}],"schema":"https://github.com/citation-style-language/schema/raw/master/csl-citation.json"} </w:instrText>
      </w:r>
      <w:r w:rsidR="00AA1D3B" w:rsidRPr="00D16F2B">
        <w:rPr>
          <w:lang w:eastAsia="en-GB"/>
        </w:rPr>
        <w:fldChar w:fldCharType="separate"/>
      </w:r>
      <w:r w:rsidR="00AA1D3B" w:rsidRPr="00D16F2B">
        <w:rPr>
          <w:noProof/>
          <w:lang w:eastAsia="en-GB"/>
        </w:rPr>
        <w:t>(2017)</w:t>
      </w:r>
      <w:r w:rsidR="00AA1D3B" w:rsidRPr="00D16F2B">
        <w:rPr>
          <w:lang w:eastAsia="en-GB"/>
        </w:rPr>
        <w:fldChar w:fldCharType="end"/>
      </w:r>
      <w:r w:rsidRPr="00D16F2B">
        <w:rPr>
          <w:lang w:eastAsia="en-GB"/>
        </w:rPr>
        <w:t xml:space="preserve"> likewise found no decrement in ensemble performance under high working memory load: participants were asked to judge which of two arrays of twelve circles had a larger average size while simultaneously performing object and spatial memory tasks. Their average discrimination performance remained unaffected, indicating that ensemble perception may proceed independently of working memory load.</w:t>
      </w:r>
    </w:p>
    <w:p w14:paraId="4BA1995D" w14:textId="6B0D409B" w:rsidR="00387901" w:rsidRPr="00D16F2B" w:rsidRDefault="00000000">
      <w:r w:rsidRPr="00D16F2B">
        <w:t xml:space="preserve">A related line of research has employed the attentional blink paradigm, which tests perception during brief lapses of attention by presenting stimuli in rapid sequence, to </w:t>
      </w:r>
      <w:r w:rsidRPr="00D16F2B">
        <w:lastRenderedPageBreak/>
        <w:t>assess ensemble perception under transient attentional constraints. Joo et al.</w:t>
      </w:r>
      <w:r w:rsidR="00AA1D3B" w:rsidRPr="00D16F2B">
        <w:t xml:space="preserve"> </w:t>
      </w:r>
      <w:r w:rsidR="00AA1D3B" w:rsidRPr="00D16F2B">
        <w:fldChar w:fldCharType="begin"/>
      </w:r>
      <w:r w:rsidR="00787A26">
        <w:instrText xml:space="preserve"> ADDIN ZOTERO_ITEM CSL_CITATION {"citationID":"3jSXtOH7","properties":{"formattedCitation":"(2009)","plainCitation":"(2009)","noteIndex":0},"citationItems":[{"id":3044,"uris":["http://zotero.org/users/11420493/items/9A5GJPE3"],"itemData":{"id":3044,"type":"article-journal","abstract":"This paper explores the nature of the representations used for computing mean visual size of an array of visual objects of different sizes. In Experiment 1 we found that mean size judgments are accurately made even when the individual objects (circles) upon which those judgments were based were distributed between the two eyes. Mean size judgments were impaired, however, when a subset of the constituent objects involved in the estimation of mean size were rendered invisible by interocular suppression. These findings suggest that mean size is computed from relatively refined stimulus information represented at stages of visual processing beyond those involved in binocular combination and interocular suppression. In Experiment 2 we used an attentional blink paradigm to learn whether this refined information was susceptible to the constraints of attention. Accuracy of mean size judgments was unchanged when one of the two arrays of circles was presented within a rapid serial visual presentation sequence, regardless of task requirement (single vs. dual task) and the array’s time of presentation relative to the brief appearance of a target that was the focus of attention. Evidently the refined stimulus information used for computing mean size remains available even in the absence of focused attention. (PsycINFO Database Record (c) 2016 APA, all rights reserved)","container-title":"Journal of Vision","DOI":"10.1167/9.9.7","ISSN":"1534-7362","issue":"9","note":"publisher-place: US\npublisher: Assn for Research in Vision &amp; Ophthalmology (ARVO)","source":"APA PsycNet","title":"On the nature of the stimulus information necessary for estimating mean size of visual arrays","volume":"9","author":[{"family":"Joo","given":"Sung Jun"},{"family":"Shin","given":"Kilho"},{"family":"Chong","given":"Sang Chul"},{"family":"Blake","given":"Randolph"}],"issued":{"date-parts":[["2009"]]}},"suppress-author":true}],"schema":"https://github.com/citation-style-language/schema/raw/master/csl-citation.json"} </w:instrText>
      </w:r>
      <w:r w:rsidR="00AA1D3B" w:rsidRPr="00D16F2B">
        <w:fldChar w:fldCharType="separate"/>
      </w:r>
      <w:r w:rsidR="00AA1D3B" w:rsidRPr="00D16F2B">
        <w:rPr>
          <w:noProof/>
        </w:rPr>
        <w:t>(2009)</w:t>
      </w:r>
      <w:r w:rsidR="00AA1D3B" w:rsidRPr="00D16F2B">
        <w:fldChar w:fldCharType="end"/>
      </w:r>
      <w:r w:rsidRPr="00D16F2B">
        <w:t xml:space="preserve"> showed that participants could accurately judge which of two arrays of differently sized circles had a larger mean size, even when the second array appeared during the attentional blink period, suggesting that ensemble encoding of mean size persists despite temporary attentional depletion. Similarly, Corbett and </w:t>
      </w:r>
      <w:proofErr w:type="spellStart"/>
      <w:r w:rsidRPr="00D16F2B">
        <w:t>Oriet</w:t>
      </w:r>
      <w:proofErr w:type="spellEnd"/>
      <w:r w:rsidRPr="00D16F2B">
        <w:t xml:space="preserve"> </w:t>
      </w:r>
      <w:r w:rsidR="00AA1D3B" w:rsidRPr="00D16F2B">
        <w:fldChar w:fldCharType="begin"/>
      </w:r>
      <w:r w:rsidR="00787A26">
        <w:instrText xml:space="preserve"> ADDIN ZOTERO_ITEM CSL_CITATION {"citationID":"73Bg50Bp","properties":{"formattedCitation":"(2011)","plainCitation":"(2011)","noteIndex":0},"citationItems":[{"id":197,"uris":["http://zotero.org/users/11420493/items/BIJ2HNP7"],"itemData":{"id":197,"type":"article-journal","container-title":"Acta Psychologica","DOI":"10.1016/j.actpsy.2011.08.002","ISSN":"00016918","issue":"2","journalAbbreviation":"Acta Psychologica","language":"en","license":"https://www.elsevier.com/tdm/userlicense/1.0/","page":"289-301","source":"DOI.org (Crossref)","title":"The whole is indeed more than the sum of its parts: Perceptual averaging in the absence of individual item representation","title-short":"The whole is indeed more than the sum of its parts","volume":"138","author":[{"family":"Corbett","given":"Jennifer E."},{"family":"Oriet","given":"Chris"}],"issued":{"date-parts":[["2011",10]]}},"suppress-author":true}],"schema":"https://github.com/citation-style-language/schema/raw/master/csl-citation.json"} </w:instrText>
      </w:r>
      <w:r w:rsidR="00AA1D3B" w:rsidRPr="00D16F2B">
        <w:fldChar w:fldCharType="separate"/>
      </w:r>
      <w:r w:rsidR="00AA1D3B" w:rsidRPr="00D16F2B">
        <w:rPr>
          <w:noProof/>
        </w:rPr>
        <w:t>(2011)</w:t>
      </w:r>
      <w:r w:rsidR="00AA1D3B" w:rsidRPr="00D16F2B">
        <w:fldChar w:fldCharType="end"/>
      </w:r>
      <w:r w:rsidRPr="00D16F2B">
        <w:t xml:space="preserve"> demonstrated that participants, when viewing a rapid serial visual presentation sequence of circles, often falsely reported seeing an average-sized circle that was never presented, instead of the actual outlier circle shown. This effect was strongest when the second target followed the first target closely in time, where attentional resources were most limited</w:t>
      </w:r>
      <w:r w:rsidR="00F00CEE" w:rsidRPr="00D16F2B">
        <w:t xml:space="preserve"> or when these items are most likely to fall within a single attentional window </w:t>
      </w:r>
      <w:r w:rsidR="00AA1D3B" w:rsidRPr="00D16F2B">
        <w:fldChar w:fldCharType="begin"/>
      </w:r>
      <w:r w:rsidR="00787A26">
        <w:instrText xml:space="preserve"> ADDIN ZOTERO_ITEM CSL_CITATION {"citationID":"9r2ukSYO","properties":{"formattedCitation":"(Wyble et al., 2011)","plainCitation":"(Wyble et al., 2011)","noteIndex":0},"citationItems":[{"id":3043,"uris":["http://zotero.org/users/11420493/items/QIQNMZNP"],"itemData":{"id":3043,"type":"article-journal","abstract":"Is one's temporal perception of the world truly as seamless as it appears? This paper presents a computationally motivated theory suggesting that visual attention samples information from temporal episodes (episodic Simultaneous Type/ Serial Token model or eSTST; ). Breaks between these episodes are punctuated by periods of suppressed attention, better known as the attentional blink (). We test predictions from this model and demonstrate that subjects are able to report more letters from a sequence of four targets presented in a dense temporal cluster, than from a sequence of four targets that are interleaved with non-targets. However, this superior report accuracy comes at a cost in impaired temporal order perception. Further experiments explore the dynamics of multiple episodes, and the boundary conditions that trigger episodic breaks. Finally, we contrast the importance of attentional control, limited resources and memory capacity constructs in the model.","container-title":"Journal of experimental psychology. General","DOI":"10.1037/a0023612","ISSN":"0096-3445","issue":"3","journalAbbreviation":"J Exp Psychol Gen","note":"PMID: 21604913\nPMCID: PMC3149751","page":"488-505","source":"PubMed Central","title":"Attentional episodes in visual perception","volume":"140","author":[{"family":"Wyble","given":"Brad"},{"family":"Potter","given":"Mary C"},{"family":"Bowman","given":"Howard"},{"family":"Nieuwenstein","given":"Mark"}],"issued":{"date-parts":[["2011",8]]}}}],"schema":"https://github.com/citation-style-language/schema/raw/master/csl-citation.json"} </w:instrText>
      </w:r>
      <w:r w:rsidR="00AA1D3B" w:rsidRPr="00D16F2B">
        <w:fldChar w:fldCharType="separate"/>
      </w:r>
      <w:r w:rsidR="00AA1D3B" w:rsidRPr="00D16F2B">
        <w:rPr>
          <w:noProof/>
        </w:rPr>
        <w:t>(Wyble et al., 2011)</w:t>
      </w:r>
      <w:r w:rsidR="00AA1D3B" w:rsidRPr="00D16F2B">
        <w:fldChar w:fldCharType="end"/>
      </w:r>
      <w:r w:rsidRPr="00D16F2B">
        <w:t xml:space="preserve"> but persisted at longer intervals. Despite this, participants could correctly reject circles unrelated to either the mean or the outlier, indicating that ensemble representations formed even when awareness of individual items was impaired.</w:t>
      </w:r>
    </w:p>
    <w:p w14:paraId="45DF2289" w14:textId="0336CCA8" w:rsidR="00387901" w:rsidRPr="00D16F2B" w:rsidRDefault="00000000">
      <w:r w:rsidRPr="00D16F2B">
        <w:t xml:space="preserve">Additional evidence for attention-independent ensemble processing comes from masking studies. Choo and </w:t>
      </w:r>
      <w:proofErr w:type="spellStart"/>
      <w:r w:rsidRPr="00D16F2B">
        <w:t>Franconeri</w:t>
      </w:r>
      <w:proofErr w:type="spellEnd"/>
      <w:r w:rsidRPr="00D16F2B">
        <w:t xml:space="preserve"> </w:t>
      </w:r>
      <w:r w:rsidR="00BD6B0E" w:rsidRPr="00D16F2B">
        <w:fldChar w:fldCharType="begin"/>
      </w:r>
      <w:r w:rsidR="00787A26">
        <w:instrText xml:space="preserve"> ADDIN ZOTERO_ITEM CSL_CITATION {"citationID":"T2HR43KE","properties":{"formattedCitation":"(2010)","plainCitation":"(2010)","noteIndex":0},"citationItems":[{"id":3042,"uris":["http://zotero.org/users/11420493/items/TGMUGR4S"],"itemData":{"id":3042,"type":"article-journal","abstract":"People can rapidly judge the average size of a collection of objects with considerable accuracy. In this study, we tested whether this size-averaging process relies on relatively early object representations or on later object representations that have undergone iterative processing. We asked participants to judge the average size of a set of circles and, in some conditions, presented two additional circles that were either smaller or larger than the average. The additional circles were surrounded by four-dot masks that either lingered longer than the circle array, preventing further processing with object substitution masking (OSM), or disappeared simultaneously with the circle array, allowing the circle representation to reach later visual processing stages. Surprisingly, estimation of average circle size was modulated by both visible circles and circles whose visibility was impaired by OSM. There was also no correlation across participants between the influence of the masked circles and susceptibility to OSM. These findings suggest that relatively early representations of objects can contribute to the size-averaging process despite their reduced visibility. (PsycINFO Database Record (c) 2016 APA, all rights reserved)","container-title":"Attention, Perception, &amp; Psychophysics","DOI":"10.3758/APP.72.1.86","ISSN":"1943-393X","issue":"1","note":"publisher-place: US\npublisher: Psychonomic Society","page":"86-99","source":"APA PsycNet","title":"Objects with reduced visibility still contribute to size averaging","volume":"72","author":[{"family":"Choo","given":"H."},{"family":"Franconeri","given":"S. L."}],"issued":{"date-parts":[["2010"]]}},"suppress-author":true}],"schema":"https://github.com/citation-style-language/schema/raw/master/csl-citation.json"} </w:instrText>
      </w:r>
      <w:r w:rsidR="00BD6B0E" w:rsidRPr="00D16F2B">
        <w:fldChar w:fldCharType="separate"/>
      </w:r>
      <w:r w:rsidR="00BD6B0E" w:rsidRPr="00D16F2B">
        <w:rPr>
          <w:noProof/>
        </w:rPr>
        <w:t>(2010)</w:t>
      </w:r>
      <w:r w:rsidR="00BD6B0E" w:rsidRPr="00D16F2B">
        <w:fldChar w:fldCharType="end"/>
      </w:r>
      <w:r w:rsidRPr="00D16F2B">
        <w:t xml:space="preserve"> showed that individual items masked using object substitution techniques were still integrated into ensemble averages, indicating that phenomenal awareness of all items is not required. This finding is corroborated by Sekimoto et al.</w:t>
      </w:r>
      <w:r w:rsidR="00BD6B0E" w:rsidRPr="00D16F2B">
        <w:t xml:space="preserve"> </w:t>
      </w:r>
      <w:r w:rsidR="00BD6B0E" w:rsidRPr="00D16F2B">
        <w:fldChar w:fldCharType="begin"/>
      </w:r>
      <w:r w:rsidR="00787A26">
        <w:instrText xml:space="preserve"> ADDIN ZOTERO_ITEM CSL_CITATION {"citationID":"iMflVb0A","properties":{"formattedCitation":"(2022)","plainCitation":"(2022)","noteIndex":0},"citationItems":[{"id":302,"uris":["http://zotero.org/users/11420493/items/7UEH6PXI"],"itemData":{"id":302,"type":"article-journal","abstract":"Humans efficiently recognize complex scenes by grouping multiple features and objects into ensembles. It has been suggested that ensemble processing does not require, or even impairs, conscious discrimination of individual element properties. The present study examined whether ensemble perception requires phenomenal awareness of elements. We asked observers to judge the mean orientation of a line-based texture pattern whose central region was made invisible by backward masks. Masks were composed of either a Mondrian pattern (Exp. 1) or of an annular contour (Exp. 2) which, unlike the Mondrian, did not overlap spatially with elements in the central region. In the Mondrian-mask experiment, perceived mean orientation was determined only by visible elements outside the central region. However, in the annular-mask experiment, perceived mean orientation matched the mean orientation of all elements, including invisible elements within the central region. Results suggest that the visual system can compute spatial ensembles even without phenomenal awareness of stimuli.","container-title":"Scientific Reports","DOI":"10.1038/s41598-022-15850-y","ISSN":"2045-2322","issue":"1","journalAbbreviation":"Sci Rep","language":"en","license":"2022 The Author(s)","note":"number: 1\npublisher: Nature Publishing Group","page":"11922","source":"www.nature.com","title":"Ensemble perception without phenomenal awareness of elements","volume":"12","author":[{"family":"Sekimoto","given":"Taisei"},{"family":"Motoyoshi","given":"Isamu"}],"issued":{"date-parts":[["2022",7,13]]}},"suppress-author":true}],"schema":"https://github.com/citation-style-language/schema/raw/master/csl-citation.json"} </w:instrText>
      </w:r>
      <w:r w:rsidR="00BD6B0E" w:rsidRPr="00D16F2B">
        <w:fldChar w:fldCharType="separate"/>
      </w:r>
      <w:r w:rsidR="00BD6B0E" w:rsidRPr="00D16F2B">
        <w:rPr>
          <w:noProof/>
        </w:rPr>
        <w:t>(2022)</w:t>
      </w:r>
      <w:r w:rsidR="00BD6B0E" w:rsidRPr="00D16F2B">
        <w:fldChar w:fldCharType="end"/>
      </w:r>
      <w:r w:rsidRPr="00D16F2B">
        <w:t>, who used spatially non-overlapping annular masks to suppress phenomenal awareness of central elements in an ensemble. Despite this masking, the invisible elements were still incorporated into judgments of average orientation, suggesting ensemble computations can occur without conscious access to all constituent elements.</w:t>
      </w:r>
    </w:p>
    <w:p w14:paraId="1C3CC799" w14:textId="59A42398" w:rsidR="00387901" w:rsidRPr="00A2635D" w:rsidRDefault="00000000">
      <w:r w:rsidRPr="00A2635D">
        <w:t>Further support comes from neuropsychological studies involving clinical populations with impaired attentional mechanisms. Unilateral spatial neglect</w:t>
      </w:r>
      <w:r w:rsidR="00F00CEE" w:rsidRPr="00A2635D">
        <w:t xml:space="preserve"> (USN)</w:t>
      </w:r>
      <w:r w:rsidRPr="00A2635D">
        <w:t xml:space="preserve">, a neurological syndrome often caused by right-hemisphere damage that impairs attentional deployment to the </w:t>
      </w:r>
      <w:proofErr w:type="spellStart"/>
      <w:r w:rsidRPr="00A2635D">
        <w:t>contralesional</w:t>
      </w:r>
      <w:proofErr w:type="spellEnd"/>
      <w:r w:rsidRPr="00A2635D">
        <w:t xml:space="preserve"> side of space, was examined by Yamanashi Leib et al.</w:t>
      </w:r>
      <w:r w:rsidR="00BD6B0E" w:rsidRPr="00A2635D">
        <w:t xml:space="preserve"> </w:t>
      </w:r>
      <w:r w:rsidR="00BD6B0E" w:rsidRPr="00A2635D">
        <w:fldChar w:fldCharType="begin"/>
      </w:r>
      <w:r w:rsidR="00787A26">
        <w:instrText xml:space="preserve"> ADDIN ZOTERO_ITEM CSL_CITATION {"citationID":"dNjyqTEY","properties":{"formattedCitation":"(2012)","plainCitation":"(2012)","noteIndex":0},"citationItems":[{"id":2999,"uris":["http://zotero.org/users/11420493/items/BK57X2B7"],"itemData":{"id":2999,"type":"article-journal","abstract":"Previous studies suggest that normal vision pools information from groups of objects in a display to extract statistical summaries (e.g., mean size). Here we explored whether patients with mild, chronic left neglect were able to extract statistical summaries on the right and left sides of space in a typical manner. We tested four patients using a visual search task and varied the mean size of a group of circles within the display. On each trial, a single circle </w:instrText>
      </w:r>
      <w:r w:rsidR="00787A26">
        <w:rPr>
          <w:rFonts w:ascii="Times New Roman" w:hAnsi="Times New Roman"/>
        </w:rPr>
        <w:instrText>ﬁ</w:instrText>
      </w:r>
      <w:r w:rsidR="00787A26">
        <w:instrText xml:space="preserve">rst appeared in the center of the screen (the target). This circle varied in size from trial to trial. Then a multi-item display appeared with circles of various sizes grouped together either on the left or right side of the display. The instructions were to search the circles and determine whether the target was present or not. The circles were always accompanied by a group of task-irrelevant triangles that appeared on the opposite side of the display. On half the trials, the mean size of the circles was the size of the target. On the other half the mean size was different from the target. The patients were not told that this was the case, and no explicit report of the statistics was required. The results showed that when the targets were absent patients produced more false alarms to the mean than non-mean size when the circles were on the left (neglected) side of the display. This </w:instrText>
      </w:r>
      <w:r w:rsidR="00787A26">
        <w:rPr>
          <w:rFonts w:ascii="Times New Roman" w:hAnsi="Times New Roman"/>
        </w:rPr>
        <w:instrText>ﬁ</w:instrText>
      </w:r>
      <w:r w:rsidR="00787A26">
        <w:instrText xml:space="preserve">nding demonstrates that statistical information was implicitly extracted from the left group of circles. However, summary statistics on the right side were not limited to the circles. Rather it appears that participants pooled the distractors with the target circles, yielding a skewed statistical summary on the right side. These </w:instrText>
      </w:r>
      <w:r w:rsidR="00787A26">
        <w:rPr>
          <w:rFonts w:ascii="Times New Roman" w:hAnsi="Times New Roman"/>
        </w:rPr>
        <w:instrText>ﬁ</w:instrText>
      </w:r>
      <w:r w:rsidR="00787A26">
        <w:instrText xml:space="preserve">ndings are discussed as they relate to statistical summary processing, visual search and segregation of right and left items in patients with mild, chronic unilateral neglect.","container-title":"Frontiers in Human Neuroscience","DOI":"10.3389/fnhum.2012.00267","ISSN":"1662-5161","journalAbbreviation":"Front. Hum. Neurosci.","language":"en","note":"publisher: Frontiers Media SA","source":"Crossref","title":"Extracting the mean size across the visual field in patients with mild, chronic unilateral neglect","URL":"http://journal.frontiersin.org/article/10.3389/fnhum.2012.00267/abstract","volume":"6","author":[{"family":"Yamanashi Leib","given":"Allison"},{"family":"Landau","given":"Ayelet N."},{"family":"Baek","given":"Yihwa"},{"family":"Chong","given":"Sang C."},{"family":"Robertson","given":"Lynn"}],"accessed":{"date-parts":[["2025",7,8]]},"issued":{"date-parts":[["2012"]]}},"suppress-author":true}],"schema":"https://github.com/citation-style-language/schema/raw/master/csl-citation.json"} </w:instrText>
      </w:r>
      <w:r w:rsidR="00BD6B0E" w:rsidRPr="00A2635D">
        <w:fldChar w:fldCharType="separate"/>
      </w:r>
      <w:r w:rsidR="00BD6B0E" w:rsidRPr="00A2635D">
        <w:rPr>
          <w:noProof/>
        </w:rPr>
        <w:t>(2012)</w:t>
      </w:r>
      <w:r w:rsidR="00BD6B0E" w:rsidRPr="00A2635D">
        <w:fldChar w:fldCharType="end"/>
      </w:r>
      <w:r w:rsidRPr="00A2635D">
        <w:t xml:space="preserve">. Four patients with chronic left-side neglect performed a task where they viewed a central target circle, followed by an ensemble of differently sized circles and distractor triangles in either the left or right visual hemifield. On half the trials, the target circle was not present in the </w:t>
      </w:r>
      <w:proofErr w:type="gramStart"/>
      <w:r w:rsidRPr="00A2635D">
        <w:t>ensemble</w:t>
      </w:r>
      <w:proofErr w:type="gramEnd"/>
      <w:r w:rsidRPr="00A2635D">
        <w:t xml:space="preserve"> but its size matched the average size of the ensemble’s circles, testing whether patients perceived this mean size despite neglect. Patients frequently reported the presence of mean-sized targets on the neglected left side, despite impaired attention, indicating implicit extraction of ensemble statistics. On the attended right side, they accurately distinguished mean-sized targets, but performance was disrupted by distractors from the neglected side, suggesting that unattended information influences ensemble encoding.</w:t>
      </w:r>
    </w:p>
    <w:p w14:paraId="62C20CA6" w14:textId="33851744" w:rsidR="00387901" w:rsidRPr="00D16F2B" w:rsidRDefault="00000000">
      <w:pPr>
        <w:rPr>
          <w:b/>
          <w:bCs/>
        </w:rPr>
      </w:pPr>
      <w:r w:rsidRPr="00D16F2B">
        <w:t>Expanding on these findings, Pavlovskaya and colleagues</w:t>
      </w:r>
      <w:r w:rsidR="00BD6B0E" w:rsidRPr="00D16F2B">
        <w:t xml:space="preserve"> </w:t>
      </w:r>
      <w:r w:rsidR="00BD6B0E" w:rsidRPr="00D16F2B">
        <w:fldChar w:fldCharType="begin"/>
      </w:r>
      <w:r w:rsidR="00787A26">
        <w:instrText xml:space="preserve"> ADDIN ZOTERO_ITEM CSL_CITATION {"citationID":"MWka2axF","properties":{"formattedCitation":"(2015)","plainCitation":"(2015)","noteIndex":0},"citationItems":[{"id":256,"uris":["http://zotero.org/users/11420493/items/7YRT53T3"],"itemData":{"id":256,"type":"article-journal","abstract":"In the framework of Reverse Hierarchy Theory it was suggested that initial vision at a glance brings the gist of the scene to conscious perception using explicit high cortical level representations, which are initially built by implicit bottom-up processing (Hochstein &amp; Ahissar, 2002). Only later return to lower cortical level representations introduces local details to conscious perception. Global statistics of similar elements are perceived rapidly and accurately, suggesting they are included in the initial perception of the gist of the scene, not depending on prior conscious perception of local details. Patients with unilateral spatial neglect have difficulty responding to elements in their contralesional hemifield. However, this deficit is especially pronounced for tasks that require focused attention, i.e., are dependent on the reverse-hierarchy return. We review recent studies that indicate that perception of global statistics is among the spread attention tasks that are somewhat spared from this deficit. Combining these results, we suggest that perhaps the function of global statistics perception might include serving as a basic percept required for finding salient deviants from the mean, as in rapid odd element feature search paradigms, and perhaps subsequently focusing attention to them.","container-title":"Journal of Vision","DOI":"10.1167/15.4.7","ISSN":"1534-7362","issue":"4","journalAbbreviation":"J Vis","language":"eng","note":"PMID: 26288033","page":"7","source":"PubMed","title":"Global statistics are not neglected","volume":"15","author":[{"family":"Hochstein","given":"Shaul"},{"family":"Pavlovskaya","given":"Marina"},{"family":"Bonneh","given":"Yoram S."},{"family":"Soroker","given":"Nachum"}],"issued":{"date-parts":[["2015"]]}},"suppress-author":true}],"schema":"https://github.com/citation-style-language/schema/raw/master/csl-citation.json"} </w:instrText>
      </w:r>
      <w:r w:rsidR="00BD6B0E" w:rsidRPr="00D16F2B">
        <w:fldChar w:fldCharType="separate"/>
      </w:r>
      <w:r w:rsidR="00BD6B0E" w:rsidRPr="00D16F2B">
        <w:rPr>
          <w:noProof/>
        </w:rPr>
        <w:t>(2015)</w:t>
      </w:r>
      <w:r w:rsidR="00BD6B0E" w:rsidRPr="00D16F2B">
        <w:fldChar w:fldCharType="end"/>
      </w:r>
      <w:r w:rsidRPr="00D16F2B">
        <w:t xml:space="preserve"> conducted a series of three experiments explicitly testing averaging ability in twelve USN patients. Participants compared the size of a test circle with the average of an ensemble presented unilaterally or bilaterally. Results showed that patients could extract average size from both visual </w:t>
      </w:r>
      <w:r w:rsidRPr="00D16F2B">
        <w:lastRenderedPageBreak/>
        <w:t>fields, including the neglected side. However, performance declined when averaging relied primarily on left-side items, indicating that these contributed less to the final estimate. In bilateral displays, left-side elements still influenced judgments, albeit with reduced weight. These findings support the conclusion that ensemble perception can occur without full attentional access but is subject to asymmetrical integration when attention is impaired</w:t>
      </w:r>
      <w:r w:rsidRPr="00D16F2B">
        <w:rPr>
          <w:b/>
          <w:bCs/>
        </w:rPr>
        <w:t>.</w:t>
      </w:r>
    </w:p>
    <w:p w14:paraId="5734E617" w14:textId="603175D1" w:rsidR="00387901" w:rsidRPr="00123357" w:rsidRDefault="00000000">
      <w:pPr>
        <w:rPr>
          <w:rFonts w:eastAsia="AdvTimes"/>
        </w:rPr>
      </w:pPr>
      <w:r w:rsidRPr="00A2635D">
        <w:rPr>
          <w:rFonts w:eastAsia="AdvTimes"/>
        </w:rPr>
        <w:t xml:space="preserve">In contrast to the studies suggesting that ensemble perception can operate independently of attention, several findings indicate that attention may be necessary </w:t>
      </w:r>
      <w:r w:rsidR="00A903F3" w:rsidRPr="00D16F2B">
        <w:t>–</w:t>
      </w:r>
      <w:r w:rsidRPr="00A2635D">
        <w:rPr>
          <w:rFonts w:eastAsia="AdvTimes"/>
        </w:rPr>
        <w:t xml:space="preserve"> particularly for the conscious or high-fidelity extraction of ensemble statistics. Jackson-Nielsen et al. </w:t>
      </w:r>
      <w:r w:rsidR="00BD6B0E" w:rsidRPr="00A2635D">
        <w:rPr>
          <w:rFonts w:eastAsia="AdvTimes"/>
        </w:rPr>
        <w:fldChar w:fldCharType="begin"/>
      </w:r>
      <w:r w:rsidR="00787A26">
        <w:rPr>
          <w:rFonts w:eastAsia="AdvTimes"/>
        </w:rPr>
        <w:instrText xml:space="preserve"> ADDIN ZOTERO_ITEM CSL_CITATION {"citationID":"BWHg4j0v","properties":{"formattedCitation":"(2017)","plainCitation":"(2017)","noteIndex":0},"citationItems":[{"id":10,"uris":["http://zotero.org/users/11420493/items/M4Z2EJIT"],"itemData":{"id":10,"type":"article-journal","abstract":"To overcome inherent limitations in perceptual bandwidth, many aspects of the visual world are represented as summary statistics (e.g., average size, orientation, or density of objects). Here, we investigated the relationship between summary (ensemble) statistics and visual attention. Recently, it was claimed that one ensemble statistic in particular, color diversity, can be perceived without focal attention. However, a broader debate exists over the attentional requirements of conscious perception, and it is possible that some form of attention is necessary for ensemble perception. To test this idea, we employed a modified inattentional blindness paradigm and found that multiple types of summary statistics (color and size) often go unnoticed without attention. In addition, we found attentional costs in dual-task situations, further implicating a role for attention in statistical perception. Overall, we conclude that while visual ensembles may be processed efficiently, some amount of attention is necessary for conscious perception of ensemble statistics.","container-title":"Consciousness and Cognition","DOI":"10.1016/j.concog.2016.11.007","ISSN":"10902376","note":"publisher: Elsevier Inc.","page":"149-160","title":"Perception of ensemble statistics requires attention","volume":"48","author":[{"family":"Jackson-Nielsen","given":"Molly"},{"family":"Cohen","given":"Michael A."},{"family":"Pitts","given":"Michael A."}],"issued":{"date-parts":[["2017"]]}},"suppress-author":true}],"schema":"https://github.com/citation-style-language/schema/raw/master/csl-citation.json"} </w:instrText>
      </w:r>
      <w:r w:rsidR="00BD6B0E" w:rsidRPr="00A2635D">
        <w:rPr>
          <w:rFonts w:eastAsia="AdvTimes"/>
        </w:rPr>
        <w:fldChar w:fldCharType="separate"/>
      </w:r>
      <w:r w:rsidR="00BD6B0E" w:rsidRPr="00A2635D">
        <w:rPr>
          <w:rFonts w:eastAsia="AdvTimes"/>
          <w:noProof/>
        </w:rPr>
        <w:t>(2017)</w:t>
      </w:r>
      <w:r w:rsidR="00BD6B0E" w:rsidRPr="00A2635D">
        <w:rPr>
          <w:rFonts w:eastAsia="AdvTimes"/>
        </w:rPr>
        <w:fldChar w:fldCharType="end"/>
      </w:r>
      <w:r w:rsidRPr="00A2635D">
        <w:rPr>
          <w:rFonts w:eastAsia="AdvTimes"/>
        </w:rPr>
        <w:t xml:space="preserve"> employed a dual-task paradigm where participants attended to a cued row of white letters to report their identities, while non-cued rows consisted of </w:t>
      </w:r>
      <w:proofErr w:type="spellStart"/>
      <w:r w:rsidR="00E069F3">
        <w:rPr>
          <w:rFonts w:eastAsia="AdvTimes"/>
        </w:rPr>
        <w:t>coloured</w:t>
      </w:r>
      <w:proofErr w:type="spellEnd"/>
      <w:r w:rsidRPr="00A2635D">
        <w:rPr>
          <w:rFonts w:eastAsia="AdvTimes"/>
        </w:rPr>
        <w:t xml:space="preserve"> letters varying in size. On critical trials, participants were unexpectedly probed on the </w:t>
      </w:r>
      <w:proofErr w:type="spellStart"/>
      <w:r w:rsidR="00E069F3">
        <w:rPr>
          <w:rFonts w:eastAsia="AdvTimes"/>
        </w:rPr>
        <w:t>colour</w:t>
      </w:r>
      <w:proofErr w:type="spellEnd"/>
      <w:r w:rsidRPr="00A2635D">
        <w:rPr>
          <w:rFonts w:eastAsia="AdvTimes"/>
        </w:rPr>
        <w:t xml:space="preserve"> or size variance (diversity) of the non-cued rows via a 3-alternative forced-choice recognition test. Many participants failed to select the correct ensemble variance, often choosing non-matching options, demonstrating inattentional blindness </w:t>
      </w:r>
      <w:r w:rsidR="00C7534A" w:rsidRPr="00D16F2B">
        <w:t>–</w:t>
      </w:r>
      <w:r w:rsidRPr="00A2635D">
        <w:rPr>
          <w:rFonts w:eastAsia="AdvTimes"/>
        </w:rPr>
        <w:t xml:space="preserve"> a phenomenon where individuals fail to notice unexpected stimuli or features in their visual field when their attention is focused elsewhere, even if those stimuli are clearly visible. </w:t>
      </w:r>
      <w:r w:rsidRPr="00D16F2B">
        <w:rPr>
          <w:rFonts w:eastAsia="AdvTimes"/>
        </w:rPr>
        <w:t>The authors concluded that some degree of attentional allocation is necessary for a conscious impression of ensemble properties. Similarly, McNair et al.</w:t>
      </w:r>
      <w:r w:rsidR="00BD6B0E" w:rsidRPr="00D16F2B">
        <w:rPr>
          <w:rFonts w:eastAsia="AdvTimes"/>
        </w:rPr>
        <w:t xml:space="preserve"> </w:t>
      </w:r>
      <w:r w:rsidR="00BD6B0E" w:rsidRPr="00D16F2B">
        <w:rPr>
          <w:rFonts w:eastAsia="AdvTimes"/>
        </w:rPr>
        <w:fldChar w:fldCharType="begin"/>
      </w:r>
      <w:r w:rsidR="00787A26">
        <w:rPr>
          <w:rFonts w:eastAsia="AdvTimes"/>
        </w:rPr>
        <w:instrText xml:space="preserve"> ADDIN ZOTERO_ITEM CSL_CITATION {"citationID":"z9Y5wCfK","properties":{"formattedCitation":"(2017)","plainCitation":"(2017)","noteIndex":0},"citationItems":[{"id":257,"uris":["http://zotero.org/users/11420493/items/TXEVBYDC"],"itemData":{"id":257,"type":"article-journal","abstract":"We used the attentional blink (AB) paradigm to investigate the processing stage at which extraction of summary statistics from visual stimuli (“ensemble coding”) occurs. Experiment 1 examined whether ensemble coding requires attentional engagement with the items in the ensemble. Participants performed two sequential tasks on each trial: gender discrimination of a single face (T1) and estimating the average emotional expression of an ensemble of four faces (or of a single face, as a control condition) as T2. Ensemble coding was affected by the AB when the tasks were separated by a short temporal lag. In Experiment 2, the order of the tasks was reversed to test whether ensemble coding requires more working-memory resources, and therefore induces a larger AB, than estimating the expression of a single face. Each condition produced a similar magnitude AB in the subsequent gender-discrimination T2 task. Experiment 3 additionally investigated whether the previous results were due to participants adopting a subsampling strategy during the ensemble-coding task. Contrary to this explanation, we found different patterns of performance in the ensemble-coding condition and a condition in which participants were instructed to focus on only a single face within an ensemble. Taken together, these findings suggest that ensemble coding emerges automatically as a result of the deployment of attentional resources across the ensemble of stimuli, prior to information being consolidated in working memory.","container-title":"Attention, Perception, &amp; Psychophysics","DOI":"10.3758/s13414-016-1216-2","ISSN":"1943-393X","issue":"1","journalAbbreviation":"Atten Percept Psychophys","language":"en","page":"100-116","source":"Springer Link","title":"Summary statistics in the attentional blink","volume":"79","author":[{"family":"McNair","given":"Nicolas A."},{"family":"Goodbourn","given":"Patrick T."},{"family":"Shone","given":"Lauren T."},{"family":"Harris","given":"Irina M."}],"issued":{"date-parts":[["2017",1,1]]}},"suppress-author":true}],"schema":"https://github.com/citation-style-language/schema/raw/master/csl-citation.json"} </w:instrText>
      </w:r>
      <w:r w:rsidR="00BD6B0E" w:rsidRPr="00D16F2B">
        <w:rPr>
          <w:rFonts w:eastAsia="AdvTimes"/>
        </w:rPr>
        <w:fldChar w:fldCharType="separate"/>
      </w:r>
      <w:r w:rsidR="00BD6B0E" w:rsidRPr="00D16F2B">
        <w:rPr>
          <w:rFonts w:eastAsia="AdvTimes"/>
          <w:noProof/>
        </w:rPr>
        <w:t>(2017)</w:t>
      </w:r>
      <w:r w:rsidR="00BD6B0E" w:rsidRPr="00D16F2B">
        <w:rPr>
          <w:rFonts w:eastAsia="AdvTimes"/>
        </w:rPr>
        <w:fldChar w:fldCharType="end"/>
      </w:r>
      <w:r w:rsidRPr="00D16F2B">
        <w:rPr>
          <w:rFonts w:eastAsia="AdvTimes"/>
        </w:rPr>
        <w:t xml:space="preserve"> found that ensemble representations are vulnerable to attentional blink effects. In their study, participants had to judge the average emotional expression of face ensembles (T2) presented shortly after a first target (T1) in a rapid serial visual presentation stream. At short latencies between T1 and T2, ensemble accuracy was significantly reduced, suggesting impaired access to summary statistics under limited attentional capacity. Notably, the AB effec</w:t>
      </w:r>
      <w:r w:rsidR="00123357">
        <w:rPr>
          <w:rFonts w:eastAsia="AdvTimes"/>
        </w:rPr>
        <w:t>t (</w:t>
      </w:r>
      <w:r w:rsidR="00123357" w:rsidRPr="00123357">
        <w:rPr>
          <w:rFonts w:eastAsia="AdvTimes"/>
        </w:rPr>
        <w:t>drop in accuracy for reporting the second target when it appears close in time to the first</w:t>
      </w:r>
      <w:r w:rsidR="00123357">
        <w:rPr>
          <w:rFonts w:eastAsia="AdvTimes"/>
        </w:rPr>
        <w:t>) w</w:t>
      </w:r>
      <w:r w:rsidR="00123357" w:rsidRPr="00D16F2B">
        <w:rPr>
          <w:rFonts w:eastAsia="AdvTimes"/>
        </w:rPr>
        <w:t>as</w:t>
      </w:r>
      <w:r w:rsidR="00123357">
        <w:rPr>
          <w:rFonts w:eastAsia="AdvTimes"/>
        </w:rPr>
        <w:t xml:space="preserve"> </w:t>
      </w:r>
      <w:r w:rsidR="00123357" w:rsidRPr="00D16F2B">
        <w:rPr>
          <w:rFonts w:eastAsia="AdvTimes"/>
        </w:rPr>
        <w:t>stronger</w:t>
      </w:r>
      <w:r w:rsidR="00123357">
        <w:rPr>
          <w:rFonts w:eastAsia="AdvTimes"/>
        </w:rPr>
        <w:t xml:space="preserve"> </w:t>
      </w:r>
      <w:r w:rsidRPr="00D16F2B">
        <w:rPr>
          <w:rFonts w:eastAsia="AdvTimes"/>
        </w:rPr>
        <w:t>for ensemble reports than for individual face reports, highlighting a greater attentional demand for extracting group-level information. Dakin et al.</w:t>
      </w:r>
      <w:r w:rsidR="00100BE3" w:rsidRPr="00D16F2B">
        <w:rPr>
          <w:rFonts w:eastAsia="AdvTimes"/>
        </w:rPr>
        <w:t xml:space="preserve"> </w:t>
      </w:r>
      <w:r w:rsidR="00BD6B0E" w:rsidRPr="00D16F2B">
        <w:rPr>
          <w:rFonts w:eastAsia="AdvTimes"/>
        </w:rPr>
        <w:fldChar w:fldCharType="begin"/>
      </w:r>
      <w:r w:rsidR="00787A26">
        <w:rPr>
          <w:rFonts w:eastAsia="AdvTimes"/>
        </w:rPr>
        <w:instrText xml:space="preserve"> ADDIN ZOTERO_ITEM CSL_CITATION {"citationID":"oqewoZwB","properties":{"formattedCitation":"(2009)","plainCitation":"(2009)","noteIndex":0},"citationItems":[{"id":424,"uris":["http://zotero.org/users/11420493/items/MZ423JQB"],"itemData":{"id":424,"type":"article-journal","container-title":"Journal of Vision","DOI":"10.1167/9.11.28","ISSN":"1534-7362","issue":"11","journalAbbreviation":"Journal of Vision","language":"en","note":"publisher: The Association for Research in Vision and Ophthalmology","page":"28-28","source":"jov.arvojournals.org","title":"Dissociable effects of attention and crowding on orientation averaging","volume":"9","author":[{"family":"Dakin","given":"Steven C."},{"family":"Bex","given":"Peter J."},{"family":"Cass","given":"John R."},{"family":"Watt","given":"Roger J."}],"issued":{"date-parts":[["2009",10,1]]}},"suppress-author":true}],"schema":"https://github.com/citation-style-language/schema/raw/master/csl-citation.json"} </w:instrText>
      </w:r>
      <w:r w:rsidR="00BD6B0E" w:rsidRPr="00D16F2B">
        <w:rPr>
          <w:rFonts w:eastAsia="AdvTimes"/>
        </w:rPr>
        <w:fldChar w:fldCharType="separate"/>
      </w:r>
      <w:r w:rsidR="00BD6B0E" w:rsidRPr="00D16F2B">
        <w:rPr>
          <w:rFonts w:eastAsia="AdvTimes"/>
          <w:noProof/>
        </w:rPr>
        <w:t>(2009)</w:t>
      </w:r>
      <w:r w:rsidR="00BD6B0E" w:rsidRPr="00D16F2B">
        <w:rPr>
          <w:rFonts w:eastAsia="AdvTimes"/>
        </w:rPr>
        <w:fldChar w:fldCharType="end"/>
      </w:r>
      <w:r w:rsidRPr="00D16F2B">
        <w:rPr>
          <w:rFonts w:eastAsia="AdvTimes"/>
        </w:rPr>
        <w:t xml:space="preserve"> also reported that under a secondary attention-demanding task, observers’ efficiency in estimating the average orientation of a Gabor array declined. Specifically, the effective number of elements sampled for the average estimate was reduced, indicating that attentional load constrains the integration process underlying ensemble perception. </w:t>
      </w:r>
      <w:proofErr w:type="gramStart"/>
      <w:r w:rsidRPr="00D16F2B">
        <w:rPr>
          <w:rFonts w:eastAsia="AdvTimes"/>
        </w:rPr>
        <w:t>Taken</w:t>
      </w:r>
      <w:proofErr w:type="gramEnd"/>
      <w:r w:rsidRPr="00D16F2B">
        <w:rPr>
          <w:rFonts w:eastAsia="AdvTimes"/>
        </w:rPr>
        <w:t xml:space="preserve"> together, these studies suggest that while ensemble representations may sometimes arise under inattention, their formation</w:t>
      </w:r>
      <w:r w:rsidR="00481523">
        <w:t xml:space="preserve"> </w:t>
      </w:r>
      <w:r w:rsidRPr="00D16F2B">
        <w:rPr>
          <w:rFonts w:eastAsia="AdvTimes"/>
        </w:rPr>
        <w:t>can be significantly disrupted by attentional limitations.</w:t>
      </w:r>
    </w:p>
    <w:p w14:paraId="236BD819" w14:textId="360DF4D5" w:rsidR="00387901" w:rsidRPr="00D16F2B" w:rsidRDefault="00000000">
      <w:r w:rsidRPr="00D16F2B">
        <w:rPr>
          <w:rFonts w:eastAsia="AdvTimes"/>
        </w:rPr>
        <w:t xml:space="preserve">The reviewed evidence presents a complex picture: while ensemble representations can sometimes be formed under reduced or diverted attention, other findings suggest that certain types of attention are necessary for either the accurate extraction or conscious access to summary statistics. However, most of this evidence is </w:t>
      </w:r>
      <w:proofErr w:type="spellStart"/>
      <w:r w:rsidR="00E069F3">
        <w:rPr>
          <w:rFonts w:eastAsia="AdvTimes"/>
        </w:rPr>
        <w:t>behavioural</w:t>
      </w:r>
      <w:proofErr w:type="spellEnd"/>
      <w:r w:rsidRPr="00D16F2B">
        <w:rPr>
          <w:rFonts w:eastAsia="AdvTimes"/>
        </w:rPr>
        <w:t xml:space="preserve"> in nature and does not directly address the underlying neural mechanisms that distinguish automatic from attention-dependent processes. To investigate </w:t>
      </w:r>
      <w:r w:rsidR="00E66058" w:rsidRPr="00D16F2B">
        <w:rPr>
          <w:rFonts w:eastAsia="AdvTimes"/>
        </w:rPr>
        <w:t>this,</w:t>
      </w:r>
      <w:r w:rsidRPr="00D16F2B">
        <w:rPr>
          <w:rFonts w:eastAsia="AdvTimes"/>
        </w:rPr>
        <w:t xml:space="preserve"> the present thesis incorporates electrophysiological measures, specifically, event-related potentials (ERPs)</w:t>
      </w:r>
      <w:r w:rsidR="005B6809" w:rsidRPr="00D16F2B">
        <w:rPr>
          <w:rFonts w:eastAsia="AdvTimes"/>
        </w:rPr>
        <w:t xml:space="preserve">, </w:t>
      </w:r>
      <w:r w:rsidRPr="00D16F2B">
        <w:rPr>
          <w:rFonts w:eastAsia="AdvTimes"/>
        </w:rPr>
        <w:t xml:space="preserve">as neural </w:t>
      </w:r>
      <w:r w:rsidRPr="00D16F2B">
        <w:rPr>
          <w:rFonts w:eastAsia="AdvTimes"/>
        </w:rPr>
        <w:lastRenderedPageBreak/>
        <w:t xml:space="preserve">markers of attentional involvement in ensemble perception. The following section focuses on </w:t>
      </w:r>
      <w:r w:rsidR="00EC3D85" w:rsidRPr="00D16F2B">
        <w:rPr>
          <w:rFonts w:eastAsia="AdvTimes"/>
        </w:rPr>
        <w:t xml:space="preserve">these </w:t>
      </w:r>
      <w:r w:rsidRPr="00D16F2B">
        <w:rPr>
          <w:rFonts w:eastAsia="AdvTimes"/>
        </w:rPr>
        <w:t>ERP components. They are differentially sensitive to attentional state and can help clarify the extent to which ensemble processing relies on attentional resources. This approach addresses the central question of this thesis: Does ensemble perception depend on attention, and to what extent can it operate in its absence?</w:t>
      </w:r>
    </w:p>
    <w:p w14:paraId="7B4E0574" w14:textId="77777777" w:rsidR="00387901" w:rsidRPr="00D16F2B" w:rsidRDefault="00000000">
      <w:pPr>
        <w:pStyle w:val="Heading2"/>
      </w:pPr>
      <w:bookmarkStart w:id="27" w:name="_Toc207823453"/>
      <w:r w:rsidRPr="00D16F2B">
        <w:t>EEG markers of attentional and pre-attentive processing</w:t>
      </w:r>
      <w:bookmarkEnd w:id="27"/>
    </w:p>
    <w:p w14:paraId="7B343331" w14:textId="4C8A629D" w:rsidR="00387901" w:rsidRPr="00D16F2B" w:rsidRDefault="00000000">
      <w:r w:rsidRPr="00D16F2B">
        <w:t>E</w:t>
      </w:r>
      <w:r w:rsidR="00F00CEE" w:rsidRPr="00D16F2B">
        <w:t>lectroencephalography (EEG)</w:t>
      </w:r>
      <w:r w:rsidRPr="00D16F2B">
        <w:t xml:space="preserve"> is a powerful tool to study attention. Studies have identified several markers that can be linked to different aspects of visual processing with a focus on attention. The section provides a review of ERP components used in the thesis. These include the </w:t>
      </w:r>
      <w:r w:rsidRPr="00D16F2B">
        <w:rPr>
          <w:i/>
          <w:iCs/>
        </w:rPr>
        <w:t>visual mismatch negativity</w:t>
      </w:r>
      <w:r w:rsidRPr="00D16F2B">
        <w:t xml:space="preserve"> (</w:t>
      </w:r>
      <w:proofErr w:type="spellStart"/>
      <w:r w:rsidRPr="00D16F2B">
        <w:t>vMMN</w:t>
      </w:r>
      <w:proofErr w:type="spellEnd"/>
      <w:r w:rsidRPr="00D16F2B">
        <w:t xml:space="preserve">), the </w:t>
      </w:r>
      <w:r w:rsidRPr="00D16F2B">
        <w:rPr>
          <w:i/>
          <w:iCs/>
        </w:rPr>
        <w:t>P300</w:t>
      </w:r>
      <w:r w:rsidRPr="00D16F2B">
        <w:t xml:space="preserve"> or </w:t>
      </w:r>
      <w:r w:rsidRPr="00A2635D">
        <w:rPr>
          <w:i/>
          <w:iCs/>
        </w:rPr>
        <w:t>P3</w:t>
      </w:r>
      <w:r w:rsidRPr="00D16F2B">
        <w:t xml:space="preserve">, and the </w:t>
      </w:r>
      <w:r w:rsidRPr="00D16F2B">
        <w:rPr>
          <w:i/>
          <w:iCs/>
        </w:rPr>
        <w:t>N2pc.</w:t>
      </w:r>
      <w:r w:rsidRPr="00D16F2B">
        <w:t xml:space="preserve"> Each of these components offers distinct insight into different temporal and functional aspects of attentional processing: the </w:t>
      </w:r>
      <w:proofErr w:type="spellStart"/>
      <w:r w:rsidRPr="00D16F2B">
        <w:t>vMMN</w:t>
      </w:r>
      <w:proofErr w:type="spellEnd"/>
      <w:r w:rsidRPr="00D16F2B">
        <w:t xml:space="preserve"> is typically considered a marker of automatic, pre-attentive change detection; the N2pc reflects the spatial deployment of visual attention; and the P3 is associated with the evaluation of stimulus significance and context updating under attentive conditions.</w:t>
      </w:r>
    </w:p>
    <w:p w14:paraId="45D6E122" w14:textId="77777777" w:rsidR="00387901" w:rsidRPr="00D16F2B" w:rsidRDefault="00000000">
      <w:pPr>
        <w:pStyle w:val="Heading3"/>
      </w:pPr>
      <w:bookmarkStart w:id="28" w:name="_Toc207823454"/>
      <w:proofErr w:type="spellStart"/>
      <w:r w:rsidRPr="00D16F2B">
        <w:t>vMMN</w:t>
      </w:r>
      <w:bookmarkEnd w:id="28"/>
      <w:proofErr w:type="spellEnd"/>
    </w:p>
    <w:p w14:paraId="5F87A5AC" w14:textId="3CEBABD9" w:rsidR="00387901" w:rsidRPr="00D16F2B" w:rsidRDefault="00000000">
      <w:r w:rsidRPr="00D16F2B">
        <w:t xml:space="preserve">The mismatch negativity (MMN), originally discovered in the auditory modality </w:t>
      </w:r>
      <w:r w:rsidR="00BD6B0E" w:rsidRPr="00D16F2B">
        <w:fldChar w:fldCharType="begin"/>
      </w:r>
      <w:r w:rsidR="00787A26">
        <w:instrText xml:space="preserve"> ADDIN ZOTERO_ITEM CSL_CITATION {"citationID":"dlaDYRx6","properties":{"formattedCitation":"(N\\uc0\\u228{}\\uc0\\u228{}t\\uc0\\u228{}nen &amp; Escera, 2000)","plainCitation":"(Näätänen &amp; Escera, 2000)","noteIndex":0},"citationItems":[{"id":3041,"uris":["http://zotero.org/users/11420493/items/99YEKDA5"],"itemData":{"id":3041,"type":"article-journal","abstract":"The perspectives of application of the mismatch negativity (MMN), generated by the brain's automatic response to change in auditory stimulation, are discussed.  In light of the fact that the MMN (and its magnetic equivalent MMNm) currently  provides the only objective measure of the accuracy of the central auditory  function, these perspectives appear very promising. The MMN can be measured in  the absence of attention and task requirements, which makes it particularly  suitable for testing different clinical populations and infants. Furthermore, the  MMN enables one to evaluate the accuracy of auditory discrimination separately  for any acoustic feature, such as frequency, intensity and duration, and for  learned categories, such as the phonemes of a particular language. In addition,  by measuring the decay of the MMN amplitude as a function of the interstimulus  interval, it is possible to estimate the duration of sensory (echoic) memory.","container-title":"Audiology &amp; neuro-otology","DOI":"10.1159/000013874","ISSN":"1420-3030","issue":"3-4","journalAbbreviation":"Audiol Neurootol","language":"eng","license":"Copyright 2000 S. Karger AG, Basel","note":"publisher-place: Switzerland\nPMID: 10859407","page":"105-110","title":"Mismatch negativity: clinical and other applications.","volume":"5","author":[{"family":"Näätänen","given":"R."},{"family":"Escera","given":"C."}],"issued":{"date-parts":[["2000",8]]}}}],"schema":"https://github.com/citation-style-language/schema/raw/master/csl-citation.json"} </w:instrText>
      </w:r>
      <w:r w:rsidR="00BD6B0E" w:rsidRPr="00D16F2B">
        <w:fldChar w:fldCharType="separate"/>
      </w:r>
      <w:r w:rsidR="00BD6B0E" w:rsidRPr="00A2635D">
        <w:t>(Näätänen &amp; Escera, 2000)</w:t>
      </w:r>
      <w:r w:rsidR="00BD6B0E" w:rsidRPr="00D16F2B">
        <w:fldChar w:fldCharType="end"/>
      </w:r>
      <w:r w:rsidRPr="00D16F2B">
        <w:t>, is one of the most prominent ERP components linked to pre-attentive processing. It is elicited by rare deviations in stimulus streams, even when these stimuli are unattended or when participants are unconscious</w:t>
      </w:r>
      <w:r w:rsidR="00C821AC" w:rsidRPr="00D16F2B">
        <w:t xml:space="preserve"> </w:t>
      </w:r>
      <w:r w:rsidR="00C821AC" w:rsidRPr="00D16F2B">
        <w:fldChar w:fldCharType="begin"/>
      </w:r>
      <w:r w:rsidR="00787A26">
        <w:instrText xml:space="preserve"> ADDIN ZOTERO_ITEM CSL_CITATION {"citationID":"t5qfTtZh","properties":{"formattedCitation":"(Morlet &amp; Fischer, 2014)","plainCitation":"(Morlet &amp; Fischer, 2014)","noteIndex":0},"citationItems":[{"id":405,"uris":["http://zotero.org/users/11420493/items/P29NHJEZ"],"itemData":{"id":405,"type":"article-journal","abstract":"In recent decades, there has been a growing interest in the assessment of patients in altered states of consciousness. There is a need for accurate and early prediction of awakening and recovery from coma. Neurophysiological assessment of coma was once restricted to brainstem auditory and primary cortex somatosensory evoked potentials elicited in the 30 ms range, which have both shown good predictive value for poor coma outcome only. In this paper, we review how passive auditory oddball paradigms including deviant and novel sounds have proved their efficiency in assessing brain function at a higher level, without requiring the patient’s active involvement, thus providing an enhanced tool for the prediction of coma outcome. The presence of an MMN in response to deviant stimuli highlights preserved automatic sensory memory processes. Recorded during coma, MMN has shown high specificity as a predictor of recovery of consciousness. The presence of a novelty P3 in response to the subject’s own first name presented as a novel (rare) stimulus has shown a good correlation with coma awakening. There is now a growing interest in the search for markers of consciousness, if there are any, in unresponsive patients (chronic vegetative or minimally conscious states). We discuss the different ERP patterns observed in these patients. The presence of novelty P3, including parietal components and possibly followed by a late parietal positivity, raises the possibility that some awareness processes are at work in these unresponsive patients.","container-title":"Brain Topography","DOI":"10.1007/s10548-013-0335-5","ISSN":"1573-6792","issue":"4","journalAbbreviation":"Brain Topogr","language":"en","license":"2013 Springer Science+Business Media New York","note":"Company: Springer\nDistributor: Springer\nInstitution: Springer\nLabel: Springer\nnumber: 4\npublisher: Springer US","page":"467-479","source":"link.springer.com","title":"MMN and Novelty P3 in Coma and Other Altered States of Consciousness: A Review","title-short":"MMN and Novelty P3 in Coma and Other Altered States of Consciousness","volume":"27","author":[{"family":"Morlet","given":"Dominique"},{"family":"Fischer","given":"Catherine"}],"issued":{"date-parts":[["2014",7,1]]}}}],"schema":"https://github.com/citation-style-language/schema/raw/master/csl-citation.json"} </w:instrText>
      </w:r>
      <w:r w:rsidR="00C821AC" w:rsidRPr="00D16F2B">
        <w:fldChar w:fldCharType="separate"/>
      </w:r>
      <w:r w:rsidR="00C821AC" w:rsidRPr="00D16F2B">
        <w:rPr>
          <w:noProof/>
        </w:rPr>
        <w:t>(Morlet &amp; Fischer, 2014)</w:t>
      </w:r>
      <w:r w:rsidR="00C821AC" w:rsidRPr="00D16F2B">
        <w:fldChar w:fldCharType="end"/>
      </w:r>
      <w:r w:rsidRPr="00D16F2B">
        <w:t>. In the visual modality, its analogue is called the visual mismatch negativity (</w:t>
      </w:r>
      <w:proofErr w:type="spellStart"/>
      <w:r w:rsidRPr="00D16F2B">
        <w:t>vMMN</w:t>
      </w:r>
      <w:proofErr w:type="spellEnd"/>
      <w:r w:rsidRPr="00D16F2B">
        <w:t xml:space="preserve">). It has become a widely used index of automatic change detection. The </w:t>
      </w:r>
      <w:proofErr w:type="spellStart"/>
      <w:r w:rsidRPr="00D16F2B">
        <w:t>vMMN</w:t>
      </w:r>
      <w:proofErr w:type="spellEnd"/>
      <w:r w:rsidRPr="00D16F2B">
        <w:t xml:space="preserve"> has been elicited by deviations in a broad range of features, including </w:t>
      </w:r>
      <w:proofErr w:type="spellStart"/>
      <w:r w:rsidR="00E069F3">
        <w:t>colour</w:t>
      </w:r>
      <w:proofErr w:type="spellEnd"/>
      <w:r w:rsidRPr="00D16F2B">
        <w:t>, spatial frequency, motion direction, shape, orientation, and spatial location</w:t>
      </w:r>
      <w:r w:rsidR="00C821AC" w:rsidRPr="00D16F2B">
        <w:t xml:space="preserve"> </w:t>
      </w:r>
      <w:r w:rsidR="00C821AC" w:rsidRPr="00D16F2B">
        <w:fldChar w:fldCharType="begin"/>
      </w:r>
      <w:r w:rsidR="00787A26">
        <w:instrText xml:space="preserve"> ADDIN ZOTERO_ITEM CSL_CITATION {"citationID":"QMbzUGrC","properties":{"formattedCitation":"(Czigler, 2008; Pazo-Alvarez et al., 2003; Stefanics et al., 2015)","plainCitation":"(Czigler, 2008; Pazo-Alvarez et al., 2003; Stefanics et al., 2015)","noteIndex":0},"citationItems":[{"id":175,"uris":["http://zotero.org/users/11420493/items/GUMKFE9U"],"itemData":{"id":175,"type":"article-journal","abstract":"The visual homolog of the (auditory) mismatch negativity, the vMMN, has already been reviewed (Pazo-Alvarez, Cadaveira, &amp; Amenedo, 2003), but a considerable body of more recent research exists. The...","archive_location":"world","container-title":"Journal of Psychophysiology","ISSN":"0269-8803","language":"en","note":"publisher: Hogrefe &amp; Huber Publishers","source":"econtent.hogrefe.com","title":"Visual Mismatch Negativity","URL":"https://econtent.hogrefe.com/doi/10.1027/0269-8803.21.34.224","author":[{"family":"Czigler","given":"István"}],"accessed":{"date-parts":[["2024",11,25]]},"issued":{"date-parts":[["2008",5,5]]}}},{"id":1,"uris":["http://zotero.org/users/11420493/items/YQTJ6MNE"],"itemData":{"id":1,"type":"article-journal","abstract":"The mismatch negativity (MMN) component is an event-related potential (ERP) that can be elicited by any change in the acoustic environment, and it is related to memory-based, automatic processing mechanisms, and attentional capture processes. This component is well defined in the auditory modality. However, there is still a great controversy about its existence in the visual modality. This paper reviews the studies that are relevant with regard to memory-based, automatic deviance detection ERPs in the visual system. The paper discusses the main strengths and limitations of those studies and suggests what directions should be taken for future research. © 2003 Elsevier Science B.V. All rights reserved.","container-title":"Biological Psychology","DOI":"10.1016/S0301-0511(03)00049-8","ISSN":"03010511","issue":"3","page":"199-236","title":"MMN in the visual modality: A review","volume":"63","author":[{"family":"Pazo-Alvarez","given":"P."},{"family":"Cadaveira","given":"F."},{"family":"Amenedo","given":"E."}],"issued":{"date-parts":[["2003"]]}}},{"id":332,"uris":["http://zotero.org/users/11420493/items/DSHAAMEX"],"itemData":{"id":332,"type":"chapter","container-title":"Frontiers in Human Neuroscience","note":"DOI: 10.3389/fnhum.2014.01074\nissue: JAN\nISSN: 16625161","title":"Visual mismatch negativity (vMMN): A prediction error signal in the visual modality","volume":"8","author":[{"family":"Stefanics","given":"Gábor"},{"family":"Astikainen","given":"Piia"},{"family":"Czigler","given":"István"}],"issued":{"date-parts":[["2015"]]}}}],"schema":"https://github.com/citation-style-language/schema/raw/master/csl-citation.json"} </w:instrText>
      </w:r>
      <w:r w:rsidR="00C821AC" w:rsidRPr="00D16F2B">
        <w:fldChar w:fldCharType="separate"/>
      </w:r>
      <w:r w:rsidR="00C821AC" w:rsidRPr="00D16F2B">
        <w:rPr>
          <w:noProof/>
        </w:rPr>
        <w:t>(Czigler, 2008; Pazo-Alvarez et al., 2003; Stefanics et al., 2015)</w:t>
      </w:r>
      <w:r w:rsidR="00C821AC" w:rsidRPr="00D16F2B">
        <w:fldChar w:fldCharType="end"/>
      </w:r>
      <w:r w:rsidRPr="00D16F2B">
        <w:t xml:space="preserve">. It has also been demonstrated for more complex properties such as facial expressions </w:t>
      </w:r>
      <w:r w:rsidR="00C821AC" w:rsidRPr="00D16F2B">
        <w:fldChar w:fldCharType="begin"/>
      </w:r>
      <w:r w:rsidR="00787A26">
        <w:instrText xml:space="preserve"> ADDIN ZOTERO_ITEM CSL_CITATION {"citationID":"htCZ2xs9","properties":{"formattedCitation":"(Kreegipuu et al., 2013; Stefanics et al., 2012)","plainCitation":"(Kreegipuu et al., 2013; Stefanics et al., 2012)","noteIndex":0},"citationItems":[{"id":3040,"uris":["http://zotero.org/users/11420493/items/WR88C9EF"],"itemData":{"id":3040,"type":"article-journal","abstract":"Our brain is able to automatically detect changes in sensory stimulation, including in vision. A large variety of changes of features in stimulation elicit a deviance-reflecting event-related potential (ERP) component known as the mismatch negativity (MMN). The present study has three main goals: (1) to register vMMN using a rapidly presented stream of schematic faces (neutral, happy, and angry; adapted from Öhman etal., 2001); (2) to compare elicited vMMNs to angry and happy schematic faces in two different paradigms, in a traditional oddball design with frequent standard and rare target and deviant stimuli (12.5% each) and in an version of an optimal multi-feature paradigm with several deviant stimuli (altogether 37.5%) in the stimulus block; (3) to compare vMMNs to subjective ratings of valence, arousal and attention capture for happy and angry schematic faces, i.e., to estimate the effect of affective value of stimuli on their automatic detection. Eleven observers (19-32 years, six women) took part in both experiments, an oddball and optimum paradigm. Stimuli were rapidly presented schematic faces and an object with face-features that served as the target stimulus to be detected by a button-press. Results show that a vMMN-type response at posterior sites was equally elicited in both experiments. Post-experimental reports confirmed that the angry face attracted more automatic attention than the happy face but the difference did not emerge directly at the ERP level. Thus, when interested in studying change detection in facial expressions we encourage the use of the optimum (multi-feature) design in order to save time and other experimental resources.","container-title":"Frontiers in Human Neuroscience","DOI":"10.3389/fnhum.2013.00714","ISSN":"1662-5161","journalAbbreviation":"Front Hum Neurosci","language":"eng","note":"PMID: 24191149\nPMCID: PMC3808786","page":"714","source":"PubMed","title":"vMMN for schematic faces: automatic detection of change in emotional expression","title-short":"vMMN for schematic faces","volume":"7","author":[{"family":"Kreegipuu","given":"Kairi"},{"family":"Kuldkepp","given":"Nele"},{"family":"Sibolt","given":"Oliver"},{"family":"Toom","given":"Mai"},{"family":"Allik","given":"Jüri"},{"family":"Näätänen","given":"Risto"}],"issued":{"date-parts":[["2013"]]}}},{"id":3039,"uris":["http://zotero.org/users/11420493/items/4TS84NCU"],"itemData":{"id":3039,"type":"article-journal","abstract":"Facial emotions express our internal states and are fundamental in social interactions. Here we explore whether the repetition of unattended facial emotions builds up a predictive representation of frequently encountered emotions in the visual system. Participants (n=24) were presented peripherally with facial stimuli expressing emotions while they performed a visual detection task presented in the center of the visual field. Facial stimuli consisted of four faces of different identity, but expressed the same emotion (happy or fearful). Facial stimuli were presented in blocks of oddball sequence (standard emotion: p=0.9, deviant emotion: p=0.1). Event-related potentials (ERPs) to the same emotions were compared when the emotions were deviant and standard, respectively. We found visual mismatch negativity (vMMN) responses to unattended deviant emotions in the 170–360ms post-stimulus range over bilateral occipito-temporal sites. Our results demonstrate that information about the emotional content of unattended faces presented at the periphery of the visual field is rapidly processed and stored in a predictive memory representation by the visual system. We also found evidence that differential processing of deviant fearful faces starts already at 70–120ms after stimulus onset. This finding shows a ‘negativity bias’ under unattended conditions. Differential processing of fearful deviants were more pronounced in the right hemisphere in the 195–275ms and 360–390ms intervals, whereas processing of happy deviants evoked larger differential response in the left hemisphere in the 360–390ms range, indicating differential hemispheric specialization for automatic processing of positive and negative affect.","container-title":"NeuroImage","DOI":"10.1016/j.neuroimage.2011.10.041","ISSN":"1053-8119","issue":"3","journalAbbreviation":"NeuroImage","page":"3042-3049","title":"Processing of unattended facial emotions: A visual mismatch negativity study","volume":"59","author":[{"family":"Stefanics","given":"Gábor"},{"family":"Csukly","given":"Gábor"},{"family":"Komlósi","given":"Sarolta"},{"family":"Czobor","given":"Pál"},{"family":"Czigler","given":"István"}],"issued":{"date-parts":[["2012",2,1]]}}}],"schema":"https://github.com/citation-style-language/schema/raw/master/csl-citation.json"} </w:instrText>
      </w:r>
      <w:r w:rsidR="00C821AC" w:rsidRPr="00D16F2B">
        <w:fldChar w:fldCharType="separate"/>
      </w:r>
      <w:r w:rsidR="00AA0B40" w:rsidRPr="00D16F2B">
        <w:rPr>
          <w:noProof/>
        </w:rPr>
        <w:t>(Kreegipuu et al., 2013; Stefanics et al., 2012)</w:t>
      </w:r>
      <w:r w:rsidR="00C821AC" w:rsidRPr="00D16F2B">
        <w:fldChar w:fldCharType="end"/>
      </w:r>
      <w:r w:rsidR="00AA0B40" w:rsidRPr="00D16F2B">
        <w:t xml:space="preserve"> or</w:t>
      </w:r>
      <w:r w:rsidRPr="00D16F2B">
        <w:t xml:space="preserve"> </w:t>
      </w:r>
      <w:r w:rsidR="00AA0B40" w:rsidRPr="00D16F2B">
        <w:t>sequential regularities violations</w:t>
      </w:r>
      <w:r w:rsidRPr="00D16F2B">
        <w:t xml:space="preserve"> </w:t>
      </w:r>
      <w:r w:rsidR="00AA0B40" w:rsidRPr="00D16F2B">
        <w:fldChar w:fldCharType="begin"/>
      </w:r>
      <w:r w:rsidR="00787A26">
        <w:instrText xml:space="preserve"> ADDIN ZOTERO_ITEM CSL_CITATION {"citationID":"fiG6EGtG","properties":{"formattedCitation":"(Stefanics et al., 2011)","plainCitation":"(Stefanics et al., 2011)","noteIndex":0},"citationItems":[{"id":3037,"uris":["http://zotero.org/users/11420493/items/TU4FPNPF"],"itemData":{"id":3037,"type":"article-journal","abstract":"Sequential regularities are abstract rules based on repeating sequences of environmental events, which are useful to make predictions about future events.  Here, we tested whether the visual system is capable to detect sequential  regularity in unattended stimulus sequences. The visual mismatch negativity  (vMMN) component of the event-related potentials is sensitive to the violation of  complex regularities (e.g., object-related characteristics, temporal patterns).  We used the vMMN component as an index of violation of conditional (if, then)  regularities. In the first experiment, to investigate emergence of vMMN and other  change-related activity to the violation of conditional rules, red and green disk  patterns were delivered in pairs. The majority of pairs comprised of disk  patterns with identical colors, whereas in deviant pairs the colors were  different. The probabilities of the two colors were equal. The second member of  the deviant pairs elicited a vMMN with longer latency and more extended spatial  distribution to deviants with lower probability (10 vs. 30%). In the second  (control) experiment the emergence of vMMN to violation of a simple,  feature-related rule was studied using oddball sequences of stimulus pairs where  deviant colors were presented with 20% probabilities. Deviant colored patterns  elicited a vMMN, and this component was larger for the second member of the pair,  i.e., after a shorter inter-stimulus interval. This result corresponds to the  SOA/(v)MMN relationship, expected on the basis of a memory-mismatch process. Our  results show that the system underlying vMMN is sensitive to abstract,  conditional rules. Representation of such rules implicates expectation of a  subsequent event, therefore vMMN can be considered as a correlate of violated  predictions about the characteristics of environmental events.","container-title":"Frontiers in human neuroscience","DOI":"10.3389/fnhum.2011.00046","ISSN":"1662-5161","journalAbbreviation":"Front Hum Neurosci","language":"eng","note":"publisher-place: Switzerland\nPMID: 21629766 \nPMCID: PMC3099311","page":"46","title":"Visual mismatch negativity reveals automatic detection of sequential regularity violation.","volume":"5","author":[{"family":"Stefanics","given":"Gábor"},{"family":"Kimura","given":"Motohiro"},{"family":"Czigler","given":"István"}],"issued":{"date-parts":[["2011"]]}}}],"schema":"https://github.com/citation-style-language/schema/raw/master/csl-citation.json"} </w:instrText>
      </w:r>
      <w:r w:rsidR="00AA0B40" w:rsidRPr="00D16F2B">
        <w:fldChar w:fldCharType="separate"/>
      </w:r>
      <w:r w:rsidR="00AA0B40" w:rsidRPr="00D16F2B">
        <w:rPr>
          <w:noProof/>
        </w:rPr>
        <w:t>(Stefanics et al., 2011)</w:t>
      </w:r>
      <w:r w:rsidR="00AA0B40" w:rsidRPr="00D16F2B">
        <w:fldChar w:fldCharType="end"/>
      </w:r>
      <w:r w:rsidR="00AA0B40" w:rsidRPr="00D16F2B">
        <w:t>.</w:t>
      </w:r>
    </w:p>
    <w:p w14:paraId="71EBACE5" w14:textId="4C55B797" w:rsidR="00387901" w:rsidRPr="00D16F2B" w:rsidRDefault="00000000">
      <w:r w:rsidRPr="00D16F2B">
        <w:t xml:space="preserve">The </w:t>
      </w:r>
      <w:proofErr w:type="spellStart"/>
      <w:r w:rsidRPr="00D16F2B">
        <w:t>vMMN</w:t>
      </w:r>
      <w:proofErr w:type="spellEnd"/>
      <w:r w:rsidRPr="00D16F2B">
        <w:t xml:space="preserve"> is most studied using a passive oddball paradigm, in which participants attend to a central task while</w:t>
      </w:r>
      <w:r w:rsidR="00D16F2B">
        <w:t xml:space="preserve"> a</w:t>
      </w:r>
      <w:r w:rsidRPr="00D16F2B">
        <w:t xml:space="preserve"> sequence of common and uncommon stimuli is presented in the background</w:t>
      </w:r>
      <w:r w:rsidR="00352209" w:rsidRPr="00D16F2B">
        <w:t xml:space="preserve"> (Figure 2).</w:t>
      </w:r>
      <w:r w:rsidRPr="00D16F2B">
        <w:t xml:space="preserve"> Several theoretical accounts have been proposed to explain the mechanisms underlying the </w:t>
      </w:r>
      <w:proofErr w:type="spellStart"/>
      <w:r w:rsidRPr="00D16F2B">
        <w:t>vMMN</w:t>
      </w:r>
      <w:proofErr w:type="spellEnd"/>
      <w:r w:rsidRPr="00D16F2B">
        <w:t xml:space="preserve">. One dominant interpretation is the memory-comparison hypothesis, which posits that the </w:t>
      </w:r>
      <w:proofErr w:type="spellStart"/>
      <w:r w:rsidRPr="00D16F2B">
        <w:t>vMMN</w:t>
      </w:r>
      <w:proofErr w:type="spellEnd"/>
      <w:r w:rsidRPr="00D16F2B">
        <w:t xml:space="preserve"> reflects a mismatch between current visual input and a memory trace of preceding stimuli stored in a short-term sensory buffer </w:t>
      </w:r>
      <w:r w:rsidR="00AA0B40" w:rsidRPr="00D16F2B">
        <w:fldChar w:fldCharType="begin"/>
      </w:r>
      <w:r w:rsidR="00787A26">
        <w:instrText xml:space="preserve"> ADDIN ZOTERO_ITEM CSL_CITATION {"citationID":"9JPNHRL2","properties":{"formattedCitation":"(N\\uc0\\u228{}\\uc0\\u228{}t\\uc0\\u228{}nen et al., 2005)","plainCitation":"(Näätänen et al., 2005)","noteIndex":0},"citationItems":[{"id":3036,"uris":["http://zotero.org/users/11420493/items/D2NPIE9H"],"itemData":{"id":3036,"type":"article-journal","abstract":"The mismatch negativity (MMN) is an electromagnetic response to any discriminable change in regular auditory input. This response is usually interpreted as being  generated by an automatic cortical change-detection process in which a difference  is found between the current input and the representation of the regular aspects  of the preceding auditory input. Recently, this interpretation was questioned by  Jääskeläinen et al. (2004) who proposed that the MMN is a product of an N1 (N1a)  difference wave emerging in the subtraction procedure used to visualize and  quantify the MMN. We now evaluate this \"adaptation hypothesis\" of the MMN in the  light of the available data. It is shown that the MMN cannot be accounted for by  differential activation of the afferent N1 transient detectors by repetitive  (\"standard\") stimuli and deviant (\"novel\") stimuli and that the presence of a  memory representation of the standard is required for the elicitation of MMN.","container-title":"Psychophysiology","DOI":"10.1111/j.1469-8986.2005.00256.x","ISSN":"0048-5772","issue":"1","journalAbbreviation":"Psychophysiology","language":"eng","note":"publisher-place: United States\nPMID: 15720578","page":"25-32","title":"Memory-based or afferent processes in mismatch negativity (MMN): a review of the evidence.","volume":"42","author":[{"family":"Näätänen","given":"Risto"},{"family":"Jacobsen","given":"Thomas"},{"family":"Winkler","given":"István"}],"issued":{"date-parts":[["2005",1]]}}}],"schema":"https://github.com/citation-style-language/schema/raw/master/csl-citation.json"} </w:instrText>
      </w:r>
      <w:r w:rsidR="00AA0B40" w:rsidRPr="00D16F2B">
        <w:fldChar w:fldCharType="separate"/>
      </w:r>
      <w:r w:rsidR="00AA0B40" w:rsidRPr="00A2635D">
        <w:t>(Näätänen et al., 2005)</w:t>
      </w:r>
      <w:r w:rsidR="00AA0B40" w:rsidRPr="00D16F2B">
        <w:fldChar w:fldCharType="end"/>
      </w:r>
      <w:r w:rsidRPr="00D16F2B">
        <w:t xml:space="preserve">. An alternative perspective is based on predictive coding, suggesting that the brain continuously generates predictions about incoming sensory input and that the </w:t>
      </w:r>
      <w:proofErr w:type="spellStart"/>
      <w:r w:rsidRPr="00D16F2B">
        <w:t>vMMN</w:t>
      </w:r>
      <w:proofErr w:type="spellEnd"/>
      <w:r w:rsidRPr="00D16F2B">
        <w:t xml:space="preserve"> arises when actual stimuli deviate from these predictions </w:t>
      </w:r>
      <w:r w:rsidR="00940320" w:rsidRPr="00D16F2B">
        <w:fldChar w:fldCharType="begin"/>
      </w:r>
      <w:r w:rsidR="00787A26">
        <w:instrText xml:space="preserve"> ADDIN ZOTERO_ITEM CSL_CITATION {"citationID":"jajoRtPp","properties":{"formattedCitation":"(Stefanics et al., 2014)","plainCitation":"(Stefanics et al., 2014)","noteIndex":0},"citationItems":[{"id":3035,"uris":["http://zotero.org/users/11420493/items/AG7RA6K9"],"itemData":{"id":3035,"type":"article-journal","abstract":"An increasing number of studies investigate the visual mismatch negativity (vMMN) or use the vMMN as a tool to probe various aspects of human cognition. This paper reviews the theoretical underpinnings of vMMN in the light of methodological considerations and provides recommendations for measuring and interpreting the vMMN. The following key issues are discussed from the experimentalist's point of view in a predictive coding framework: (1) experimental protocols and procedures to control \"refractoriness\" effects; (2) methods to control attention; (3) vMMN and veridical perception.","container-title":"Frontiers in Human Neuroscience","DOI":"10.3389/fnhum.2014.00666","ISSN":"1662-5161","journalAbbreviation":"Front Hum Neurosci","language":"eng","note":"PMID: 25278859\nPMCID: PMC4165279","page":"666","source":"PubMed","title":"Visual mismatch negativity: a predictive coding view","title-short":"Visual mismatch negativity","volume":"8","author":[{"family":"Stefanics","given":"Gábor"},{"family":"Kremláček","given":"Jan"},{"family":"Czigler","given":"István"}],"issued":{"date-parts":[["2014"]]}}}],"schema":"https://github.com/citation-style-language/schema/raw/master/csl-citation.json"} </w:instrText>
      </w:r>
      <w:r w:rsidR="00940320" w:rsidRPr="00D16F2B">
        <w:fldChar w:fldCharType="separate"/>
      </w:r>
      <w:r w:rsidR="00940320" w:rsidRPr="00D16F2B">
        <w:rPr>
          <w:noProof/>
        </w:rPr>
        <w:t>(Stefanics et al., 2014)</w:t>
      </w:r>
      <w:r w:rsidR="00940320" w:rsidRPr="00D16F2B">
        <w:fldChar w:fldCharType="end"/>
      </w:r>
      <w:r w:rsidR="00940320" w:rsidRPr="00D16F2B">
        <w:t xml:space="preserve">. </w:t>
      </w:r>
      <w:r w:rsidRPr="00D16F2B">
        <w:t xml:space="preserve">This framework implies that the visual system encodes statistical regularities and computes prediction errors when those expectations are violated. These </w:t>
      </w:r>
      <w:r w:rsidRPr="00D16F2B">
        <w:lastRenderedPageBreak/>
        <w:t xml:space="preserve">accounts are not mutually exclusive, </w:t>
      </w:r>
      <w:r w:rsidR="001A4725" w:rsidRPr="00D16F2B">
        <w:rPr>
          <w:i/>
          <w:iCs/>
          <w:noProof/>
        </w:rPr>
        <w:drawing>
          <wp:anchor distT="0" distB="0" distL="114300" distR="114300" simplePos="0" relativeHeight="251661312" behindDoc="0" locked="0" layoutInCell="1" allowOverlap="1" wp14:anchorId="3C73BAC9" wp14:editId="1153A33D">
            <wp:simplePos x="0" y="0"/>
            <wp:positionH relativeFrom="margin">
              <wp:posOffset>20320</wp:posOffset>
            </wp:positionH>
            <wp:positionV relativeFrom="paragraph">
              <wp:posOffset>1225550</wp:posOffset>
            </wp:positionV>
            <wp:extent cx="4704080" cy="3178175"/>
            <wp:effectExtent l="0" t="0" r="0" b="0"/>
            <wp:wrapTopAndBottom/>
            <wp:docPr id="401721840" name="Picture 21" descr="A group of squares with a blue plus sig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721840" name="Picture 21" descr="A group of squares with a blue plus sign&#10;&#10;AI-generated content may be incorrect."/>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704080" cy="3178175"/>
                    </a:xfrm>
                    <a:prstGeom prst="rect">
                      <a:avLst/>
                    </a:prstGeom>
                  </pic:spPr>
                </pic:pic>
              </a:graphicData>
            </a:graphic>
            <wp14:sizeRelH relativeFrom="page">
              <wp14:pctWidth>0</wp14:pctWidth>
            </wp14:sizeRelH>
            <wp14:sizeRelV relativeFrom="page">
              <wp14:pctHeight>0</wp14:pctHeight>
            </wp14:sizeRelV>
          </wp:anchor>
        </w:drawing>
      </w:r>
      <w:r w:rsidRPr="00D16F2B">
        <w:t xml:space="preserve">and both highlight the automatic nature of the </w:t>
      </w:r>
      <w:proofErr w:type="spellStart"/>
      <w:r w:rsidRPr="00D16F2B">
        <w:t>vMMN</w:t>
      </w:r>
      <w:proofErr w:type="spellEnd"/>
      <w:r w:rsidRPr="00D16F2B">
        <w:t xml:space="preserve"> as a marker of rapid visual </w:t>
      </w:r>
      <w:r w:rsidR="0027079F">
        <w:rPr>
          <w:noProof/>
        </w:rPr>
        <mc:AlternateContent>
          <mc:Choice Requires="wps">
            <w:drawing>
              <wp:anchor distT="0" distB="0" distL="114300" distR="114300" simplePos="0" relativeHeight="251663360" behindDoc="0" locked="0" layoutInCell="1" allowOverlap="1" wp14:anchorId="3C2BF9A7" wp14:editId="7F2A7B7E">
                <wp:simplePos x="0" y="0"/>
                <wp:positionH relativeFrom="column">
                  <wp:posOffset>-1905</wp:posOffset>
                </wp:positionH>
                <wp:positionV relativeFrom="paragraph">
                  <wp:posOffset>4399915</wp:posOffset>
                </wp:positionV>
                <wp:extent cx="4727575" cy="320040"/>
                <wp:effectExtent l="0" t="0" r="0" b="0"/>
                <wp:wrapTopAndBottom/>
                <wp:docPr id="941027744"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a:xfrm>
                          <a:off x="0" y="0"/>
                          <a:ext cx="4727575" cy="320040"/>
                        </a:xfrm>
                        <a:prstGeom prst="rect">
                          <a:avLst/>
                        </a:prstGeom>
                        <a:solidFill>
                          <a:prstClr val="white"/>
                        </a:solidFill>
                        <a:ln>
                          <a:noFill/>
                        </a:ln>
                      </wps:spPr>
                      <wps:txbx>
                        <w:txbxContent>
                          <w:p w14:paraId="48EEEDEC" w14:textId="03354EA0" w:rsidR="000D3134" w:rsidRDefault="007E56D3" w:rsidP="006A5B48">
                            <w:pPr>
                              <w:pStyle w:val="Caption"/>
                              <w:rPr>
                                <w:i w:val="0"/>
                                <w:iCs w:val="0"/>
                                <w:sz w:val="20"/>
                                <w:szCs w:val="20"/>
                              </w:rPr>
                            </w:pPr>
                            <w:bookmarkStart w:id="29" w:name="_Toc206165349"/>
                            <w:r w:rsidRPr="006A5B48">
                              <w:rPr>
                                <w:b/>
                                <w:bCs/>
                                <w:i w:val="0"/>
                                <w:iCs w:val="0"/>
                                <w:sz w:val="20"/>
                                <w:szCs w:val="20"/>
                              </w:rPr>
                              <w:t xml:space="preserve">Figure </w:t>
                            </w:r>
                            <w:r w:rsidRPr="006A5B48">
                              <w:rPr>
                                <w:b/>
                                <w:bCs/>
                                <w:i w:val="0"/>
                                <w:iCs w:val="0"/>
                                <w:sz w:val="20"/>
                                <w:szCs w:val="20"/>
                              </w:rPr>
                              <w:fldChar w:fldCharType="begin"/>
                            </w:r>
                            <w:r w:rsidRPr="006A5B48">
                              <w:rPr>
                                <w:b/>
                                <w:bCs/>
                                <w:i w:val="0"/>
                                <w:iCs w:val="0"/>
                                <w:sz w:val="20"/>
                                <w:szCs w:val="20"/>
                              </w:rPr>
                              <w:instrText xml:space="preserve"> SEQ Figure \* ARABIC </w:instrText>
                            </w:r>
                            <w:r w:rsidRPr="006A5B48">
                              <w:rPr>
                                <w:b/>
                                <w:bCs/>
                                <w:i w:val="0"/>
                                <w:iCs w:val="0"/>
                                <w:sz w:val="20"/>
                                <w:szCs w:val="20"/>
                              </w:rPr>
                              <w:fldChar w:fldCharType="separate"/>
                            </w:r>
                            <w:r w:rsidR="00146E7C">
                              <w:rPr>
                                <w:b/>
                                <w:bCs/>
                                <w:i w:val="0"/>
                                <w:iCs w:val="0"/>
                                <w:noProof/>
                                <w:sz w:val="20"/>
                                <w:szCs w:val="20"/>
                              </w:rPr>
                              <w:t>2</w:t>
                            </w:r>
                            <w:r w:rsidRPr="006A5B48">
                              <w:rPr>
                                <w:b/>
                                <w:bCs/>
                                <w:i w:val="0"/>
                                <w:iCs w:val="0"/>
                                <w:sz w:val="20"/>
                                <w:szCs w:val="20"/>
                              </w:rPr>
                              <w:fldChar w:fldCharType="end"/>
                            </w:r>
                            <w:r w:rsidRPr="006A5B48">
                              <w:rPr>
                                <w:i w:val="0"/>
                                <w:iCs w:val="0"/>
                                <w:sz w:val="20"/>
                                <w:szCs w:val="20"/>
                              </w:rPr>
                              <w:t xml:space="preserve">: </w:t>
                            </w:r>
                            <w:r w:rsidR="006A5B48" w:rsidRPr="006A5B48">
                              <w:rPr>
                                <w:i w:val="0"/>
                                <w:iCs w:val="0"/>
                                <w:sz w:val="20"/>
                                <w:szCs w:val="20"/>
                              </w:rPr>
                              <w:t xml:space="preserve">Typical </w:t>
                            </w:r>
                            <w:proofErr w:type="spellStart"/>
                            <w:r w:rsidR="006A5B48" w:rsidRPr="006A5B48">
                              <w:rPr>
                                <w:i w:val="0"/>
                                <w:iCs w:val="0"/>
                                <w:sz w:val="20"/>
                                <w:szCs w:val="20"/>
                              </w:rPr>
                              <w:t>vMMN</w:t>
                            </w:r>
                            <w:proofErr w:type="spellEnd"/>
                            <w:r w:rsidR="006A5B48" w:rsidRPr="006A5B48">
                              <w:rPr>
                                <w:i w:val="0"/>
                                <w:iCs w:val="0"/>
                                <w:sz w:val="20"/>
                                <w:szCs w:val="20"/>
                              </w:rPr>
                              <w:t xml:space="preserve"> elicitation paradigm.</w:t>
                            </w:r>
                            <w:bookmarkEnd w:id="29"/>
                            <w:r w:rsidR="006A5B48" w:rsidRPr="006A5B48">
                              <w:rPr>
                                <w:i w:val="0"/>
                                <w:iCs w:val="0"/>
                                <w:sz w:val="20"/>
                                <w:szCs w:val="20"/>
                              </w:rPr>
                              <w:t xml:space="preserve"> </w:t>
                            </w:r>
                          </w:p>
                          <w:p w14:paraId="0A3DCD28" w14:textId="2C17D5A4" w:rsidR="007E56D3" w:rsidRPr="006A5B48" w:rsidRDefault="007E56D3" w:rsidP="007E56D3">
                            <w:pPr>
                              <w:pStyle w:val="Caption"/>
                              <w:rPr>
                                <w:rFonts w:cs="Times New Roman"/>
                                <w:i w:val="0"/>
                                <w:iCs w:val="0"/>
                                <w:noProof/>
                                <w:sz w:val="16"/>
                                <w:szCs w:val="21"/>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2BF9A7" id="Text Box 16" o:spid="_x0000_s1032" type="#_x0000_t202" style="position:absolute;left:0;text-align:left;margin-left:-.15pt;margin-top:346.45pt;width:372.25pt;height:25.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" stroked="f">
                <v:textbox inset="0,0,0,0">
                  <w:txbxContent>
                    <w:p w14:paraId="48EEEDEC" w14:textId="03354EA0" w:rsidR="000D3134" w:rsidRDefault="007E56D3" w:rsidP="006A5B48">
                      <w:pPr>
                        <w:pStyle w:val="Caption"/>
                        <w:rPr>
                          <w:i w:val="0"/>
                          <w:iCs w:val="0"/>
                          <w:sz w:val="20"/>
                          <w:szCs w:val="20"/>
                        </w:rPr>
                      </w:pPr>
                      <w:bookmarkStart w:id="30" w:name="_Toc206165349"/>
                      <w:r w:rsidRPr="006A5B48">
                        <w:rPr>
                          <w:b/>
                          <w:bCs/>
                          <w:i w:val="0"/>
                          <w:iCs w:val="0"/>
                          <w:sz w:val="20"/>
                          <w:szCs w:val="20"/>
                        </w:rPr>
                        <w:t xml:space="preserve">Figure </w:t>
                      </w:r>
                      <w:r w:rsidRPr="006A5B48">
                        <w:rPr>
                          <w:b/>
                          <w:bCs/>
                          <w:i w:val="0"/>
                          <w:iCs w:val="0"/>
                          <w:sz w:val="20"/>
                          <w:szCs w:val="20"/>
                        </w:rPr>
                        <w:fldChar w:fldCharType="begin"/>
                      </w:r>
                      <w:r w:rsidRPr="006A5B48">
                        <w:rPr>
                          <w:b/>
                          <w:bCs/>
                          <w:i w:val="0"/>
                          <w:iCs w:val="0"/>
                          <w:sz w:val="20"/>
                          <w:szCs w:val="20"/>
                        </w:rPr>
                        <w:instrText xml:space="preserve"> SEQ Figure \* ARABIC </w:instrText>
                      </w:r>
                      <w:r w:rsidRPr="006A5B48">
                        <w:rPr>
                          <w:b/>
                          <w:bCs/>
                          <w:i w:val="0"/>
                          <w:iCs w:val="0"/>
                          <w:sz w:val="20"/>
                          <w:szCs w:val="20"/>
                        </w:rPr>
                        <w:fldChar w:fldCharType="separate"/>
                      </w:r>
                      <w:r w:rsidR="00146E7C">
                        <w:rPr>
                          <w:b/>
                          <w:bCs/>
                          <w:i w:val="0"/>
                          <w:iCs w:val="0"/>
                          <w:noProof/>
                          <w:sz w:val="20"/>
                          <w:szCs w:val="20"/>
                        </w:rPr>
                        <w:t>2</w:t>
                      </w:r>
                      <w:r w:rsidRPr="006A5B48">
                        <w:rPr>
                          <w:b/>
                          <w:bCs/>
                          <w:i w:val="0"/>
                          <w:iCs w:val="0"/>
                          <w:sz w:val="20"/>
                          <w:szCs w:val="20"/>
                        </w:rPr>
                        <w:fldChar w:fldCharType="end"/>
                      </w:r>
                      <w:r w:rsidRPr="006A5B48">
                        <w:rPr>
                          <w:i w:val="0"/>
                          <w:iCs w:val="0"/>
                          <w:sz w:val="20"/>
                          <w:szCs w:val="20"/>
                        </w:rPr>
                        <w:t xml:space="preserve">: </w:t>
                      </w:r>
                      <w:r w:rsidR="006A5B48" w:rsidRPr="006A5B48">
                        <w:rPr>
                          <w:i w:val="0"/>
                          <w:iCs w:val="0"/>
                          <w:sz w:val="20"/>
                          <w:szCs w:val="20"/>
                        </w:rPr>
                        <w:t xml:space="preserve">Typical </w:t>
                      </w:r>
                      <w:proofErr w:type="spellStart"/>
                      <w:r w:rsidR="006A5B48" w:rsidRPr="006A5B48">
                        <w:rPr>
                          <w:i w:val="0"/>
                          <w:iCs w:val="0"/>
                          <w:sz w:val="20"/>
                          <w:szCs w:val="20"/>
                        </w:rPr>
                        <w:t>vMMN</w:t>
                      </w:r>
                      <w:proofErr w:type="spellEnd"/>
                      <w:r w:rsidR="006A5B48" w:rsidRPr="006A5B48">
                        <w:rPr>
                          <w:i w:val="0"/>
                          <w:iCs w:val="0"/>
                          <w:sz w:val="20"/>
                          <w:szCs w:val="20"/>
                        </w:rPr>
                        <w:t xml:space="preserve"> elicitation paradigm.</w:t>
                      </w:r>
                      <w:bookmarkEnd w:id="30"/>
                      <w:r w:rsidR="006A5B48" w:rsidRPr="006A5B48">
                        <w:rPr>
                          <w:i w:val="0"/>
                          <w:iCs w:val="0"/>
                          <w:sz w:val="20"/>
                          <w:szCs w:val="20"/>
                        </w:rPr>
                        <w:t xml:space="preserve"> </w:t>
                      </w:r>
                    </w:p>
                    <w:p w14:paraId="0A3DCD28" w14:textId="2C17D5A4" w:rsidR="007E56D3" w:rsidRPr="006A5B48" w:rsidRDefault="007E56D3" w:rsidP="007E56D3">
                      <w:pPr>
                        <w:pStyle w:val="Caption"/>
                        <w:rPr>
                          <w:rFonts w:cs="Times New Roman"/>
                          <w:i w:val="0"/>
                          <w:iCs w:val="0"/>
                          <w:noProof/>
                          <w:sz w:val="16"/>
                          <w:szCs w:val="21"/>
                        </w:rPr>
                      </w:pPr>
                    </w:p>
                  </w:txbxContent>
                </v:textbox>
                <w10:wrap type="topAndBottom"/>
              </v:shape>
            </w:pict>
          </mc:Fallback>
        </mc:AlternateContent>
      </w:r>
      <w:r w:rsidRPr="00D16F2B">
        <w:t>inference processes.</w:t>
      </w:r>
    </w:p>
    <w:p w14:paraId="0D825408" w14:textId="300717B0" w:rsidR="000D3134" w:rsidRPr="00D16F2B" w:rsidRDefault="000D3134" w:rsidP="000D3134">
      <w:pPr>
        <w:rPr>
          <w:i/>
          <w:iCs/>
        </w:rPr>
      </w:pPr>
      <w:r w:rsidRPr="00D16F2B">
        <w:rPr>
          <w:i/>
          <w:iCs/>
          <w:sz w:val="18"/>
          <w:szCs w:val="18"/>
        </w:rPr>
        <w:t xml:space="preserve">A background </w:t>
      </w:r>
      <w:proofErr w:type="spellStart"/>
      <w:r w:rsidRPr="00D16F2B">
        <w:rPr>
          <w:i/>
          <w:iCs/>
          <w:sz w:val="18"/>
          <w:szCs w:val="18"/>
        </w:rPr>
        <w:t>colour</w:t>
      </w:r>
      <w:proofErr w:type="spellEnd"/>
      <w:r w:rsidRPr="00D16F2B">
        <w:rPr>
          <w:i/>
          <w:iCs/>
          <w:sz w:val="18"/>
          <w:szCs w:val="18"/>
        </w:rPr>
        <w:t xml:space="preserve"> change (from light gray to light blue) indicates a deviant stimulus, triggering </w:t>
      </w:r>
      <w:proofErr w:type="spellStart"/>
      <w:r w:rsidRPr="00D16F2B">
        <w:rPr>
          <w:i/>
          <w:iCs/>
          <w:sz w:val="18"/>
          <w:szCs w:val="18"/>
        </w:rPr>
        <w:t>vMMN</w:t>
      </w:r>
      <w:proofErr w:type="spellEnd"/>
      <w:r w:rsidRPr="00D16F2B">
        <w:rPr>
          <w:i/>
          <w:iCs/>
          <w:sz w:val="18"/>
          <w:szCs w:val="18"/>
        </w:rPr>
        <w:t xml:space="preserve">. </w:t>
      </w:r>
      <w:r w:rsidR="00056EFD">
        <w:rPr>
          <w:i/>
          <w:iCs/>
          <w:sz w:val="18"/>
          <w:szCs w:val="18"/>
        </w:rPr>
        <w:t>Participants are instructed to pay attention to a central task – change of the central cross orientation in this case.</w:t>
      </w:r>
      <w:r w:rsidR="00056EFD" w:rsidRPr="00D16F2B">
        <w:rPr>
          <w:i/>
          <w:iCs/>
        </w:rPr>
        <w:t xml:space="preserve"> </w:t>
      </w:r>
    </w:p>
    <w:p w14:paraId="130A4EEB" w14:textId="77777777" w:rsidR="000D3134" w:rsidRPr="00D16F2B" w:rsidRDefault="000D3134"/>
    <w:p w14:paraId="113CDCDF" w14:textId="3A729839" w:rsidR="00E60D4B" w:rsidRPr="00E60D4B" w:rsidRDefault="00000000" w:rsidP="00E60D4B">
      <w:r w:rsidRPr="00D16F2B">
        <w:t xml:space="preserve">Typically observed in the 120–250 </w:t>
      </w:r>
      <w:proofErr w:type="spellStart"/>
      <w:r w:rsidRPr="00D16F2B">
        <w:t>ms</w:t>
      </w:r>
      <w:proofErr w:type="spellEnd"/>
      <w:r w:rsidRPr="00D16F2B">
        <w:t xml:space="preserve"> post-stimulus window, the </w:t>
      </w:r>
      <w:proofErr w:type="spellStart"/>
      <w:r w:rsidRPr="00D16F2B">
        <w:t>vMMN</w:t>
      </w:r>
      <w:proofErr w:type="spellEnd"/>
      <w:r w:rsidRPr="00D16F2B">
        <w:t xml:space="preserve"> manifests as a greater negativity in response to deviant stimuli, with a posterior scalp distribution over occipital and parietal regions.</w:t>
      </w:r>
      <w:r w:rsidR="00481523">
        <w:fldChar w:fldCharType="begin"/>
      </w:r>
      <w:r w:rsidR="00787A26">
        <w:instrText xml:space="preserve"> ADDIN ZOTERO_ITEM CSL_CITATION {"citationID":"jAWSfhBn","properties":{"formattedCitation":"(Czigler, 2008)","plainCitation":"(Czigler, 2008)","noteIndex":0},"citationItems":[{"id":175,"uris":["http://zotero.org/users/11420493/items/GUMKFE9U"],"itemData":{"id":175,"type":"article-journal","abstract":"The visual homolog of the (auditory) mismatch negativity, the vMMN, has already been reviewed (Pazo-Alvarez, Cadaveira, &amp; Amenedo, 2003), but a considerable body of more recent research exists. The...","archive_location":"world","container-title":"Journal of Psychophysiology","ISSN":"0269-8803","language":"en","note":"publisher: Hogrefe &amp; Huber Publishers","source":"econtent.hogrefe.com","title":"Visual Mismatch Negativity","URL":"https://econtent.hogrefe.com/doi/10.1027/0269-8803.21.34.224","author":[{"family":"Czigler","given":"István"}],"accessed":{"date-parts":[["2024",11,25]]},"issued":{"date-parts":[["2008",5,5]]}}}],"schema":"https://github.com/citation-style-language/schema/raw/master/csl-citation.json"} </w:instrText>
      </w:r>
      <w:r w:rsidR="00481523">
        <w:fldChar w:fldCharType="separate"/>
      </w:r>
      <w:r w:rsidR="00481523">
        <w:rPr>
          <w:noProof/>
        </w:rPr>
        <w:t>(Czigler, 2008)</w:t>
      </w:r>
      <w:r w:rsidR="00481523">
        <w:fldChar w:fldCharType="end"/>
      </w:r>
      <w:r w:rsidRPr="00D16F2B">
        <w:t xml:space="preserve"> While the </w:t>
      </w:r>
      <w:proofErr w:type="spellStart"/>
      <w:r w:rsidRPr="00D16F2B">
        <w:t>vMMN</w:t>
      </w:r>
      <w:proofErr w:type="spellEnd"/>
      <w:r w:rsidRPr="00D16F2B">
        <w:t xml:space="preserve"> is classically interpreted as being attention-independent, a growing number of studies indicate that attentional state and task load may modulate its amplitude</w:t>
      </w:r>
      <w:r w:rsidR="00940320" w:rsidRPr="00D16F2B">
        <w:t xml:space="preserve"> </w:t>
      </w:r>
      <w:r w:rsidR="00940320" w:rsidRPr="00D16F2B">
        <w:fldChar w:fldCharType="begin"/>
      </w:r>
      <w:r w:rsidR="00787A26">
        <w:instrText xml:space="preserve"> ADDIN ZOTERO_ITEM CSL_CITATION {"citationID":"OoFmmjgF","properties":{"formattedCitation":"(Berti &amp; Schr\\uc0\\u246{}ger, 2006; Kimura &amp; Takeda, 2013)","plainCitation":"(Berti &amp; Schröger, 2006; Kimura &amp; Takeda, 2013)","noteIndex":0},"citationItems":[{"id":3034,"uris":["http://zotero.org/users/11420493/items/AJLGVP96"],"itemData":{"id":3034,"type":"article-journal","abstract":"Recent studies reported that the detection of changes in visual stimulation results in distraction of cognitive processing. From event-related brain potentials it was argued that distraction is triggered by the automatic detection of deviants. We tested whether distraction effects are confined to the detection of a deviation or can be triggered by changes per se, namely by rare stimuli that were not deviant with respect to the stimulation. The results obtained comparable early event-related brain potential effects for rare and deviant stimuli, suggesting an automatic detection of these changes. In contrast, behavioral distraction and attention-related event-related brain potential components were confined to deviant stimuli. This finding suggests that deviancy from a given standard adds a genuine contribution to distraction. (PsycINFO Database Record (c) 2016 APA, all rights reserved)","container-title":"NeuroReport: For Rapid Communication of Neuroscience Research","DOI":"10.1097/01.wnr.0000195669.07467.e1","ISSN":"1473-558X","issue":"2","note":"publisher-place: US\npublisher: Lippincott Williams &amp; Wilkins","page":"151-155","source":"APA PsycNet","title":"Visual distraction: A behavioral and event-related brain potential study in humans","title-short":"Visual distraction","volume":"17","author":[{"family":"Berti","given":"Stefan"},{"family":"Schröger","given":"Erich"}],"issued":{"date-parts":[["2006"]]}}},{"id":3031,"uris":["http://zotero.org/users/11420493/items/3EU86RJT"],"itemData":{"id":3031,"type":"article-journal","abstract":"Visual mismatch negativity (MMN) is an event-related brain potential (ERP) component that is elicited by prediction-incongruent events in successive visual  stimulation. Previous oddball studies have shown that visual MMN in response to  task-irrelevant deviant stimuli is insensitive to the manipulation of task  difficulty, which supports the notion that visual MMN reflects  attention-independent predictive processes. In these studies, however, visual MMN  was evaluated in deviant-minus-standard difference waves, which may lead to an  underestimation of the effects of task difficulty due to the possible  superposition of N1-difference reflecting refractory effects. In the present  study, we investigated the effects of task difficulty on visual MMN, less  contaminated by N1-difference. While the participant performed a size-change  detection task regarding a continuously-presented central fixation circle, we  presented oddball sequences consisting of deviant and standard bar stimuli with  different orientations (9.1 and 90.9%) and equiprobable sequences consisting of  11 types of control bar stimuli with different orientations (9.1% each) at the  surrounding visual fields. Task difficulty was manipulated by varying the  magnitude of the size-change. We found that the peak latencies of visual MMN  evaluated in the deviant-minus-control difference waves were delayed as a  function of task difficulty. Therefore, in contrast to the previous  understanding, the present findings support the notion that visual MMN is  associated with attention-demanding predictive processes.","container-title":"Frontiers in human neuroscience","DOI":"10.3389/fnhum.2013.00267","ISSN":"1662-5161","journalAbbreviation":"Front Hum Neurosci","language":"eng","note":"publisher-place: Switzerland\nPMID: 23781189 \nPMCID: PMC3679470","page":"267","title":"Task difficulty affects the predictive process indexed by visual mismatch negativity.","volume":"7","author":[{"family":"Kimura","given":"Motohiro"},{"family":"Takeda","given":"Yuji"}],"issued":{"date-parts":[["2013"]]}}}],"schema":"https://github.com/citation-style-language/schema/raw/master/csl-citation.json"} </w:instrText>
      </w:r>
      <w:r w:rsidR="00940320" w:rsidRPr="00D16F2B">
        <w:fldChar w:fldCharType="separate"/>
      </w:r>
      <w:r w:rsidR="00940320" w:rsidRPr="00A2635D">
        <w:t>(Berti &amp; Schröger, 2006; Kimura &amp; Takeda, 2013)</w:t>
      </w:r>
      <w:r w:rsidR="00940320" w:rsidRPr="00D16F2B">
        <w:fldChar w:fldCharType="end"/>
      </w:r>
      <w:r w:rsidR="00940320" w:rsidRPr="00D16F2B">
        <w:t xml:space="preserve">. </w:t>
      </w:r>
      <w:r w:rsidRPr="00D16F2B">
        <w:t xml:space="preserve">High central load can diminish the robustness of the </w:t>
      </w:r>
      <w:proofErr w:type="spellStart"/>
      <w:r w:rsidRPr="00D16F2B">
        <w:t>vMMN</w:t>
      </w:r>
      <w:proofErr w:type="spellEnd"/>
      <w:r w:rsidRPr="00D16F2B">
        <w:t>, possibly by drawing cognitive resources away from early visual processing. However, the component is remarkably robust to changes in task demands and the variety of approaches in the literature</w:t>
      </w:r>
      <w:r w:rsidR="008A3B05">
        <w:t>,</w:t>
      </w:r>
      <w:r w:rsidRPr="00D16F2B">
        <w:t xml:space="preserve"> including attentional blink</w:t>
      </w:r>
      <w:r w:rsidR="006D606B" w:rsidRPr="00D16F2B">
        <w:t xml:space="preserve"> </w:t>
      </w:r>
      <w:r w:rsidR="00940320" w:rsidRPr="00D16F2B">
        <w:fldChar w:fldCharType="begin"/>
      </w:r>
      <w:r w:rsidR="00787A26">
        <w:instrText xml:space="preserve"> ADDIN ZOTERO_ITEM CSL_CITATION {"citationID":"HS4p1I25","properties":{"formattedCitation":"(Berti, 2011)","plainCitation":"(Berti, 2011)","noteIndex":0},"citationItems":[{"id":3030,"uris":["http://zotero.org/users/11420493/items/D3BPYRHD"],"itemData":{"id":3030,"type":"article-journal","abstract":"Rare deviations in serial visual stimulation are accompanied by an occipital N2 in the event-related potential [the visual mismatch negativity (vMMN)]. Recent  research suggests that the vMMN reflects automatic processing of information on  the sensory level as a basis for change detection. To directly test the  hypothesis that the vMMN is independent from attention, a  rapid-serial-visual-presentation paradigm was applied: Either 300 ms or 700 ms  after the presentation of a target (T1) a rare position change was embedded in  the stimulation which elicited a vMMN. In another condition participants had to  detect a second target (T2) after T1: Importantly, within 300 ms after T1, T2  detection was nearly chance level ('attentional blink'). This result demonstrates  that the vMMN is elicited without attentional allocation.","container-title":"Neuroreport","DOI":"10.1097/WNR.0b013e32834a8990","ISSN":"1473-558X 0959-4965","issue":"13","journalAbbreviation":"Neuroreport","language":"eng","license":"2011 Wolters Kluwer Health | Lippincott Williams &amp; Wilkins.","note":"publisher-place: England\nPMID: 21841457","page":"664-667","title":"The attentional blink demonstrates automatic deviance processing in vision.","volume":"22","author":[{"family":"Berti","given":"Stefan"}],"issued":{"date-parts":[["2011",9,14]]}}}],"schema":"https://github.com/citation-style-language/schema/raw/master/csl-citation.json"} </w:instrText>
      </w:r>
      <w:r w:rsidR="00940320" w:rsidRPr="00D16F2B">
        <w:fldChar w:fldCharType="separate"/>
      </w:r>
      <w:r w:rsidR="006D606B" w:rsidRPr="00D16F2B">
        <w:rPr>
          <w:noProof/>
        </w:rPr>
        <w:t>(Berti, 2011)</w:t>
      </w:r>
      <w:r w:rsidR="00940320" w:rsidRPr="00D16F2B">
        <w:fldChar w:fldCharType="end"/>
      </w:r>
      <w:r w:rsidR="006D606B" w:rsidRPr="00D16F2B">
        <w:t xml:space="preserve"> </w:t>
      </w:r>
      <w:r w:rsidRPr="00D16F2B">
        <w:t xml:space="preserve">and peripheral distractor paradigms </w:t>
      </w:r>
      <w:r w:rsidR="006D606B" w:rsidRPr="00D16F2B">
        <w:fldChar w:fldCharType="begin"/>
      </w:r>
      <w:r w:rsidR="00787A26">
        <w:instrText xml:space="preserve"> ADDIN ZOTERO_ITEM CSL_CITATION {"citationID":"UfJLIZVR","properties":{"formattedCitation":"(Kimura et al., 2009)","plainCitation":"(Kimura et al., 2009)","noteIndex":0},"citationItems":[{"id":3028,"uris":["http://zotero.org/users/11420493/items/78A455WT"],"itemData":{"id":3028,"type":"article-journal","abstract":"Abstract In visual oddball studies, deviant compared to standard stimuli elicited a posterior negative ERP at around 100?250 ms. To determine the underlying processes of the negativity, we used the equiprobable sequence in which bar stimuli of five types of orientation were presented with equal probabilities (control 20% each) as well as the oddball sequence in which two stimuli with the closest orientation were presented with different probabilities (deviant 20% and standard 80%). Deviant compared to standard stimuli elicited two negativities at around 100?150 ms with no hemispheric dominance and 200?250 ms with right hemispheric dominance, while deviant compared to control stimuli elicited only a negativity at around 200?250 ms with right hemispheric dominance. These results suggest that the early negativity reflects refractory effect, while the late negativity reflects memory-comparison-based change detection effect (visual mismatch negativity).","container-title":"Psychophysiology","DOI":"10.1111/j.1469-8986.2008.00767.x","ISSN":"0048-5772","issue":"2","journalAbbreviation":"Psychophysiology","note":"publisher: John Wiley &amp; Sons, Ltd","page":"402-409","title":"Visual mismatch negativity: New evidence from the equiprobable paradigm","volume":"46","author":[{"family":"Kimura","given":"Motohiro"},{"family":"Katayama","given":"Jun'ichi"},{"family":"Ohira","given":"Hideki"},{"family":"Schröger","given":"Erich"}],"issued":{"date-parts":[["2009",3,1]]}}}],"schema":"https://github.com/citation-style-language/schema/raw/master/csl-citation.json"} </w:instrText>
      </w:r>
      <w:r w:rsidR="006D606B" w:rsidRPr="00D16F2B">
        <w:fldChar w:fldCharType="separate"/>
      </w:r>
      <w:r w:rsidR="006D606B" w:rsidRPr="00D16F2B">
        <w:rPr>
          <w:noProof/>
        </w:rPr>
        <w:t>(Kimura et al., 2009)</w:t>
      </w:r>
      <w:r w:rsidR="006D606B" w:rsidRPr="00D16F2B">
        <w:fldChar w:fldCharType="end"/>
      </w:r>
      <w:r w:rsidRPr="00D16F2B">
        <w:t xml:space="preserve">. </w:t>
      </w:r>
      <w:r w:rsidRPr="00A2635D">
        <w:t>Using magnetoencephalography and source localization,</w:t>
      </w:r>
      <w:r w:rsidR="00D8036A" w:rsidRPr="00A2635D">
        <w:t xml:space="preserve"> </w:t>
      </w:r>
      <w:proofErr w:type="spellStart"/>
      <w:r w:rsidR="00D8036A" w:rsidRPr="00A2635D">
        <w:t>Susac</w:t>
      </w:r>
      <w:proofErr w:type="spellEnd"/>
      <w:r w:rsidR="00D8036A" w:rsidRPr="00A2635D">
        <w:t xml:space="preserve"> et.al</w:t>
      </w:r>
      <w:r w:rsidRPr="00A2635D">
        <w:t xml:space="preserve"> </w:t>
      </w:r>
      <w:r w:rsidR="006D606B" w:rsidRPr="00A2635D">
        <w:fldChar w:fldCharType="begin"/>
      </w:r>
      <w:r w:rsidR="00787A26">
        <w:instrText xml:space="preserve"> ADDIN ZOTERO_ITEM CSL_CITATION {"citationID":"XZPWJ3iC","properties":{"formattedCitation":"(2014)","plainCitation":"(2014)","noteIndex":0},"citationItems":[{"id":3027,"uris":["http://zotero.org/users/11420493/items/82UMH9HW"],"itemData":{"id":3027,"type":"article-journal","abstract":"Previous studies have reported a visual analogue of the auditory mismatch negativity (MMN) response that is based on sensory memory. The neural generators  and attention dependence of the visual MMN (vMMN) still remain unclear. We used  magnetoencephalography (MEG) and spatio-temporal source localization to determine  the generators of the sensory-memory-based vMMN response to non-attended  deviants. Ten participants were asked to discriminate between odd and even digits  presented at the center of the visual field while grating patterns with different  spatial frequencies were presented outside the focus of attention. vMMN was  calculated as the difference between MEG responses to infrequent gratings in  oddball blocks and the same gratings in equiprobable blocks. The peak latency of  the vMMN response was between 100 and 160 ms. The neuromagnetic sources of the  vMMN localized in the occipital cortex differed from the sources evoked by the  equiprobable gratings and were stimulus-dependent. Our results suggest the  existence of separate neural systems for pre-attentive memory-based detection of  visual change and provide new evidence that the vMMN is feature-specific.","container-title":"Brain topography","DOI":"10.1007/s10548-013-0340-8","ISSN":"1573-6792 0896-0267","issue":"5","journalAbbreviation":"Brain Topogr","language":"eng","note":"publisher-place: United States\nPMID: 24327314","page":"648-651","title":"Magnetic source localization of early visual mismatch response.","volume":"27","author":[{"family":"Susac","given":"Ana"},{"family":"Heslenfeld","given":"Dirk J."},{"family":"Huonker","given":"Ralph"},{"family":"Supek","given":"Selma"}],"issued":{"date-parts":[["2014",9]]}},"suppress-author":true}],"schema":"https://github.com/citation-style-language/schema/raw/master/csl-citation.json"} </w:instrText>
      </w:r>
      <w:r w:rsidR="006D606B" w:rsidRPr="00A2635D">
        <w:fldChar w:fldCharType="separate"/>
      </w:r>
      <w:r w:rsidR="00D8036A" w:rsidRPr="00A2635D">
        <w:rPr>
          <w:noProof/>
        </w:rPr>
        <w:t>(2014)</w:t>
      </w:r>
      <w:r w:rsidR="006D606B" w:rsidRPr="00A2635D">
        <w:fldChar w:fldCharType="end"/>
      </w:r>
      <w:r w:rsidRPr="00A2635D">
        <w:t xml:space="preserve"> localized the neural generators of visual mismatch negativity (</w:t>
      </w:r>
      <w:proofErr w:type="spellStart"/>
      <w:r w:rsidRPr="00A2635D">
        <w:t>vMMN</w:t>
      </w:r>
      <w:proofErr w:type="spellEnd"/>
      <w:r w:rsidRPr="00A2635D">
        <w:t xml:space="preserve">) to the occipital cortex, with peak activity between 100-160 </w:t>
      </w:r>
      <w:proofErr w:type="spellStart"/>
      <w:r w:rsidRPr="00A2635D">
        <w:t>ms.</w:t>
      </w:r>
      <w:proofErr w:type="spellEnd"/>
      <w:r w:rsidRPr="00A2635D">
        <w:t xml:space="preserve"> </w:t>
      </w:r>
      <w:r w:rsidR="00E60D4B" w:rsidRPr="00E60D4B">
        <w:t xml:space="preserve">Their findings revealed that responses to unexpected, rare deviant stimuli originate from sources distinct from those </w:t>
      </w:r>
      <w:r w:rsidR="00E60D4B" w:rsidRPr="00E60D4B">
        <w:lastRenderedPageBreak/>
        <w:t>in equiprobable control conditions, supporting separate pre-attentive systems for memory-based visual change detection.</w:t>
      </w:r>
    </w:p>
    <w:p w14:paraId="433925CE" w14:textId="76909E62" w:rsidR="00387901" w:rsidRPr="00D16F2B" w:rsidRDefault="00000000">
      <w:r w:rsidRPr="00D16F2B">
        <w:t xml:space="preserve">In addition to basic feature deviations, the </w:t>
      </w:r>
      <w:proofErr w:type="spellStart"/>
      <w:r w:rsidRPr="00D16F2B">
        <w:t>vMMN</w:t>
      </w:r>
      <w:proofErr w:type="spellEnd"/>
      <w:r w:rsidRPr="00D16F2B">
        <w:t xml:space="preserve"> has been employed to investigate the automatic processing of complex visual patterns, including ensemble statistics. Studies have shown that unattended changes in the average emotion of face crowds (Stefanics et al., 2012), or in the variance of orientation distributions </w:t>
      </w:r>
      <w:r w:rsidR="00D8036A" w:rsidRPr="00D16F2B">
        <w:fldChar w:fldCharType="begin"/>
      </w:r>
      <w:r w:rsidR="00787A26">
        <w:instrText xml:space="preserve"> ADDIN ZOTERO_ITEM CSL_CITATION {"citationID":"FknoH5pB","properties":{"formattedCitation":"(Durant et al., 2017)","plainCitation":"(Durant et al., 2017)","noteIndex":0},"citationItems":[{"id":329,"uris":["http://zotero.org/users/11420493/items/URVH6MDW"],"itemData":{"id":329,"type":"article-journal","abstract":"Rapid extraction of the overall statistics of the visual scene is crucial for the human ability to rapidly perceive the general ‘gist’. The aim of this work was to investigate if there exists neural evidence for such a process i.e. automatic, unattended detection of overall statistical differences between scenes. In order to do this, Visual Mismatch Negativity (vMMN), an early evoked neural response component, was measured. We presented a sequence of sets of oriented patterns of a given (random) mean orientation and varied the variance of the orientations of the patterns, so that some sets contained similar orientations (ordered) or the orientations were random (disordered). These two types of sets of patterns were presented in an oddball sequence such that one type occurred often and the other was a rare, unexpected stimulus. We found a significant vMMN in response to a randomly oriented stimulus amongst more ordered stimuli, which suggested that humans perceive ‘ordered’ vs ‘disordered’ scenes categorically. We conclude that by manipulating the variance of the orientations contained within each stimulus we are able to show that this property is automatically encoded in visual neural response.","container-title":"Neuroscience Letters","DOI":"10.1016/j.neulet.2017.08.027","ISSN":"18727972","note":"publisher: Elsevier Ireland Ltd","page":"43-47","title":"Automatic detection of orientation variance","volume":"658","author":[{"family":"Durant","given":"Szonya"},{"family":"Sulykos","given":"István"},{"family":"Czigler","given":"István"}],"issued":{"date-parts":[["2017",9,29]]}}}],"schema":"https://github.com/citation-style-language/schema/raw/master/csl-citation.json"} </w:instrText>
      </w:r>
      <w:r w:rsidR="00D8036A" w:rsidRPr="00D16F2B">
        <w:fldChar w:fldCharType="separate"/>
      </w:r>
      <w:r w:rsidR="00D8036A" w:rsidRPr="00D16F2B">
        <w:rPr>
          <w:noProof/>
        </w:rPr>
        <w:t>(Durant et al., 2017)</w:t>
      </w:r>
      <w:r w:rsidR="00D8036A" w:rsidRPr="00D16F2B">
        <w:fldChar w:fldCharType="end"/>
      </w:r>
      <w:r w:rsidR="00D8036A" w:rsidRPr="00D16F2B">
        <w:t xml:space="preserve"> </w:t>
      </w:r>
      <w:r w:rsidRPr="00D16F2B">
        <w:t xml:space="preserve">can elicit </w:t>
      </w:r>
      <w:proofErr w:type="spellStart"/>
      <w:r w:rsidRPr="00D16F2B">
        <w:t>vMMN</w:t>
      </w:r>
      <w:proofErr w:type="spellEnd"/>
      <w:r w:rsidRPr="00D16F2B">
        <w:t xml:space="preserve"> – implicating that those group changes are detected </w:t>
      </w:r>
      <w:r w:rsidR="00481523">
        <w:t>pre-attentive</w:t>
      </w:r>
      <w:r w:rsidRPr="00D16F2B">
        <w:t xml:space="preserve">ly. These results collectively support the view that </w:t>
      </w:r>
      <w:proofErr w:type="spellStart"/>
      <w:r w:rsidRPr="00D16F2B">
        <w:t>vMMN</w:t>
      </w:r>
      <w:proofErr w:type="spellEnd"/>
      <w:r w:rsidRPr="00D16F2B">
        <w:t xml:space="preserve"> is sensitive to both low- and high-level visual regularities.</w:t>
      </w:r>
    </w:p>
    <w:p w14:paraId="026C34EB" w14:textId="77777777" w:rsidR="00387901" w:rsidRPr="00D16F2B" w:rsidRDefault="00000000">
      <w:pPr>
        <w:pStyle w:val="Heading3"/>
      </w:pPr>
      <w:bookmarkStart w:id="31" w:name="_Toc207823455"/>
      <w:r w:rsidRPr="00D16F2B">
        <w:t>N2pc</w:t>
      </w:r>
      <w:bookmarkEnd w:id="31"/>
    </w:p>
    <w:p w14:paraId="47274963" w14:textId="7CD9BC7B" w:rsidR="00387901" w:rsidRPr="001A4725" w:rsidRDefault="00000000" w:rsidP="001A4725">
      <w:pPr>
        <w:pStyle w:val="NormalWeb"/>
        <w:jc w:val="both"/>
      </w:pPr>
      <w:r w:rsidRPr="00D16F2B">
        <w:t xml:space="preserve">The N2pc component reflects spatially selective attention and provides a more direct </w:t>
      </w:r>
      <w:r w:rsidR="00BF24D1">
        <w:t xml:space="preserve">measure </w:t>
      </w:r>
      <w:r w:rsidRPr="00D16F2B">
        <w:t xml:space="preserve">of attentional deployment. </w:t>
      </w:r>
      <w:r w:rsidR="00D8036A" w:rsidRPr="00D16F2B">
        <w:t>D</w:t>
      </w:r>
      <w:r w:rsidRPr="00D16F2B">
        <w:t xml:space="preserve">escribed by </w:t>
      </w:r>
      <w:r w:rsidR="00F00CEE" w:rsidRPr="00D16F2B">
        <w:t>Luck</w:t>
      </w:r>
      <w:r w:rsidR="00D8036A" w:rsidRPr="00D16F2B">
        <w:t xml:space="preserve"> </w:t>
      </w:r>
      <w:r w:rsidR="00D8036A" w:rsidRPr="00D16F2B">
        <w:fldChar w:fldCharType="begin"/>
      </w:r>
      <w:r w:rsidR="00787A26">
        <w:instrText xml:space="preserve"> ADDIN ZOTERO_ITEM CSL_CITATION {"citationID":"ZQ3uh8DU","properties":{"formattedCitation":"(1994)","plainCitation":"(1994)","noteIndex":0},"citationItems":[{"id":3025,"uris":["http://zotero.org/users/11420493/items/8PVJBJ77"],"itemData":{"id":3025,"type":"article-journal","abstract":"Event-related brain potentials (ERPs) were recorded from normal young adults during visual search tasks in which the stimulus arrays contained either eight  identical items (homogeneous arrays) or seven identical items and one deviant  item (pop-out arrays). Four experiments were conducted in which different classes  of stimulus arrays were designated targets and the remaining stimulus arrays were  designated nontargets. In Experiments 1 and 2, both target and nontarget pop-out  stimuli elicited an enhanced anterior N2 wave and a contralaterally larger  posterior P1 wave, but Experiments 3 and 4 demonstrated that these components do  not reflect fully automatic pop-out detection processes. In all four experiments,  target pop-outs elicited enlarged anterior P2, posterior N2, occipital P3, and  parietal P3 waves. The target-elicited posterior N2 wave contained a  contralateral subcomponent (N2pc) that exhibited a focus over occipital cortex in  maps of current source density. The overall pattern of results was consistent  with guided search models in which preattentive stimulus information is used to  guide attention to task-relevant stimuli.","container-title":"Psychophysiology","DOI":"10.1111/j.1469-8986.1994.tb02218.x","ISSN":"0048-5772","issue":"3","journalAbbreviation":"Psychophysiology","language":"eng","note":"publisher-place: United States\nPMID: 8008793","page":"291-308","title":"Electrophysiological correlates of feature analysis during visual search.","volume":"31","author":[{"family":"Luck","given":"S. J."},{"family":"Hillyard","given":"S. A."}],"issued":{"date-parts":[["1994",5]]}},"suppress-author":true}],"schema":"https://github.com/citation-style-language/schema/raw/master/csl-citation.json"} </w:instrText>
      </w:r>
      <w:r w:rsidR="00D8036A" w:rsidRPr="00D16F2B">
        <w:fldChar w:fldCharType="separate"/>
      </w:r>
      <w:r w:rsidR="00D8036A" w:rsidRPr="00D16F2B">
        <w:rPr>
          <w:noProof/>
        </w:rPr>
        <w:t>(1994)</w:t>
      </w:r>
      <w:r w:rsidR="00D8036A" w:rsidRPr="00D16F2B">
        <w:fldChar w:fldCharType="end"/>
      </w:r>
      <w:r w:rsidRPr="00D16F2B">
        <w:t>, it appears as a lateralized posterior negativity approximately 200–300 ms following stimulus onset and is typically elicited when attention is directed to one hemifield over the other. The N2pc has been extensively used to measure attentional selection in visual search, cueing, and distractor suppression tasks. Its amplitude is enhanced when attention must be narrowly focused or rapidly shifted between competing items</w:t>
      </w:r>
      <w:r w:rsidR="00F14130">
        <w:t xml:space="preserve"> </w:t>
      </w:r>
      <w:r w:rsidR="00D8036A" w:rsidRPr="00D16F2B">
        <w:fldChar w:fldCharType="begin"/>
      </w:r>
      <w:r w:rsidR="00787A26">
        <w:instrText xml:space="preserve"> ADDIN ZOTERO_ITEM CSL_CITATION {"citationID":"LWlr92xr","properties":{"formattedCitation":"(Eimer, 1996; Stoletniy et al., 2022)","plainCitation":"(Eimer, 1996; Stoletniy et al., 2022)","noteIndex":0},"citationItems":[{"id":3022,"uris":["http://zotero.org/users/11420493/items/SC2F3GCQ"],"itemData":{"id":3022,"type":"article-journal","abstract":"Recorded the event related potential (ERP) during visual discrimination tasks (DTs) in which stimulus arrays were presented that contained 1 lateral target and 3 (Exp 1) or 1 (Exp 2 and 3) nontargets (NTs) to further study the N2pc component. In Exps 1 and 2, targets differed from NTs in terms of form or color. In Exp 3, word pairs were presented, with targets differing from NTs in terms of content. Different sets of 10 20–35 yr old right-handed with normal or correct-to-normal vision Ss participated in each experiment. In all experiments, an enhanced negativity was seen in the posterior electrodes contralateral to the location of the target. In the form DTs, this effect was present in the N1, N2 and P3 time intervals. In the color DTs, it was confined to the N2 time range. In the word DT, this effect could only be seen in the left posterior hemisphere. It is argued that these lateralized negativities reflect the N2pc component which in turn may reflect the attentional selection of task-relevant stimuli. (PsycINFO Database Record (c) 2016 APA, all rights reserved)","container-title":"Electroencephalography &amp; Clinical Neurophysiology","DOI":"10.1016/0013-4694(96)95711-9","ISSN":"0013-4694(Print)","issue":"3","note":"publisher-place: Netherlands\npublisher: Elsevier Science","page":"225-234","title":"The N2pc component as an indicator of attentional selectivity.","volume":"99","author":[{"family":"Eimer","given":"Martin"}],"issued":{"date-parts":[["1996"]]}}},{"id":421,"uris":["http://zotero.org/users/11420493/items/G5DJJBJA"],"itemData":{"id":421,"type":"article-journal","abstract":"This article reviews the literature on the nature and properties of the negative deviation of the N2pc event-related potentials. As a rule, this lateralized component occurs 180–300 msec after the onset of visual stimulus presentation and is calculated as the difference between the cerebral responses recorded in the contralateral parietal-occipital electrodes of both hemispheres. N2pc is currently regarded as a reliable indicator of the involvement of the brain’s cognitive resources in the process of identification of the location of a target. It was initially suggested that N2pc reflects the process suppressing the influences of irrelevant stimuli during perception, but other points of view on its functional role have subsequently arisen, as data on its relationship not only with the processes ensuring filtering out of distractors but also with processing of target stimuli themselves. In addition, the features of the occurrence of this component provide for studies of the mechanisms of the deployment of attention in humans and animals. N2pc has also found applications in the study of attention in people with various mental and physical disorders.","container-title":"Neuroscience and Behavioral Physiology","DOI":"10.1007/s11055-023-01359-y","ISSN":"1573-899X","issue":"8","journalAbbreviation":"Neurosci Behav Physi","language":"en","license":"2023 Springer Nature Switzerland AG","note":"Company: Springer\nDistributor: Springer\nInstitution: Springer\nLabel: Springer\nnumber: 8\npublisher: Springer International Publishing","page":"1299-1309","source":"link.springer.com","title":"The N2pc Component in Studies of Visual Attention","volume":"52","author":[{"family":"Stoletniy","given":"A. S."},{"family":"Alekseeva","given":"D. S."},{"family":"Babenko","given":"V. V."},{"family":"Anokhina","given":"P. V."},{"family":"Yavna","given":"D. V."}],"issued":{"date-parts":[["2022",10,1]]}}}],"schema":"https://github.com/citation-style-language/schema/raw/master/csl-citation.json"} </w:instrText>
      </w:r>
      <w:r w:rsidR="00D8036A" w:rsidRPr="00D16F2B">
        <w:fldChar w:fldCharType="separate"/>
      </w:r>
      <w:r w:rsidR="00D8036A" w:rsidRPr="00D16F2B">
        <w:rPr>
          <w:noProof/>
        </w:rPr>
        <w:t>(Eimer, 1996; Stoletniy et al., 2022)</w:t>
      </w:r>
      <w:r w:rsidR="00D8036A" w:rsidRPr="00D16F2B">
        <w:fldChar w:fldCharType="end"/>
      </w:r>
      <w:r w:rsidR="00D8036A" w:rsidRPr="00D16F2B">
        <w:t>.</w:t>
      </w:r>
      <w:r w:rsidRPr="00D16F2B">
        <w:t xml:space="preserve"> </w:t>
      </w:r>
      <w:r w:rsidR="003F323E" w:rsidRPr="003F323E">
        <w:t xml:space="preserve">The N2pc differentiates between salience-driven (bottom-up) attentional capture and voluntary (top-down) shifts by being elicited post-stimulus for selective processing of salient features (target singletons in search arrays), but remaining unaffected by preparatory top-down orienting. In </w:t>
      </w:r>
      <w:r w:rsidR="003F323E">
        <w:t xml:space="preserve">Kiss et al. </w:t>
      </w:r>
      <w:r w:rsidR="003F323E" w:rsidRPr="00D16F2B">
        <w:fldChar w:fldCharType="begin"/>
      </w:r>
      <w:r w:rsidR="00787A26">
        <w:instrText xml:space="preserve"> ADDIN ZOTERO_ITEM CSL_CITATION {"citationID":"EJ73gOYy","properties":{"formattedCitation":"(2008)","plainCitation":"(2008)","noteIndex":0},"citationItems":[{"id":422,"uris":["http://zotero.org/users/11420493/items/MY7FMJEG"],"itemData":{"id":422,"type":"article-journal","abstract":"The N2pc component has recently become a popular tool in attention research. To investigate whether this component exclusively reflects attentional target selection or also prior stages in attentiona...","container-title":"Psychophysiology","DOI":"10.1111/j.1469-8986.2007.00611.x","ISSN":"1469-8986","issue":"2","language":"en","note":"publisher: John Wiley &amp; Sons, Ltd","page":"240-249","source":"onlinelibrary.wiley.com","title":"The N2pc component and its links to attention shifts and spatially selective visual processing","volume":"45","author":[{"family":"Kiss","given":"Monika"},{"family":"Velzen","given":"José Van"},{"family":"Eimer","given":"Martin"}],"issued":{"date-parts":[["2008",3,1]]}},"suppress-author":true}],"schema":"https://github.com/citation-style-language/schema/raw/master/csl-citation.json"} </w:instrText>
      </w:r>
      <w:r w:rsidR="003F323E" w:rsidRPr="00D16F2B">
        <w:fldChar w:fldCharType="separate"/>
      </w:r>
      <w:r w:rsidR="003F323E">
        <w:rPr>
          <w:noProof/>
        </w:rPr>
        <w:t>(2008)</w:t>
      </w:r>
      <w:r w:rsidR="003F323E" w:rsidRPr="00D16F2B">
        <w:fldChar w:fldCharType="end"/>
      </w:r>
      <w:r w:rsidR="003F323E" w:rsidRPr="003F323E">
        <w:t>, N2pc amplitudes to salient targets were equivalent regardless of whether informative cues enabled voluntary shifts or uninformative cues prevented them, showing N2pc is not part of voluntary orienting mechanisms</w:t>
      </w:r>
      <w:r w:rsidR="003F323E">
        <w:t xml:space="preserve">. </w:t>
      </w:r>
      <w:r w:rsidR="003F323E" w:rsidRPr="003F323E">
        <w:t>However, an attenuated N2pc to uniform non-target arrays (lacking salience) after informative cues demonstrated top-down spatial modulation without bottom-up capture. This distinction arises from manipulating cue informativeness and target presence, revealing N2pc's role in post-orienting selectivity rather than shifts themselves</w:t>
      </w:r>
      <w:r w:rsidR="003F323E" w:rsidRPr="001A4725">
        <w:t>.</w:t>
      </w:r>
      <w:r w:rsidR="001A4725">
        <w:t xml:space="preserve"> </w:t>
      </w:r>
      <w:r w:rsidR="001A4725" w:rsidRPr="001A4725">
        <w:t xml:space="preserve">The N2pc component is generated at intermediate and late stages of the ventral visual processing pathway </w:t>
      </w:r>
      <w:r w:rsidR="001A4725" w:rsidRPr="001A4725">
        <w:fldChar w:fldCharType="begin"/>
      </w:r>
      <w:r w:rsidR="00787A26">
        <w:instrText xml:space="preserve"> ADDIN ZOTERO_ITEM CSL_CITATION {"citationID":"7fcCnLFm","properties":{"formattedCitation":"(Praamstra, 2006)","plainCitation":"(Praamstra, 2006)","noteIndex":0},"citationItems":[{"id":3002,"uris":["http://zotero.org/users/11420493/items/NHY8I8E3"],"itemData":{"id":3002,"type":"article-journal","abstract":"This paper examines the effects of prior information of the location of an upcoming stimulus on event-related EEG potentials associated with the focusing of  attention. Results of two tasks, reported in a previous publication (Praamstra,  P., Boutsen, L., Humphreys, G.W., 2005. Frontoparietal control of spatial  attention and motor intention in human EEG. J. Neurophysiol. 94, 764-774), were  compared: one in which spatial attention was cued to the stimulus location and  one in which the cue was non-informative. Only informative directional cues  elicited directing-attention EEG potentials in the delay period between cue and  target. Notwithstanding these electrophysiological signs of an attentional  orientation prior to the occurrence of the target, there were no reaction time  effects related to the presence of advance spatial information. By contrast, the  advance information did have effects on EEG potentials following the target  stimulus. The N2pc, reflecting an attentional selection mechanism in extrastriate  cortex, was reduced in amplitude with advance spatial information. The N2cc,  coinciding in time with the N2pc but measured over the motor cortex, was  preempted by the advance spatial information. These results support that the N2cc  is not due to overlap of the N2pc with movement execution-related activity. It is  proposed that the neural activity underlying this EEG potential arises from the  dorsal premotor cortex and serves an executive-attentional function that helps to  ensure that the selection of a manual response is not biased by the direction of  spatial attention.","container-title":"Brain research","DOI":"10.1016/j.brainres.2005.11.098","ISSN":"0006-8993","issue":"1","journalAbbreviation":"Brain Res","language":"eng","note":"publisher-place: Netherlands\nPMID: 16406014","page":"153-160","title":"Prior information of stimulus location: effects on ERP measures of visual selection and response selection.","volume":"1072","author":[{"family":"Praamstra","given":"Peter"}],"issued":{"date-parts":[["2006",2,9]]}}}],"schema":"https://github.com/citation-style-language/schema/raw/master/csl-citation.json"} </w:instrText>
      </w:r>
      <w:r w:rsidR="001A4725" w:rsidRPr="001A4725">
        <w:fldChar w:fldCharType="separate"/>
      </w:r>
      <w:r w:rsidR="001A4725" w:rsidRPr="001A4725">
        <w:rPr>
          <w:noProof/>
        </w:rPr>
        <w:t>(Praamstra, 2006)</w:t>
      </w:r>
      <w:r w:rsidR="001A4725" w:rsidRPr="001A4725">
        <w:fldChar w:fldCharType="end"/>
      </w:r>
      <w:r w:rsidR="001A4725" w:rsidRPr="001A4725">
        <w:t xml:space="preserve">, with single-unit studies indicating that attentional shifts in visual search originate in the prefrontal cortex, frontal eye fields, and posterior parietal cortex before later focusing within the ventral stream </w:t>
      </w:r>
      <w:r w:rsidR="001A4725" w:rsidRPr="001A4725">
        <w:fldChar w:fldCharType="begin"/>
      </w:r>
      <w:r w:rsidR="00787A26">
        <w:instrText xml:space="preserve"> ADDIN ZOTERO_ITEM CSL_CITATION {"citationID":"IUvB8cx8","properties":{"formattedCitation":"(Buschman &amp; Miller, 2007)","plainCitation":"(Buschman &amp; Miller, 2007)","noteIndex":0},"citationItems":[{"id":3020,"uris":["http://zotero.org/users/11420493/items/TWSEW43H"],"itemData":{"id":3020,"type":"article-journal","abstract":"Attention can be focused volitionally by “top-down” signals derived from task demands and automatically by “bottom-up” signals from salient stimuli. The frontal and parietal cortices are involved, but their neural activity has not been directly compared. Therefore, we recorded from them simultaneously in monkeys. Prefrontal neurons reflected the target location first during top-down attention, whereas parietal neurons signaled it earlier during bottom-up attention. Synchrony between frontal and parietal areas was stronger in lower frequencies during top-down attention and in higher frequencies during bottom-up attention. This result indicates that top-down and bottom-up signals arise from the frontal and sensory cortex, respectively, and different modes of attention may emphasize synchrony at different frequencies.","container-title":"Science","DOI":"10.1126/science.1138071","ISSN":"0036-8075, 1095-9203","issue":"5820","journalAbbreviation":"Science","language":"en","page":"1860-1862","source":"DOI.org (Crossref)","title":"Top-Down Versus Bottom-Up Control of Attention in the Prefrontal and Posterior Parietal Cortices","volume":"315","author":[{"family":"Buschman","given":"Timothy J."},{"family":"Miller","given":"Earl K."}],"issued":{"date-parts":[["2007",3,30]]}}}],"schema":"https://github.com/citation-style-language/schema/raw/master/csl-citation.json"} </w:instrText>
      </w:r>
      <w:r w:rsidR="001A4725" w:rsidRPr="001A4725">
        <w:fldChar w:fldCharType="separate"/>
      </w:r>
      <w:r w:rsidR="001A4725" w:rsidRPr="001A4725">
        <w:rPr>
          <w:noProof/>
        </w:rPr>
        <w:t>(Buschman &amp; Miller, 2007)</w:t>
      </w:r>
      <w:r w:rsidR="001A4725" w:rsidRPr="001A4725">
        <w:fldChar w:fldCharType="end"/>
      </w:r>
      <w:r w:rsidR="001A4725" w:rsidRPr="001A4725">
        <w:t xml:space="preserve">. A simultaneous ERP and single-unit study in monkeys showed selective processing in the frontal eye fields preceding N2pc onset </w:t>
      </w:r>
      <w:r w:rsidR="001A4725" w:rsidRPr="001A4725">
        <w:fldChar w:fldCharType="begin"/>
      </w:r>
      <w:r w:rsidR="00017015">
        <w:instrText xml:space="preserve"> ADDIN ZOTERO_ITEM CSL_CITATION {"citationID":"LvCdfYD9","properties":{"formattedCitation":"(J. Y. Cohen et al., 2009)","plainCitation":"(J. Y. Cohen et al., 2009)","noteIndex":0},"citationItems":[{"id":3016,"uris":["http://zotero.org/users/11420493/items/AUEQBDLG"],"itemData":{"id":3016,"type":"article-journal","abstract":"Despite nearly a century of electrophysiological studies recording extracranially from humans and intracranially from monkeys, the neural generators of nearly all  human event-related potentials (ERPs) have not been definitively localized. We  recorded an attention-related ERP component, known as the N2pc, simultaneously  with intracranial spikes and local field potentials (LFPs) in macaques to test  the hypothesis that an attentional-control structure, the frontal eye field  (FEF), contributed to the generation of the macaque homologue of the N2pc  (m-N2pc). While macaques performed a difficult visual search task, the search  target was selected earliest by spikes from single FEF neurons, later by FEF  LFPs, and latest by the m-N2pc. This neurochronometric comparison provides an  empirical bridge connecting macaque and human experiments and a step toward  localizing the neural generator of this important attention-related ERP  component.","container-title":"Journal of neurophysiology","DOI":"10.1152/jn.00680.2009","ISSN":"1522-1598 0022-3077","issue":"4","journalAbbreviation":"J Neurophysiol","language":"eng","note":"publisher-place: United States\nPMID: 19675287 \nPMCID: PMC2775385","page":"2375-2386","title":"On the origin of event-related potentials indexing covert attentional selection during visual search.","volume":"102","author":[{"family":"Cohen","given":"Jeremiah Y."},{"family":"Heitz","given":"Richard P."},{"family":"Schall","given":"Jeffrey D."},{"family":"Woodman","given":"Geoffrey F."}],"issued":{"date-parts":[["2009",10]]}}}],"schema":"https://github.com/citation-style-language/schema/raw/master/csl-citation.json"} </w:instrText>
      </w:r>
      <w:r w:rsidR="001A4725" w:rsidRPr="001A4725">
        <w:fldChar w:fldCharType="separate"/>
      </w:r>
      <w:r w:rsidR="00017015" w:rsidRPr="00017015">
        <w:t>(J. Y. Cohen et al., 2009)</w:t>
      </w:r>
      <w:r w:rsidR="001A4725" w:rsidRPr="001A4725">
        <w:fldChar w:fldCharType="end"/>
      </w:r>
      <w:r w:rsidR="001A4725" w:rsidRPr="001A4725">
        <w:t xml:space="preserve">. Consequently, N2pc does not capture the initial moment of attentional focus on a target but may represent the earliest such focusing in the ventral stream. Structural MRI data was used to model cortical current distribution for left-minus-right target difference waves, applied both individually and to grand averages (constrained by one subject's MRI). It revealed current concentrated over lateral occipitotemporal cortex, aligning with generators in intermediate or higher ventral pathway levels </w:t>
      </w:r>
      <w:r w:rsidR="001A4725" w:rsidRPr="001A4725">
        <w:fldChar w:fldCharType="begin"/>
      </w:r>
      <w:r w:rsidR="00787A26">
        <w:instrText xml:space="preserve"> ADDIN ZOTERO_ITEM CSL_CITATION {"citationID":"UER5W3QO","properties":{"formattedCitation":"(Hopf et al., 2000)","plainCitation":"(Hopf et al., 2000)","noteIndex":0},"citationItems":[{"id":3015,"uris":["http://zotero.org/users/11420493/items/T2UJCHP2"],"itemData":{"id":3015,"type":"article-journal","abstract":"Previous studies of visual search in humans using event-related potentials (ERPs) have revealed an ERP component called ‘N2pc’ (180–280 ms) that reflects the focusing of attention onto potential target items in the search array. The present study was designed to localize the neuroanatomical sources of this component by means of magnetoencephalographic (MEG) recordings, which provide greater spatial precision than ERP recordings. MEG recordings were obtained with an array of 148 magnetometers from six normal adult subjects, one of whom was tested in multiple sessions so that both single-subject and group analyses could be performed. Source localization procedures revealed that the N2pc is composed of two distinct neural responses, an early parietal source (180–200 ms) and a later occipito-temporal source (220–240 ms). These findings are consistent with the proposal that parietal areas are used to initiate a shift of attention within a visual search array and that the focusing of attention is implemented by extrastriate areas of the occipital and inferior temporal cortex.","container-title":"Cerebral Cortex","DOI":"10.1093/cercor/10.12.1233","ISSN":"1047-3211","issue":"12","journalAbbreviation":"Cerebral Cortex","page":"1233-1241","title":"Neural Sources of Focused Attention in Visual Search","volume":"10","author":[{"family":"Hopf","given":"Jens-Max"},{"family":"Luck","given":"Steven J."},{"family":"Girelli","given":"Massimo"},{"family":"Hagner","given":"Tilman"},{"family":"Mangun","given":"George R."},{"family":"Scheich","given":"Henning"},{"family":"Heinze","given":"Hans-Jochen"}],"issued":{"date-parts":[["2000",12,1]]}}}],"schema":"https://github.com/citation-style-language/schema/raw/master/csl-citation.json"} </w:instrText>
      </w:r>
      <w:r w:rsidR="001A4725" w:rsidRPr="001A4725">
        <w:fldChar w:fldCharType="separate"/>
      </w:r>
      <w:r w:rsidR="001A4725" w:rsidRPr="001A4725">
        <w:rPr>
          <w:noProof/>
        </w:rPr>
        <w:t>(Hopf et al., 2000)</w:t>
      </w:r>
      <w:r w:rsidR="001A4725" w:rsidRPr="001A4725">
        <w:fldChar w:fldCharType="end"/>
      </w:r>
      <w:r w:rsidR="001A4725" w:rsidRPr="001A4725">
        <w:t xml:space="preserve">. Although late ventral areas exhibit weaker </w:t>
      </w:r>
      <w:r w:rsidR="001A4725" w:rsidRPr="001A4725">
        <w:lastRenderedPageBreak/>
        <w:t>lateralization due to their emphasis on object-invariant representations, retained retinotopy in intermediate stages</w:t>
      </w:r>
      <w:r w:rsidR="001A4725">
        <w:t xml:space="preserve"> </w:t>
      </w:r>
      <w:r w:rsidR="001A4725" w:rsidRPr="001A4725">
        <w:t>enables N2pc via top-down modulation from frontoparietal networks, amplifying contralateral activity through recurrent feedback despite reduced spatial precision in higher ventral regions.</w:t>
      </w:r>
    </w:p>
    <w:p w14:paraId="49373D9C" w14:textId="77777777" w:rsidR="00387901" w:rsidRPr="00D16F2B" w:rsidRDefault="00000000">
      <w:pPr>
        <w:pStyle w:val="Heading3"/>
      </w:pPr>
      <w:bookmarkStart w:id="32" w:name="_Toc207823456"/>
      <w:r w:rsidRPr="00D16F2B">
        <w:t>P300</w:t>
      </w:r>
      <w:bookmarkEnd w:id="32"/>
    </w:p>
    <w:p w14:paraId="67435559" w14:textId="2192B761" w:rsidR="00387901" w:rsidRPr="001E2900" w:rsidRDefault="00000000">
      <w:r w:rsidRPr="00D16F2B">
        <w:t xml:space="preserve">The P3 (or P300) component reflects later stages of cognitive evaluation and task-related decision-making. It is typically observed as a large </w:t>
      </w:r>
      <w:proofErr w:type="spellStart"/>
      <w:r w:rsidRPr="00D16F2B">
        <w:t>centro</w:t>
      </w:r>
      <w:proofErr w:type="spellEnd"/>
      <w:r w:rsidRPr="00D16F2B">
        <w:t xml:space="preserve">-parietal positive wave occurring within 300–500 </w:t>
      </w:r>
      <w:proofErr w:type="spellStart"/>
      <w:r w:rsidRPr="00D16F2B">
        <w:t>ms</w:t>
      </w:r>
      <w:proofErr w:type="spellEnd"/>
      <w:r w:rsidRPr="00D16F2B">
        <w:t xml:space="preserve"> after the presentation of an infrequent, task-relevant stimulus (Polich, 2012). It is thought to index context updating in working memory and the reallocation of attentional resources in response to unexpected events (Nieuwenhuis et al., 2005; Polich, 2007). The amplitude and latency of the P3 are modulated by several factors, including stimulus salience, task relevance, and subjective perception of event probability. In go/no-go paradigms</w:t>
      </w:r>
      <w:r w:rsidR="001A4725">
        <w:t xml:space="preserve"> (</w:t>
      </w:r>
      <w:r w:rsidR="001E2900" w:rsidRPr="001E2900">
        <w:t>participants are required to respond to "go" stimuli while withholding responses for "no-go" stimuli</w:t>
      </w:r>
      <w:r w:rsidR="001E2900">
        <w:t>)</w:t>
      </w:r>
      <w:r w:rsidRPr="00D16F2B">
        <w:t xml:space="preserve">, larger P3 amplitudes are observed in response to rare go trials, interpreted as reflecting enhanced </w:t>
      </w:r>
      <w:proofErr w:type="gramStart"/>
      <w:r w:rsidRPr="00D16F2B">
        <w:t>attentional</w:t>
      </w:r>
      <w:proofErr w:type="gramEnd"/>
      <w:r w:rsidRPr="00D16F2B">
        <w:t xml:space="preserve"> and control demands (Verleger et al., 2016). The P3 can also be subdivided into P3a and P3b components, with the former associated with novelty detection and the latter linked to task-relevant decision-making. Its scalp topography typically features a </w:t>
      </w:r>
      <w:proofErr w:type="spellStart"/>
      <w:proofErr w:type="gramStart"/>
      <w:r w:rsidRPr="00D16F2B">
        <w:t>fronto</w:t>
      </w:r>
      <w:proofErr w:type="spellEnd"/>
      <w:proofErr w:type="gramEnd"/>
      <w:r w:rsidRPr="00D16F2B">
        <w:t>-central positivity (P3a) and a parietal positivity (P3b), with polarity inversion sometimes observed in posterior sites. Given its sensitivity to both low-level novelty and high-level task engagement, the P3 provides a rich index of attentional and executive processes in visual tasks.</w:t>
      </w:r>
    </w:p>
    <w:p w14:paraId="1D2E22B5" w14:textId="77777777" w:rsidR="00387901" w:rsidRPr="00D16F2B" w:rsidRDefault="00000000">
      <w:pPr>
        <w:pStyle w:val="Heading3"/>
      </w:pPr>
      <w:bookmarkStart w:id="33" w:name="_Toc207823457"/>
      <w:r w:rsidRPr="00D16F2B">
        <w:t>Recap</w:t>
      </w:r>
      <w:bookmarkEnd w:id="33"/>
    </w:p>
    <w:p w14:paraId="0DF63866" w14:textId="77777777" w:rsidR="00387901" w:rsidRPr="00D16F2B" w:rsidRDefault="00000000">
      <w:r w:rsidRPr="00D16F2B">
        <w:t>Together, these components</w:t>
      </w:r>
      <w:r w:rsidRPr="00A2635D">
        <w:t xml:space="preserve">: </w:t>
      </w:r>
      <w:proofErr w:type="spellStart"/>
      <w:r w:rsidRPr="00D16F2B">
        <w:t>vMMN</w:t>
      </w:r>
      <w:proofErr w:type="spellEnd"/>
      <w:r w:rsidRPr="00D16F2B">
        <w:t xml:space="preserve">, N2pc, and P3 represent a cascade of attentional processing stages, </w:t>
      </w:r>
      <w:proofErr w:type="gramStart"/>
      <w:r w:rsidRPr="00D16F2B">
        <w:t>from early, automatic detection of visual irregularities,</w:t>
      </w:r>
      <w:proofErr w:type="gramEnd"/>
      <w:r w:rsidRPr="00D16F2B">
        <w:t xml:space="preserve"> to spatial selection and orienting, and ultimately to the conscious evaluation and categorization of stimuli. Their temporal resolution and specificity make them powerful tools for dissociating the contribution of attention at multiple stages of perceptual and cognitive processing.</w:t>
      </w:r>
    </w:p>
    <w:p w14:paraId="1BCE6BDC" w14:textId="676AA0EE" w:rsidR="00C517D9" w:rsidRDefault="00C517D9" w:rsidP="00C517D9">
      <w:pPr>
        <w:pStyle w:val="Heading2"/>
      </w:pPr>
      <w:bookmarkStart w:id="34" w:name="_Toc207823458"/>
      <w:r>
        <w:t>Intro</w:t>
      </w:r>
      <w:r w:rsidR="00722C0C">
        <w:t>d</w:t>
      </w:r>
      <w:r>
        <w:t>uction recap</w:t>
      </w:r>
      <w:bookmarkEnd w:id="34"/>
    </w:p>
    <w:p w14:paraId="39DE4ED6" w14:textId="47E46BB5" w:rsidR="00387901" w:rsidRPr="00247D36" w:rsidRDefault="00000000">
      <w:r w:rsidRPr="00D16F2B">
        <w:t xml:space="preserve">In summary, while ensemble perception is often described as an efficient mechanism for summarizing visual input, its relationship to attention remains incompletely understood. </w:t>
      </w:r>
      <w:proofErr w:type="spellStart"/>
      <w:r w:rsidR="00E069F3">
        <w:t>Behavioural</w:t>
      </w:r>
      <w:proofErr w:type="spellEnd"/>
      <w:r w:rsidRPr="00D16F2B">
        <w:t xml:space="preserve"> and clinical studies provide mixed evidence regarding whether ensemble representations can arise independently of attentional allocation. To address these unresolved questions, the present thesis combines </w:t>
      </w:r>
      <w:proofErr w:type="spellStart"/>
      <w:r w:rsidR="00E069F3">
        <w:t>behavioural</w:t>
      </w:r>
      <w:proofErr w:type="spellEnd"/>
      <w:r w:rsidRPr="00D16F2B">
        <w:t xml:space="preserve"> paradigms with electrophysiological measures</w:t>
      </w:r>
      <w:r w:rsidR="00FA0A83" w:rsidRPr="00D16F2B">
        <w:t xml:space="preserve"> - </w:t>
      </w:r>
      <w:r w:rsidRPr="00D16F2B">
        <w:t xml:space="preserve">specifically, ERP components sensitive to attentional deployment and stimulus evaluation. This approach allows for a more precise </w:t>
      </w:r>
      <w:r w:rsidRPr="00D16F2B">
        <w:lastRenderedPageBreak/>
        <w:t>characterization of the attentional requirements for ensemble perception</w:t>
      </w:r>
      <w:r w:rsidR="00C517D9">
        <w:t>. F</w:t>
      </w:r>
      <w:r w:rsidRPr="00D16F2B">
        <w:t>ollowing chapter outlines the specific aims of this research, detailing the rationale and objectives of each experimental study included in the thesis.</w:t>
      </w:r>
    </w:p>
    <w:p w14:paraId="208340E9" w14:textId="77777777" w:rsidR="00387901" w:rsidRPr="00D16F2B" w:rsidRDefault="00000000">
      <w:pPr>
        <w:pStyle w:val="Heading1"/>
      </w:pPr>
      <w:bookmarkStart w:id="35" w:name="_Toc207823459"/>
      <w:r w:rsidRPr="00D16F2B">
        <w:t>Aims</w:t>
      </w:r>
      <w:bookmarkEnd w:id="35"/>
    </w:p>
    <w:p w14:paraId="665DE3F6" w14:textId="77777777" w:rsidR="00387901" w:rsidRPr="00D16F2B" w:rsidRDefault="00000000">
      <w:pPr>
        <w:pStyle w:val="Heading2"/>
      </w:pPr>
      <w:bookmarkStart w:id="36" w:name="_Toc196060218"/>
      <w:bookmarkStart w:id="37" w:name="_Toc223923947"/>
      <w:bookmarkStart w:id="38" w:name="_Toc207823460"/>
      <w:r w:rsidRPr="00D16F2B">
        <w:t>Paper I: The role of attention in basic ensemble statistics processing.</w:t>
      </w:r>
      <w:bookmarkEnd w:id="36"/>
      <w:bookmarkEnd w:id="37"/>
      <w:bookmarkEnd w:id="38"/>
    </w:p>
    <w:p w14:paraId="3AFF52D9" w14:textId="67213EC5" w:rsidR="00387901" w:rsidRPr="00D16F2B" w:rsidRDefault="00000000">
      <w:pPr>
        <w:pStyle w:val="Normal-Fyrstalnaeftirkaflaskil"/>
        <w:rPr>
          <w:lang w:val="en-US"/>
        </w:rPr>
      </w:pPr>
      <w:r w:rsidRPr="00D16F2B">
        <w:rPr>
          <w:lang w:val="en-US"/>
        </w:rPr>
        <w:t xml:space="preserve">In this project we were aiming to investigate the possible automatic nature of basic ensemble computations. In other words, can our visual system detect the ensemble means change while visual attention is focused elsewhere, and ensemble stimuli are task irrelevant to the participant? To do so we use an ERP </w:t>
      </w:r>
      <w:r w:rsidR="00F00CEE" w:rsidRPr="00D16F2B">
        <w:rPr>
          <w:lang w:val="en-US"/>
        </w:rPr>
        <w:t>component</w:t>
      </w:r>
      <w:r w:rsidRPr="00D16F2B">
        <w:rPr>
          <w:lang w:val="en-US"/>
        </w:rPr>
        <w:t xml:space="preserve"> - visual mismatch negativity</w:t>
      </w:r>
      <w:r w:rsidR="00A01555">
        <w:rPr>
          <w:lang w:val="en-US"/>
        </w:rPr>
        <w:t xml:space="preserve"> </w:t>
      </w:r>
      <w:r w:rsidR="00A01555" w:rsidRPr="00D16F2B">
        <w:t>(vMMN)</w:t>
      </w:r>
      <w:r w:rsidRPr="00D16F2B">
        <w:rPr>
          <w:lang w:val="en-US"/>
        </w:rPr>
        <w:t xml:space="preserve"> typically linked </w:t>
      </w:r>
      <w:r w:rsidR="00F00CEE" w:rsidRPr="00D16F2B">
        <w:rPr>
          <w:lang w:val="en-US"/>
        </w:rPr>
        <w:t>with</w:t>
      </w:r>
      <w:r w:rsidRPr="00D16F2B">
        <w:rPr>
          <w:lang w:val="en-US"/>
        </w:rPr>
        <w:t xml:space="preserve"> pre</w:t>
      </w:r>
      <w:r w:rsidR="00F00CEE" w:rsidRPr="00D16F2B">
        <w:rPr>
          <w:lang w:val="en-US"/>
        </w:rPr>
        <w:t>-</w:t>
      </w:r>
      <w:r w:rsidRPr="00D16F2B">
        <w:rPr>
          <w:lang w:val="en-US"/>
        </w:rPr>
        <w:t xml:space="preserve">attentive detection of change in visual input. </w:t>
      </w:r>
    </w:p>
    <w:p w14:paraId="701A19AF" w14:textId="77777777" w:rsidR="00387901" w:rsidRPr="00D16F2B" w:rsidRDefault="00000000">
      <w:pPr>
        <w:pStyle w:val="Heading2"/>
      </w:pPr>
      <w:bookmarkStart w:id="39" w:name="_Toc207823461"/>
      <w:r w:rsidRPr="00D16F2B">
        <w:t>Paper II: Spatially intermixed objects of different feature categories are parsed automatically.</w:t>
      </w:r>
      <w:bookmarkEnd w:id="39"/>
      <w:r w:rsidRPr="00D16F2B">
        <w:t xml:space="preserve"> </w:t>
      </w:r>
    </w:p>
    <w:p w14:paraId="34583A06" w14:textId="61D552BB" w:rsidR="00387901" w:rsidRPr="00D16F2B" w:rsidRDefault="00000000">
      <w:pPr>
        <w:rPr>
          <w:rFonts w:eastAsia="AdvTimes"/>
        </w:rPr>
      </w:pPr>
      <w:r w:rsidRPr="00D16F2B">
        <w:rPr>
          <w:rFonts w:eastAsia="AdvTimes"/>
        </w:rPr>
        <w:t xml:space="preserve">This study builds on the methodology used in Paper 1 but expands the central question by examining whether attentional resources are involved in the rapid segmentation of spatially intermixed objects. Such parsing or categorization is thought to rely on feature distribution parameters and the extraction of summary statistics from visual scenes. Previous </w:t>
      </w:r>
      <w:proofErr w:type="spellStart"/>
      <w:r w:rsidR="00E069F3">
        <w:rPr>
          <w:rFonts w:eastAsia="AdvTimes"/>
        </w:rPr>
        <w:t>behavioural</w:t>
      </w:r>
      <w:proofErr w:type="spellEnd"/>
      <w:r w:rsidRPr="00D16F2B">
        <w:rPr>
          <w:rFonts w:eastAsia="AdvTimes"/>
        </w:rPr>
        <w:t xml:space="preserve"> studies have shown that this type of ensemble-based segmentation occurs at early stages of visual processing and does not benefit from extended exposure time</w:t>
      </w:r>
      <w:r w:rsidR="007C5490" w:rsidRPr="00D16F2B">
        <w:rPr>
          <w:rFonts w:eastAsia="AdvTimes"/>
        </w:rPr>
        <w:t xml:space="preserve"> - </w:t>
      </w:r>
      <w:r w:rsidRPr="00D16F2B">
        <w:rPr>
          <w:rFonts w:eastAsia="AdvTimes"/>
        </w:rPr>
        <w:t>suggesting that it may operate automatically.</w:t>
      </w:r>
    </w:p>
    <w:p w14:paraId="37B6BDCA" w14:textId="77777777" w:rsidR="00387901" w:rsidRPr="00D16F2B" w:rsidRDefault="00000000">
      <w:pPr>
        <w:rPr>
          <w:rFonts w:eastAsia="AdvTimes"/>
        </w:rPr>
      </w:pPr>
      <w:r w:rsidRPr="00D16F2B">
        <w:rPr>
          <w:rFonts w:eastAsia="AdvTimes"/>
        </w:rPr>
        <w:t>To investigate this, we employed an ERP paradigm using visual mismatch negativity (</w:t>
      </w:r>
      <w:proofErr w:type="spellStart"/>
      <w:r w:rsidRPr="00D16F2B">
        <w:rPr>
          <w:rFonts w:eastAsia="AdvTimes"/>
        </w:rPr>
        <w:t>vMMN</w:t>
      </w:r>
      <w:proofErr w:type="spellEnd"/>
      <w:r w:rsidRPr="00D16F2B">
        <w:rPr>
          <w:rFonts w:eastAsia="AdvTimes"/>
        </w:rPr>
        <w:t xml:space="preserve">) to test whether changes in the statistical structure of unattended line ensembles would elicit a neural mismatch response. The ensembles varied in their categorical structure, defined by the conjunction of line length and orientation, and were manipulated to form either </w:t>
      </w:r>
      <w:proofErr w:type="spellStart"/>
      <w:r w:rsidRPr="00D16F2B">
        <w:rPr>
          <w:rFonts w:eastAsia="AdvTimes"/>
        </w:rPr>
        <w:t>segmentable</w:t>
      </w:r>
      <w:proofErr w:type="spellEnd"/>
      <w:r w:rsidRPr="00D16F2B">
        <w:rPr>
          <w:rFonts w:eastAsia="AdvTimes"/>
        </w:rPr>
        <w:t xml:space="preserve"> (bimodal) or non-</w:t>
      </w:r>
      <w:proofErr w:type="spellStart"/>
      <w:r w:rsidRPr="00D16F2B">
        <w:rPr>
          <w:rFonts w:eastAsia="AdvTimes"/>
        </w:rPr>
        <w:t>segmentable</w:t>
      </w:r>
      <w:proofErr w:type="spellEnd"/>
      <w:r w:rsidRPr="00D16F2B">
        <w:rPr>
          <w:rFonts w:eastAsia="AdvTimes"/>
        </w:rPr>
        <w:t xml:space="preserve"> (unimodal) feature distributions. Participants’ attention was diverted to an unrelated central task throughout the experiment.</w:t>
      </w:r>
    </w:p>
    <w:p w14:paraId="7F74B299" w14:textId="77777777" w:rsidR="00722C0C" w:rsidRDefault="00722C0C">
      <w:pPr>
        <w:rPr>
          <w:rFonts w:eastAsia="AdvTimes"/>
        </w:rPr>
      </w:pPr>
    </w:p>
    <w:p w14:paraId="56138446" w14:textId="77777777" w:rsidR="00722C0C" w:rsidRDefault="00722C0C">
      <w:pPr>
        <w:rPr>
          <w:rFonts w:eastAsia="AdvTimes"/>
        </w:rPr>
      </w:pPr>
    </w:p>
    <w:p w14:paraId="789BBE67" w14:textId="3AF4A2BA" w:rsidR="00387901" w:rsidRPr="00D16F2B" w:rsidRDefault="00000000">
      <w:pPr>
        <w:rPr>
          <w:rFonts w:eastAsia="AdvTimes"/>
        </w:rPr>
      </w:pPr>
      <w:r w:rsidRPr="00D16F2B">
        <w:rPr>
          <w:rFonts w:eastAsia="AdvTimes"/>
        </w:rPr>
        <w:t>The aims of the study were:</w:t>
      </w:r>
    </w:p>
    <w:p w14:paraId="09E47553" w14:textId="77777777" w:rsidR="00387901" w:rsidRPr="00D16F2B" w:rsidRDefault="00000000">
      <w:pPr>
        <w:pStyle w:val="ListParagraph"/>
        <w:numPr>
          <w:ilvl w:val="0"/>
          <w:numId w:val="6"/>
        </w:numPr>
        <w:rPr>
          <w:rFonts w:eastAsia="AdvTimes"/>
        </w:rPr>
      </w:pPr>
      <w:r w:rsidRPr="00D16F2B">
        <w:rPr>
          <w:rFonts w:eastAsia="AdvTimes"/>
        </w:rPr>
        <w:lastRenderedPageBreak/>
        <w:t xml:space="preserve">To determine whether categorical parsing based on ensemble-defined distributions can occur automatically, without the engagement of focused attention, as indexed by the </w:t>
      </w:r>
      <w:proofErr w:type="spellStart"/>
      <w:r w:rsidRPr="00D16F2B">
        <w:rPr>
          <w:rFonts w:eastAsia="AdvTimes"/>
        </w:rPr>
        <w:t>vMMN</w:t>
      </w:r>
      <w:proofErr w:type="spellEnd"/>
      <w:r w:rsidRPr="00D16F2B">
        <w:rPr>
          <w:rFonts w:eastAsia="AdvTimes"/>
        </w:rPr>
        <w:t>.</w:t>
      </w:r>
    </w:p>
    <w:p w14:paraId="7354413B" w14:textId="06121188" w:rsidR="00387901" w:rsidRPr="001E2900" w:rsidRDefault="00000000" w:rsidP="001E2900">
      <w:pPr>
        <w:pStyle w:val="ListParagraph"/>
        <w:numPr>
          <w:ilvl w:val="0"/>
          <w:numId w:val="6"/>
        </w:numPr>
        <w:rPr>
          <w:rFonts w:eastAsia="AdvTimes"/>
        </w:rPr>
      </w:pPr>
      <w:r w:rsidRPr="00D16F2B">
        <w:rPr>
          <w:rFonts w:eastAsia="AdvTimes"/>
        </w:rPr>
        <w:t xml:space="preserve">To examine whether the presence of </w:t>
      </w:r>
      <w:proofErr w:type="spellStart"/>
      <w:r w:rsidRPr="00D16F2B">
        <w:rPr>
          <w:rFonts w:eastAsia="AdvTimes"/>
        </w:rPr>
        <w:t>vMMN</w:t>
      </w:r>
      <w:proofErr w:type="spellEnd"/>
      <w:r w:rsidRPr="00D16F2B">
        <w:rPr>
          <w:rFonts w:eastAsia="AdvTimes"/>
        </w:rPr>
        <w:t xml:space="preserve"> depends on the shape of the feature distribution</w:t>
      </w:r>
      <w:r w:rsidR="007C5490" w:rsidRPr="00D16F2B">
        <w:rPr>
          <w:rFonts w:eastAsia="AdvTimes"/>
        </w:rPr>
        <w:t xml:space="preserve"> - </w:t>
      </w:r>
      <w:r w:rsidRPr="00D16F2B">
        <w:rPr>
          <w:rFonts w:eastAsia="AdvTimes"/>
        </w:rPr>
        <w:t xml:space="preserve">specifically, whether </w:t>
      </w:r>
      <w:proofErr w:type="spellStart"/>
      <w:r w:rsidRPr="00D16F2B">
        <w:rPr>
          <w:rFonts w:eastAsia="AdvTimes"/>
        </w:rPr>
        <w:t>segmentable</w:t>
      </w:r>
      <w:proofErr w:type="spellEnd"/>
      <w:r w:rsidRPr="00D16F2B">
        <w:rPr>
          <w:rFonts w:eastAsia="AdvTimes"/>
        </w:rPr>
        <w:t>, statistically distinct ensembles are more likely to trigger automatic categorization.</w:t>
      </w:r>
    </w:p>
    <w:p w14:paraId="025768F4" w14:textId="77777777" w:rsidR="00387901" w:rsidRPr="00D16F2B" w:rsidRDefault="00000000">
      <w:pPr>
        <w:pStyle w:val="Heading2"/>
      </w:pPr>
      <w:bookmarkStart w:id="40" w:name="_Toc207823462"/>
      <w:r w:rsidRPr="00D16F2B">
        <w:t>Paper III: No attention - no ensembles: spatial attention is crucial for accurate ensemble perception.</w:t>
      </w:r>
      <w:bookmarkEnd w:id="40"/>
      <w:r w:rsidRPr="00D16F2B">
        <w:t xml:space="preserve">  </w:t>
      </w:r>
    </w:p>
    <w:p w14:paraId="6E61F722" w14:textId="37A7E18C" w:rsidR="00387901" w:rsidRPr="00D16F2B" w:rsidRDefault="00000000">
      <w:r w:rsidRPr="00D16F2B">
        <w:t>The previous two paper</w:t>
      </w:r>
      <w:r w:rsidR="004C3227">
        <w:t>s</w:t>
      </w:r>
      <w:r w:rsidRPr="00D16F2B">
        <w:t xml:space="preserve"> used neural markers such as visual mismatch negativity (</w:t>
      </w:r>
      <w:proofErr w:type="spellStart"/>
      <w:r w:rsidRPr="00D16F2B">
        <w:t>vMMN</w:t>
      </w:r>
      <w:proofErr w:type="spellEnd"/>
      <w:r w:rsidRPr="00D16F2B">
        <w:t>) to investigate whether ensemble perception can occur in the absence of attention. While those studies relied on paradigms that probed unattended processing indirectly, the current experiment shifts focus on a direct manipulation of spatial attention to assess its role in ensemble perception.</w:t>
      </w:r>
    </w:p>
    <w:p w14:paraId="6440C7D6" w14:textId="77777777" w:rsidR="00387901" w:rsidRPr="00D16F2B" w:rsidRDefault="00000000">
      <w:r w:rsidRPr="00D16F2B">
        <w:t>The primary aim of this study was to test whether accurate ensemble judgments of orientation require spatial attention, or whether they can be made independently of it. To do so, we employed a Posner cueing paradigm in which participants reported either the orientation of a single Gabor patch or the mean orientation of a Gabor ensemble, following valid or invalid spatial cues.</w:t>
      </w:r>
    </w:p>
    <w:p w14:paraId="243F486B" w14:textId="4A6E1A1B" w:rsidR="00387901" w:rsidRPr="00D16F2B" w:rsidRDefault="00000000">
      <w:r w:rsidRPr="00D16F2B">
        <w:t>Specifically, we</w:t>
      </w:r>
      <w:r w:rsidR="007C5490" w:rsidRPr="00D16F2B">
        <w:t xml:space="preserve"> a</w:t>
      </w:r>
      <w:r w:rsidRPr="00D16F2B">
        <w:t>imed to determine:</w:t>
      </w:r>
    </w:p>
    <w:p w14:paraId="2AC9E506" w14:textId="77777777" w:rsidR="00387901" w:rsidRPr="00D16F2B" w:rsidRDefault="00000000">
      <w:pPr>
        <w:numPr>
          <w:ilvl w:val="0"/>
          <w:numId w:val="7"/>
        </w:numPr>
      </w:pPr>
      <w:r w:rsidRPr="00D16F2B">
        <w:t>Whether misdirected spatial attention would impair ensemble perception more than single-item perception.</w:t>
      </w:r>
    </w:p>
    <w:p w14:paraId="70681CAB" w14:textId="77777777" w:rsidR="00387901" w:rsidRDefault="00000000">
      <w:pPr>
        <w:numPr>
          <w:ilvl w:val="0"/>
          <w:numId w:val="7"/>
        </w:numPr>
      </w:pPr>
      <w:r w:rsidRPr="00D16F2B">
        <w:t>Whether ensemble perception</w:t>
      </w:r>
      <w:r w:rsidR="002B0F4D" w:rsidRPr="00D16F2B">
        <w:t xml:space="preserve"> of</w:t>
      </w:r>
      <w:r w:rsidRPr="00D16F2B">
        <w:t xml:space="preserve"> low-level features like orientation</w:t>
      </w:r>
      <w:r w:rsidR="002B0F4D" w:rsidRPr="00D16F2B">
        <w:t xml:space="preserve"> </w:t>
      </w:r>
      <w:r w:rsidRPr="00D16F2B">
        <w:t>can be maintained under conditions of spatial uncertainty, or whether it critically depends on focused spatial attention.</w:t>
      </w:r>
      <w:r w:rsidR="00DA3643">
        <w:t xml:space="preserve"> </w:t>
      </w:r>
    </w:p>
    <w:p w14:paraId="46B93B4C" w14:textId="598F2F55" w:rsidR="00DA3643" w:rsidRPr="00D16F2B" w:rsidRDefault="00DA3643">
      <w:pPr>
        <w:numPr>
          <w:ilvl w:val="0"/>
          <w:numId w:val="7"/>
        </w:numPr>
        <w:sectPr w:rsidR="00DA3643" w:rsidRPr="00D16F2B">
          <w:headerReference w:type="even" r:id="rId39"/>
          <w:headerReference w:type="default" r:id="rId40"/>
          <w:footerReference w:type="even" r:id="rId41"/>
          <w:footerReference w:type="default" r:id="rId42"/>
          <w:footerReference w:type="first" r:id="rId43"/>
          <w:pgSz w:w="9978" w:h="14173"/>
          <w:pgMar w:top="1134" w:right="1134" w:bottom="1134" w:left="1418" w:header="680" w:footer="510" w:gutter="0"/>
          <w:cols w:space="720"/>
          <w:formProt w:val="0"/>
          <w:titlePg/>
          <w:docGrid w:linePitch="360" w:charSpace="8192"/>
        </w:sectPr>
      </w:pPr>
    </w:p>
    <w:p w14:paraId="4B24ADF2" w14:textId="77777777" w:rsidR="00387901" w:rsidRPr="00D16F2B" w:rsidRDefault="00000000">
      <w:pPr>
        <w:pStyle w:val="Heading1"/>
        <w:numPr>
          <w:ilvl w:val="0"/>
          <w:numId w:val="9"/>
        </w:numPr>
      </w:pPr>
      <w:bookmarkStart w:id="41" w:name="_Toc207823463"/>
      <w:r w:rsidRPr="00D16F2B">
        <w:lastRenderedPageBreak/>
        <w:t>Materials and Methods</w:t>
      </w:r>
      <w:bookmarkStart w:id="42" w:name="_Toc196060219"/>
      <w:bookmarkStart w:id="43" w:name="_Toc196060221"/>
      <w:bookmarkStart w:id="44" w:name="_Toc223923948"/>
      <w:bookmarkEnd w:id="41"/>
    </w:p>
    <w:p w14:paraId="3D5DB5E7" w14:textId="175A7B3D" w:rsidR="00387901" w:rsidRPr="00D16F2B" w:rsidRDefault="00000000">
      <w:pPr>
        <w:ind w:firstLine="432"/>
      </w:pPr>
      <w:r w:rsidRPr="00D16F2B">
        <w:t xml:space="preserve">The sections below provide a general overview of materials and methods used in the </w:t>
      </w:r>
      <w:r w:rsidR="007C5490" w:rsidRPr="00D16F2B">
        <w:t>studies comprising the thesis</w:t>
      </w:r>
      <w:r w:rsidRPr="00D16F2B">
        <w:t xml:space="preserve">. </w:t>
      </w:r>
    </w:p>
    <w:p w14:paraId="27E35291" w14:textId="77777777" w:rsidR="00387901" w:rsidRPr="00D16F2B" w:rsidRDefault="00000000">
      <w:pPr>
        <w:pStyle w:val="Heading2"/>
        <w:numPr>
          <w:ilvl w:val="1"/>
          <w:numId w:val="10"/>
        </w:numPr>
        <w:rPr>
          <w:sz w:val="26"/>
          <w:szCs w:val="24"/>
        </w:rPr>
      </w:pPr>
      <w:bookmarkStart w:id="45" w:name="_Toc207823464"/>
      <w:r w:rsidRPr="00D16F2B">
        <w:rPr>
          <w:sz w:val="26"/>
          <w:szCs w:val="24"/>
        </w:rPr>
        <w:t>Paper I: The role of attention in basic ensemble statistics processing.</w:t>
      </w:r>
      <w:bookmarkEnd w:id="45"/>
    </w:p>
    <w:p w14:paraId="56E35260" w14:textId="77777777" w:rsidR="00387901" w:rsidRPr="00D16F2B" w:rsidRDefault="00000000">
      <w:pPr>
        <w:pStyle w:val="Heading3"/>
        <w:numPr>
          <w:ilvl w:val="2"/>
          <w:numId w:val="11"/>
        </w:numPr>
      </w:pPr>
      <w:bookmarkStart w:id="46" w:name="_Toc207823465"/>
      <w:r w:rsidRPr="00D16F2B">
        <w:t>Paper I: Participants</w:t>
      </w:r>
      <w:bookmarkEnd w:id="46"/>
    </w:p>
    <w:p w14:paraId="69DC1493" w14:textId="76BA6588" w:rsidR="00387901" w:rsidRPr="00D16F2B" w:rsidRDefault="00000000">
      <w:pPr>
        <w:ind w:firstLine="720"/>
      </w:pPr>
      <w:r w:rsidRPr="00D16F2B">
        <w:t xml:space="preserve">24 people participated in Experiment 1 (14 women and 10 men, mean age 25 years). An independent sample of 24 participants </w:t>
      </w:r>
      <w:r w:rsidR="00793F65">
        <w:t>was</w:t>
      </w:r>
      <w:r w:rsidR="00793F65" w:rsidRPr="00D16F2B">
        <w:t xml:space="preserve"> </w:t>
      </w:r>
      <w:r w:rsidRPr="00D16F2B">
        <w:t xml:space="preserve">recruited to participate in Experiment 2 (16 women and 8 men, mean age 23 years). All participants had normal or corrected-to-normal vision. All were volunteers and gave written informed consent. </w:t>
      </w:r>
    </w:p>
    <w:p w14:paraId="3B0E343A" w14:textId="77777777" w:rsidR="00387901" w:rsidRPr="00D16F2B" w:rsidRDefault="00000000">
      <w:pPr>
        <w:pStyle w:val="Heading3"/>
        <w:numPr>
          <w:ilvl w:val="2"/>
          <w:numId w:val="12"/>
        </w:numPr>
      </w:pPr>
      <w:bookmarkStart w:id="47" w:name="_Toc207823466"/>
      <w:r w:rsidRPr="00D16F2B">
        <w:t>Paper I: Stimuli and Procedure</w:t>
      </w:r>
      <w:bookmarkEnd w:id="47"/>
    </w:p>
    <w:p w14:paraId="2AF67355" w14:textId="77777777" w:rsidR="00387901" w:rsidRPr="00D16F2B" w:rsidRDefault="00000000">
      <w:pPr>
        <w:pStyle w:val="Heading4"/>
        <w:numPr>
          <w:ilvl w:val="3"/>
          <w:numId w:val="13"/>
        </w:numPr>
      </w:pPr>
      <w:r w:rsidRPr="00D16F2B">
        <w:t>General methods</w:t>
      </w:r>
    </w:p>
    <w:p w14:paraId="4BB34AB0" w14:textId="69E1807C" w:rsidR="00387901" w:rsidRPr="00D16F2B" w:rsidRDefault="00000000">
      <w:pPr>
        <w:ind w:firstLine="720"/>
      </w:pPr>
      <w:r w:rsidRPr="00D16F2B">
        <w:t xml:space="preserve">In both experiments, stimuli </w:t>
      </w:r>
      <w:proofErr w:type="gramStart"/>
      <w:r w:rsidRPr="00D16F2B">
        <w:t>were</w:t>
      </w:r>
      <w:proofErr w:type="gramEnd"/>
      <w:r w:rsidRPr="00D16F2B">
        <w:t xml:space="preserve"> a set of 64 oriented lines drawn from two different orientation distributions. One distribution was constructed by transforming 64 equally spaced numbers between 0.01 and 0.99 using the logit function: log(a/1-a). The number list was shifted and scaled to fit into the 25–75</w:t>
      </w:r>
      <w:r w:rsidRPr="00D16F2B">
        <w:rPr>
          <w:rFonts w:ascii="Times New Roman" w:hAnsi="Times New Roman"/>
        </w:rPr>
        <w:t>◦</w:t>
      </w:r>
      <w:r w:rsidRPr="00D16F2B">
        <w:t xml:space="preserve"> range, where 0 is horizontal and 90 is vertical (adapted from Epstein and Emmanouil, 2021). The resulting distribution was skewed which allowed us to use its mirror reflection to get a new distribution with the same range (25–75</w:t>
      </w:r>
      <w:r w:rsidRPr="00D16F2B">
        <w:rPr>
          <w:rFonts w:ascii="Times New Roman" w:hAnsi="Times New Roman"/>
        </w:rPr>
        <w:t>◦</w:t>
      </w:r>
      <w:r w:rsidRPr="00D16F2B">
        <w:t>) and standard deviation (10.41</w:t>
      </w:r>
      <w:r w:rsidRPr="00D16F2B">
        <w:rPr>
          <w:rFonts w:ascii="Times New Roman" w:hAnsi="Times New Roman"/>
        </w:rPr>
        <w:t>◦</w:t>
      </w:r>
      <w:r w:rsidRPr="00D16F2B">
        <w:t>) but a different mean (40</w:t>
      </w:r>
      <w:r w:rsidRPr="00D16F2B">
        <w:rPr>
          <w:rFonts w:ascii="Times New Roman" w:hAnsi="Times New Roman"/>
        </w:rPr>
        <w:t>◦</w:t>
      </w:r>
      <w:r w:rsidRPr="00D16F2B">
        <w:t xml:space="preserve"> vs. 60</w:t>
      </w:r>
      <w:r w:rsidRPr="00D16F2B">
        <w:rPr>
          <w:rFonts w:ascii="Times New Roman" w:hAnsi="Times New Roman"/>
        </w:rPr>
        <w:t>◦</w:t>
      </w:r>
      <w:r w:rsidRPr="00D16F2B">
        <w:t xml:space="preserve">). This was important to diminish potential confounds from stimulus changes other than mean orientation that might affect the occurrence of EEG components </w:t>
      </w:r>
      <w:proofErr w:type="spellStart"/>
      <w:r w:rsidRPr="00D16F2B">
        <w:t>vMMN</w:t>
      </w:r>
      <w:proofErr w:type="spellEnd"/>
      <w:r w:rsidRPr="00D16F2B">
        <w:t xml:space="preserve"> and P3. Both the positively skewed (mean 40</w:t>
      </w:r>
      <w:r w:rsidRPr="00D16F2B">
        <w:rPr>
          <w:rFonts w:ascii="Times New Roman" w:hAnsi="Times New Roman"/>
        </w:rPr>
        <w:t>◦</w:t>
      </w:r>
      <w:r w:rsidRPr="00D16F2B">
        <w:t>) and negatively skewed (mean 60</w:t>
      </w:r>
      <w:r w:rsidRPr="00D16F2B">
        <w:rPr>
          <w:rFonts w:ascii="Times New Roman" w:hAnsi="Times New Roman"/>
        </w:rPr>
        <w:t>◦</w:t>
      </w:r>
      <w:r w:rsidRPr="00D16F2B">
        <w:t xml:space="preserve">) distributions of orientations can be seen in Fig. </w:t>
      </w:r>
      <w:r w:rsidR="002B0F4D" w:rsidRPr="00D16F2B">
        <w:t>3</w:t>
      </w:r>
      <w:r w:rsidR="00F735F6" w:rsidRPr="00D16F2B">
        <w:t>A</w:t>
      </w:r>
      <w:r w:rsidRPr="00D16F2B">
        <w:t xml:space="preserve">. </w:t>
      </w:r>
    </w:p>
    <w:p w14:paraId="2467D41E" w14:textId="69A98E22" w:rsidR="00387901" w:rsidRDefault="00000000" w:rsidP="00A66F72">
      <w:r w:rsidRPr="00D16F2B">
        <w:t xml:space="preserve">As we used skewed orientation distributions, orientations drawn from one tail of such distributions are inherently rarer than those from the other tail. This could cause a potential problem, such that any randomly placed item with a rare orientation would be surrounded by multiple items with frequent orientations. This would create highly salient local patches where individual lines pop out from their </w:t>
      </w:r>
      <w:proofErr w:type="gramStart"/>
      <w:r w:rsidRPr="00D16F2B">
        <w:t>surround</w:t>
      </w:r>
      <w:proofErr w:type="gramEnd"/>
      <w:r w:rsidRPr="00D16F2B">
        <w:t xml:space="preserve"> (Nothdurft, 1993) whose processing can be confounded with ensemble processing. To minimize this possibility, we </w:t>
      </w:r>
      <w:proofErr w:type="spellStart"/>
      <w:r w:rsidRPr="00D16F2B">
        <w:t>pregenerated</w:t>
      </w:r>
      <w:proofErr w:type="spellEnd"/>
      <w:r w:rsidRPr="00D16F2B">
        <w:t xml:space="preserve"> two million random spatial combinations of 64-line orientations from each distribution embedded in an 8x8-cell grid and selected a subset of combinations where no neighboring lines differed in orientation by more than 25</w:t>
      </w:r>
      <w:r w:rsidRPr="00D16F2B">
        <w:rPr>
          <w:rFonts w:ascii="Times New Roman" w:hAnsi="Times New Roman"/>
        </w:rPr>
        <w:t>◦</w:t>
      </w:r>
      <w:r w:rsidRPr="00D16F2B">
        <w:t xml:space="preserve"> from each other. Ensembles of each trial were drawn from these remaining sets. </w:t>
      </w:r>
    </w:p>
    <w:p w14:paraId="06E885E0" w14:textId="28BE9860" w:rsidR="00095885" w:rsidRDefault="00095885">
      <w:pPr>
        <w:ind w:firstLine="720"/>
      </w:pPr>
      <w:r w:rsidRPr="00D16F2B">
        <w:rPr>
          <w:noProof/>
        </w:rPr>
        <w:lastRenderedPageBreak/>
        <w:drawing>
          <wp:anchor distT="0" distB="0" distL="114300" distR="0" simplePos="0" relativeHeight="20" behindDoc="0" locked="0" layoutInCell="0" allowOverlap="1" wp14:anchorId="1B72218C" wp14:editId="5F6CE767">
            <wp:simplePos x="0" y="0"/>
            <wp:positionH relativeFrom="margin">
              <wp:posOffset>19050</wp:posOffset>
            </wp:positionH>
            <wp:positionV relativeFrom="paragraph">
              <wp:posOffset>-285750</wp:posOffset>
            </wp:positionV>
            <wp:extent cx="4679950" cy="2033905"/>
            <wp:effectExtent l="0" t="0" r="0" b="0"/>
            <wp:wrapTopAndBottom/>
            <wp:docPr id="7"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4.png"/>
                    <pic:cNvPicPr>
                      <a:picLocks noChangeAspect="1" noChangeArrowheads="1"/>
                    </pic:cNvPicPr>
                  </pic:nvPicPr>
                  <pic:blipFill>
                    <a:blip r:embed="rId44">
                      <a:extLst>
                        <a:ext uri="{96DAC541-7B7A-43D3-8B79-37D633B846F1}">
                          <asvg:svgBlip xmlns:asvg="http://schemas.microsoft.com/office/drawing/2016/SVG/main" r:embed="rId45"/>
                        </a:ext>
                      </a:extLst>
                    </a:blip>
                    <a:stretch>
                      <a:fillRect/>
                    </a:stretch>
                  </pic:blipFill>
                  <pic:spPr bwMode="auto">
                    <a:xfrm>
                      <a:off x="0" y="0"/>
                      <a:ext cx="4679950" cy="2033905"/>
                    </a:xfrm>
                    <a:prstGeom prst="rect">
                      <a:avLst/>
                    </a:prstGeom>
                  </pic:spPr>
                </pic:pic>
              </a:graphicData>
            </a:graphic>
            <wp14:sizeRelH relativeFrom="margin">
              <wp14:pctWidth>0</wp14:pctWidth>
            </wp14:sizeRelH>
            <wp14:sizeRelV relativeFrom="margin">
              <wp14:pctHeight>0</wp14:pctHeight>
            </wp14:sizeRelV>
          </wp:anchor>
        </w:drawing>
      </w:r>
    </w:p>
    <w:p w14:paraId="21649D59" w14:textId="77777777" w:rsidR="00095885" w:rsidRPr="00D16F2B" w:rsidRDefault="00095885" w:rsidP="00095885">
      <w:pPr>
        <w:ind w:firstLine="720"/>
      </w:pPr>
    </w:p>
    <w:p w14:paraId="2BF510F0" w14:textId="64D02772" w:rsidR="00095885" w:rsidRPr="00D16F2B" w:rsidRDefault="00095885" w:rsidP="00095885">
      <w:pPr>
        <w:pStyle w:val="Caption"/>
        <w:rPr>
          <w:i w:val="0"/>
          <w:iCs w:val="0"/>
          <w:sz w:val="18"/>
          <w:szCs w:val="18"/>
        </w:rPr>
      </w:pPr>
      <w:bookmarkStart w:id="48" w:name="_Toc206165350"/>
      <w:r w:rsidRPr="00D16F2B">
        <w:rPr>
          <w:b/>
          <w:bCs/>
          <w:i w:val="0"/>
          <w:iCs w:val="0"/>
          <w:sz w:val="18"/>
          <w:szCs w:val="18"/>
        </w:rPr>
        <w:t xml:space="preserve">Figure </w:t>
      </w:r>
      <w:r w:rsidRPr="00D16F2B">
        <w:rPr>
          <w:b/>
          <w:bCs/>
          <w:i w:val="0"/>
          <w:iCs w:val="0"/>
          <w:sz w:val="18"/>
          <w:szCs w:val="18"/>
        </w:rPr>
        <w:fldChar w:fldCharType="begin"/>
      </w:r>
      <w:r w:rsidRPr="00D16F2B">
        <w:rPr>
          <w:b/>
          <w:bCs/>
          <w:i w:val="0"/>
          <w:iCs w:val="0"/>
          <w:sz w:val="18"/>
          <w:szCs w:val="18"/>
        </w:rPr>
        <w:instrText xml:space="preserve"> SEQ Figure \* ARABIC </w:instrText>
      </w:r>
      <w:r w:rsidRPr="00D16F2B">
        <w:rPr>
          <w:b/>
          <w:bCs/>
          <w:i w:val="0"/>
          <w:iCs w:val="0"/>
          <w:sz w:val="18"/>
          <w:szCs w:val="18"/>
        </w:rPr>
        <w:fldChar w:fldCharType="separate"/>
      </w:r>
      <w:r w:rsidR="00146E7C">
        <w:rPr>
          <w:b/>
          <w:bCs/>
          <w:i w:val="0"/>
          <w:iCs w:val="0"/>
          <w:noProof/>
          <w:sz w:val="18"/>
          <w:szCs w:val="18"/>
        </w:rPr>
        <w:t>3</w:t>
      </w:r>
      <w:r w:rsidRPr="00D16F2B">
        <w:rPr>
          <w:b/>
          <w:bCs/>
          <w:i w:val="0"/>
          <w:iCs w:val="0"/>
          <w:sz w:val="18"/>
          <w:szCs w:val="18"/>
        </w:rPr>
        <w:fldChar w:fldCharType="end"/>
      </w:r>
      <w:r w:rsidRPr="00D16F2B">
        <w:rPr>
          <w:b/>
          <w:bCs/>
          <w:i w:val="0"/>
          <w:iCs w:val="0"/>
          <w:sz w:val="18"/>
          <w:szCs w:val="18"/>
        </w:rPr>
        <w:t>:</w:t>
      </w:r>
      <w:r w:rsidRPr="00D16F2B">
        <w:rPr>
          <w:i w:val="0"/>
          <w:iCs w:val="0"/>
          <w:sz w:val="18"/>
          <w:szCs w:val="18"/>
        </w:rPr>
        <w:t xml:space="preserve"> Paper I, stimuli examples</w:t>
      </w:r>
      <w:bookmarkEnd w:id="48"/>
    </w:p>
    <w:p w14:paraId="7397841A" w14:textId="77777777" w:rsidR="00095885" w:rsidRPr="00D16F2B" w:rsidRDefault="00095885" w:rsidP="00095885">
      <w:pPr>
        <w:pStyle w:val="Caption"/>
        <w:rPr>
          <w:i w:val="0"/>
          <w:iCs w:val="0"/>
          <w:sz w:val="20"/>
          <w:szCs w:val="21"/>
        </w:rPr>
      </w:pPr>
      <w:r w:rsidRPr="00D16F2B">
        <w:rPr>
          <w:rFonts w:eastAsia="Calibri"/>
          <w:b/>
          <w:bCs/>
          <w:sz w:val="18"/>
          <w:szCs w:val="22"/>
        </w:rPr>
        <w:t xml:space="preserve">A. </w:t>
      </w:r>
      <w:r w:rsidRPr="00D16F2B">
        <w:rPr>
          <w:rFonts w:eastAsia="Calibri"/>
          <w:sz w:val="18"/>
          <w:szCs w:val="22"/>
        </w:rPr>
        <w:t xml:space="preserve">A probability density plot representing the orientation distributions from which stimuli were drawn. The blue graph corresponds to the distribution with a mean of 40 degrees. The orange plot corresponds to the distribution with a mean of 60 degrees. </w:t>
      </w:r>
      <w:r w:rsidRPr="00D16F2B">
        <w:rPr>
          <w:rFonts w:eastAsia="Calibri"/>
          <w:b/>
          <w:bCs/>
          <w:sz w:val="18"/>
          <w:szCs w:val="22"/>
        </w:rPr>
        <w:t>B.</w:t>
      </w:r>
      <w:r w:rsidRPr="00D16F2B">
        <w:rPr>
          <w:rFonts w:eastAsia="Calibri"/>
          <w:sz w:val="18"/>
          <w:szCs w:val="22"/>
        </w:rPr>
        <w:t xml:space="preserve"> Example ensemble stimuli drawn from these distributions. The ensembles consisted of 64 lines randomly spaced on an 8 x 8 grid. The blue frame corresponds to stimuli drawn from the orientation distribution with a mean of 40 degrees. The orange frame corresponds to the stimuli drawn from the distribution with a mean of 60 degrees. The </w:t>
      </w:r>
      <w:proofErr w:type="spellStart"/>
      <w:r>
        <w:rPr>
          <w:rFonts w:eastAsia="Calibri"/>
          <w:sz w:val="18"/>
          <w:szCs w:val="22"/>
        </w:rPr>
        <w:t>coloured</w:t>
      </w:r>
      <w:proofErr w:type="spellEnd"/>
      <w:r w:rsidRPr="00D16F2B">
        <w:rPr>
          <w:rFonts w:eastAsia="Calibri"/>
          <w:sz w:val="18"/>
          <w:szCs w:val="22"/>
        </w:rPr>
        <w:t xml:space="preserve"> frames are shown here for illustrative purposes and were not presented to participants</w:t>
      </w:r>
      <w:r w:rsidRPr="00D16F2B">
        <w:rPr>
          <w:rFonts w:eastAsia="Calibri" w:cstheme="majorHAnsi"/>
          <w:sz w:val="18"/>
          <w:szCs w:val="22"/>
        </w:rPr>
        <w:t>.</w:t>
      </w:r>
    </w:p>
    <w:p w14:paraId="44051308" w14:textId="7BFC7E83" w:rsidR="00095885" w:rsidRPr="00D16F2B" w:rsidRDefault="00095885">
      <w:pPr>
        <w:ind w:firstLine="720"/>
        <w:sectPr w:rsidR="00095885" w:rsidRPr="00D16F2B">
          <w:footerReference w:type="even" r:id="rId46"/>
          <w:footerReference w:type="default" r:id="rId47"/>
          <w:type w:val="oddPage"/>
          <w:pgSz w:w="9978" w:h="14173"/>
          <w:pgMar w:top="1138" w:right="1138" w:bottom="787" w:left="1411" w:header="0" w:footer="504" w:gutter="0"/>
          <w:cols w:space="720"/>
          <w:formProt w:val="0"/>
          <w:docGrid w:linePitch="360" w:charSpace="8192"/>
        </w:sectPr>
      </w:pPr>
    </w:p>
    <w:p w14:paraId="737813BE" w14:textId="33C55665" w:rsidR="00387901" w:rsidRPr="00D16F2B" w:rsidRDefault="00387901">
      <w:pPr>
        <w:spacing w:before="120" w:after="60" w:line="312" w:lineRule="auto"/>
        <w:ind w:right="272"/>
        <w:jc w:val="left"/>
        <w:rPr>
          <w:rFonts w:eastAsia="Calibri" w:cstheme="majorHAnsi"/>
          <w:sz w:val="18"/>
          <w:szCs w:val="22"/>
        </w:rPr>
      </w:pPr>
    </w:p>
    <w:p w14:paraId="609A585B" w14:textId="77777777" w:rsidR="00387901" w:rsidRPr="00D16F2B" w:rsidRDefault="00000000">
      <w:pPr>
        <w:pStyle w:val="Heading4"/>
        <w:numPr>
          <w:ilvl w:val="3"/>
          <w:numId w:val="14"/>
        </w:numPr>
        <w:spacing w:before="0"/>
      </w:pPr>
      <w:r w:rsidRPr="00D16F2B">
        <w:t>Procedure</w:t>
      </w:r>
    </w:p>
    <w:p w14:paraId="1C3C9053" w14:textId="59A15D8A" w:rsidR="00387901" w:rsidRPr="00D16F2B" w:rsidRDefault="00000000">
      <w:pPr>
        <w:ind w:firstLine="720"/>
        <w:rPr>
          <w:rFonts w:eastAsia="Calibri"/>
        </w:rPr>
      </w:pPr>
      <w:r w:rsidRPr="00D16F2B">
        <w:rPr>
          <w:rFonts w:eastAsia="Calibri"/>
        </w:rPr>
        <w:t xml:space="preserve">In both experiments, participants completed 1,000 trials divided into 10 blocks of 100 trials each. An intertrial interval was 900 to 1100 </w:t>
      </w:r>
      <w:proofErr w:type="spellStart"/>
      <w:r w:rsidRPr="00D16F2B">
        <w:rPr>
          <w:rFonts w:eastAsia="Calibri"/>
        </w:rPr>
        <w:t>ms</w:t>
      </w:r>
      <w:proofErr w:type="spellEnd"/>
      <w:r w:rsidRPr="00D16F2B">
        <w:rPr>
          <w:rFonts w:eastAsia="Calibri"/>
        </w:rPr>
        <w:t xml:space="preserve"> during which an empty gray screen with a fixation dot at screen center was presented. Each block was followed by a pause screen. Five blocks had a standard ensemble mean of 40 degrees and oddball deviant ensemble mean of 60 degrees, and five blocks had standards of mean 60 and deviants of mean 40 degrees</w:t>
      </w:r>
      <w:r w:rsidR="004144F5" w:rsidRPr="00D16F2B">
        <w:rPr>
          <w:rFonts w:eastAsia="Calibri"/>
        </w:rPr>
        <w:t xml:space="preserve">. </w:t>
      </w:r>
      <w:r w:rsidRPr="00D16F2B">
        <w:rPr>
          <w:rFonts w:eastAsia="Calibri"/>
        </w:rPr>
        <w:t xml:space="preserve">Block order was randomized. </w:t>
      </w:r>
    </w:p>
    <w:p w14:paraId="5A797DE4" w14:textId="6F07E75A" w:rsidR="00387901" w:rsidRPr="00D16F2B" w:rsidRDefault="00F03876">
      <w:pPr>
        <w:ind w:firstLine="720"/>
        <w:rPr>
          <w:rFonts w:eastAsia="Calibri"/>
        </w:rPr>
      </w:pPr>
      <w:r w:rsidRPr="00D16F2B">
        <w:rPr>
          <w:b/>
          <w:bCs/>
          <w:i/>
          <w:iCs/>
          <w:noProof/>
          <w:sz w:val="18"/>
          <w:szCs w:val="18"/>
        </w:rPr>
        <w:drawing>
          <wp:anchor distT="0" distB="0" distL="114300" distR="0" simplePos="0" relativeHeight="21" behindDoc="0" locked="0" layoutInCell="0" allowOverlap="1" wp14:anchorId="683EE494" wp14:editId="767DE6A6">
            <wp:simplePos x="0" y="0"/>
            <wp:positionH relativeFrom="margin">
              <wp:align>center</wp:align>
            </wp:positionH>
            <wp:positionV relativeFrom="paragraph">
              <wp:posOffset>1586230</wp:posOffset>
            </wp:positionV>
            <wp:extent cx="4680000" cy="2662067"/>
            <wp:effectExtent l="0" t="0" r="0" b="0"/>
            <wp:wrapTopAndBottom/>
            <wp:docPr id="8" name="Рисунок 13"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13" descr="A screenshot of a video game&#10;&#10;AI-generated content may be incorrect."/>
                    <pic:cNvPicPr>
                      <a:picLocks noChangeAspect="1" noChangeArrowheads="1"/>
                    </pic:cNvPicPr>
                  </pic:nvPicPr>
                  <pic:blipFill rotWithShape="1">
                    <a:blip r:embed="rId48"/>
                    <a:srcRect l="5692"/>
                    <a:stretch>
                      <a:fillRect/>
                    </a:stretch>
                  </pic:blipFill>
                  <pic:spPr bwMode="auto">
                    <a:xfrm>
                      <a:off x="0" y="0"/>
                      <a:ext cx="4680000" cy="266206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16F2B">
        <w:rPr>
          <w:rFonts w:eastAsia="Calibri"/>
        </w:rPr>
        <w:t xml:space="preserve">On each trial, a central fixation cross and 64 lines were presented for 200 </w:t>
      </w:r>
      <w:proofErr w:type="spellStart"/>
      <w:r w:rsidRPr="00D16F2B">
        <w:rPr>
          <w:rFonts w:eastAsia="Calibri"/>
        </w:rPr>
        <w:t>ms</w:t>
      </w:r>
      <w:proofErr w:type="spellEnd"/>
      <w:r w:rsidRPr="00D16F2B">
        <w:rPr>
          <w:rFonts w:eastAsia="Calibri"/>
        </w:rPr>
        <w:t xml:space="preserve"> on a gray background (Fig</w:t>
      </w:r>
      <w:r w:rsidR="00F735F6" w:rsidRPr="00D16F2B">
        <w:rPr>
          <w:rFonts w:eastAsia="Calibri"/>
        </w:rPr>
        <w:t>. 4</w:t>
      </w:r>
      <w:r w:rsidRPr="00D16F2B">
        <w:rPr>
          <w:rFonts w:eastAsia="Calibri"/>
        </w:rPr>
        <w:t>). The lines drawn from the positive and negative skew distributions served as either standard or deviant conditions, depending on the block. The standard trials were presented more frequently (90 standard trials in each block), while the deviant trials were presented less frequently (10 deviant trials in each block). At the beginning of each block, 10 standard trials were always presented. At least three standard trials were presented between deviant trials. Participants were instructed to maintain fixation on the central cross.</w:t>
      </w:r>
    </w:p>
    <w:p w14:paraId="52F56587" w14:textId="046CB78A" w:rsidR="002B0F4D" w:rsidRPr="00D16F2B" w:rsidRDefault="002B0F4D" w:rsidP="002B0F4D">
      <w:pPr>
        <w:pStyle w:val="Caption"/>
        <w:rPr>
          <w:rFonts w:eastAsia="Calibri"/>
          <w:b/>
          <w:bCs/>
          <w:i w:val="0"/>
          <w:iCs w:val="0"/>
          <w:sz w:val="18"/>
          <w:szCs w:val="18"/>
        </w:rPr>
      </w:pPr>
      <w:bookmarkStart w:id="49" w:name="_Toc206165351"/>
      <w:r w:rsidRPr="00D16F2B">
        <w:rPr>
          <w:b/>
          <w:bCs/>
          <w:i w:val="0"/>
          <w:iCs w:val="0"/>
          <w:sz w:val="18"/>
          <w:szCs w:val="18"/>
        </w:rPr>
        <w:t xml:space="preserve">Figure </w:t>
      </w:r>
      <w:r w:rsidRPr="00D16F2B">
        <w:rPr>
          <w:b/>
          <w:bCs/>
          <w:i w:val="0"/>
          <w:iCs w:val="0"/>
          <w:sz w:val="18"/>
          <w:szCs w:val="18"/>
        </w:rPr>
        <w:fldChar w:fldCharType="begin"/>
      </w:r>
      <w:r w:rsidRPr="00D16F2B">
        <w:rPr>
          <w:b/>
          <w:bCs/>
          <w:i w:val="0"/>
          <w:iCs w:val="0"/>
          <w:sz w:val="18"/>
          <w:szCs w:val="18"/>
        </w:rPr>
        <w:instrText xml:space="preserve"> SEQ Figure \* ARABIC </w:instrText>
      </w:r>
      <w:r w:rsidRPr="00D16F2B">
        <w:rPr>
          <w:b/>
          <w:bCs/>
          <w:i w:val="0"/>
          <w:iCs w:val="0"/>
          <w:sz w:val="18"/>
          <w:szCs w:val="18"/>
        </w:rPr>
        <w:fldChar w:fldCharType="separate"/>
      </w:r>
      <w:r w:rsidR="00146E7C">
        <w:rPr>
          <w:b/>
          <w:bCs/>
          <w:i w:val="0"/>
          <w:iCs w:val="0"/>
          <w:noProof/>
          <w:sz w:val="18"/>
          <w:szCs w:val="18"/>
        </w:rPr>
        <w:t>4</w:t>
      </w:r>
      <w:r w:rsidRPr="00D16F2B">
        <w:rPr>
          <w:b/>
          <w:bCs/>
          <w:i w:val="0"/>
          <w:iCs w:val="0"/>
          <w:sz w:val="18"/>
          <w:szCs w:val="18"/>
        </w:rPr>
        <w:fldChar w:fldCharType="end"/>
      </w:r>
      <w:r w:rsidRPr="00D16F2B">
        <w:rPr>
          <w:b/>
          <w:bCs/>
          <w:i w:val="0"/>
          <w:iCs w:val="0"/>
          <w:sz w:val="18"/>
          <w:szCs w:val="18"/>
        </w:rPr>
        <w:t>:</w:t>
      </w:r>
      <w:r w:rsidRPr="00D16F2B">
        <w:rPr>
          <w:i w:val="0"/>
          <w:iCs w:val="0"/>
          <w:sz w:val="18"/>
          <w:szCs w:val="18"/>
        </w:rPr>
        <w:t xml:space="preserve"> </w:t>
      </w:r>
      <w:r w:rsidR="000D3134" w:rsidRPr="00D16F2B">
        <w:rPr>
          <w:i w:val="0"/>
          <w:iCs w:val="0"/>
          <w:sz w:val="18"/>
          <w:szCs w:val="18"/>
        </w:rPr>
        <w:t>Paper I</w:t>
      </w:r>
      <w:r w:rsidR="007A78A9" w:rsidRPr="00D16F2B">
        <w:rPr>
          <w:i w:val="0"/>
          <w:iCs w:val="0"/>
          <w:sz w:val="18"/>
          <w:szCs w:val="18"/>
        </w:rPr>
        <w:t>,</w:t>
      </w:r>
      <w:r w:rsidR="000D3134" w:rsidRPr="00D16F2B">
        <w:rPr>
          <w:i w:val="0"/>
          <w:iCs w:val="0"/>
          <w:sz w:val="18"/>
          <w:szCs w:val="18"/>
        </w:rPr>
        <w:t xml:space="preserve"> </w:t>
      </w:r>
      <w:r w:rsidRPr="00D16F2B">
        <w:rPr>
          <w:i w:val="0"/>
          <w:iCs w:val="0"/>
          <w:sz w:val="18"/>
          <w:szCs w:val="18"/>
        </w:rPr>
        <w:t>trial structure</w:t>
      </w:r>
      <w:r w:rsidR="000D3134" w:rsidRPr="00D16F2B">
        <w:rPr>
          <w:i w:val="0"/>
          <w:iCs w:val="0"/>
          <w:sz w:val="18"/>
          <w:szCs w:val="18"/>
        </w:rPr>
        <w:t xml:space="preserve"> in</w:t>
      </w:r>
      <w:r w:rsidRPr="00D16F2B">
        <w:rPr>
          <w:i w:val="0"/>
          <w:iCs w:val="0"/>
          <w:sz w:val="18"/>
          <w:szCs w:val="18"/>
        </w:rPr>
        <w:t xml:space="preserve"> experiments 1 and 2</w:t>
      </w:r>
      <w:r w:rsidRPr="00D16F2B">
        <w:rPr>
          <w:rFonts w:eastAsia="Calibri"/>
          <w:b/>
          <w:bCs/>
          <w:i w:val="0"/>
          <w:iCs w:val="0"/>
          <w:sz w:val="18"/>
          <w:szCs w:val="18"/>
        </w:rPr>
        <w:t>.</w:t>
      </w:r>
      <w:bookmarkEnd w:id="49"/>
    </w:p>
    <w:p w14:paraId="01DF8772" w14:textId="42079634" w:rsidR="00387901" w:rsidRPr="00D16F2B" w:rsidRDefault="00000000" w:rsidP="002B0F4D">
      <w:pPr>
        <w:pStyle w:val="Caption"/>
        <w:rPr>
          <w:rFonts w:eastAsia="Calibri"/>
        </w:rPr>
      </w:pPr>
      <w:r w:rsidRPr="00D16F2B">
        <w:rPr>
          <w:rFonts w:eastAsia="Calibri"/>
          <w:sz w:val="16"/>
          <w:szCs w:val="21"/>
        </w:rPr>
        <w:t xml:space="preserve"> </w:t>
      </w:r>
      <w:r w:rsidRPr="00D16F2B">
        <w:rPr>
          <w:rFonts w:eastAsia="Calibri"/>
          <w:sz w:val="18"/>
          <w:szCs w:val="22"/>
        </w:rPr>
        <w:t xml:space="preserve">Trials were 200 </w:t>
      </w:r>
      <w:proofErr w:type="spellStart"/>
      <w:r w:rsidRPr="00D16F2B">
        <w:rPr>
          <w:rFonts w:eastAsia="Calibri"/>
          <w:sz w:val="18"/>
          <w:szCs w:val="22"/>
        </w:rPr>
        <w:t>ms</w:t>
      </w:r>
      <w:proofErr w:type="spellEnd"/>
      <w:r w:rsidRPr="00D16F2B">
        <w:rPr>
          <w:rFonts w:eastAsia="Calibri"/>
          <w:sz w:val="18"/>
          <w:szCs w:val="22"/>
        </w:rPr>
        <w:t xml:space="preserve"> with an inter-trial interval of 900-1100 </w:t>
      </w:r>
      <w:proofErr w:type="spellStart"/>
      <w:r w:rsidRPr="00D16F2B">
        <w:rPr>
          <w:rFonts w:eastAsia="Calibri"/>
          <w:sz w:val="18"/>
          <w:szCs w:val="22"/>
        </w:rPr>
        <w:t>ms.</w:t>
      </w:r>
      <w:proofErr w:type="spellEnd"/>
      <w:r w:rsidRPr="00D16F2B">
        <w:rPr>
          <w:rFonts w:eastAsia="Calibri"/>
          <w:sz w:val="18"/>
          <w:szCs w:val="22"/>
        </w:rPr>
        <w:t xml:space="preserve"> </w:t>
      </w:r>
      <w:proofErr w:type="spellStart"/>
      <w:r w:rsidR="00E069F3">
        <w:rPr>
          <w:rFonts w:eastAsia="Calibri"/>
          <w:sz w:val="18"/>
          <w:szCs w:val="22"/>
        </w:rPr>
        <w:t>Coloured</w:t>
      </w:r>
      <w:proofErr w:type="spellEnd"/>
      <w:r w:rsidRPr="00D16F2B">
        <w:rPr>
          <w:rFonts w:eastAsia="Calibri"/>
          <w:sz w:val="18"/>
          <w:szCs w:val="22"/>
        </w:rPr>
        <w:t xml:space="preserve"> frames (added here for illustrative purposes) correspond to the average orientation of the background stimuli (blue: 40 degrees; orange: 60 degrees). (A) An example trial sequence of Experiment 1. Participants were asked to respond to changes of the mean orientation of the white lines, here shown in the second depicted trial marked “press space”.  (B) An example trial sequence of Experiment 2.  Participants were asked to respond to changes of the central cross, here shown in the third depicted trial </w:t>
      </w:r>
      <w:r w:rsidRPr="00D16F2B">
        <w:rPr>
          <w:rFonts w:eastAsia="Calibri"/>
          <w:sz w:val="18"/>
          <w:szCs w:val="22"/>
        </w:rPr>
        <w:lastRenderedPageBreak/>
        <w:t>marked “press space”. The relative sizes of the ensemble, fixation cross and dot are changed for illustrative purposes.</w:t>
      </w:r>
    </w:p>
    <w:p w14:paraId="775BDE4D" w14:textId="77777777" w:rsidR="00387901" w:rsidRPr="00D16F2B" w:rsidRDefault="00000000">
      <w:pPr>
        <w:pStyle w:val="Heading4"/>
        <w:numPr>
          <w:ilvl w:val="3"/>
          <w:numId w:val="15"/>
        </w:numPr>
      </w:pPr>
      <w:r w:rsidRPr="00D16F2B">
        <w:t>Experiment 1</w:t>
      </w:r>
    </w:p>
    <w:p w14:paraId="1A6C3187" w14:textId="6D384D65" w:rsidR="00387901" w:rsidRPr="00D16F2B" w:rsidRDefault="00000000">
      <w:pPr>
        <w:ind w:firstLine="720"/>
        <w:rPr>
          <w:rFonts w:eastAsia="Calibri"/>
        </w:rPr>
      </w:pPr>
      <w:r w:rsidRPr="00D16F2B">
        <w:rPr>
          <w:rFonts w:eastAsia="Calibri"/>
        </w:rPr>
        <w:t xml:space="preserve">Participants were asked to explicitly detect the change of the mean orientation of the background line ensemble by pressing the space key (Figure </w:t>
      </w:r>
      <w:r w:rsidR="004144F5" w:rsidRPr="00D16F2B">
        <w:rPr>
          <w:rFonts w:eastAsia="Calibri"/>
        </w:rPr>
        <w:t>4</w:t>
      </w:r>
      <w:r w:rsidRPr="00D16F2B">
        <w:rPr>
          <w:rFonts w:eastAsia="Calibri"/>
        </w:rPr>
        <w:t xml:space="preserve">A). </w:t>
      </w:r>
    </w:p>
    <w:p w14:paraId="43B4D4B2" w14:textId="77777777" w:rsidR="00387901" w:rsidRPr="00D16F2B" w:rsidRDefault="00000000">
      <w:pPr>
        <w:pStyle w:val="Heading4"/>
      </w:pPr>
      <w:r w:rsidRPr="00D16F2B">
        <w:t>Experiment 2</w:t>
      </w:r>
    </w:p>
    <w:p w14:paraId="0B50838A" w14:textId="656A1E68" w:rsidR="00387901" w:rsidRPr="00D16F2B" w:rsidRDefault="00000000">
      <w:pPr>
        <w:ind w:firstLine="720"/>
        <w:rPr>
          <w:rFonts w:eastAsia="Calibri"/>
        </w:rPr>
      </w:pPr>
      <w:r w:rsidRPr="00D16F2B">
        <w:rPr>
          <w:rFonts w:eastAsia="Calibri"/>
        </w:rPr>
        <w:t xml:space="preserve">In this experiment, participants were instructed to ignore the background stimuli and detect changes in the orientation of the fixation cross. The cross had two possible orientations: vertical (long vertical line and short horizontal line) or horizontal (long horizontal line and short vertical line). The vertical cross was presented on 70% of trials, while the horizontal cross was presented on 30% of trials. Participants were instructed to press the space key immediately after the orientation of the fixation cross changed (Figure </w:t>
      </w:r>
      <w:r w:rsidR="004144F5" w:rsidRPr="00D16F2B">
        <w:rPr>
          <w:rFonts w:eastAsia="Calibri"/>
        </w:rPr>
        <w:t>4</w:t>
      </w:r>
      <w:r w:rsidRPr="00D16F2B">
        <w:rPr>
          <w:rFonts w:eastAsia="Calibri"/>
        </w:rPr>
        <w:t>B). The time window for response was limited to the inter-trial interval. The fixation cross did not change its shape on deviant ensemble trials or the standard ensemble trial preceding a deviant trial. The proportion of background deviant ensembles was kept at 10% as in Experiment 1.</w:t>
      </w:r>
    </w:p>
    <w:p w14:paraId="2AD2F490" w14:textId="77777777" w:rsidR="00387901" w:rsidRPr="00D16F2B" w:rsidRDefault="00000000">
      <w:pPr>
        <w:pStyle w:val="Heading3"/>
      </w:pPr>
      <w:bookmarkStart w:id="50" w:name="_Toc207823467"/>
      <w:r w:rsidRPr="00D16F2B">
        <w:t>Paper I: Apparatus</w:t>
      </w:r>
      <w:bookmarkEnd w:id="50"/>
    </w:p>
    <w:p w14:paraId="7C8E9542" w14:textId="1D994599" w:rsidR="00387901" w:rsidRPr="00D16F2B" w:rsidRDefault="00000000" w:rsidP="00D6248E">
      <w:pPr>
        <w:pStyle w:val="Normal-Fyrstalnaeftirkaflaskil"/>
        <w:ind w:firstLine="720"/>
        <w:rPr>
          <w:lang w:val="en-US"/>
        </w:rPr>
      </w:pPr>
      <w:r w:rsidRPr="00D16F2B">
        <w:rPr>
          <w:lang w:val="en-US"/>
        </w:rPr>
        <w:t xml:space="preserve">EEG was recorded using </w:t>
      </w:r>
      <w:proofErr w:type="spellStart"/>
      <w:r w:rsidRPr="00D16F2B">
        <w:rPr>
          <w:lang w:val="en-US"/>
        </w:rPr>
        <w:t>ActiChAmp</w:t>
      </w:r>
      <w:proofErr w:type="spellEnd"/>
      <w:r w:rsidRPr="00D16F2B">
        <w:rPr>
          <w:lang w:val="en-US"/>
        </w:rPr>
        <w:t xml:space="preserve"> amplifier by Brain Products using 32 Ag/Cl active electrodes. Electrodes were applied using </w:t>
      </w:r>
      <w:proofErr w:type="spellStart"/>
      <w:r w:rsidRPr="00D16F2B">
        <w:rPr>
          <w:lang w:val="en-US"/>
        </w:rPr>
        <w:t>ActiCap</w:t>
      </w:r>
      <w:proofErr w:type="spellEnd"/>
      <w:r w:rsidRPr="00D16F2B">
        <w:rPr>
          <w:lang w:val="en-US"/>
        </w:rPr>
        <w:t xml:space="preserve"> 10-20 system with </w:t>
      </w:r>
      <w:proofErr w:type="spellStart"/>
      <w:r w:rsidR="009C6A0B" w:rsidRPr="00D16F2B">
        <w:rPr>
          <w:color w:val="000000" w:themeColor="text1"/>
          <w:lang w:val="en-US"/>
        </w:rPr>
        <w:t>FCz</w:t>
      </w:r>
      <w:proofErr w:type="spellEnd"/>
      <w:r w:rsidRPr="00D16F2B">
        <w:rPr>
          <w:lang w:val="en-US"/>
        </w:rPr>
        <w:t xml:space="preserve"> as reference at 1000 Hz </w:t>
      </w:r>
      <w:r w:rsidR="009C6A0B" w:rsidRPr="00D16F2B">
        <w:rPr>
          <w:lang w:val="en-US"/>
        </w:rPr>
        <w:t xml:space="preserve">discretization </w:t>
      </w:r>
      <w:r w:rsidRPr="00D16F2B">
        <w:rPr>
          <w:lang w:val="en-US"/>
        </w:rPr>
        <w:t xml:space="preserve">rate. </w:t>
      </w:r>
    </w:p>
    <w:p w14:paraId="05010BC7" w14:textId="77777777" w:rsidR="00387901" w:rsidRPr="00D16F2B" w:rsidRDefault="00000000">
      <w:pPr>
        <w:pStyle w:val="Heading3"/>
        <w:numPr>
          <w:ilvl w:val="2"/>
          <w:numId w:val="16"/>
        </w:numPr>
      </w:pPr>
      <w:bookmarkStart w:id="51" w:name="_Toc207823468"/>
      <w:r w:rsidRPr="00D16F2B">
        <w:t>Paper I: Data Analysis</w:t>
      </w:r>
      <w:bookmarkEnd w:id="51"/>
    </w:p>
    <w:p w14:paraId="142D7C14" w14:textId="77777777" w:rsidR="00387901" w:rsidRPr="00D16F2B" w:rsidRDefault="00000000">
      <w:pPr>
        <w:pStyle w:val="Heading4"/>
        <w:numPr>
          <w:ilvl w:val="3"/>
          <w:numId w:val="17"/>
        </w:numPr>
      </w:pPr>
      <w:r w:rsidRPr="00D16F2B">
        <w:t>Experiment 1</w:t>
      </w:r>
    </w:p>
    <w:p w14:paraId="13CE54D3" w14:textId="052F7F3E" w:rsidR="004C1D30" w:rsidRPr="00D16F2B" w:rsidRDefault="00E069F3" w:rsidP="004C1D30">
      <w:proofErr w:type="spellStart"/>
      <w:r>
        <w:t>Behavioural</w:t>
      </w:r>
      <w:proofErr w:type="spellEnd"/>
      <w:r w:rsidR="004C1D30" w:rsidRPr="00D16F2B">
        <w:t xml:space="preserve"> performance was assessed by accuracy on the central task, with correct responses defined as pressing the spacebar for deviant trials and withholding responses for standard trials.</w:t>
      </w:r>
    </w:p>
    <w:p w14:paraId="6D98E363" w14:textId="4C179FB8" w:rsidR="004C1D30" w:rsidRPr="00D16F2B" w:rsidRDefault="004C1D30" w:rsidP="004C1D30">
      <w:r w:rsidRPr="00D16F2B">
        <w:t xml:space="preserve">EEG data were </w:t>
      </w:r>
      <w:proofErr w:type="spellStart"/>
      <w:r w:rsidRPr="00D16F2B">
        <w:t>epoched</w:t>
      </w:r>
      <w:proofErr w:type="spellEnd"/>
      <w:r w:rsidRPr="00D16F2B">
        <w:t xml:space="preserve"> from -200 </w:t>
      </w:r>
      <w:proofErr w:type="spellStart"/>
      <w:r w:rsidRPr="00D16F2B">
        <w:t>ms</w:t>
      </w:r>
      <w:proofErr w:type="spellEnd"/>
      <w:r w:rsidRPr="00D16F2B">
        <w:t xml:space="preserve"> to 600 </w:t>
      </w:r>
      <w:proofErr w:type="spellStart"/>
      <w:r w:rsidRPr="00D16F2B">
        <w:t>ms</w:t>
      </w:r>
      <w:proofErr w:type="spellEnd"/>
      <w:r w:rsidRPr="00D16F2B">
        <w:t xml:space="preserve"> relative to </w:t>
      </w:r>
      <w:r w:rsidR="00216032" w:rsidRPr="00D16F2B">
        <w:t>stimuli</w:t>
      </w:r>
      <w:r w:rsidRPr="00D16F2B">
        <w:t xml:space="preserve"> onset, including only trials with correct </w:t>
      </w:r>
      <w:proofErr w:type="spellStart"/>
      <w:r w:rsidR="00E069F3">
        <w:t>behavioural</w:t>
      </w:r>
      <w:proofErr w:type="spellEnd"/>
      <w:r w:rsidRPr="00D16F2B">
        <w:t xml:space="preserve"> responses. Standard trials preceding deviants were compared to deviant trials. Mean amplitudes for standard and deviant stimuli were analyzed in frontal, central, and parietal electrodes (Fz, F3-F8, </w:t>
      </w:r>
      <w:proofErr w:type="spellStart"/>
      <w:r w:rsidRPr="00D16F2B">
        <w:t>AFz</w:t>
      </w:r>
      <w:proofErr w:type="spellEnd"/>
      <w:r w:rsidRPr="00D16F2B">
        <w:t xml:space="preserve">, </w:t>
      </w:r>
      <w:proofErr w:type="spellStart"/>
      <w:r w:rsidRPr="00D16F2B">
        <w:t>Cz</w:t>
      </w:r>
      <w:proofErr w:type="spellEnd"/>
      <w:r w:rsidRPr="00D16F2B">
        <w:t xml:space="preserve">, </w:t>
      </w:r>
      <w:proofErr w:type="spellStart"/>
      <w:r w:rsidRPr="00D16F2B">
        <w:t>Pz</w:t>
      </w:r>
      <w:proofErr w:type="spellEnd"/>
      <w:r w:rsidRPr="00D16F2B">
        <w:t xml:space="preserve">) using repeated-measures ANOVA and Bayesian statistics in a 300–500 </w:t>
      </w:r>
      <w:proofErr w:type="spellStart"/>
      <w:r w:rsidRPr="00D16F2B">
        <w:t>ms</w:t>
      </w:r>
      <w:proofErr w:type="spellEnd"/>
      <w:r w:rsidRPr="00D16F2B">
        <w:t xml:space="preserve"> window to detect P3, a marker of attentional processing. Multivariate pattern analysis (MVPA) classified standard vs. deviant stimuli, testing accuracy against chance (50%) across time points. </w:t>
      </w:r>
    </w:p>
    <w:p w14:paraId="38AA413C" w14:textId="1D584AC6" w:rsidR="00387901" w:rsidRPr="00D16F2B" w:rsidRDefault="00387901">
      <w:pPr>
        <w:ind w:firstLine="720"/>
      </w:pPr>
    </w:p>
    <w:p w14:paraId="79BE0684" w14:textId="77777777" w:rsidR="004C1D30" w:rsidRPr="00D16F2B" w:rsidRDefault="004C1D30">
      <w:pPr>
        <w:ind w:firstLine="720"/>
      </w:pPr>
    </w:p>
    <w:p w14:paraId="5C275FBA" w14:textId="77777777" w:rsidR="00387901" w:rsidRPr="00D16F2B" w:rsidRDefault="00000000">
      <w:pPr>
        <w:pStyle w:val="Heading4"/>
        <w:numPr>
          <w:ilvl w:val="3"/>
          <w:numId w:val="18"/>
        </w:numPr>
      </w:pPr>
      <w:r w:rsidRPr="00D16F2B">
        <w:lastRenderedPageBreak/>
        <w:t>Experiment 2</w:t>
      </w:r>
    </w:p>
    <w:p w14:paraId="7B6C5116" w14:textId="28C171FA" w:rsidR="00387901" w:rsidRPr="00D16F2B" w:rsidRDefault="00216032" w:rsidP="00216032">
      <w:pPr>
        <w:ind w:firstLine="576"/>
      </w:pPr>
      <w:r w:rsidRPr="00D16F2B">
        <w:t xml:space="preserve">EEG data were </w:t>
      </w:r>
      <w:proofErr w:type="spellStart"/>
      <w:r w:rsidRPr="00D16F2B">
        <w:t>epoched</w:t>
      </w:r>
      <w:proofErr w:type="spellEnd"/>
      <w:r w:rsidRPr="00D16F2B">
        <w:t xml:space="preserve"> into 700-ms segments, including a 200-ms pre-stimulus baseline, with standard trials preceding deviant trials (ensemble orientation mean changes). Mean amplitudes for standard and deviant epochs were compared in posterior electrodes (O1, O2, Oz, PO7, PO8) using repeated-measures ANOVA and Bayesian statistics in a 160–260 </w:t>
      </w:r>
      <w:proofErr w:type="spellStart"/>
      <w:r w:rsidRPr="00D16F2B">
        <w:t>ms</w:t>
      </w:r>
      <w:proofErr w:type="spellEnd"/>
      <w:r w:rsidRPr="00D16F2B">
        <w:t xml:space="preserve"> window to detect </w:t>
      </w:r>
      <w:proofErr w:type="spellStart"/>
      <w:r w:rsidRPr="00D16F2B">
        <w:t>vMMN</w:t>
      </w:r>
      <w:proofErr w:type="spellEnd"/>
      <w:r w:rsidRPr="00D16F2B">
        <w:t xml:space="preserve">, a marker of automatic processing. A later 300–500 </w:t>
      </w:r>
      <w:proofErr w:type="spellStart"/>
      <w:r w:rsidRPr="00D16F2B">
        <w:t>ms</w:t>
      </w:r>
      <w:proofErr w:type="spellEnd"/>
      <w:r w:rsidRPr="00D16F2B">
        <w:t xml:space="preserve"> window assessed P3 to evaluate awareness of deviant ensemble stimuli. MVPA supplemented the analysis by classifying EEG response from standard vs. deviant ensemble stimuli.</w:t>
      </w:r>
    </w:p>
    <w:p w14:paraId="056FACD6" w14:textId="77777777" w:rsidR="00387901" w:rsidRPr="00D16F2B" w:rsidRDefault="00000000">
      <w:pPr>
        <w:pStyle w:val="Heading2"/>
        <w:numPr>
          <w:ilvl w:val="1"/>
          <w:numId w:val="19"/>
        </w:numPr>
        <w:rPr>
          <w:sz w:val="28"/>
        </w:rPr>
      </w:pPr>
      <w:bookmarkStart w:id="52" w:name="_Toc207823469"/>
      <w:r w:rsidRPr="00D16F2B">
        <w:rPr>
          <w:sz w:val="28"/>
        </w:rPr>
        <w:t>Paper II: Spatially intermixed objects of different feature categories are parsed automatically.</w:t>
      </w:r>
      <w:bookmarkEnd w:id="52"/>
    </w:p>
    <w:p w14:paraId="28463A2D" w14:textId="77777777" w:rsidR="00387901" w:rsidRPr="00D16F2B" w:rsidRDefault="00000000">
      <w:pPr>
        <w:pStyle w:val="Heading3"/>
        <w:numPr>
          <w:ilvl w:val="2"/>
          <w:numId w:val="20"/>
        </w:numPr>
      </w:pPr>
      <w:bookmarkStart w:id="53" w:name="_Toc207823470"/>
      <w:r w:rsidRPr="00D16F2B">
        <w:t>Paper II: Participants</w:t>
      </w:r>
      <w:bookmarkEnd w:id="53"/>
    </w:p>
    <w:p w14:paraId="29329F2D" w14:textId="77777777" w:rsidR="00387901" w:rsidRPr="00D16F2B" w:rsidRDefault="00000000">
      <w:pPr>
        <w:ind w:firstLine="720"/>
      </w:pPr>
      <w:r w:rsidRPr="00D16F2B">
        <w:t xml:space="preserve">20 people (16 women and four men, mean age 23 years) participated as volunteers. All had normal or corrected-to-normal vision and gave written informed consent. </w:t>
      </w:r>
    </w:p>
    <w:p w14:paraId="16113820" w14:textId="77777777" w:rsidR="00387901" w:rsidRPr="00D16F2B" w:rsidRDefault="00000000">
      <w:pPr>
        <w:pStyle w:val="Heading3"/>
        <w:numPr>
          <w:ilvl w:val="2"/>
          <w:numId w:val="21"/>
        </w:numPr>
      </w:pPr>
      <w:bookmarkStart w:id="54" w:name="_Toc207823471"/>
      <w:r w:rsidRPr="00D16F2B">
        <w:t>Paper II: Stimuli and Procedure</w:t>
      </w:r>
      <w:bookmarkEnd w:id="54"/>
    </w:p>
    <w:p w14:paraId="2DA2CEA3" w14:textId="77777777" w:rsidR="00387901" w:rsidRPr="00D16F2B" w:rsidRDefault="00000000">
      <w:pPr>
        <w:pStyle w:val="Normal-Fyrstalnaeftirkaflaskil"/>
        <w:ind w:firstLine="720"/>
        <w:rPr>
          <w:lang w:val="en-US"/>
        </w:rPr>
      </w:pPr>
      <w:r w:rsidRPr="00D16F2B">
        <w:rPr>
          <w:lang w:val="en-US"/>
        </w:rPr>
        <w:t xml:space="preserve">We generated texture sets of 64 white lines randomly fit in an 8 × 8-cell square grid. Lines varied in length and orientation (16 unique length values and 16 unique orientation values). A small black cross with either a longer vertical or longer horizontal hand was placed in the center of the texture and used both for gaze fixation and for the central attention-engaging central task. </w:t>
      </w:r>
    </w:p>
    <w:p w14:paraId="59DE00BB" w14:textId="7950D7C2" w:rsidR="00387901" w:rsidRPr="00D16F2B" w:rsidRDefault="00000000">
      <w:pPr>
        <w:pStyle w:val="Normal-Fyrstalnaeftirkaflaskil"/>
        <w:ind w:firstLine="720"/>
        <w:rPr>
          <w:lang w:val="en-US"/>
        </w:rPr>
      </w:pPr>
      <w:r w:rsidRPr="00D16F2B">
        <w:rPr>
          <w:lang w:val="en-US"/>
        </w:rPr>
        <w:t>The distributions of lengths and orientations among textural elements (lines) were manipulated in terms of their shape to provide different degrees of “</w:t>
      </w:r>
      <w:proofErr w:type="spellStart"/>
      <w:r w:rsidRPr="00D16F2B">
        <w:rPr>
          <w:lang w:val="en-US"/>
        </w:rPr>
        <w:t>segmentability</w:t>
      </w:r>
      <w:proofErr w:type="spellEnd"/>
      <w:r w:rsidRPr="00D16F2B">
        <w:rPr>
          <w:lang w:val="en-US"/>
        </w:rPr>
        <w:t>”. In each of the dimensions (length and orientation), the distribution could be either “</w:t>
      </w:r>
      <w:proofErr w:type="spellStart"/>
      <w:r w:rsidRPr="00D16F2B">
        <w:rPr>
          <w:lang w:val="en-US"/>
        </w:rPr>
        <w:t>segmentable</w:t>
      </w:r>
      <w:proofErr w:type="spellEnd"/>
      <w:r w:rsidRPr="00D16F2B">
        <w:rPr>
          <w:lang w:val="en-US"/>
        </w:rPr>
        <w:t>” (two-peaks distribution consisting of only extreme values presented in equal proportions) or “non-</w:t>
      </w:r>
      <w:proofErr w:type="spellStart"/>
      <w:r w:rsidRPr="00D16F2B">
        <w:rPr>
          <w:lang w:val="en-US"/>
        </w:rPr>
        <w:t>segmentable</w:t>
      </w:r>
      <w:proofErr w:type="spellEnd"/>
      <w:r w:rsidRPr="00D16F2B">
        <w:rPr>
          <w:lang w:val="en-US"/>
        </w:rPr>
        <w:t xml:space="preserve">” (uniform distribution consisting of extremes and all transition steps in equal proportions). Given the orthogonal manipulation of </w:t>
      </w:r>
      <w:proofErr w:type="spellStart"/>
      <w:r w:rsidRPr="00D16F2B">
        <w:rPr>
          <w:lang w:val="en-US"/>
        </w:rPr>
        <w:t>segmentability</w:t>
      </w:r>
      <w:proofErr w:type="spellEnd"/>
      <w:r w:rsidRPr="00D16F2B">
        <w:rPr>
          <w:lang w:val="en-US"/>
        </w:rPr>
        <w:t xml:space="preserve"> in length and orientation, we had four </w:t>
      </w:r>
      <w:proofErr w:type="spellStart"/>
      <w:r w:rsidRPr="00D16F2B">
        <w:rPr>
          <w:lang w:val="en-US"/>
        </w:rPr>
        <w:t>segmentability</w:t>
      </w:r>
      <w:proofErr w:type="spellEnd"/>
      <w:r w:rsidRPr="00D16F2B">
        <w:rPr>
          <w:lang w:val="en-US"/>
        </w:rPr>
        <w:t xml:space="preserve"> conditions: “both” (length and orientation are </w:t>
      </w:r>
      <w:proofErr w:type="spellStart"/>
      <w:r w:rsidRPr="00D16F2B">
        <w:rPr>
          <w:lang w:val="en-US"/>
        </w:rPr>
        <w:t>segmentable</w:t>
      </w:r>
      <w:proofErr w:type="spellEnd"/>
      <w:r w:rsidRPr="00D16F2B">
        <w:rPr>
          <w:lang w:val="en-US"/>
        </w:rPr>
        <w:t xml:space="preserve">), “orientation” (only orientation is </w:t>
      </w:r>
      <w:proofErr w:type="spellStart"/>
      <w:r w:rsidRPr="00D16F2B">
        <w:rPr>
          <w:lang w:val="en-US"/>
        </w:rPr>
        <w:t>segmentable</w:t>
      </w:r>
      <w:proofErr w:type="spellEnd"/>
      <w:r w:rsidRPr="00D16F2B">
        <w:rPr>
          <w:lang w:val="en-US"/>
        </w:rPr>
        <w:t xml:space="preserve">), “length” (only length is </w:t>
      </w:r>
      <w:proofErr w:type="spellStart"/>
      <w:r w:rsidRPr="00D16F2B">
        <w:rPr>
          <w:lang w:val="en-US"/>
        </w:rPr>
        <w:t>segmentable</w:t>
      </w:r>
      <w:proofErr w:type="spellEnd"/>
      <w:r w:rsidRPr="00D16F2B">
        <w:rPr>
          <w:lang w:val="en-US"/>
        </w:rPr>
        <w:t xml:space="preserve">), and “none” (none of the features are </w:t>
      </w:r>
      <w:proofErr w:type="spellStart"/>
      <w:r w:rsidRPr="00D16F2B">
        <w:rPr>
          <w:lang w:val="en-US"/>
        </w:rPr>
        <w:t>segmentable</w:t>
      </w:r>
      <w:proofErr w:type="spellEnd"/>
      <w:r w:rsidRPr="00D16F2B">
        <w:rPr>
          <w:lang w:val="en-US"/>
        </w:rPr>
        <w:t>). Fig</w:t>
      </w:r>
      <w:r w:rsidR="00485781" w:rsidRPr="00D16F2B">
        <w:rPr>
          <w:lang w:val="en-US"/>
        </w:rPr>
        <w:t>.</w:t>
      </w:r>
      <w:r w:rsidRPr="00D16F2B">
        <w:rPr>
          <w:lang w:val="en-US"/>
        </w:rPr>
        <w:t xml:space="preserve"> </w:t>
      </w:r>
      <w:r w:rsidR="004144F5" w:rsidRPr="00D16F2B">
        <w:rPr>
          <w:lang w:val="en-US"/>
        </w:rPr>
        <w:t>5</w:t>
      </w:r>
      <w:r w:rsidRPr="00D16F2B">
        <w:rPr>
          <w:lang w:val="en-US"/>
        </w:rPr>
        <w:t>A illustrates these four conditions.</w:t>
      </w:r>
    </w:p>
    <w:p w14:paraId="34CEE4A5" w14:textId="2431A41C" w:rsidR="00387901" w:rsidRPr="00D16F2B" w:rsidRDefault="00000000">
      <w:pPr>
        <w:pStyle w:val="Normal-Fyrstalnaeftirkaflaskil"/>
        <w:ind w:firstLine="720"/>
        <w:rPr>
          <w:lang w:val="en-US"/>
        </w:rPr>
      </w:pPr>
      <w:r w:rsidRPr="00D16F2B">
        <w:rPr>
          <w:lang w:val="en-US"/>
        </w:rPr>
        <w:t xml:space="preserve">Importantly, lengths and orientations were strictly correlated within each display, but the sign of this correlation was different across displays. If a correlation was r = − 1 then the longer the line, the steeper it was (Fig. </w:t>
      </w:r>
      <w:r w:rsidR="0025662D" w:rsidRPr="00D16F2B">
        <w:rPr>
          <w:lang w:val="en-US"/>
        </w:rPr>
        <w:t>5</w:t>
      </w:r>
      <w:r w:rsidRPr="00D16F2B">
        <w:rPr>
          <w:lang w:val="en-US"/>
        </w:rPr>
        <w:t xml:space="preserve">A, top row). If a correlation was r = 1 then the longer the line, the flatter it was (Fig. </w:t>
      </w:r>
      <w:r w:rsidR="0025662D" w:rsidRPr="00D16F2B">
        <w:rPr>
          <w:lang w:val="en-US"/>
        </w:rPr>
        <w:t>5</w:t>
      </w:r>
      <w:r w:rsidRPr="00D16F2B">
        <w:rPr>
          <w:lang w:val="en-US"/>
        </w:rPr>
        <w:t xml:space="preserve">A, bottom row). The sign of correlation was the only determinant of statistical differences between textures within each </w:t>
      </w:r>
      <w:proofErr w:type="spellStart"/>
      <w:r w:rsidRPr="00D16F2B">
        <w:rPr>
          <w:lang w:val="en-US"/>
        </w:rPr>
        <w:lastRenderedPageBreak/>
        <w:t>segmentability</w:t>
      </w:r>
      <w:proofErr w:type="spellEnd"/>
      <w:r w:rsidRPr="00D16F2B">
        <w:rPr>
          <w:lang w:val="en-US"/>
        </w:rPr>
        <w:t xml:space="preserve"> condition, whereas the feature distributions stayed constant and individual elements randomly changed their locations. </w:t>
      </w:r>
    </w:p>
    <w:p w14:paraId="00265833" w14:textId="2DE45CE7" w:rsidR="00387901" w:rsidRPr="00D16F2B" w:rsidRDefault="00000000">
      <w:pPr>
        <w:pStyle w:val="Normal-Fyrstalnaeftirkaflaskil"/>
        <w:ind w:firstLine="720"/>
        <w:rPr>
          <w:lang w:val="en-US"/>
        </w:rPr>
      </w:pPr>
      <w:r w:rsidRPr="00D16F2B">
        <w:rPr>
          <w:lang w:val="en-US"/>
        </w:rPr>
        <w:t xml:space="preserve">The experiment had a within-subject blocked design. Each block consisted of a series of standard and deviant stimuli belonging to the same </w:t>
      </w:r>
      <w:proofErr w:type="spellStart"/>
      <w:r w:rsidRPr="00D16F2B">
        <w:rPr>
          <w:lang w:val="en-US"/>
        </w:rPr>
        <w:t>segmentability</w:t>
      </w:r>
      <w:proofErr w:type="spellEnd"/>
      <w:r w:rsidRPr="00D16F2B">
        <w:rPr>
          <w:lang w:val="en-US"/>
        </w:rPr>
        <w:t xml:space="preserve"> condition and differing only in the sign of length-orientation correlation. Each stimulus was presented for 200 </w:t>
      </w:r>
      <w:proofErr w:type="spellStart"/>
      <w:r w:rsidRPr="00D16F2B">
        <w:rPr>
          <w:lang w:val="en-US"/>
        </w:rPr>
        <w:t>ms</w:t>
      </w:r>
      <w:proofErr w:type="spellEnd"/>
      <w:r w:rsidRPr="00D16F2B">
        <w:rPr>
          <w:lang w:val="en-US"/>
        </w:rPr>
        <w:t xml:space="preserve"> followed by an interstimulus interval of 400 </w:t>
      </w:r>
      <w:proofErr w:type="spellStart"/>
      <w:r w:rsidRPr="00D16F2B">
        <w:rPr>
          <w:lang w:val="en-US"/>
        </w:rPr>
        <w:t>ms.</w:t>
      </w:r>
      <w:proofErr w:type="spellEnd"/>
      <w:r w:rsidRPr="00D16F2B">
        <w:rPr>
          <w:lang w:val="en-US"/>
        </w:rPr>
        <w:t xml:space="preserve"> Participants were instructed to fixate a central cross and track its changes over time (central oddball task) by pressing a button whenever the cross changed its orientation from vertical to horizontal (Fig. </w:t>
      </w:r>
      <w:r w:rsidR="0025662D" w:rsidRPr="00D16F2B">
        <w:rPr>
          <w:lang w:val="en-US"/>
        </w:rPr>
        <w:t>5</w:t>
      </w:r>
      <w:r w:rsidRPr="00D16F2B">
        <w:rPr>
          <w:lang w:val="en-US"/>
        </w:rPr>
        <w:t xml:space="preserve">B). This central task was used to divert attention from textures. Central changes could occur only in standard trials. Oddball events for the cross and for the background textures were assigned to random, uncorrelated temporal positions in a block. </w:t>
      </w:r>
    </w:p>
    <w:p w14:paraId="5A12503A" w14:textId="7F56315F" w:rsidR="00A237D6" w:rsidRDefault="00000000">
      <w:pPr>
        <w:pStyle w:val="Normal-Fyrstalnaeftirkaflaskil"/>
        <w:ind w:firstLine="720"/>
        <w:rPr>
          <w:lang w:val="en-US"/>
        </w:rPr>
      </w:pPr>
      <w:r w:rsidRPr="00D16F2B">
        <w:rPr>
          <w:lang w:val="en-US"/>
        </w:rPr>
        <w:t xml:space="preserve">Each participant was exposed to eight blocks of trials (4 </w:t>
      </w:r>
      <w:proofErr w:type="spellStart"/>
      <w:r w:rsidRPr="00D16F2B">
        <w:rPr>
          <w:lang w:val="en-US"/>
        </w:rPr>
        <w:t>segmentability</w:t>
      </w:r>
      <w:proofErr w:type="spellEnd"/>
      <w:r w:rsidRPr="00D16F2B">
        <w:rPr>
          <w:lang w:val="en-US"/>
        </w:rPr>
        <w:t xml:space="preserve"> conditions × 2 length-orientation correlations in a deviant vs. standard stimulus). The order of blocks was randomized across participants. The overall number of trials per block was 700 (630 standard and 70 deviant stimuli).</w:t>
      </w:r>
    </w:p>
    <w:p w14:paraId="62EA94F8" w14:textId="6F659BEC" w:rsidR="00216032" w:rsidRPr="00D16F2B" w:rsidRDefault="00216032">
      <w:pPr>
        <w:spacing w:after="0" w:line="240" w:lineRule="auto"/>
        <w:jc w:val="left"/>
        <w:rPr>
          <w:rFonts w:eastAsia="AdvTimes" w:cs="Arial"/>
        </w:rPr>
      </w:pPr>
      <w:r w:rsidRPr="00D16F2B">
        <w:br w:type="page"/>
      </w:r>
    </w:p>
    <w:p w14:paraId="7BB9454E" w14:textId="7C406428" w:rsidR="00A237D6" w:rsidRDefault="00A237D6">
      <w:pPr>
        <w:pStyle w:val="Normal-Fyrstalnaeftirkaflaskil"/>
        <w:ind w:firstLine="720"/>
        <w:rPr>
          <w:lang w:val="en-US"/>
        </w:rPr>
      </w:pPr>
      <w:r w:rsidRPr="00D16F2B">
        <w:rPr>
          <w:b/>
          <w:bCs/>
          <w:noProof/>
          <w:sz w:val="18"/>
          <w:szCs w:val="22"/>
          <w:lang w:val="en-US"/>
        </w:rPr>
        <w:lastRenderedPageBreak/>
        <w:drawing>
          <wp:anchor distT="0" distB="0" distL="114300" distR="114300" simplePos="0" relativeHeight="251664384" behindDoc="0" locked="0" layoutInCell="1" allowOverlap="1" wp14:anchorId="3BEF7972" wp14:editId="123D4941">
            <wp:simplePos x="0" y="0"/>
            <wp:positionH relativeFrom="margin">
              <wp:posOffset>-7620</wp:posOffset>
            </wp:positionH>
            <wp:positionV relativeFrom="paragraph">
              <wp:posOffset>242570</wp:posOffset>
            </wp:positionV>
            <wp:extent cx="4594860" cy="4001770"/>
            <wp:effectExtent l="0" t="0" r="0" b="0"/>
            <wp:wrapTopAndBottom/>
            <wp:docPr id="5354354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435442"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594860" cy="4001770"/>
                    </a:xfrm>
                    <a:prstGeom prst="rect">
                      <a:avLst/>
                    </a:prstGeom>
                  </pic:spPr>
                </pic:pic>
              </a:graphicData>
            </a:graphic>
            <wp14:sizeRelH relativeFrom="page">
              <wp14:pctWidth>0</wp14:pctWidth>
            </wp14:sizeRelH>
            <wp14:sizeRelV relativeFrom="page">
              <wp14:pctHeight>0</wp14:pctHeight>
            </wp14:sizeRelV>
          </wp:anchor>
        </w:drawing>
      </w:r>
    </w:p>
    <w:p w14:paraId="0DA4AF8F" w14:textId="4F3C8148" w:rsidR="00A237D6" w:rsidRPr="00D16F2B" w:rsidRDefault="00A237D6" w:rsidP="00A237D6">
      <w:pPr>
        <w:pStyle w:val="Caption"/>
        <w:rPr>
          <w:i w:val="0"/>
          <w:iCs w:val="0"/>
          <w:sz w:val="18"/>
          <w:szCs w:val="20"/>
        </w:rPr>
      </w:pPr>
      <w:bookmarkStart w:id="55" w:name="_Toc206165352"/>
      <w:r w:rsidRPr="00D16F2B">
        <w:rPr>
          <w:b/>
          <w:bCs/>
          <w:i w:val="0"/>
          <w:iCs w:val="0"/>
          <w:sz w:val="18"/>
          <w:szCs w:val="20"/>
        </w:rPr>
        <w:t xml:space="preserve">Figure </w:t>
      </w:r>
      <w:r w:rsidRPr="00D16F2B">
        <w:rPr>
          <w:b/>
          <w:bCs/>
          <w:i w:val="0"/>
          <w:iCs w:val="0"/>
          <w:sz w:val="18"/>
          <w:szCs w:val="20"/>
        </w:rPr>
        <w:fldChar w:fldCharType="begin"/>
      </w:r>
      <w:r w:rsidRPr="00D16F2B">
        <w:rPr>
          <w:b/>
          <w:bCs/>
          <w:i w:val="0"/>
          <w:iCs w:val="0"/>
          <w:sz w:val="18"/>
          <w:szCs w:val="20"/>
        </w:rPr>
        <w:instrText xml:space="preserve"> SEQ Figure \* ARABIC </w:instrText>
      </w:r>
      <w:r w:rsidRPr="00D16F2B">
        <w:rPr>
          <w:b/>
          <w:bCs/>
          <w:i w:val="0"/>
          <w:iCs w:val="0"/>
          <w:sz w:val="18"/>
          <w:szCs w:val="20"/>
        </w:rPr>
        <w:fldChar w:fldCharType="separate"/>
      </w:r>
      <w:r w:rsidR="00146E7C">
        <w:rPr>
          <w:b/>
          <w:bCs/>
          <w:i w:val="0"/>
          <w:iCs w:val="0"/>
          <w:noProof/>
          <w:sz w:val="18"/>
          <w:szCs w:val="20"/>
        </w:rPr>
        <w:t>5</w:t>
      </w:r>
      <w:r w:rsidRPr="00D16F2B">
        <w:rPr>
          <w:b/>
          <w:bCs/>
          <w:i w:val="0"/>
          <w:iCs w:val="0"/>
          <w:sz w:val="18"/>
          <w:szCs w:val="20"/>
        </w:rPr>
        <w:fldChar w:fldCharType="end"/>
      </w:r>
      <w:r w:rsidRPr="00D16F2B">
        <w:rPr>
          <w:b/>
          <w:bCs/>
          <w:i w:val="0"/>
          <w:iCs w:val="0"/>
          <w:sz w:val="18"/>
          <w:szCs w:val="20"/>
        </w:rPr>
        <w:t>:</w:t>
      </w:r>
      <w:r w:rsidRPr="00D16F2B">
        <w:rPr>
          <w:i w:val="0"/>
          <w:iCs w:val="0"/>
          <w:sz w:val="18"/>
          <w:szCs w:val="20"/>
        </w:rPr>
        <w:t xml:space="preserve"> Paper II, stimuli and trial structure.</w:t>
      </w:r>
      <w:bookmarkEnd w:id="55"/>
    </w:p>
    <w:p w14:paraId="01EFBBEC" w14:textId="269F7D2C" w:rsidR="00A237D6" w:rsidRDefault="00A237D6" w:rsidP="00A237D6">
      <w:pPr>
        <w:pStyle w:val="Caption"/>
        <w:rPr>
          <w:sz w:val="18"/>
          <w:szCs w:val="22"/>
        </w:rPr>
      </w:pPr>
      <w:r w:rsidRPr="00D16F2B">
        <w:rPr>
          <w:sz w:val="18"/>
          <w:szCs w:val="22"/>
        </w:rPr>
        <w:t xml:space="preserve">(A) Example stimuli used in the four </w:t>
      </w:r>
      <w:proofErr w:type="spellStart"/>
      <w:r w:rsidRPr="00D16F2B">
        <w:rPr>
          <w:sz w:val="18"/>
          <w:szCs w:val="22"/>
        </w:rPr>
        <w:t>segmentability</w:t>
      </w:r>
      <w:proofErr w:type="spellEnd"/>
      <w:r w:rsidRPr="00D16F2B">
        <w:rPr>
          <w:sz w:val="18"/>
          <w:szCs w:val="22"/>
        </w:rPr>
        <w:t xml:space="preserve"> conditions of the experiment with two possible length-orientation correlations</w:t>
      </w:r>
      <w:r>
        <w:rPr>
          <w:sz w:val="18"/>
          <w:szCs w:val="22"/>
        </w:rPr>
        <w:t>. Upper row represents r= -1.0: the</w:t>
      </w:r>
      <w:r w:rsidRPr="00095885">
        <w:rPr>
          <w:sz w:val="18"/>
          <w:szCs w:val="22"/>
        </w:rPr>
        <w:t xml:space="preserve"> longer the line, the steeper it </w:t>
      </w:r>
      <w:r>
        <w:rPr>
          <w:sz w:val="18"/>
          <w:szCs w:val="22"/>
        </w:rPr>
        <w:t xml:space="preserve">is. Lower row represents r= 1.0: the longer the line the flatter it is. </w:t>
      </w:r>
      <w:r w:rsidRPr="00D16F2B">
        <w:rPr>
          <w:sz w:val="18"/>
          <w:szCs w:val="22"/>
        </w:rPr>
        <w:t xml:space="preserve"> (B) The time course of a typical trial in the experiment (“both” condition). Participants were instructed to press the “D” button whenever the central cross changed its orientation. In the oddball trials, the background texture changed the length-orientation correlation to the opposite. </w:t>
      </w:r>
    </w:p>
    <w:p w14:paraId="4F91C8D7" w14:textId="77777777" w:rsidR="00A237D6" w:rsidRDefault="00A237D6">
      <w:pPr>
        <w:spacing w:after="0" w:line="240" w:lineRule="auto"/>
        <w:jc w:val="left"/>
        <w:rPr>
          <w:rFonts w:cs="Arial Unicode MS"/>
          <w:i/>
          <w:iCs/>
          <w:sz w:val="18"/>
          <w:szCs w:val="22"/>
        </w:rPr>
      </w:pPr>
      <w:r>
        <w:rPr>
          <w:sz w:val="18"/>
          <w:szCs w:val="22"/>
        </w:rPr>
        <w:br w:type="page"/>
      </w:r>
    </w:p>
    <w:p w14:paraId="7D7A4F22" w14:textId="134FECE9" w:rsidR="00387901" w:rsidRPr="00D16F2B" w:rsidRDefault="00387901" w:rsidP="00A237D6">
      <w:pPr>
        <w:pStyle w:val="Normal-Fyrstalnaeftirkaflaskil"/>
        <w:rPr>
          <w:lang w:val="en-US"/>
        </w:rPr>
      </w:pPr>
    </w:p>
    <w:p w14:paraId="13D866B8" w14:textId="004ABEDE" w:rsidR="00387901" w:rsidRPr="00D16F2B" w:rsidRDefault="00000000">
      <w:pPr>
        <w:pStyle w:val="Heading3"/>
      </w:pPr>
      <w:bookmarkStart w:id="56" w:name="_Toc207823472"/>
      <w:r w:rsidRPr="00D16F2B">
        <w:t>Paper II: Apparatus</w:t>
      </w:r>
      <w:bookmarkEnd w:id="56"/>
    </w:p>
    <w:p w14:paraId="3B82414B" w14:textId="5FA0ED83" w:rsidR="00387901" w:rsidRPr="00A237D6" w:rsidRDefault="00216032" w:rsidP="00A237D6">
      <w:pPr>
        <w:pStyle w:val="Normal-Fyrstalnaeftirkaflaskil"/>
        <w:rPr>
          <w:lang w:val="en-US"/>
        </w:rPr>
      </w:pPr>
      <w:r w:rsidRPr="00D16F2B">
        <w:rPr>
          <w:lang w:val="en-US"/>
        </w:rPr>
        <w:t xml:space="preserve">EEG was recorded using the </w:t>
      </w:r>
      <w:proofErr w:type="spellStart"/>
      <w:r w:rsidRPr="00D16F2B">
        <w:rPr>
          <w:lang w:val="en-US"/>
        </w:rPr>
        <w:t>ActiCHamp</w:t>
      </w:r>
      <w:proofErr w:type="spellEnd"/>
      <w:r w:rsidRPr="00D16F2B">
        <w:rPr>
          <w:lang w:val="en-US"/>
        </w:rPr>
        <w:t xml:space="preserve"> amplifier with 64-channel active AgCl electrodes (</w:t>
      </w:r>
      <w:proofErr w:type="spellStart"/>
      <w:r w:rsidRPr="00D16F2B">
        <w:rPr>
          <w:lang w:val="en-US"/>
        </w:rPr>
        <w:t>actiCHamp</w:t>
      </w:r>
      <w:proofErr w:type="spellEnd"/>
      <w:r w:rsidRPr="00D16F2B">
        <w:rPr>
          <w:lang w:val="en-US"/>
        </w:rPr>
        <w:t xml:space="preserve"> Plus, Brain Products GmbH, </w:t>
      </w:r>
      <w:proofErr w:type="spellStart"/>
      <w:r w:rsidRPr="00D16F2B">
        <w:rPr>
          <w:lang w:val="en-US"/>
        </w:rPr>
        <w:t>Gilching</w:t>
      </w:r>
      <w:proofErr w:type="spellEnd"/>
      <w:r w:rsidRPr="00D16F2B">
        <w:rPr>
          <w:lang w:val="en-US"/>
        </w:rPr>
        <w:t>, Germany) placed on the scalp according to the modified 10–20 system. The horizontal electrooculogram was recorded with a bipolar configuration between electrodes positioned lateral to the outer canthi of the two eyes. Vertical eye movements were monitored with a bipolar montage between electrodes placed above and below the right eye. After recording, the data was referenced to the grand average.</w:t>
      </w:r>
    </w:p>
    <w:p w14:paraId="0F0FBC1B" w14:textId="371454A0" w:rsidR="00387901" w:rsidRPr="00D16F2B" w:rsidRDefault="00000000">
      <w:pPr>
        <w:pStyle w:val="Heading3"/>
        <w:numPr>
          <w:ilvl w:val="2"/>
          <w:numId w:val="22"/>
        </w:numPr>
      </w:pPr>
      <w:bookmarkStart w:id="57" w:name="_Toc207823473"/>
      <w:r w:rsidRPr="00D16F2B">
        <w:t>Paper II: Data Analysis</w:t>
      </w:r>
      <w:bookmarkEnd w:id="57"/>
    </w:p>
    <w:p w14:paraId="11CA8F39" w14:textId="35D1D3D3" w:rsidR="004C1D30" w:rsidRPr="00D16F2B" w:rsidRDefault="00E069F3" w:rsidP="004C1D30">
      <w:proofErr w:type="spellStart"/>
      <w:r>
        <w:t>Behavioural</w:t>
      </w:r>
      <w:proofErr w:type="spellEnd"/>
      <w:r w:rsidR="004C1D30" w:rsidRPr="00D16F2B">
        <w:t xml:space="preserve"> performance was evaluated through accuracy on the central task, with errors defined as misses (failing to detect a </w:t>
      </w:r>
      <w:r w:rsidR="0027322D" w:rsidRPr="00D16F2B">
        <w:t>cross-orientation</w:t>
      </w:r>
      <w:r w:rsidR="004C1D30" w:rsidRPr="00D16F2B">
        <w:t xml:space="preserve"> change) or false alarms (incorrectly reporting a change).</w:t>
      </w:r>
    </w:p>
    <w:p w14:paraId="22E52665" w14:textId="77777777" w:rsidR="004C1D30" w:rsidRPr="00D16F2B" w:rsidRDefault="004C1D30" w:rsidP="004C1D30">
      <w:r w:rsidRPr="00D16F2B">
        <w:t xml:space="preserve">For ERP analysis, 700-ms epochs, including a 200-ms pre-stimulus baseline, were extracted, excluding trials with central cross changes. Standard and deviant trials were averaged separately for each </w:t>
      </w:r>
      <w:proofErr w:type="spellStart"/>
      <w:r w:rsidRPr="00D16F2B">
        <w:t>segmentability</w:t>
      </w:r>
      <w:proofErr w:type="spellEnd"/>
      <w:r w:rsidRPr="00D16F2B">
        <w:t xml:space="preserve"> condition. Difference waves (deviant minus standard responses) were computed to isolate </w:t>
      </w:r>
      <w:proofErr w:type="spellStart"/>
      <w:r w:rsidRPr="00D16F2B">
        <w:t>vMMN</w:t>
      </w:r>
      <w:proofErr w:type="spellEnd"/>
      <w:r w:rsidRPr="00D16F2B">
        <w:t xml:space="preserve">, using electrodes O1, Oz, O2, P1-P8, POz, PO3, PO4, PO7, and PO8. Point-by-point t-tests within a 100–400 </w:t>
      </w:r>
      <w:proofErr w:type="spellStart"/>
      <w:r w:rsidRPr="00D16F2B">
        <w:t>ms</w:t>
      </w:r>
      <w:proofErr w:type="spellEnd"/>
      <w:r w:rsidRPr="00D16F2B">
        <w:t xml:space="preserve"> window identified significant negative deflections indicative of </w:t>
      </w:r>
      <w:proofErr w:type="spellStart"/>
      <w:r w:rsidRPr="00D16F2B">
        <w:t>vMMN</w:t>
      </w:r>
      <w:proofErr w:type="spellEnd"/>
      <w:r w:rsidRPr="00D16F2B">
        <w:t xml:space="preserve">, requiring at least 24 </w:t>
      </w:r>
      <w:proofErr w:type="spellStart"/>
      <w:r w:rsidRPr="00D16F2B">
        <w:t>ms</w:t>
      </w:r>
      <w:proofErr w:type="spellEnd"/>
      <w:r w:rsidRPr="00D16F2B">
        <w:t xml:space="preserve"> of consecutive significance. Mean amplitudes of these difference waves were compared across conditions using repeated-measures ANOVA and Bayesian statistics to assess </w:t>
      </w:r>
      <w:proofErr w:type="spellStart"/>
      <w:r w:rsidRPr="00D16F2B">
        <w:t>vMMN</w:t>
      </w:r>
      <w:proofErr w:type="spellEnd"/>
      <w:r w:rsidRPr="00D16F2B">
        <w:t xml:space="preserve"> presence and differences between </w:t>
      </w:r>
      <w:proofErr w:type="spellStart"/>
      <w:r w:rsidRPr="00D16F2B">
        <w:t>segmentability</w:t>
      </w:r>
      <w:proofErr w:type="spellEnd"/>
      <w:r w:rsidRPr="00D16F2B">
        <w:t xml:space="preserve"> conditions.</w:t>
      </w:r>
    </w:p>
    <w:p w14:paraId="3D3475BA" w14:textId="4BFEBC5E" w:rsidR="00387901" w:rsidRPr="00D16F2B" w:rsidRDefault="00387901">
      <w:pPr>
        <w:ind w:firstLine="576"/>
      </w:pPr>
    </w:p>
    <w:p w14:paraId="20953325" w14:textId="77777777" w:rsidR="00387901" w:rsidRPr="00D16F2B" w:rsidRDefault="00000000">
      <w:pPr>
        <w:pStyle w:val="Heading2"/>
        <w:numPr>
          <w:ilvl w:val="1"/>
          <w:numId w:val="23"/>
        </w:numPr>
        <w:rPr>
          <w:sz w:val="28"/>
        </w:rPr>
      </w:pPr>
      <w:bookmarkStart w:id="58" w:name="_Toc207823474"/>
      <w:r w:rsidRPr="00D16F2B">
        <w:rPr>
          <w:sz w:val="28"/>
        </w:rPr>
        <w:t>Paper III: No attention - no ensembles: spatial attention is crucial for accurate ensemble perception.</w:t>
      </w:r>
      <w:bookmarkEnd w:id="58"/>
    </w:p>
    <w:p w14:paraId="16D7CC5D" w14:textId="77777777" w:rsidR="00387901" w:rsidRPr="00D16F2B" w:rsidRDefault="00000000">
      <w:pPr>
        <w:pStyle w:val="Heading3"/>
        <w:numPr>
          <w:ilvl w:val="2"/>
          <w:numId w:val="24"/>
        </w:numPr>
      </w:pPr>
      <w:bookmarkStart w:id="59" w:name="_Toc207823475"/>
      <w:r w:rsidRPr="00D16F2B">
        <w:t>Paper III: Participants</w:t>
      </w:r>
      <w:bookmarkEnd w:id="59"/>
    </w:p>
    <w:p w14:paraId="6FC7CEEB" w14:textId="78EBC24F" w:rsidR="00387901" w:rsidRPr="00D16F2B" w:rsidRDefault="00000000">
      <w:r w:rsidRPr="00D16F2B">
        <w:t xml:space="preserve">The overall sample included 30 students (mean age 20, </w:t>
      </w:r>
      <w:r w:rsidR="0005519F" w:rsidRPr="00D16F2B">
        <w:rPr>
          <w:color w:val="000000" w:themeColor="text1"/>
        </w:rPr>
        <w:t>10</w:t>
      </w:r>
      <w:r w:rsidRPr="00D16F2B">
        <w:rPr>
          <w:color w:val="000000" w:themeColor="text1"/>
        </w:rPr>
        <w:t xml:space="preserve"> men, </w:t>
      </w:r>
      <w:r w:rsidR="0005519F" w:rsidRPr="00D16F2B">
        <w:rPr>
          <w:color w:val="000000" w:themeColor="text1"/>
        </w:rPr>
        <w:t>20</w:t>
      </w:r>
      <w:r w:rsidRPr="00D16F2B">
        <w:rPr>
          <w:color w:val="EE0000"/>
        </w:rPr>
        <w:t xml:space="preserve"> </w:t>
      </w:r>
      <w:r w:rsidRPr="00D16F2B">
        <w:t>women) who participated in exchange for partial course credit. All participants reported normal or corrected-to-normal vision and gave written informed consent.</w:t>
      </w:r>
    </w:p>
    <w:p w14:paraId="1B57A2B5" w14:textId="0CD2121C" w:rsidR="00387901" w:rsidRPr="00D16F2B" w:rsidRDefault="00000000" w:rsidP="001427B4">
      <w:pPr>
        <w:pStyle w:val="Heading3"/>
        <w:numPr>
          <w:ilvl w:val="2"/>
          <w:numId w:val="25"/>
        </w:numPr>
      </w:pPr>
      <w:bookmarkStart w:id="60" w:name="_Toc207823476"/>
      <w:r w:rsidRPr="00D16F2B">
        <w:t>Paper III: Stimuli and Procedure</w:t>
      </w:r>
      <w:bookmarkEnd w:id="60"/>
    </w:p>
    <w:p w14:paraId="0C09AA29" w14:textId="77777777" w:rsidR="00387901" w:rsidRPr="00D16F2B" w:rsidRDefault="00000000">
      <w:r w:rsidRPr="00D16F2B">
        <w:t xml:space="preserve">Each trial began with a fixation cross displayed at the center of the screen. The fixation cross was shown for an interval of 2000-2500 </w:t>
      </w:r>
      <w:proofErr w:type="spellStart"/>
      <w:r w:rsidRPr="00D16F2B">
        <w:t>ms.</w:t>
      </w:r>
      <w:proofErr w:type="spellEnd"/>
      <w:r w:rsidRPr="00D16F2B">
        <w:t xml:space="preserve"> A </w:t>
      </w:r>
      <w:proofErr w:type="spellStart"/>
      <w:r w:rsidRPr="00D16F2B">
        <w:t>precue</w:t>
      </w:r>
      <w:proofErr w:type="spellEnd"/>
      <w:r w:rsidRPr="00D16F2B">
        <w:t xml:space="preserve"> (white arrow) was then presented for 200 </w:t>
      </w:r>
      <w:proofErr w:type="spellStart"/>
      <w:r w:rsidRPr="00D16F2B">
        <w:t>ms</w:t>
      </w:r>
      <w:proofErr w:type="spellEnd"/>
      <w:r w:rsidRPr="00D16F2B">
        <w:t xml:space="preserve">, indicating the likely side (left or right) of upcoming task-relevant </w:t>
      </w:r>
      <w:r w:rsidRPr="00D16F2B">
        <w:lastRenderedPageBreak/>
        <w:t xml:space="preserve">target stimuli. Following a variable random interval of 300–500 </w:t>
      </w:r>
      <w:proofErr w:type="spellStart"/>
      <w:r w:rsidRPr="00D16F2B">
        <w:t>ms</w:t>
      </w:r>
      <w:proofErr w:type="spellEnd"/>
      <w:r w:rsidRPr="00D16F2B">
        <w:t xml:space="preserve">, bilateral stimuli were shown for 300 </w:t>
      </w:r>
      <w:proofErr w:type="spellStart"/>
      <w:r w:rsidRPr="00D16F2B">
        <w:t>ms</w:t>
      </w:r>
      <w:proofErr w:type="spellEnd"/>
      <w:r w:rsidRPr="00D16F2B">
        <w:t xml:space="preserve">, succeeded by bilateral random noise masks for 150 </w:t>
      </w:r>
      <w:proofErr w:type="spellStart"/>
      <w:r w:rsidRPr="00D16F2B">
        <w:t>ms.</w:t>
      </w:r>
      <w:proofErr w:type="spellEnd"/>
      <w:r w:rsidRPr="00D16F2B">
        <w:t xml:space="preserve"> Next, one side (left or right) was highlighted with a white rectangle contouring the previous stimulus location (target side). </w:t>
      </w:r>
    </w:p>
    <w:p w14:paraId="69D1A768" w14:textId="00502902" w:rsidR="00387901" w:rsidRPr="00D16F2B" w:rsidRDefault="00000000">
      <w:r w:rsidRPr="00D16F2B">
        <w:t xml:space="preserve">Stimuli </w:t>
      </w:r>
      <w:r w:rsidR="00F05E34" w:rsidRPr="00D16F2B">
        <w:t>were</w:t>
      </w:r>
      <w:r w:rsidR="005B11A3" w:rsidRPr="00D16F2B">
        <w:t xml:space="preserve"> differently </w:t>
      </w:r>
      <w:r w:rsidRPr="00D16F2B">
        <w:t>oriented Gabor patches</w:t>
      </w:r>
      <w:r w:rsidR="005B11A3" w:rsidRPr="00D16F2B">
        <w:t xml:space="preserve">. </w:t>
      </w:r>
      <w:r w:rsidRPr="00D16F2B">
        <w:t xml:space="preserve">Stimuli could be shown </w:t>
      </w:r>
      <w:r w:rsidR="00067424">
        <w:t xml:space="preserve">as </w:t>
      </w:r>
      <w:r w:rsidRPr="00D16F2B">
        <w:t>one</w:t>
      </w:r>
      <w:r w:rsidR="007F4BBC" w:rsidRPr="00D16F2B">
        <w:t xml:space="preserve"> object</w:t>
      </w:r>
      <w:r w:rsidRPr="00D16F2B">
        <w:t xml:space="preserve"> </w:t>
      </w:r>
      <w:r w:rsidR="007F4BBC" w:rsidRPr="00D16F2B">
        <w:t xml:space="preserve">on </w:t>
      </w:r>
      <w:r w:rsidRPr="00D16F2B">
        <w:t>each side of the screen (single conditions) or as a set of stimuli, one ensemble on each side of the screen (ensemble conditions).</w:t>
      </w:r>
    </w:p>
    <w:p w14:paraId="352A737B" w14:textId="24F4F034" w:rsidR="00A237D6" w:rsidRPr="00D16F2B" w:rsidRDefault="00877674" w:rsidP="00877674">
      <w:r>
        <w:rPr>
          <w:noProof/>
        </w:rPr>
        <mc:AlternateContent>
          <mc:Choice Requires="wps">
            <w:drawing>
              <wp:anchor distT="0" distB="0" distL="114300" distR="114300" simplePos="0" relativeHeight="251684864" behindDoc="0" locked="0" layoutInCell="1" allowOverlap="1" wp14:anchorId="72A4D101" wp14:editId="446C967D">
                <wp:simplePos x="0" y="0"/>
                <wp:positionH relativeFrom="column">
                  <wp:posOffset>5715</wp:posOffset>
                </wp:positionH>
                <wp:positionV relativeFrom="paragraph">
                  <wp:posOffset>4585970</wp:posOffset>
                </wp:positionV>
                <wp:extent cx="2463800" cy="635"/>
                <wp:effectExtent l="0" t="0" r="0" b="0"/>
                <wp:wrapTopAndBottom/>
                <wp:docPr id="1755120274" name="Text Box 1"/>
                <wp:cNvGraphicFramePr/>
                <a:graphic xmlns:a="http://schemas.openxmlformats.org/drawingml/2006/main">
                  <a:graphicData uri="http://schemas.microsoft.com/office/word/2010/wordprocessingShape">
                    <wps:wsp>
                      <wps:cNvSpPr txBox="1"/>
                      <wps:spPr>
                        <a:xfrm>
                          <a:off x="0" y="0"/>
                          <a:ext cx="2463800" cy="635"/>
                        </a:xfrm>
                        <a:prstGeom prst="rect">
                          <a:avLst/>
                        </a:prstGeom>
                        <a:solidFill>
                          <a:prstClr val="white"/>
                        </a:solidFill>
                        <a:ln>
                          <a:noFill/>
                        </a:ln>
                      </wps:spPr>
                      <wps:txbx>
                        <w:txbxContent>
                          <w:p w14:paraId="4B19E767" w14:textId="6B02C9EC" w:rsidR="00877674" w:rsidRPr="00877674" w:rsidRDefault="00877674" w:rsidP="00877674">
                            <w:pPr>
                              <w:pStyle w:val="Caption"/>
                              <w:rPr>
                                <w:rFonts w:cs="Times New Roman"/>
                                <w:b/>
                                <w:bCs/>
                                <w:i w:val="0"/>
                                <w:iCs w:val="0"/>
                                <w:noProof/>
                                <w:sz w:val="18"/>
                                <w:szCs w:val="18"/>
                              </w:rPr>
                            </w:pPr>
                            <w:bookmarkStart w:id="61" w:name="_Toc206165353"/>
                            <w:r w:rsidRPr="00877674">
                              <w:rPr>
                                <w:b/>
                                <w:bCs/>
                                <w:i w:val="0"/>
                                <w:iCs w:val="0"/>
                                <w:sz w:val="18"/>
                                <w:szCs w:val="18"/>
                              </w:rPr>
                              <w:t xml:space="preserve">Figure </w:t>
                            </w:r>
                            <w:r w:rsidRPr="00877674">
                              <w:rPr>
                                <w:b/>
                                <w:bCs/>
                                <w:i w:val="0"/>
                                <w:iCs w:val="0"/>
                                <w:sz w:val="18"/>
                                <w:szCs w:val="18"/>
                              </w:rPr>
                              <w:fldChar w:fldCharType="begin"/>
                            </w:r>
                            <w:r w:rsidRPr="00877674">
                              <w:rPr>
                                <w:b/>
                                <w:bCs/>
                                <w:i w:val="0"/>
                                <w:iCs w:val="0"/>
                                <w:sz w:val="18"/>
                                <w:szCs w:val="18"/>
                              </w:rPr>
                              <w:instrText xml:space="preserve"> SEQ Figure \* ARABIC </w:instrText>
                            </w:r>
                            <w:r w:rsidRPr="00877674">
                              <w:rPr>
                                <w:b/>
                                <w:bCs/>
                                <w:i w:val="0"/>
                                <w:iCs w:val="0"/>
                                <w:sz w:val="18"/>
                                <w:szCs w:val="18"/>
                              </w:rPr>
                              <w:fldChar w:fldCharType="separate"/>
                            </w:r>
                            <w:r w:rsidR="00146E7C">
                              <w:rPr>
                                <w:b/>
                                <w:bCs/>
                                <w:i w:val="0"/>
                                <w:iCs w:val="0"/>
                                <w:noProof/>
                                <w:sz w:val="18"/>
                                <w:szCs w:val="18"/>
                              </w:rPr>
                              <w:t>6</w:t>
                            </w:r>
                            <w:r w:rsidRPr="00877674">
                              <w:rPr>
                                <w:b/>
                                <w:bCs/>
                                <w:i w:val="0"/>
                                <w:iCs w:val="0"/>
                                <w:sz w:val="18"/>
                                <w:szCs w:val="18"/>
                              </w:rPr>
                              <w:fldChar w:fldCharType="end"/>
                            </w:r>
                            <w:r w:rsidRPr="00877674">
                              <w:rPr>
                                <w:b/>
                                <w:bCs/>
                                <w:i w:val="0"/>
                                <w:iCs w:val="0"/>
                                <w:sz w:val="18"/>
                                <w:szCs w:val="18"/>
                              </w:rPr>
                              <w:t>:</w:t>
                            </w:r>
                            <w:r w:rsidRPr="00877674">
                              <w:rPr>
                                <w:i w:val="0"/>
                                <w:iCs w:val="0"/>
                                <w:sz w:val="18"/>
                                <w:szCs w:val="18"/>
                              </w:rPr>
                              <w:t xml:space="preserve"> Paper III, trial structure</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2A4D101" id="Text Box 1" o:spid="_x0000_s1033" type="#_x0000_t202" style="position:absolute;left:0;text-align:left;margin-left:.45pt;margin-top:361.1pt;width:194pt;height:.05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" stroked="f">
                <v:textbox style="mso-fit-shape-to-text:t" inset="0,0,0,0">
                  <w:txbxContent>
                    <w:p w14:paraId="4B19E767" w14:textId="6B02C9EC" w:rsidR="00877674" w:rsidRPr="00877674" w:rsidRDefault="00877674" w:rsidP="00877674">
                      <w:pPr>
                        <w:pStyle w:val="Caption"/>
                        <w:rPr>
                          <w:rFonts w:cs="Times New Roman"/>
                          <w:b/>
                          <w:bCs/>
                          <w:i w:val="0"/>
                          <w:iCs w:val="0"/>
                          <w:noProof/>
                          <w:sz w:val="18"/>
                          <w:szCs w:val="18"/>
                        </w:rPr>
                      </w:pPr>
                      <w:bookmarkStart w:id="62" w:name="_Toc206165353"/>
                      <w:r w:rsidRPr="00877674">
                        <w:rPr>
                          <w:b/>
                          <w:bCs/>
                          <w:i w:val="0"/>
                          <w:iCs w:val="0"/>
                          <w:sz w:val="18"/>
                          <w:szCs w:val="18"/>
                        </w:rPr>
                        <w:t xml:space="preserve">Figure </w:t>
                      </w:r>
                      <w:r w:rsidRPr="00877674">
                        <w:rPr>
                          <w:b/>
                          <w:bCs/>
                          <w:i w:val="0"/>
                          <w:iCs w:val="0"/>
                          <w:sz w:val="18"/>
                          <w:szCs w:val="18"/>
                        </w:rPr>
                        <w:fldChar w:fldCharType="begin"/>
                      </w:r>
                      <w:r w:rsidRPr="00877674">
                        <w:rPr>
                          <w:b/>
                          <w:bCs/>
                          <w:i w:val="0"/>
                          <w:iCs w:val="0"/>
                          <w:sz w:val="18"/>
                          <w:szCs w:val="18"/>
                        </w:rPr>
                        <w:instrText xml:space="preserve"> SEQ Figure \* ARABIC </w:instrText>
                      </w:r>
                      <w:r w:rsidRPr="00877674">
                        <w:rPr>
                          <w:b/>
                          <w:bCs/>
                          <w:i w:val="0"/>
                          <w:iCs w:val="0"/>
                          <w:sz w:val="18"/>
                          <w:szCs w:val="18"/>
                        </w:rPr>
                        <w:fldChar w:fldCharType="separate"/>
                      </w:r>
                      <w:r w:rsidR="00146E7C">
                        <w:rPr>
                          <w:b/>
                          <w:bCs/>
                          <w:i w:val="0"/>
                          <w:iCs w:val="0"/>
                          <w:noProof/>
                          <w:sz w:val="18"/>
                          <w:szCs w:val="18"/>
                        </w:rPr>
                        <w:t>6</w:t>
                      </w:r>
                      <w:r w:rsidRPr="00877674">
                        <w:rPr>
                          <w:b/>
                          <w:bCs/>
                          <w:i w:val="0"/>
                          <w:iCs w:val="0"/>
                          <w:sz w:val="18"/>
                          <w:szCs w:val="18"/>
                        </w:rPr>
                        <w:fldChar w:fldCharType="end"/>
                      </w:r>
                      <w:r w:rsidRPr="00877674">
                        <w:rPr>
                          <w:b/>
                          <w:bCs/>
                          <w:i w:val="0"/>
                          <w:iCs w:val="0"/>
                          <w:sz w:val="18"/>
                          <w:szCs w:val="18"/>
                        </w:rPr>
                        <w:t>:</w:t>
                      </w:r>
                      <w:r w:rsidRPr="00877674">
                        <w:rPr>
                          <w:i w:val="0"/>
                          <w:iCs w:val="0"/>
                          <w:sz w:val="18"/>
                          <w:szCs w:val="18"/>
                        </w:rPr>
                        <w:t xml:space="preserve"> Paper III, trial structure</w:t>
                      </w:r>
                      <w:bookmarkEnd w:id="62"/>
                    </w:p>
                  </w:txbxContent>
                </v:textbox>
                <w10:wrap type="topAndBottom"/>
              </v:shape>
            </w:pict>
          </mc:Fallback>
        </mc:AlternateContent>
      </w:r>
      <w:r w:rsidRPr="00A2635D">
        <w:rPr>
          <w:b/>
          <w:bCs/>
          <w:noProof/>
          <w:sz w:val="16"/>
          <w:szCs w:val="18"/>
        </w:rPr>
        <w:drawing>
          <wp:anchor distT="0" distB="0" distL="114300" distR="114300" simplePos="0" relativeHeight="251666432" behindDoc="0" locked="0" layoutInCell="1" allowOverlap="1" wp14:anchorId="71E5BADC" wp14:editId="2E6014A3">
            <wp:simplePos x="0" y="0"/>
            <wp:positionH relativeFrom="margin">
              <wp:posOffset>580390</wp:posOffset>
            </wp:positionH>
            <wp:positionV relativeFrom="paragraph">
              <wp:posOffset>1549400</wp:posOffset>
            </wp:positionV>
            <wp:extent cx="3556000" cy="3333750"/>
            <wp:effectExtent l="0" t="0" r="0" b="0"/>
            <wp:wrapTopAndBottom/>
            <wp:docPr id="1621523031" name="Graphic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523031" name="Graphic 1621523031"/>
                    <pic:cNvPicPr/>
                  </pic:nvPicPr>
                  <pic:blipFill>
                    <a:blip r:embed="rId50">
                      <a:extLst>
                        <a:ext uri="{96DAC541-7B7A-43D3-8B79-37D633B846F1}">
                          <asvg:svgBlip xmlns:asvg="http://schemas.microsoft.com/office/drawing/2016/SVG/main" r:embed="rId51"/>
                        </a:ext>
                      </a:extLst>
                    </a:blip>
                    <a:stretch>
                      <a:fillRect/>
                    </a:stretch>
                  </pic:blipFill>
                  <pic:spPr>
                    <a:xfrm>
                      <a:off x="0" y="0"/>
                      <a:ext cx="3556000" cy="3333750"/>
                    </a:xfrm>
                    <a:prstGeom prst="rect">
                      <a:avLst/>
                    </a:prstGeom>
                  </pic:spPr>
                </pic:pic>
              </a:graphicData>
            </a:graphic>
            <wp14:sizeRelH relativeFrom="page">
              <wp14:pctWidth>0</wp14:pctWidth>
            </wp14:sizeRelH>
            <wp14:sizeRelV relativeFrom="page">
              <wp14:pctHeight>0</wp14:pctHeight>
            </wp14:sizeRelV>
          </wp:anchor>
        </w:drawing>
      </w:r>
      <w:r w:rsidRPr="00D16F2B">
        <w:t xml:space="preserve">Participants were instructed to indicate whether the (mean) stimulus orientation of the highlighted </w:t>
      </w:r>
      <w:proofErr w:type="spellStart"/>
      <w:r w:rsidR="00540F2B">
        <w:t>postcued</w:t>
      </w:r>
      <w:proofErr w:type="spellEnd"/>
      <w:r w:rsidR="00540F2B">
        <w:t xml:space="preserve"> </w:t>
      </w:r>
      <w:r w:rsidRPr="00D16F2B">
        <w:t xml:space="preserve">target side was clockwise (press ‘L’) or counterclockwise (press ‘A’). In 80% of trials (valid trials), the target side matched the </w:t>
      </w:r>
      <w:proofErr w:type="spellStart"/>
      <w:r w:rsidRPr="00D16F2B">
        <w:t>precued</w:t>
      </w:r>
      <w:proofErr w:type="spellEnd"/>
      <w:r w:rsidRPr="00D16F2B">
        <w:t xml:space="preserve"> side; in 20% (invalid trials), it did not. Participants were not informed about the presence of invalid </w:t>
      </w:r>
      <w:proofErr w:type="gramStart"/>
      <w:r w:rsidRPr="00D16F2B">
        <w:t>trials.(</w:t>
      </w:r>
      <w:proofErr w:type="gramEnd"/>
      <w:r w:rsidR="004144F5" w:rsidRPr="00D16F2B">
        <w:t>F</w:t>
      </w:r>
      <w:r w:rsidRPr="00D16F2B">
        <w:t xml:space="preserve">igure </w:t>
      </w:r>
      <w:r w:rsidR="00A237D6">
        <w:t>6</w:t>
      </w:r>
      <w:r w:rsidRPr="00D16F2B">
        <w:t>). Each</w:t>
      </w:r>
      <w:r w:rsidR="0005519F" w:rsidRPr="00D16F2B">
        <w:t xml:space="preserve"> participant completed </w:t>
      </w:r>
      <w:r w:rsidR="005B11A3" w:rsidRPr="00D16F2B">
        <w:t>2</w:t>
      </w:r>
      <w:r w:rsidR="0005519F" w:rsidRPr="00D16F2B">
        <w:t xml:space="preserve"> blocks of trials </w:t>
      </w:r>
      <w:r w:rsidR="005B11A3" w:rsidRPr="00D16F2B">
        <w:t>– one with single</w:t>
      </w:r>
      <w:r w:rsidR="00143F52">
        <w:t xml:space="preserve"> objects</w:t>
      </w:r>
      <w:r w:rsidR="005B11A3" w:rsidRPr="00D16F2B">
        <w:t xml:space="preserve"> and one with ensemble</w:t>
      </w:r>
      <w:r w:rsidR="00143F52">
        <w:t>s</w:t>
      </w:r>
      <w:r w:rsidR="005B11A3" w:rsidRPr="00D16F2B">
        <w:t xml:space="preserve"> </w:t>
      </w:r>
      <w:r w:rsidR="0005519F" w:rsidRPr="00D16F2B">
        <w:t>(120 total trials pe</w:t>
      </w:r>
      <w:r w:rsidR="005B11A3" w:rsidRPr="00D16F2B">
        <w:t xml:space="preserve">r block). </w:t>
      </w:r>
      <w:r w:rsidR="0005519F" w:rsidRPr="00D16F2B">
        <w:t xml:space="preserve">Block order was random for each participant. Within each block the amount of right and left </w:t>
      </w:r>
      <w:proofErr w:type="spellStart"/>
      <w:r w:rsidR="0005519F" w:rsidRPr="00D16F2B">
        <w:t>precues</w:t>
      </w:r>
      <w:proofErr w:type="spellEnd"/>
      <w:r w:rsidR="0005519F" w:rsidRPr="00D16F2B">
        <w:t xml:space="preserve"> were equal, trial order within a block was random. </w:t>
      </w:r>
    </w:p>
    <w:p w14:paraId="389D0A5A" w14:textId="30F5D42F" w:rsidR="00A237D6" w:rsidRPr="00D16F2B" w:rsidRDefault="00A237D6" w:rsidP="00A237D6">
      <w:pPr>
        <w:keepNext/>
        <w:rPr>
          <w:i/>
          <w:iCs/>
          <w:sz w:val="18"/>
          <w:szCs w:val="22"/>
        </w:rPr>
      </w:pPr>
      <w:r w:rsidRPr="00D16F2B">
        <w:rPr>
          <w:i/>
          <w:iCs/>
          <w:sz w:val="18"/>
          <w:szCs w:val="22"/>
        </w:rPr>
        <w:t xml:space="preserve">Upper panel represents congruent trial: pre-cue is aligned with the post-cue. Lower panel represents incongruent trial: pre-cue is orthogonal to post-cue. </w:t>
      </w:r>
    </w:p>
    <w:p w14:paraId="4DCC5A3E" w14:textId="615CAEFE" w:rsidR="00A237D6" w:rsidRDefault="00A237D6" w:rsidP="001427B4"/>
    <w:p w14:paraId="4568CA8F" w14:textId="77777777" w:rsidR="00A237D6" w:rsidRDefault="00A237D6" w:rsidP="001427B4"/>
    <w:p w14:paraId="02D91CAE" w14:textId="38EF0A3E" w:rsidR="00387901" w:rsidRPr="00D16F2B" w:rsidRDefault="00000000" w:rsidP="001427B4">
      <w:r w:rsidRPr="00D16F2B">
        <w:lastRenderedPageBreak/>
        <w:t xml:space="preserve">In the single object task, two Gabor patches were presented, one on each side of a central fixation cross. The orientation of each Gabor was randomly drawn from a normal distribution with a mean of 25 degrees (clockwise) or -25 degrees (counterclockwise) from vertical (standard deviation: 20 degrees), truncated to 0.5 to 30 degrees or -0.5 to -30 degrees, respectively. This ensured strictly clockwise or counterclockwise orientations. </w:t>
      </w:r>
    </w:p>
    <w:p w14:paraId="5E2DE666" w14:textId="3AD67DC2" w:rsidR="00387901" w:rsidRDefault="001427B4" w:rsidP="001427B4">
      <w:pPr>
        <w:pStyle w:val="Normal-Fyrstalnaeftirkaflaskil"/>
        <w:rPr>
          <w:lang w:val="en-US"/>
        </w:rPr>
      </w:pPr>
      <w:r w:rsidRPr="00D16F2B">
        <w:rPr>
          <w:lang w:val="en-US"/>
        </w:rPr>
        <w:t>In the ensemble task, two sets of 16 Gabor patches each were displayed on 4×4 grids to the left and right of a central fixation cross, with individual positions jittered on each trial. The orientations within each set were drawn from a normal distribution with a mean of 25 degrees (clockwise) or -25 degrees (counterclockwise) and a standard deviation of 20 degrees, allowing both clockwise and counterclockwise orientations within each set.</w:t>
      </w:r>
      <w:r w:rsidR="004144F5" w:rsidRPr="00D16F2B">
        <w:rPr>
          <w:lang w:val="en-US"/>
        </w:rPr>
        <w:t xml:space="preserve"> Examples of </w:t>
      </w:r>
      <w:proofErr w:type="gramStart"/>
      <w:r w:rsidR="004144F5" w:rsidRPr="00D16F2B">
        <w:rPr>
          <w:lang w:val="en-US"/>
        </w:rPr>
        <w:t>a stimuli</w:t>
      </w:r>
      <w:proofErr w:type="gramEnd"/>
      <w:r w:rsidR="004144F5" w:rsidRPr="00D16F2B">
        <w:rPr>
          <w:lang w:val="en-US"/>
        </w:rPr>
        <w:t xml:space="preserve"> presented in Figure </w:t>
      </w:r>
      <w:r w:rsidR="00A237D6">
        <w:rPr>
          <w:lang w:val="en-US"/>
        </w:rPr>
        <w:t>7</w:t>
      </w:r>
      <w:r w:rsidR="004144F5" w:rsidRPr="00D16F2B">
        <w:rPr>
          <w:lang w:val="en-US"/>
        </w:rPr>
        <w:t>.</w:t>
      </w:r>
    </w:p>
    <w:p w14:paraId="0D1C1985" w14:textId="77777777" w:rsidR="00A237D6" w:rsidRPr="00D16F2B" w:rsidRDefault="00A237D6" w:rsidP="00A237D6">
      <w:pPr>
        <w:pStyle w:val="Heading3"/>
      </w:pPr>
      <w:bookmarkStart w:id="63" w:name="_Toc207823477"/>
      <w:r w:rsidRPr="00D16F2B">
        <w:t>Apparatus</w:t>
      </w:r>
      <w:bookmarkEnd w:id="63"/>
    </w:p>
    <w:p w14:paraId="0A0BC40F" w14:textId="77777777" w:rsidR="00A237D6" w:rsidRPr="00D16F2B" w:rsidRDefault="00A237D6" w:rsidP="00A237D6">
      <w:pPr>
        <w:pStyle w:val="Normal-Fyrstalnaeftirkaflaskil"/>
        <w:rPr>
          <w:lang w:val="en-US"/>
        </w:rPr>
      </w:pPr>
      <w:r w:rsidRPr="00D16F2B">
        <w:rPr>
          <w:lang w:val="en-US"/>
        </w:rPr>
        <w:t xml:space="preserve">EEG data were recorded using an </w:t>
      </w:r>
      <w:proofErr w:type="spellStart"/>
      <w:r w:rsidRPr="00D16F2B">
        <w:rPr>
          <w:lang w:val="en-US"/>
        </w:rPr>
        <w:t>ActiCHamp</w:t>
      </w:r>
      <w:proofErr w:type="spellEnd"/>
      <w:r w:rsidRPr="00D16F2B">
        <w:rPr>
          <w:lang w:val="en-US"/>
        </w:rPr>
        <w:t xml:space="preserve"> amplifier with 32-channel active AgCl electrodes (</w:t>
      </w:r>
      <w:proofErr w:type="spellStart"/>
      <w:r w:rsidRPr="00D16F2B">
        <w:rPr>
          <w:lang w:val="en-US"/>
        </w:rPr>
        <w:t>ActiCHamp</w:t>
      </w:r>
      <w:proofErr w:type="spellEnd"/>
      <w:r w:rsidRPr="00D16F2B">
        <w:rPr>
          <w:lang w:val="en-US"/>
        </w:rPr>
        <w:t xml:space="preserve"> Plus, Brain Products GmbH, </w:t>
      </w:r>
      <w:proofErr w:type="spellStart"/>
      <w:r w:rsidRPr="00D16F2B">
        <w:rPr>
          <w:lang w:val="en-US"/>
        </w:rPr>
        <w:t>Gilching</w:t>
      </w:r>
      <w:proofErr w:type="spellEnd"/>
      <w:r w:rsidRPr="00D16F2B">
        <w:rPr>
          <w:lang w:val="en-US"/>
        </w:rPr>
        <w:t xml:space="preserve">, Germany), referenced to the </w:t>
      </w:r>
      <w:proofErr w:type="spellStart"/>
      <w:r w:rsidRPr="00D16F2B">
        <w:rPr>
          <w:lang w:val="en-US"/>
        </w:rPr>
        <w:t>FCz</w:t>
      </w:r>
      <w:proofErr w:type="spellEnd"/>
      <w:r w:rsidRPr="00D16F2B">
        <w:rPr>
          <w:lang w:val="en-US"/>
        </w:rPr>
        <w:t xml:space="preserve"> electrode. Electrodes were positioned according to the 10-20 system. Horizontal eye movements and blinks were monitored using electrode pairs FT9/FT10 (HEOG) and Fp1/Fp2 (VEOG).</w:t>
      </w:r>
    </w:p>
    <w:p w14:paraId="163B86A9" w14:textId="006D2488" w:rsidR="00A237D6" w:rsidRDefault="00A237D6">
      <w:pPr>
        <w:spacing w:after="0" w:line="240" w:lineRule="auto"/>
        <w:jc w:val="left"/>
      </w:pPr>
      <w:r>
        <w:br w:type="page"/>
      </w:r>
    </w:p>
    <w:p w14:paraId="761F27E8" w14:textId="666F4354" w:rsidR="00A237D6" w:rsidRDefault="00B72105" w:rsidP="00A237D6">
      <w:r>
        <w:rPr>
          <w:b/>
          <w:bCs/>
          <w:noProof/>
          <w:sz w:val="18"/>
          <w:szCs w:val="22"/>
        </w:rPr>
        <w:lastRenderedPageBreak/>
        <w:drawing>
          <wp:anchor distT="0" distB="0" distL="114300" distR="114300" simplePos="0" relativeHeight="251682816" behindDoc="0" locked="0" layoutInCell="1" allowOverlap="1" wp14:anchorId="04E91193" wp14:editId="7F001309">
            <wp:simplePos x="0" y="0"/>
            <wp:positionH relativeFrom="margin">
              <wp:posOffset>212090</wp:posOffset>
            </wp:positionH>
            <wp:positionV relativeFrom="paragraph">
              <wp:posOffset>433070</wp:posOffset>
            </wp:positionV>
            <wp:extent cx="4165600" cy="4321810"/>
            <wp:effectExtent l="0" t="0" r="0" b="0"/>
            <wp:wrapTopAndBottom/>
            <wp:docPr id="1307206560" name="Graphic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0"/>
                    <pic:cNvPicPr/>
                  </pic:nvPicPr>
                  <pic:blipFill>
                    <a:blip r:embed="rId52">
                      <a:extLst>
                        <a:ext uri="{96DAC541-7B7A-43D3-8B79-37D633B846F1}">
                          <asvg:svgBlip xmlns:asvg="http://schemas.microsoft.com/office/drawing/2016/SVG/main" r:embed="rId53"/>
                        </a:ext>
                      </a:extLst>
                    </a:blip>
                    <a:stretch>
                      <a:fillRect/>
                    </a:stretch>
                  </pic:blipFill>
                  <pic:spPr>
                    <a:xfrm>
                      <a:off x="0" y="0"/>
                      <a:ext cx="4165600" cy="4321810"/>
                    </a:xfrm>
                    <a:prstGeom prst="rect">
                      <a:avLst/>
                    </a:prstGeom>
                  </pic:spPr>
                </pic:pic>
              </a:graphicData>
            </a:graphic>
            <wp14:sizeRelH relativeFrom="page">
              <wp14:pctWidth>0</wp14:pctWidth>
            </wp14:sizeRelH>
            <wp14:sizeRelV relativeFrom="page">
              <wp14:pctHeight>0</wp14:pctHeight>
            </wp14:sizeRelV>
          </wp:anchor>
        </w:drawing>
      </w:r>
    </w:p>
    <w:p w14:paraId="09F8C40D" w14:textId="77ED51FD" w:rsidR="00A237D6" w:rsidRPr="00A237D6" w:rsidRDefault="00B72105" w:rsidP="00A237D6">
      <w:r>
        <w:rPr>
          <w:noProof/>
        </w:rPr>
        <mc:AlternateContent>
          <mc:Choice Requires="wps">
            <w:drawing>
              <wp:anchor distT="0" distB="0" distL="114300" distR="114300" simplePos="0" relativeHeight="251686912" behindDoc="0" locked="0" layoutInCell="1" allowOverlap="1" wp14:anchorId="618B183A" wp14:editId="60E04880">
                <wp:simplePos x="0" y="0"/>
                <wp:positionH relativeFrom="column">
                  <wp:posOffset>31115</wp:posOffset>
                </wp:positionH>
                <wp:positionV relativeFrom="paragraph">
                  <wp:posOffset>4916170</wp:posOffset>
                </wp:positionV>
                <wp:extent cx="1905000" cy="635"/>
                <wp:effectExtent l="0" t="0" r="0" b="0"/>
                <wp:wrapTopAndBottom/>
                <wp:docPr id="2105941505" name="Text Box 1"/>
                <wp:cNvGraphicFramePr/>
                <a:graphic xmlns:a="http://schemas.openxmlformats.org/drawingml/2006/main">
                  <a:graphicData uri="http://schemas.microsoft.com/office/word/2010/wordprocessingShape">
                    <wps:wsp>
                      <wps:cNvSpPr txBox="1"/>
                      <wps:spPr>
                        <a:xfrm>
                          <a:off x="0" y="0"/>
                          <a:ext cx="1905000" cy="635"/>
                        </a:xfrm>
                        <a:prstGeom prst="rect">
                          <a:avLst/>
                        </a:prstGeom>
                        <a:solidFill>
                          <a:prstClr val="white"/>
                        </a:solidFill>
                        <a:ln>
                          <a:noFill/>
                        </a:ln>
                      </wps:spPr>
                      <wps:txbx>
                        <w:txbxContent>
                          <w:p w14:paraId="13FC3748" w14:textId="0651D69E" w:rsidR="00B72105" w:rsidRPr="00B72105" w:rsidRDefault="00B72105" w:rsidP="00B72105">
                            <w:pPr>
                              <w:pStyle w:val="Caption"/>
                              <w:rPr>
                                <w:rFonts w:cs="Times New Roman"/>
                                <w:b/>
                                <w:bCs/>
                                <w:i w:val="0"/>
                                <w:iCs w:val="0"/>
                                <w:noProof/>
                                <w:sz w:val="18"/>
                                <w:szCs w:val="18"/>
                              </w:rPr>
                            </w:pPr>
                            <w:bookmarkStart w:id="64" w:name="_Toc206165354"/>
                            <w:r w:rsidRPr="00B72105">
                              <w:rPr>
                                <w:b/>
                                <w:bCs/>
                                <w:i w:val="0"/>
                                <w:iCs w:val="0"/>
                                <w:sz w:val="18"/>
                                <w:szCs w:val="18"/>
                              </w:rPr>
                              <w:t xml:space="preserve">Figure </w:t>
                            </w:r>
                            <w:r w:rsidRPr="00B72105">
                              <w:rPr>
                                <w:b/>
                                <w:bCs/>
                                <w:i w:val="0"/>
                                <w:iCs w:val="0"/>
                                <w:sz w:val="18"/>
                                <w:szCs w:val="18"/>
                              </w:rPr>
                              <w:fldChar w:fldCharType="begin"/>
                            </w:r>
                            <w:r w:rsidRPr="00B72105">
                              <w:rPr>
                                <w:b/>
                                <w:bCs/>
                                <w:i w:val="0"/>
                                <w:iCs w:val="0"/>
                                <w:sz w:val="18"/>
                                <w:szCs w:val="18"/>
                              </w:rPr>
                              <w:instrText xml:space="preserve"> SEQ Figure \* ARABIC </w:instrText>
                            </w:r>
                            <w:r w:rsidRPr="00B72105">
                              <w:rPr>
                                <w:b/>
                                <w:bCs/>
                                <w:i w:val="0"/>
                                <w:iCs w:val="0"/>
                                <w:sz w:val="18"/>
                                <w:szCs w:val="18"/>
                              </w:rPr>
                              <w:fldChar w:fldCharType="separate"/>
                            </w:r>
                            <w:r w:rsidR="00146E7C">
                              <w:rPr>
                                <w:b/>
                                <w:bCs/>
                                <w:i w:val="0"/>
                                <w:iCs w:val="0"/>
                                <w:noProof/>
                                <w:sz w:val="18"/>
                                <w:szCs w:val="18"/>
                              </w:rPr>
                              <w:t>7</w:t>
                            </w:r>
                            <w:r w:rsidRPr="00B72105">
                              <w:rPr>
                                <w:b/>
                                <w:bCs/>
                                <w:i w:val="0"/>
                                <w:iCs w:val="0"/>
                                <w:sz w:val="18"/>
                                <w:szCs w:val="18"/>
                              </w:rPr>
                              <w:fldChar w:fldCharType="end"/>
                            </w:r>
                            <w:r w:rsidRPr="00B72105">
                              <w:rPr>
                                <w:b/>
                                <w:bCs/>
                                <w:i w:val="0"/>
                                <w:iCs w:val="0"/>
                                <w:sz w:val="18"/>
                                <w:szCs w:val="18"/>
                              </w:rPr>
                              <w:t>:</w:t>
                            </w:r>
                            <w:r w:rsidRPr="00B72105">
                              <w:rPr>
                                <w:i w:val="0"/>
                                <w:iCs w:val="0"/>
                                <w:sz w:val="18"/>
                                <w:szCs w:val="18"/>
                              </w:rPr>
                              <w:t xml:space="preserve"> Paper III, stimuli example</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18B183A" id="_x0000_s1034" type="#_x0000_t202" style="position:absolute;left:0;text-align:left;margin-left:2.45pt;margin-top:387.1pt;width:150pt;height:.0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" stroked="f">
                <v:textbox style="mso-fit-shape-to-text:t" inset="0,0,0,0">
                  <w:txbxContent>
                    <w:p w14:paraId="13FC3748" w14:textId="0651D69E" w:rsidR="00B72105" w:rsidRPr="00B72105" w:rsidRDefault="00B72105" w:rsidP="00B72105">
                      <w:pPr>
                        <w:pStyle w:val="Caption"/>
                        <w:rPr>
                          <w:rFonts w:cs="Times New Roman"/>
                          <w:b/>
                          <w:bCs/>
                          <w:i w:val="0"/>
                          <w:iCs w:val="0"/>
                          <w:noProof/>
                          <w:sz w:val="18"/>
                          <w:szCs w:val="18"/>
                        </w:rPr>
                      </w:pPr>
                      <w:bookmarkStart w:id="65" w:name="_Toc206165354"/>
                      <w:r w:rsidRPr="00B72105">
                        <w:rPr>
                          <w:b/>
                          <w:bCs/>
                          <w:i w:val="0"/>
                          <w:iCs w:val="0"/>
                          <w:sz w:val="18"/>
                          <w:szCs w:val="18"/>
                        </w:rPr>
                        <w:t xml:space="preserve">Figure </w:t>
                      </w:r>
                      <w:r w:rsidRPr="00B72105">
                        <w:rPr>
                          <w:b/>
                          <w:bCs/>
                          <w:i w:val="0"/>
                          <w:iCs w:val="0"/>
                          <w:sz w:val="18"/>
                          <w:szCs w:val="18"/>
                        </w:rPr>
                        <w:fldChar w:fldCharType="begin"/>
                      </w:r>
                      <w:r w:rsidRPr="00B72105">
                        <w:rPr>
                          <w:b/>
                          <w:bCs/>
                          <w:i w:val="0"/>
                          <w:iCs w:val="0"/>
                          <w:sz w:val="18"/>
                          <w:szCs w:val="18"/>
                        </w:rPr>
                        <w:instrText xml:space="preserve"> SEQ Figure \* ARABIC </w:instrText>
                      </w:r>
                      <w:r w:rsidRPr="00B72105">
                        <w:rPr>
                          <w:b/>
                          <w:bCs/>
                          <w:i w:val="0"/>
                          <w:iCs w:val="0"/>
                          <w:sz w:val="18"/>
                          <w:szCs w:val="18"/>
                        </w:rPr>
                        <w:fldChar w:fldCharType="separate"/>
                      </w:r>
                      <w:r w:rsidR="00146E7C">
                        <w:rPr>
                          <w:b/>
                          <w:bCs/>
                          <w:i w:val="0"/>
                          <w:iCs w:val="0"/>
                          <w:noProof/>
                          <w:sz w:val="18"/>
                          <w:szCs w:val="18"/>
                        </w:rPr>
                        <w:t>7</w:t>
                      </w:r>
                      <w:r w:rsidRPr="00B72105">
                        <w:rPr>
                          <w:b/>
                          <w:bCs/>
                          <w:i w:val="0"/>
                          <w:iCs w:val="0"/>
                          <w:sz w:val="18"/>
                          <w:szCs w:val="18"/>
                        </w:rPr>
                        <w:fldChar w:fldCharType="end"/>
                      </w:r>
                      <w:r w:rsidRPr="00B72105">
                        <w:rPr>
                          <w:b/>
                          <w:bCs/>
                          <w:i w:val="0"/>
                          <w:iCs w:val="0"/>
                          <w:sz w:val="18"/>
                          <w:szCs w:val="18"/>
                        </w:rPr>
                        <w:t>:</w:t>
                      </w:r>
                      <w:r w:rsidRPr="00B72105">
                        <w:rPr>
                          <w:i w:val="0"/>
                          <w:iCs w:val="0"/>
                          <w:sz w:val="18"/>
                          <w:szCs w:val="18"/>
                        </w:rPr>
                        <w:t xml:space="preserve"> Paper III, stimuli example</w:t>
                      </w:r>
                      <w:bookmarkEnd w:id="65"/>
                    </w:p>
                  </w:txbxContent>
                </v:textbox>
                <w10:wrap type="topAndBottom"/>
              </v:shape>
            </w:pict>
          </mc:Fallback>
        </mc:AlternateContent>
      </w:r>
    </w:p>
    <w:p w14:paraId="78FA1D54" w14:textId="31DE97CC" w:rsidR="000E1893" w:rsidRPr="00A237D6" w:rsidRDefault="000B12D6" w:rsidP="00A237D6">
      <w:pPr>
        <w:pStyle w:val="Caption"/>
        <w:rPr>
          <w:sz w:val="18"/>
          <w:szCs w:val="22"/>
        </w:rPr>
      </w:pPr>
      <w:r w:rsidRPr="00D16F2B">
        <w:rPr>
          <w:sz w:val="18"/>
          <w:szCs w:val="22"/>
        </w:rPr>
        <w:t>Example of ensemble stimuli used in the task (upper panel). Distributions used to create both single and ensemble stimuli (</w:t>
      </w:r>
      <w:r w:rsidR="000322A1">
        <w:rPr>
          <w:sz w:val="18"/>
          <w:szCs w:val="22"/>
        </w:rPr>
        <w:t>lower</w:t>
      </w:r>
      <w:r w:rsidR="000322A1" w:rsidRPr="00D16F2B">
        <w:rPr>
          <w:sz w:val="18"/>
          <w:szCs w:val="22"/>
        </w:rPr>
        <w:t xml:space="preserve"> </w:t>
      </w:r>
      <w:r w:rsidRPr="00D16F2B">
        <w:rPr>
          <w:sz w:val="18"/>
          <w:szCs w:val="22"/>
        </w:rPr>
        <w:t>panel). In the single object task, each distribution was truncated from 0.5 to 30 degrees in the clockwise condition and -30 to -0.5 in counterclockwise condition. 0 degrees represents a vertical orientation.</w:t>
      </w:r>
    </w:p>
    <w:p w14:paraId="66F340C5" w14:textId="624FC89F" w:rsidR="001427B4" w:rsidRPr="00D16F2B" w:rsidRDefault="001427B4">
      <w:pPr>
        <w:spacing w:after="0" w:line="240" w:lineRule="auto"/>
        <w:jc w:val="left"/>
        <w:rPr>
          <w:i/>
          <w:iCs/>
          <w:sz w:val="18"/>
          <w:szCs w:val="22"/>
        </w:rPr>
      </w:pPr>
      <w:r w:rsidRPr="00D16F2B">
        <w:rPr>
          <w:i/>
          <w:iCs/>
          <w:sz w:val="18"/>
          <w:szCs w:val="22"/>
        </w:rPr>
        <w:br w:type="page"/>
      </w:r>
    </w:p>
    <w:p w14:paraId="0462B54D" w14:textId="77777777" w:rsidR="00573134" w:rsidRPr="00D16F2B" w:rsidRDefault="00573134" w:rsidP="00573134">
      <w:pPr>
        <w:keepNext/>
      </w:pPr>
    </w:p>
    <w:p w14:paraId="4454A71F" w14:textId="493A0938" w:rsidR="00573134" w:rsidRPr="00D16F2B" w:rsidRDefault="00000000" w:rsidP="00573134">
      <w:pPr>
        <w:pStyle w:val="Heading3"/>
        <w:numPr>
          <w:ilvl w:val="2"/>
          <w:numId w:val="27"/>
        </w:numPr>
      </w:pPr>
      <w:bookmarkStart w:id="66" w:name="_Toc207823478"/>
      <w:r w:rsidRPr="00D16F2B">
        <w:t>Paper III: Data Analysis</w:t>
      </w:r>
      <w:bookmarkEnd w:id="66"/>
    </w:p>
    <w:p w14:paraId="2285E863" w14:textId="0F9C1CBC" w:rsidR="00387901" w:rsidRPr="00D16F2B" w:rsidRDefault="00000000">
      <w:pPr>
        <w:pStyle w:val="Heading4"/>
      </w:pPr>
      <w:r w:rsidRPr="00D16F2B">
        <w:t>EEG</w:t>
      </w:r>
    </w:p>
    <w:p w14:paraId="0630DABD" w14:textId="4DBCA593" w:rsidR="00387901" w:rsidRPr="00D16F2B" w:rsidRDefault="00000000">
      <w:r w:rsidRPr="00D16F2B">
        <w:t xml:space="preserve">The continuous EEG was </w:t>
      </w:r>
      <w:proofErr w:type="spellStart"/>
      <w:r w:rsidRPr="00D16F2B">
        <w:t>epoched</w:t>
      </w:r>
      <w:proofErr w:type="spellEnd"/>
      <w:r w:rsidRPr="00D16F2B">
        <w:t xml:space="preserve"> into segments from -200 </w:t>
      </w:r>
      <w:proofErr w:type="spellStart"/>
      <w:r w:rsidRPr="00D16F2B">
        <w:t>ms</w:t>
      </w:r>
      <w:proofErr w:type="spellEnd"/>
      <w:r w:rsidRPr="00D16F2B">
        <w:t xml:space="preserve"> to 600 </w:t>
      </w:r>
      <w:proofErr w:type="spellStart"/>
      <w:r w:rsidRPr="00D16F2B">
        <w:t>ms</w:t>
      </w:r>
      <w:proofErr w:type="spellEnd"/>
      <w:r w:rsidRPr="00D16F2B">
        <w:t xml:space="preserve"> relative to Gabor stimuli onset. For left-</w:t>
      </w:r>
      <w:proofErr w:type="spellStart"/>
      <w:r w:rsidRPr="00D16F2B">
        <w:t>precued</w:t>
      </w:r>
      <w:proofErr w:type="spellEnd"/>
      <w:r w:rsidRPr="00D16F2B">
        <w:t xml:space="preserve"> trials, contralateral electrodes were P8 and P4, while ipsilateral were P7 and P3; for right-</w:t>
      </w:r>
      <w:proofErr w:type="spellStart"/>
      <w:r w:rsidRPr="00D16F2B">
        <w:t>precued</w:t>
      </w:r>
      <w:proofErr w:type="spellEnd"/>
      <w:r w:rsidRPr="00D16F2B">
        <w:t xml:space="preserve"> trials, contralateral electrodes were P7 and P3, and ipsilateral were P8 and P4. Epochs were averaged across trials for each task to create contralateral and ipsilateral waveforms. We looked for the presentation of an </w:t>
      </w:r>
      <w:r w:rsidRPr="00D16F2B">
        <w:rPr>
          <w:rFonts w:eastAsia="Calibri"/>
        </w:rPr>
        <w:t>N2pc component by comparing</w:t>
      </w:r>
      <w:r w:rsidRPr="00D16F2B">
        <w:t xml:space="preserve"> mean amplitudes for </w:t>
      </w:r>
      <w:proofErr w:type="spellStart"/>
      <w:r w:rsidRPr="00D16F2B">
        <w:t>ipsi</w:t>
      </w:r>
      <w:proofErr w:type="spellEnd"/>
      <w:r w:rsidRPr="00D16F2B">
        <w:t xml:space="preserve">- and contralateral signals in a 200 to 350 </w:t>
      </w:r>
      <w:proofErr w:type="spellStart"/>
      <w:r w:rsidRPr="00D16F2B">
        <w:t>ms</w:t>
      </w:r>
      <w:proofErr w:type="spellEnd"/>
      <w:r w:rsidRPr="00D16F2B">
        <w:t xml:space="preserve"> time window using a paired t-tests.</w:t>
      </w:r>
    </w:p>
    <w:p w14:paraId="1B4434B1" w14:textId="77777777" w:rsidR="00387901" w:rsidRPr="00D16F2B" w:rsidRDefault="00000000">
      <w:r w:rsidRPr="00D16F2B">
        <w:t xml:space="preserve">Multivariate pattern analysis (MVPA) using support vector machine (SVM) classification was applied to the previously preprocessed and </w:t>
      </w:r>
      <w:proofErr w:type="spellStart"/>
      <w:r w:rsidRPr="00D16F2B">
        <w:t>epoched</w:t>
      </w:r>
      <w:proofErr w:type="spellEnd"/>
      <w:r w:rsidRPr="00D16F2B">
        <w:t xml:space="preserve"> data. Decoding of right attended trials versus left attended trials was based on 31 electrodes (reference excluded). Mean classification accuracy (proportion of correct classifications) across participants was then compared to a chance level of 50% using a one-sample t-test.</w:t>
      </w:r>
    </w:p>
    <w:p w14:paraId="5C4C7062" w14:textId="2DC238B4" w:rsidR="00387901" w:rsidRPr="00D16F2B" w:rsidRDefault="00E069F3">
      <w:pPr>
        <w:pStyle w:val="Heading4"/>
      </w:pPr>
      <w:proofErr w:type="spellStart"/>
      <w:r>
        <w:t>Behavioural</w:t>
      </w:r>
      <w:proofErr w:type="spellEnd"/>
      <w:r w:rsidR="001B7901" w:rsidRPr="00D16F2B">
        <w:t xml:space="preserve"> performance</w:t>
      </w:r>
    </w:p>
    <w:p w14:paraId="0295854D" w14:textId="79735696" w:rsidR="00387901" w:rsidRPr="00D16F2B" w:rsidRDefault="00E069F3" w:rsidP="009F40FA">
      <w:proofErr w:type="spellStart"/>
      <w:r>
        <w:t>Behavioural</w:t>
      </w:r>
      <w:proofErr w:type="spellEnd"/>
      <w:r w:rsidR="001B7901" w:rsidRPr="00D16F2B">
        <w:t xml:space="preserve"> performance was assessed using d</w:t>
      </w:r>
      <w:r w:rsidR="001B7901" w:rsidRPr="00D16F2B">
        <w:rPr>
          <w:rFonts w:ascii="Times New Roman" w:hAnsi="Times New Roman"/>
        </w:rPr>
        <w:t>′</w:t>
      </w:r>
      <w:r w:rsidR="001B7901" w:rsidRPr="00D16F2B">
        <w:t xml:space="preserve"> to evaluate participants’ ability to discriminate between clockwise and counterclockwise stimuli. Cueing effects in the single and ensemble conditions were analyzed by comparing d</w:t>
      </w:r>
      <w:r w:rsidR="001B7901" w:rsidRPr="00D16F2B">
        <w:rPr>
          <w:rFonts w:ascii="Times New Roman" w:hAnsi="Times New Roman"/>
        </w:rPr>
        <w:t>′</w:t>
      </w:r>
      <w:r w:rsidR="001B7901" w:rsidRPr="00D16F2B">
        <w:t xml:space="preserve"> values for valid and invalid trials using paired t-tests. To determine whether participants performed above chance on invalid trials, we also conducted one-sample t-tests comparing d</w:t>
      </w:r>
      <w:r w:rsidR="001B7901" w:rsidRPr="00D16F2B">
        <w:rPr>
          <w:rFonts w:ascii="Times New Roman" w:hAnsi="Times New Roman"/>
        </w:rPr>
        <w:t>′</w:t>
      </w:r>
      <w:r w:rsidR="001B7901" w:rsidRPr="00D16F2B">
        <w:t xml:space="preserve"> to zero.</w:t>
      </w:r>
      <w:bookmarkEnd w:id="42"/>
      <w:bookmarkEnd w:id="43"/>
      <w:bookmarkEnd w:id="44"/>
    </w:p>
    <w:p w14:paraId="0D87E8A0" w14:textId="5125613B" w:rsidR="0027079F" w:rsidRPr="0027079F" w:rsidRDefault="002023B9" w:rsidP="0027079F">
      <w:pPr>
        <w:pStyle w:val="Heading2"/>
      </w:pPr>
      <w:bookmarkStart w:id="67" w:name="_Toc207823479"/>
      <w:r w:rsidRPr="00D16F2B">
        <w:t>Results Paper I</w:t>
      </w:r>
      <w:bookmarkEnd w:id="67"/>
    </w:p>
    <w:p w14:paraId="28574ACA" w14:textId="6A59AE7D" w:rsidR="0027079F" w:rsidRPr="0027079F" w:rsidRDefault="0027079F" w:rsidP="0027079F">
      <w:pPr>
        <w:pStyle w:val="Normal-Fyrstalnaeftirkaflaskil"/>
        <w:rPr>
          <w:lang w:val="en-GB"/>
        </w:rPr>
      </w:pPr>
      <w:r w:rsidRPr="0027079F">
        <w:rPr>
          <w:lang w:val="en-GB"/>
        </w:rPr>
        <w:t xml:space="preserve">This study investigated whether the visual system could automatically detect changes in ensemble means when visual attention was directed elsewhere and ensemble stimuli were </w:t>
      </w:r>
      <w:proofErr w:type="gramStart"/>
      <w:r w:rsidRPr="0027079F">
        <w:rPr>
          <w:lang w:val="en-GB"/>
        </w:rPr>
        <w:t>task-irrelevant</w:t>
      </w:r>
      <w:proofErr w:type="gramEnd"/>
      <w:r w:rsidRPr="0027079F">
        <w:rPr>
          <w:lang w:val="en-GB"/>
        </w:rPr>
        <w:t>. We utilized the visual mismatch negativity (</w:t>
      </w:r>
      <w:proofErr w:type="spellStart"/>
      <w:r w:rsidRPr="0027079F">
        <w:rPr>
          <w:lang w:val="en-GB"/>
        </w:rPr>
        <w:t>vMMN</w:t>
      </w:r>
      <w:proofErr w:type="spellEnd"/>
      <w:r w:rsidRPr="0027079F">
        <w:rPr>
          <w:lang w:val="en-GB"/>
        </w:rPr>
        <w:t>) ERP component, associated with pre-attentive detection of changes in visual input, to explore this automatic processing.</w:t>
      </w:r>
    </w:p>
    <w:p w14:paraId="41D103B5" w14:textId="77777777" w:rsidR="00387901" w:rsidRPr="00D16F2B" w:rsidRDefault="00000000">
      <w:pPr>
        <w:pStyle w:val="Heading3"/>
      </w:pPr>
      <w:bookmarkStart w:id="68" w:name="_Toc207823480"/>
      <w:r w:rsidRPr="00D16F2B">
        <w:t>Experiment 1</w:t>
      </w:r>
      <w:bookmarkEnd w:id="68"/>
    </w:p>
    <w:p w14:paraId="0A88183D" w14:textId="153132EB" w:rsidR="00387901" w:rsidRPr="00D16F2B" w:rsidRDefault="00E069F3">
      <w:pPr>
        <w:pStyle w:val="Heading4"/>
      </w:pPr>
      <w:proofErr w:type="spellStart"/>
      <w:r>
        <w:t>Behaviour</w:t>
      </w:r>
      <w:proofErr w:type="spellEnd"/>
    </w:p>
    <w:p w14:paraId="22169BB4" w14:textId="559EE6B6" w:rsidR="007C3BA2" w:rsidRPr="00D16F2B" w:rsidRDefault="00000000" w:rsidP="00203081">
      <w:pPr>
        <w:pStyle w:val="Normal-Fyrstalnaeftirkaflaskil"/>
        <w:rPr>
          <w:lang w:val="en-US"/>
        </w:rPr>
      </w:pPr>
      <w:r w:rsidRPr="00D16F2B">
        <w:rPr>
          <w:lang w:val="en-US"/>
        </w:rPr>
        <w:t xml:space="preserve">A signal-detection discriminability measure, </w:t>
      </w:r>
      <w:r w:rsidRPr="00D16F2B">
        <w:rPr>
          <w:i/>
          <w:iCs/>
          <w:lang w:val="en-US"/>
        </w:rPr>
        <w:t>d</w:t>
      </w:r>
      <w:r w:rsidRPr="00D16F2B">
        <w:rPr>
          <w:lang w:val="en-US"/>
        </w:rPr>
        <w:t>’</w:t>
      </w:r>
      <w:r w:rsidR="00B639DF">
        <w:rPr>
          <w:lang w:val="en-US"/>
        </w:rPr>
        <w:t>,</w:t>
      </w:r>
      <w:r w:rsidRPr="00D16F2B">
        <w:rPr>
          <w:lang w:val="en-US"/>
        </w:rPr>
        <w:t xml:space="preserve"> was calculated as a z(HR) - z(FA) for each participant, where HR (hit rate) is a proportion of correctly detected deviant stimuli and FA (false alarm rate) is a proportion of standard stimuli that participants responded to with a button press. The average </w:t>
      </w:r>
      <w:r w:rsidRPr="00D16F2B">
        <w:rPr>
          <w:i/>
          <w:iCs/>
          <w:lang w:val="en-US"/>
        </w:rPr>
        <w:t>d’</w:t>
      </w:r>
      <w:r w:rsidRPr="00D16F2B">
        <w:rPr>
          <w:lang w:val="en-US"/>
        </w:rPr>
        <w:t xml:space="preserve"> was 3.1 (SD = 1.0) (86% correct answers), which is consistent with high sensitivity to attended changes in average orientations.</w:t>
      </w:r>
    </w:p>
    <w:p w14:paraId="7DE0018D" w14:textId="14DACBE7" w:rsidR="00387901" w:rsidRPr="00B66F81" w:rsidRDefault="00387901" w:rsidP="00B66F81">
      <w:pPr>
        <w:spacing w:after="0" w:line="240" w:lineRule="auto"/>
        <w:jc w:val="left"/>
        <w:rPr>
          <w:rFonts w:eastAsia="AdvTimes" w:cs="Arial"/>
        </w:rPr>
      </w:pPr>
    </w:p>
    <w:p w14:paraId="757C4340" w14:textId="77777777" w:rsidR="00387901" w:rsidRPr="00D16F2B" w:rsidRDefault="00000000">
      <w:pPr>
        <w:pStyle w:val="Heading4"/>
      </w:pPr>
      <w:r w:rsidRPr="00D16F2B">
        <w:t>EEG</w:t>
      </w:r>
    </w:p>
    <w:p w14:paraId="41919A41" w14:textId="3292B25C" w:rsidR="00387901" w:rsidRPr="00D16F2B" w:rsidRDefault="00E013E6" w:rsidP="007C3BA2">
      <w:pPr>
        <w:pStyle w:val="sastalagi"/>
        <w:ind w:left="0" w:firstLine="0"/>
        <w:rPr>
          <w:rFonts w:eastAsia="Calibri"/>
          <w:b/>
          <w:bCs/>
        </w:rPr>
      </w:pPr>
      <w:r>
        <w:rPr>
          <w:noProof/>
        </w:rPr>
        <mc:AlternateContent>
          <mc:Choice Requires="wpg">
            <w:drawing>
              <wp:anchor distT="0" distB="5080" distL="114300" distR="113665" simplePos="0" relativeHeight="23" behindDoc="0" locked="0" layoutInCell="0" allowOverlap="1" wp14:anchorId="3D101977" wp14:editId="0F3087DA">
                <wp:simplePos x="0" y="0"/>
                <wp:positionH relativeFrom="margin">
                  <wp:align>right</wp:align>
                </wp:positionH>
                <wp:positionV relativeFrom="paragraph">
                  <wp:posOffset>2231390</wp:posOffset>
                </wp:positionV>
                <wp:extent cx="4679950" cy="3538855"/>
                <wp:effectExtent l="0" t="0" r="6350" b="4445"/>
                <wp:wrapTopAndBottom/>
                <wp:docPr id="1472063922" name="Группа 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79950" cy="3538855"/>
                          <a:chOff x="0" y="0"/>
                          <a:chExt cx="53218" cy="35388"/>
                        </a:xfrm>
                      </wpg:grpSpPr>
                      <pic:pic xmlns:pic="http://schemas.openxmlformats.org/drawingml/2006/picture">
                        <pic:nvPicPr>
                          <pic:cNvPr id="766817100" name="Рисунок 17796357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17787" y="241"/>
                            <a:ext cx="17647" cy="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pic:spPr>
                      </pic:pic>
                      <pic:pic xmlns:pic="http://schemas.openxmlformats.org/drawingml/2006/picture">
                        <pic:nvPicPr>
                          <pic:cNvPr id="427289666" name="Рисунок 173373000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17762" y="17773"/>
                            <a:ext cx="17647" cy="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pic:spPr>
                      </pic:pic>
                      <pic:pic xmlns:pic="http://schemas.openxmlformats.org/drawingml/2006/picture">
                        <pic:nvPicPr>
                          <pic:cNvPr id="109081038" name="Рисунок 182549453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100" y="57"/>
                            <a:ext cx="17633" cy="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pic:spPr>
                      </pic:pic>
                      <pic:pic xmlns:pic="http://schemas.openxmlformats.org/drawingml/2006/picture">
                        <pic:nvPicPr>
                          <pic:cNvPr id="835717743" name="Рисунок 87466295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35586" y="0"/>
                            <a:ext cx="17632" cy="87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pic:spPr>
                      </pic:pic>
                      <pic:pic xmlns:pic="http://schemas.openxmlformats.org/drawingml/2006/picture">
                        <pic:nvPicPr>
                          <pic:cNvPr id="1412025448" name="Рисунок 27102124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57" y="8877"/>
                            <a:ext cx="17633" cy="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pic:spPr>
                      </pic:pic>
                      <pic:pic xmlns:pic="http://schemas.openxmlformats.org/drawingml/2006/picture">
                        <pic:nvPicPr>
                          <pic:cNvPr id="1035835691" name="Рисунок 89086235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35586" y="8877"/>
                            <a:ext cx="17632" cy="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pic:spPr>
                      </pic:pic>
                      <pic:pic xmlns:pic="http://schemas.openxmlformats.org/drawingml/2006/picture">
                        <pic:nvPicPr>
                          <pic:cNvPr id="2114945812" name="Рисунок 81487965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17773"/>
                            <a:ext cx="17632" cy="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pic:spPr>
                      </pic:pic>
                      <pic:pic xmlns:pic="http://schemas.openxmlformats.org/drawingml/2006/picture">
                        <pic:nvPicPr>
                          <pic:cNvPr id="225622501" name="Рисунок 91779008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35586" y="17773"/>
                            <a:ext cx="17632" cy="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pic:spPr>
                      </pic:pic>
                      <pic:pic xmlns:pic="http://schemas.openxmlformats.org/drawingml/2006/picture">
                        <pic:nvPicPr>
                          <pic:cNvPr id="957261248" name="Рисунок 190277656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17787" y="8942"/>
                            <a:ext cx="17647" cy="8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pic:spPr>
                      </pic:pic>
                      <pic:pic xmlns:pic="http://schemas.openxmlformats.org/drawingml/2006/picture">
                        <pic:nvPicPr>
                          <pic:cNvPr id="1260956850" name="Рисунок 36203442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17737" y="26593"/>
                            <a:ext cx="17647" cy="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pic:spPr>
                      </pic:pic>
                      <wps:wsp>
                        <wps:cNvPr id="1934212946" name="Прямоугольник 773745395"/>
                        <wps:cNvSpPr>
                          <a:spLocks noChangeArrowheads="1"/>
                        </wps:cNvSpPr>
                        <wps:spPr bwMode="auto">
                          <a:xfrm>
                            <a:off x="9100" y="18331"/>
                            <a:ext cx="2592" cy="6051"/>
                          </a:xfrm>
                          <a:prstGeom prst="rect">
                            <a:avLst/>
                          </a:prstGeom>
                          <a:solidFill>
                            <a:srgbClr val="ECF1F9">
                              <a:alpha val="50195"/>
                            </a:srgbClr>
                          </a:solidFill>
                          <a:ln w="3175">
                            <a:solidFill>
                              <a:srgbClr val="4F81BD"/>
                            </a:solidFill>
                            <a:round/>
                            <a:headEnd/>
                            <a:tailEnd/>
                          </a:ln>
                        </wps:spPr>
                        <wps:bodyPr rot="0" vert="horz" wrap="square" lIns="91440" tIns="45720" rIns="91440" bIns="45720" anchor="t" anchorCtr="0" upright="1">
                          <a:noAutofit/>
                        </wps:bodyPr>
                      </wps:wsp>
                      <wps:wsp>
                        <wps:cNvPr id="636017778" name="Прямоугольник 773710776"/>
                        <wps:cNvSpPr>
                          <a:spLocks noChangeArrowheads="1"/>
                        </wps:cNvSpPr>
                        <wps:spPr bwMode="auto">
                          <a:xfrm>
                            <a:off x="9100" y="9424"/>
                            <a:ext cx="2592" cy="6052"/>
                          </a:xfrm>
                          <a:prstGeom prst="rect">
                            <a:avLst/>
                          </a:prstGeom>
                          <a:solidFill>
                            <a:srgbClr val="ECF1F9">
                              <a:alpha val="50195"/>
                            </a:srgbClr>
                          </a:solidFill>
                          <a:ln w="3175">
                            <a:solidFill>
                              <a:srgbClr val="4F81BD"/>
                            </a:solidFill>
                            <a:round/>
                            <a:headEnd/>
                            <a:tailEnd/>
                          </a:ln>
                        </wps:spPr>
                        <wps:bodyPr rot="0" vert="horz" wrap="square" lIns="91440" tIns="45720" rIns="91440" bIns="45720" anchor="t" anchorCtr="0" upright="1">
                          <a:noAutofit/>
                        </wps:bodyPr>
                      </wps:wsp>
                      <wps:wsp>
                        <wps:cNvPr id="133853696" name="Прямоугольник 1016467034"/>
                        <wps:cNvSpPr>
                          <a:spLocks noChangeArrowheads="1"/>
                        </wps:cNvSpPr>
                        <wps:spPr bwMode="auto">
                          <a:xfrm>
                            <a:off x="9100" y="615"/>
                            <a:ext cx="2592" cy="6052"/>
                          </a:xfrm>
                          <a:prstGeom prst="rect">
                            <a:avLst/>
                          </a:prstGeom>
                          <a:solidFill>
                            <a:srgbClr val="ECF1F9">
                              <a:alpha val="50195"/>
                            </a:srgbClr>
                          </a:solidFill>
                          <a:ln w="3175">
                            <a:solidFill>
                              <a:srgbClr val="4F81BD"/>
                            </a:solidFill>
                            <a:round/>
                            <a:headEnd/>
                            <a:tailEnd/>
                          </a:ln>
                        </wps:spPr>
                        <wps:bodyPr rot="0" vert="horz" wrap="square" lIns="91440" tIns="45720" rIns="91440" bIns="45720" anchor="t" anchorCtr="0" upright="1">
                          <a:noAutofit/>
                        </wps:bodyPr>
                      </wps:wsp>
                      <wps:wsp>
                        <wps:cNvPr id="666342369" name="Прямоугольник 450580822"/>
                        <wps:cNvSpPr>
                          <a:spLocks noChangeArrowheads="1"/>
                        </wps:cNvSpPr>
                        <wps:spPr bwMode="auto">
                          <a:xfrm>
                            <a:off x="26773" y="615"/>
                            <a:ext cx="2592" cy="6052"/>
                          </a:xfrm>
                          <a:prstGeom prst="rect">
                            <a:avLst/>
                          </a:prstGeom>
                          <a:solidFill>
                            <a:srgbClr val="ECF1F9">
                              <a:alpha val="50195"/>
                            </a:srgbClr>
                          </a:solidFill>
                          <a:ln w="3175">
                            <a:solidFill>
                              <a:srgbClr val="4F81BD"/>
                            </a:solidFill>
                            <a:round/>
                            <a:headEnd/>
                            <a:tailEnd/>
                          </a:ln>
                        </wps:spPr>
                        <wps:bodyPr rot="0" vert="horz" wrap="square" lIns="91440" tIns="45720" rIns="91440" bIns="45720" anchor="t" anchorCtr="0" upright="1">
                          <a:noAutofit/>
                        </wps:bodyPr>
                      </wps:wsp>
                      <wps:wsp>
                        <wps:cNvPr id="1430563353" name="Прямоугольник 320457248"/>
                        <wps:cNvSpPr>
                          <a:spLocks noChangeArrowheads="1"/>
                        </wps:cNvSpPr>
                        <wps:spPr bwMode="auto">
                          <a:xfrm>
                            <a:off x="26773" y="9424"/>
                            <a:ext cx="2592" cy="6052"/>
                          </a:xfrm>
                          <a:prstGeom prst="rect">
                            <a:avLst/>
                          </a:prstGeom>
                          <a:solidFill>
                            <a:srgbClr val="ECF1F9">
                              <a:alpha val="50195"/>
                            </a:srgbClr>
                          </a:solidFill>
                          <a:ln w="3175">
                            <a:solidFill>
                              <a:srgbClr val="4F81BD"/>
                            </a:solidFill>
                            <a:round/>
                            <a:headEnd/>
                            <a:tailEnd/>
                          </a:ln>
                        </wps:spPr>
                        <wps:bodyPr rot="0" vert="horz" wrap="square" lIns="91440" tIns="45720" rIns="91440" bIns="45720" anchor="t" anchorCtr="0" upright="1">
                          <a:noAutofit/>
                        </wps:bodyPr>
                      </wps:wsp>
                      <wps:wsp>
                        <wps:cNvPr id="1425926861" name="Прямоугольник 1809498589"/>
                        <wps:cNvSpPr>
                          <a:spLocks noChangeArrowheads="1"/>
                        </wps:cNvSpPr>
                        <wps:spPr bwMode="auto">
                          <a:xfrm>
                            <a:off x="26773" y="18331"/>
                            <a:ext cx="2592" cy="6051"/>
                          </a:xfrm>
                          <a:prstGeom prst="rect">
                            <a:avLst/>
                          </a:prstGeom>
                          <a:solidFill>
                            <a:srgbClr val="ECF1F9">
                              <a:alpha val="50195"/>
                            </a:srgbClr>
                          </a:solidFill>
                          <a:ln w="3175">
                            <a:solidFill>
                              <a:srgbClr val="4F81BD"/>
                            </a:solidFill>
                            <a:round/>
                            <a:headEnd/>
                            <a:tailEnd/>
                          </a:ln>
                        </wps:spPr>
                        <wps:bodyPr rot="0" vert="horz" wrap="square" lIns="91440" tIns="45720" rIns="91440" bIns="45720" anchor="t" anchorCtr="0" upright="1">
                          <a:noAutofit/>
                        </wps:bodyPr>
                      </wps:wsp>
                      <wps:wsp>
                        <wps:cNvPr id="674920532" name="Прямоугольник 2133206077"/>
                        <wps:cNvSpPr>
                          <a:spLocks noChangeArrowheads="1"/>
                        </wps:cNvSpPr>
                        <wps:spPr bwMode="auto">
                          <a:xfrm>
                            <a:off x="44589" y="615"/>
                            <a:ext cx="2592" cy="6052"/>
                          </a:xfrm>
                          <a:prstGeom prst="rect">
                            <a:avLst/>
                          </a:prstGeom>
                          <a:solidFill>
                            <a:srgbClr val="ECF1F9">
                              <a:alpha val="50195"/>
                            </a:srgbClr>
                          </a:solidFill>
                          <a:ln w="3175">
                            <a:solidFill>
                              <a:srgbClr val="4F81BD"/>
                            </a:solidFill>
                            <a:round/>
                            <a:headEnd/>
                            <a:tailEnd/>
                          </a:ln>
                        </wps:spPr>
                        <wps:bodyPr rot="0" vert="horz" wrap="square" lIns="91440" tIns="45720" rIns="91440" bIns="45720" anchor="t" anchorCtr="0" upright="1">
                          <a:noAutofit/>
                        </wps:bodyPr>
                      </wps:wsp>
                      <wps:wsp>
                        <wps:cNvPr id="1152378728" name="Прямоугольник 1896561451"/>
                        <wps:cNvSpPr>
                          <a:spLocks noChangeArrowheads="1"/>
                        </wps:cNvSpPr>
                        <wps:spPr bwMode="auto">
                          <a:xfrm>
                            <a:off x="44589" y="9424"/>
                            <a:ext cx="2592" cy="6052"/>
                          </a:xfrm>
                          <a:prstGeom prst="rect">
                            <a:avLst/>
                          </a:prstGeom>
                          <a:solidFill>
                            <a:srgbClr val="ECF1F9">
                              <a:alpha val="50195"/>
                            </a:srgbClr>
                          </a:solidFill>
                          <a:ln w="3175">
                            <a:solidFill>
                              <a:srgbClr val="4F81BD"/>
                            </a:solidFill>
                            <a:round/>
                            <a:headEnd/>
                            <a:tailEnd/>
                          </a:ln>
                        </wps:spPr>
                        <wps:bodyPr rot="0" vert="horz" wrap="square" lIns="91440" tIns="45720" rIns="91440" bIns="45720" anchor="t" anchorCtr="0" upright="1">
                          <a:noAutofit/>
                        </wps:bodyPr>
                      </wps:wsp>
                      <wps:wsp>
                        <wps:cNvPr id="1639358818" name="Прямоугольник 1511742486"/>
                        <wps:cNvSpPr>
                          <a:spLocks noChangeArrowheads="1"/>
                        </wps:cNvSpPr>
                        <wps:spPr bwMode="auto">
                          <a:xfrm>
                            <a:off x="44589" y="18331"/>
                            <a:ext cx="2592" cy="6051"/>
                          </a:xfrm>
                          <a:prstGeom prst="rect">
                            <a:avLst/>
                          </a:prstGeom>
                          <a:solidFill>
                            <a:srgbClr val="ECF1F9">
                              <a:alpha val="50195"/>
                            </a:srgbClr>
                          </a:solidFill>
                          <a:ln w="3175">
                            <a:solidFill>
                              <a:srgbClr val="4F81BD"/>
                            </a:solidFill>
                            <a:round/>
                            <a:headEnd/>
                            <a:tailEnd/>
                          </a:ln>
                        </wps:spPr>
                        <wps:bodyPr rot="0" vert="horz" wrap="square" lIns="91440" tIns="45720" rIns="91440" bIns="45720" anchor="t" anchorCtr="0" upright="1">
                          <a:noAutofit/>
                        </wps:bodyPr>
                      </wps:wsp>
                      <wps:wsp>
                        <wps:cNvPr id="336357571" name="Прямоугольник 334601246"/>
                        <wps:cNvSpPr>
                          <a:spLocks noChangeArrowheads="1"/>
                        </wps:cNvSpPr>
                        <wps:spPr bwMode="auto">
                          <a:xfrm>
                            <a:off x="26773" y="27205"/>
                            <a:ext cx="2592" cy="6051"/>
                          </a:xfrm>
                          <a:prstGeom prst="rect">
                            <a:avLst/>
                          </a:prstGeom>
                          <a:solidFill>
                            <a:srgbClr val="ECF1F9">
                              <a:alpha val="50195"/>
                            </a:srgbClr>
                          </a:solidFill>
                          <a:ln w="3175">
                            <a:solidFill>
                              <a:srgbClr val="4F81BD"/>
                            </a:solidFill>
                            <a:round/>
                            <a:headEnd/>
                            <a:tailEnd/>
                          </a:ln>
                        </wps:spPr>
                        <wps:bodyPr rot="0" vert="horz" wrap="square" lIns="91440" tIns="45720" rIns="91440" bIns="45720" anchor="t" anchorCtr="0" upright="1">
                          <a:noAutofit/>
                        </wps:bodyPr>
                      </wps:wsp>
                    </wpg:wgp>
                  </a:graphicData>
                </a:graphic>
                <wp14:sizeRelH relativeFrom="margin">
                  <wp14:pctWidth>0</wp14:pctWidth>
                </wp14:sizeRelH>
                <wp14:sizeRelV relativeFrom="page">
                  <wp14:pctHeight>0</wp14:pctHeight>
                </wp14:sizeRelV>
              </wp:anchor>
            </w:drawing>
          </mc:Choice>
          <mc:Fallback>
            <w:pict>
              <v:group w14:anchorId="2B52FA08" id="Группа 58" o:spid="_x0000_s1026" style="position:absolute;margin-left:317.3pt;margin-top:175.7pt;width:368.5pt;height:278.65pt;z-index:23;mso-wrap-distance-right:8.95pt;mso-wrap-distance-bottom:.4pt;mso-position-horizontal:right;mso-position-horizontal-relative:margin;mso-width-relative:margin" coordsize="53218,353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" o:allowincell="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177963571" o:spid="_x0000_s1027" type="#_x0000_t75" style="position:absolute;left:17787;top:241;width:17647;height:8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" strokeweight="0">
                  <v:imagedata r:id="rId64" o:title=""/>
                </v:shape>
                <v:shape id="Рисунок 1733730003" o:spid="_x0000_s1028" type="#_x0000_t75" style="position:absolute;left:17762;top:17773;width:17647;height:8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" strokeweight="0">
                  <v:imagedata r:id="rId65" o:title=""/>
                </v:shape>
                <v:shape id="Рисунок 1825494531" o:spid="_x0000_s1029" type="#_x0000_t75" style="position:absolute;left:100;top:57;width:17633;height:8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" strokeweight="0">
                  <v:imagedata r:id="rId66" o:title=""/>
                </v:shape>
                <v:shape id="Рисунок 874662950" o:spid="_x0000_s1030" type="#_x0000_t75" style="position:absolute;left:35586;width:17632;height:87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" strokeweight="0">
                  <v:imagedata r:id="rId67" o:title=""/>
                </v:shape>
                <v:shape id="Рисунок 271021241" o:spid="_x0000_s1031" type="#_x0000_t75" style="position:absolute;left:57;top:8877;width:17633;height:8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" strokeweight="0">
                  <v:imagedata r:id="rId68" o:title=""/>
                </v:shape>
                <v:shape id="Рисунок 890862358" o:spid="_x0000_s1032" type="#_x0000_t75" style="position:absolute;left:35586;top:8877;width:17632;height:8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" strokeweight="0">
                  <v:imagedata r:id="rId69" o:title=""/>
                </v:shape>
                <v:shape id="Рисунок 814879658" o:spid="_x0000_s1033" type="#_x0000_t75" style="position:absolute;top:17773;width:17632;height:8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" strokeweight="0">
                  <v:imagedata r:id="rId70" o:title=""/>
                </v:shape>
                <v:shape id="Рисунок 917790080" o:spid="_x0000_s1034" type="#_x0000_t75" style="position:absolute;left:35586;top:17773;width:17632;height:8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" strokeweight="0">
                  <v:imagedata r:id="rId71" o:title=""/>
                </v:shape>
                <v:shape id="Рисунок 1902776561" o:spid="_x0000_s1035" type="#_x0000_t75" style="position:absolute;left:17787;top:8942;width:17647;height:88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" strokeweight="0">
                  <v:imagedata r:id="rId72" o:title=""/>
                </v:shape>
                <v:shape id="Рисунок 362034424" o:spid="_x0000_s1036" type="#_x0000_t75" style="position:absolute;left:17737;top:26593;width:17647;height:8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" strokeweight="0">
                  <v:imagedata r:id="rId73" o:title=""/>
                </v:shape>
                <v:rect id="Прямоугольник 773745395" o:spid="_x0000_s1037" style="position:absolute;left:9100;top:18331;width:2592;height:60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" fillcolor="#ecf1f9" strokecolor="#4f81bd" strokeweight=".25pt">
                  <v:fill opacity="32896f"/>
                  <v:stroke joinstyle="round"/>
                </v:rect>
                <v:rect id="Прямоугольник 773710776" o:spid="_x0000_s1038" style="position:absolute;left:9100;top:9424;width:2592;height:60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" fillcolor="#ecf1f9" strokecolor="#4f81bd" strokeweight=".25pt">
                  <v:fill opacity="32896f"/>
                  <v:stroke joinstyle="round"/>
                </v:rect>
                <v:rect id="Прямоугольник 1016467034" o:spid="_x0000_s1039" style="position:absolute;left:9100;top:615;width:2592;height:60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" fillcolor="#ecf1f9" strokecolor="#4f81bd" strokeweight=".25pt">
                  <v:fill opacity="32896f"/>
                  <v:stroke joinstyle="round"/>
                </v:rect>
                <v:rect id="Прямоугольник 450580822" o:spid="_x0000_s1040" style="position:absolute;left:26773;top:615;width:2592;height:60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" fillcolor="#ecf1f9" strokecolor="#4f81bd" strokeweight=".25pt">
                  <v:fill opacity="32896f"/>
                  <v:stroke joinstyle="round"/>
                </v:rect>
                <v:rect id="Прямоугольник 320457248" o:spid="_x0000_s1041" style="position:absolute;left:26773;top:9424;width:2592;height:60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" fillcolor="#ecf1f9" strokecolor="#4f81bd" strokeweight=".25pt">
                  <v:fill opacity="32896f"/>
                  <v:stroke joinstyle="round"/>
                </v:rect>
                <v:rect id="Прямоугольник 1809498589" o:spid="_x0000_s1042" style="position:absolute;left:26773;top:18331;width:2592;height:60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" fillcolor="#ecf1f9" strokecolor="#4f81bd" strokeweight=".25pt">
                  <v:fill opacity="32896f"/>
                  <v:stroke joinstyle="round"/>
                </v:rect>
                <v:rect id="Прямоугольник 2133206077" o:spid="_x0000_s1043" style="position:absolute;left:44589;top:615;width:2592;height:60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" fillcolor="#ecf1f9" strokecolor="#4f81bd" strokeweight=".25pt">
                  <v:fill opacity="32896f"/>
                  <v:stroke joinstyle="round"/>
                </v:rect>
                <v:rect id="Прямоугольник 1896561451" o:spid="_x0000_s1044" style="position:absolute;left:44589;top:9424;width:2592;height:60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" fillcolor="#ecf1f9" strokecolor="#4f81bd" strokeweight=".25pt">
                  <v:fill opacity="32896f"/>
                  <v:stroke joinstyle="round"/>
                </v:rect>
                <v:rect id="Прямоугольник 1511742486" o:spid="_x0000_s1045" style="position:absolute;left:44589;top:18331;width:2592;height:60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" fillcolor="#ecf1f9" strokecolor="#4f81bd" strokeweight=".25pt">
                  <v:fill opacity="32896f"/>
                  <v:stroke joinstyle="round"/>
                </v:rect>
                <v:rect id="Прямоугольник 334601246" o:spid="_x0000_s1046" style="position:absolute;left:26773;top:27205;width:2592;height:60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" fillcolor="#ecf1f9" strokecolor="#4f81bd" strokeweight=".25pt">
                  <v:fill opacity="32896f"/>
                  <v:stroke joinstyle="round"/>
                </v:rect>
                <w10:wrap type="topAndBottom" anchorx="margin"/>
              </v:group>
            </w:pict>
          </mc:Fallback>
        </mc:AlternateContent>
      </w:r>
      <w:r w:rsidR="007C3BA2" w:rsidRPr="00D16F2B">
        <w:rPr>
          <w:rFonts w:eastAsia="Calibri"/>
          <w:b/>
          <w:bCs/>
        </w:rPr>
        <w:t xml:space="preserve">P300. </w:t>
      </w:r>
      <w:r w:rsidR="007C3BA2" w:rsidRPr="00D16F2B">
        <w:rPr>
          <w:rFonts w:eastAsia="Calibri"/>
        </w:rPr>
        <w:t>The mean amplitude in the time window</w:t>
      </w:r>
      <w:r w:rsidR="002F7AFC">
        <w:rPr>
          <w:rFonts w:eastAsia="Calibri"/>
        </w:rPr>
        <w:t xml:space="preserve"> (300 - 500 </w:t>
      </w:r>
      <w:proofErr w:type="spellStart"/>
      <w:r w:rsidR="002F7AFC">
        <w:rPr>
          <w:rFonts w:eastAsia="Calibri"/>
        </w:rPr>
        <w:t>ms</w:t>
      </w:r>
      <w:proofErr w:type="spellEnd"/>
      <w:r w:rsidR="002F7AFC">
        <w:rPr>
          <w:rFonts w:eastAsia="Calibri"/>
        </w:rPr>
        <w:t xml:space="preserve">) </w:t>
      </w:r>
      <w:r w:rsidR="007C3BA2" w:rsidRPr="00D16F2B">
        <w:rPr>
          <w:rFonts w:eastAsia="Calibri"/>
        </w:rPr>
        <w:t xml:space="preserve">for standard and deviant waveforms in frontal, central, and parietal electrodes (Fz, F3, F4, F5, F6, F7, F8, </w:t>
      </w:r>
      <w:proofErr w:type="spellStart"/>
      <w:r w:rsidR="007C3BA2" w:rsidRPr="00D16F2B">
        <w:rPr>
          <w:rFonts w:eastAsia="Calibri"/>
        </w:rPr>
        <w:t>AFz</w:t>
      </w:r>
      <w:proofErr w:type="spellEnd"/>
      <w:r w:rsidR="007C3BA2" w:rsidRPr="00D16F2B">
        <w:rPr>
          <w:rFonts w:eastAsia="Calibri"/>
        </w:rPr>
        <w:t xml:space="preserve">, </w:t>
      </w:r>
      <w:proofErr w:type="spellStart"/>
      <w:r w:rsidR="007C3BA2" w:rsidRPr="00D16F2B">
        <w:rPr>
          <w:rFonts w:eastAsia="Calibri"/>
        </w:rPr>
        <w:t>Cz</w:t>
      </w:r>
      <w:proofErr w:type="spellEnd"/>
      <w:r w:rsidR="007C3BA2" w:rsidRPr="00D16F2B">
        <w:rPr>
          <w:rFonts w:eastAsia="Calibri"/>
        </w:rPr>
        <w:t xml:space="preserve">, </w:t>
      </w:r>
      <w:proofErr w:type="spellStart"/>
      <w:r w:rsidR="007C3BA2" w:rsidRPr="00D16F2B">
        <w:rPr>
          <w:rFonts w:eastAsia="Calibri"/>
        </w:rPr>
        <w:t>Pz</w:t>
      </w:r>
      <w:proofErr w:type="spellEnd"/>
      <w:r w:rsidR="007C3BA2" w:rsidRPr="00D16F2B">
        <w:rPr>
          <w:rFonts w:eastAsia="Calibri"/>
        </w:rPr>
        <w:t>) was compared using repeated-measures ANOVA (Fig</w:t>
      </w:r>
      <w:r w:rsidR="000B3457" w:rsidRPr="00D16F2B">
        <w:rPr>
          <w:rFonts w:eastAsia="Calibri"/>
        </w:rPr>
        <w:t xml:space="preserve">. </w:t>
      </w:r>
      <w:r w:rsidR="007C3BA2" w:rsidRPr="00D16F2B">
        <w:rPr>
          <w:rFonts w:eastAsia="Calibri"/>
        </w:rPr>
        <w:t>8). The analysis revealed significant differences in mean amplitude between standard and deviant stimuli (</w:t>
      </w:r>
      <w:proofErr w:type="gramStart"/>
      <w:r w:rsidR="007C3BA2" w:rsidRPr="00D16F2B">
        <w:rPr>
          <w:rFonts w:eastAsia="Calibri"/>
          <w:i/>
          <w:iCs/>
        </w:rPr>
        <w:t>F</w:t>
      </w:r>
      <w:r w:rsidR="007C3BA2" w:rsidRPr="00D16F2B">
        <w:rPr>
          <w:rFonts w:eastAsia="Calibri"/>
        </w:rPr>
        <w:t>(</w:t>
      </w:r>
      <w:proofErr w:type="gramEnd"/>
      <w:r w:rsidR="007C3BA2" w:rsidRPr="00D16F2B">
        <w:rPr>
          <w:rFonts w:eastAsia="Calibri"/>
        </w:rPr>
        <w:t xml:space="preserve">1,22) = 19.51, </w:t>
      </w:r>
      <w:r w:rsidR="007C3BA2" w:rsidRPr="00D16F2B">
        <w:rPr>
          <w:rFonts w:eastAsia="Calibri"/>
          <w:i/>
          <w:iCs/>
        </w:rPr>
        <w:t>p</w:t>
      </w:r>
      <w:r w:rsidR="007C3BA2" w:rsidRPr="00D16F2B">
        <w:rPr>
          <w:rFonts w:eastAsia="Calibri"/>
        </w:rPr>
        <w:t xml:space="preserve"> &lt; .001, </w:t>
      </w:r>
      <w:r w:rsidR="007C3BA2" w:rsidRPr="00D16F2B">
        <w:rPr>
          <w:rFonts w:ascii="Cambria" w:eastAsia="Calibri" w:hAnsi="Cambria" w:cs="Cambria"/>
          <w:i/>
          <w:iCs/>
        </w:rPr>
        <w:t>η</w:t>
      </w:r>
      <w:r w:rsidR="007C3BA2" w:rsidRPr="00D16F2B">
        <w:rPr>
          <w:rFonts w:eastAsia="Calibri" w:cs="___WRD_EMBED_SUB_45"/>
          <w:i/>
          <w:iCs/>
        </w:rPr>
        <w:t>²</w:t>
      </w:r>
      <w:r w:rsidR="007C3BA2" w:rsidRPr="00D16F2B">
        <w:rPr>
          <w:rFonts w:eastAsia="Calibri"/>
          <w:vertAlign w:val="subscript"/>
        </w:rPr>
        <w:t>p</w:t>
      </w:r>
      <w:r w:rsidR="007C3BA2" w:rsidRPr="00D16F2B">
        <w:rPr>
          <w:rFonts w:eastAsia="Calibri"/>
        </w:rPr>
        <w:t xml:space="preserve"> = 0.47, </w:t>
      </w:r>
      <w:r w:rsidR="007C3BA2" w:rsidRPr="00D16F2B">
        <w:rPr>
          <w:rFonts w:eastAsia="Calibri"/>
          <w:i/>
          <w:iCs/>
        </w:rPr>
        <w:t>logBF</w:t>
      </w:r>
      <w:r w:rsidR="007C3BA2" w:rsidRPr="00D16F2B">
        <w:rPr>
          <w:rFonts w:eastAsia="Calibri"/>
          <w:i/>
          <w:iCs/>
          <w:vertAlign w:val="subscript"/>
        </w:rPr>
        <w:t>10</w:t>
      </w:r>
      <w:r w:rsidR="007C3BA2" w:rsidRPr="00D16F2B">
        <w:rPr>
          <w:rFonts w:eastAsia="Calibri"/>
        </w:rPr>
        <w:t xml:space="preserve"> = 4.753). An effect of electrode site was revealed (</w:t>
      </w:r>
      <w:proofErr w:type="gramStart"/>
      <w:r w:rsidR="007C3BA2" w:rsidRPr="00D16F2B">
        <w:rPr>
          <w:rFonts w:eastAsia="Calibri"/>
          <w:i/>
          <w:iCs/>
        </w:rPr>
        <w:t>F</w:t>
      </w:r>
      <w:r w:rsidR="007C3BA2" w:rsidRPr="00D16F2B">
        <w:rPr>
          <w:rFonts w:eastAsia="Calibri"/>
        </w:rPr>
        <w:t>(</w:t>
      </w:r>
      <w:proofErr w:type="gramEnd"/>
      <w:r w:rsidR="007C3BA2" w:rsidRPr="00D16F2B">
        <w:rPr>
          <w:rFonts w:eastAsia="Calibri"/>
        </w:rPr>
        <w:t xml:space="preserve">2.81,61.84) = 7.29, </w:t>
      </w:r>
      <w:r w:rsidR="007F4BBC" w:rsidRPr="00D16F2B">
        <w:rPr>
          <w:rFonts w:eastAsia="Calibri"/>
          <w:i/>
          <w:iCs/>
        </w:rPr>
        <w:t>p</w:t>
      </w:r>
      <w:r w:rsidR="007C3BA2" w:rsidRPr="00D16F2B">
        <w:rPr>
          <w:rFonts w:eastAsia="Calibri"/>
        </w:rPr>
        <w:t xml:space="preserve"> &lt; .001, </w:t>
      </w:r>
      <w:r w:rsidR="007C3BA2" w:rsidRPr="00D16F2B">
        <w:rPr>
          <w:rFonts w:ascii="Cambria" w:eastAsia="Calibri" w:hAnsi="Cambria" w:cs="Cambria"/>
          <w:i/>
          <w:iCs/>
        </w:rPr>
        <w:t>η</w:t>
      </w:r>
      <w:r w:rsidR="007C3BA2" w:rsidRPr="00D16F2B">
        <w:rPr>
          <w:rFonts w:eastAsia="Calibri" w:cs="___WRD_EMBED_SUB_45"/>
          <w:i/>
          <w:iCs/>
        </w:rPr>
        <w:t>²</w:t>
      </w:r>
      <w:r w:rsidR="007C3BA2" w:rsidRPr="00D16F2B">
        <w:rPr>
          <w:rFonts w:eastAsia="Calibri"/>
          <w:vertAlign w:val="subscript"/>
        </w:rPr>
        <w:t>p</w:t>
      </w:r>
      <w:r w:rsidR="007C3BA2" w:rsidRPr="00D16F2B">
        <w:rPr>
          <w:rFonts w:eastAsia="Calibri"/>
        </w:rPr>
        <w:t xml:space="preserve"> = 0.25, </w:t>
      </w:r>
      <w:r w:rsidR="007C3BA2" w:rsidRPr="00D16F2B">
        <w:rPr>
          <w:rFonts w:eastAsia="Calibri"/>
          <w:i/>
          <w:iCs/>
        </w:rPr>
        <w:t>logBF</w:t>
      </w:r>
      <w:r w:rsidR="007C3BA2" w:rsidRPr="00D16F2B">
        <w:rPr>
          <w:rFonts w:eastAsia="Calibri"/>
          <w:i/>
          <w:iCs/>
          <w:vertAlign w:val="subscript"/>
        </w:rPr>
        <w:t>10</w:t>
      </w:r>
      <w:r w:rsidR="007C3BA2" w:rsidRPr="00D16F2B">
        <w:rPr>
          <w:rFonts w:eastAsia="Calibri"/>
        </w:rPr>
        <w:t xml:space="preserve"> = 7.379), as well as an interaction between stimulus type </w:t>
      </w:r>
      <w:r w:rsidR="002F7AFC">
        <w:rPr>
          <w:rFonts w:eastAsia="Calibri"/>
        </w:rPr>
        <w:t xml:space="preserve">(standard and deviant ensemble) </w:t>
      </w:r>
      <w:r w:rsidR="007C3BA2" w:rsidRPr="00D16F2B">
        <w:rPr>
          <w:rFonts w:eastAsia="Calibri"/>
        </w:rPr>
        <w:t>and electrode (</w:t>
      </w:r>
      <w:proofErr w:type="gramStart"/>
      <w:r w:rsidR="007C3BA2" w:rsidRPr="00D16F2B">
        <w:rPr>
          <w:rFonts w:eastAsia="Calibri"/>
          <w:i/>
          <w:iCs/>
        </w:rPr>
        <w:t>F</w:t>
      </w:r>
      <w:r w:rsidR="007C3BA2" w:rsidRPr="00D16F2B">
        <w:rPr>
          <w:rFonts w:eastAsia="Calibri"/>
        </w:rPr>
        <w:t>(</w:t>
      </w:r>
      <w:proofErr w:type="gramEnd"/>
      <w:r w:rsidR="007C3BA2" w:rsidRPr="00D16F2B">
        <w:rPr>
          <w:rFonts w:eastAsia="Calibri"/>
        </w:rPr>
        <w:t xml:space="preserve">3.47,76.43) = 17.81, </w:t>
      </w:r>
      <w:r w:rsidR="007F4BBC" w:rsidRPr="00D16F2B">
        <w:rPr>
          <w:rFonts w:eastAsia="Calibri"/>
          <w:i/>
          <w:iCs/>
        </w:rPr>
        <w:t>p</w:t>
      </w:r>
      <w:r w:rsidR="007C3BA2" w:rsidRPr="00D16F2B">
        <w:rPr>
          <w:rFonts w:eastAsia="Calibri"/>
        </w:rPr>
        <w:t xml:space="preserve"> &lt; 0.001, </w:t>
      </w:r>
      <w:r w:rsidR="007C3BA2" w:rsidRPr="00D16F2B">
        <w:rPr>
          <w:rFonts w:ascii="Cambria" w:eastAsia="Calibri" w:hAnsi="Cambria" w:cs="Cambria"/>
          <w:i/>
          <w:iCs/>
        </w:rPr>
        <w:t>η</w:t>
      </w:r>
      <w:r w:rsidR="007C3BA2" w:rsidRPr="00D16F2B">
        <w:rPr>
          <w:rFonts w:eastAsia="Calibri" w:cs="___WRD_EMBED_SUB_45"/>
          <w:i/>
          <w:iCs/>
        </w:rPr>
        <w:t>²</w:t>
      </w:r>
      <w:r w:rsidR="007C3BA2" w:rsidRPr="00D16F2B">
        <w:rPr>
          <w:rFonts w:eastAsia="Calibri"/>
          <w:vertAlign w:val="subscript"/>
        </w:rPr>
        <w:t>p</w:t>
      </w:r>
      <w:r w:rsidR="007C3BA2" w:rsidRPr="00D16F2B">
        <w:rPr>
          <w:rFonts w:eastAsia="Calibri"/>
        </w:rPr>
        <w:t xml:space="preserve"> = 0.45, </w:t>
      </w:r>
      <w:r w:rsidR="007C3BA2" w:rsidRPr="00D16F2B">
        <w:rPr>
          <w:rFonts w:eastAsia="Calibri"/>
          <w:i/>
          <w:iCs/>
        </w:rPr>
        <w:t>log BF</w:t>
      </w:r>
      <w:r w:rsidR="007C3BA2" w:rsidRPr="00D16F2B">
        <w:rPr>
          <w:rFonts w:eastAsia="Calibri"/>
          <w:i/>
          <w:iCs/>
          <w:vertAlign w:val="subscript"/>
        </w:rPr>
        <w:t>10</w:t>
      </w:r>
      <w:r w:rsidR="007C3BA2" w:rsidRPr="00D16F2B">
        <w:rPr>
          <w:rFonts w:eastAsia="Calibri"/>
          <w:vertAlign w:val="subscript"/>
        </w:rPr>
        <w:t xml:space="preserve"> </w:t>
      </w:r>
      <w:r w:rsidR="007C3BA2" w:rsidRPr="00D16F2B">
        <w:rPr>
          <w:rFonts w:eastAsia="Calibri"/>
        </w:rPr>
        <w:t xml:space="preserve">= 12.094). Post-hoc comparisons revealed significant differences between standards and deviants in sites </w:t>
      </w:r>
      <w:proofErr w:type="spellStart"/>
      <w:r w:rsidR="007C3BA2" w:rsidRPr="00D16F2B">
        <w:rPr>
          <w:rFonts w:eastAsia="Calibri"/>
        </w:rPr>
        <w:t>AFz</w:t>
      </w:r>
      <w:proofErr w:type="spellEnd"/>
      <w:r w:rsidR="007C3BA2" w:rsidRPr="00D16F2B">
        <w:rPr>
          <w:rFonts w:eastAsia="Calibri"/>
        </w:rPr>
        <w:t xml:space="preserve"> (</w:t>
      </w:r>
      <w:r w:rsidR="007C3BA2" w:rsidRPr="00D16F2B">
        <w:rPr>
          <w:rFonts w:eastAsia="Calibri"/>
          <w:i/>
          <w:iCs/>
        </w:rPr>
        <w:t>t</w:t>
      </w:r>
      <w:r w:rsidR="007C3BA2" w:rsidRPr="00D16F2B">
        <w:rPr>
          <w:rFonts w:eastAsia="Calibri"/>
        </w:rPr>
        <w:t xml:space="preserve"> = 4.728, </w:t>
      </w:r>
      <w:proofErr w:type="spellStart"/>
      <w:r w:rsidR="007C3BA2" w:rsidRPr="00D16F2B">
        <w:rPr>
          <w:rFonts w:eastAsia="Calibri"/>
          <w:i/>
          <w:iCs/>
        </w:rPr>
        <w:t>p</w:t>
      </w:r>
      <w:r w:rsidR="007C3BA2" w:rsidRPr="00D16F2B">
        <w:rPr>
          <w:rFonts w:eastAsia="Calibri"/>
          <w:vertAlign w:val="subscript"/>
        </w:rPr>
        <w:t>holm</w:t>
      </w:r>
      <w:proofErr w:type="spellEnd"/>
      <w:r w:rsidR="007C3BA2" w:rsidRPr="00D16F2B">
        <w:rPr>
          <w:rFonts w:eastAsia="Calibri"/>
        </w:rPr>
        <w:t xml:space="preserve"> &lt; .001), F3 (</w:t>
      </w:r>
      <w:r w:rsidR="007C3BA2" w:rsidRPr="00D16F2B">
        <w:rPr>
          <w:rFonts w:eastAsia="Calibri"/>
          <w:i/>
          <w:iCs/>
        </w:rPr>
        <w:t>t</w:t>
      </w:r>
      <w:r w:rsidR="007C3BA2" w:rsidRPr="00D16F2B">
        <w:rPr>
          <w:rFonts w:eastAsia="Calibri"/>
        </w:rPr>
        <w:t xml:space="preserve"> = 4.229, </w:t>
      </w:r>
      <w:proofErr w:type="spellStart"/>
      <w:r w:rsidR="007C3BA2" w:rsidRPr="00D16F2B">
        <w:rPr>
          <w:rFonts w:eastAsia="Calibri"/>
          <w:i/>
          <w:iCs/>
        </w:rPr>
        <w:t>p</w:t>
      </w:r>
      <w:r w:rsidR="007C3BA2" w:rsidRPr="00D16F2B">
        <w:rPr>
          <w:rFonts w:eastAsia="Calibri"/>
          <w:vertAlign w:val="subscript"/>
        </w:rPr>
        <w:t>holm</w:t>
      </w:r>
      <w:proofErr w:type="spellEnd"/>
      <w:r w:rsidR="007C3BA2" w:rsidRPr="00D16F2B">
        <w:rPr>
          <w:rFonts w:eastAsia="Calibri"/>
        </w:rPr>
        <w:t xml:space="preserve"> = 0.0003), F4 (</w:t>
      </w:r>
      <w:r w:rsidR="007C3BA2" w:rsidRPr="00D16F2B">
        <w:rPr>
          <w:rFonts w:eastAsia="Calibri"/>
          <w:i/>
          <w:iCs/>
        </w:rPr>
        <w:t>t</w:t>
      </w:r>
      <w:r w:rsidR="007C3BA2" w:rsidRPr="00D16F2B">
        <w:rPr>
          <w:rFonts w:eastAsia="Calibri"/>
        </w:rPr>
        <w:t xml:space="preserve"> = 4.446, </w:t>
      </w:r>
      <w:proofErr w:type="spellStart"/>
      <w:r w:rsidR="007C3BA2" w:rsidRPr="00D16F2B">
        <w:rPr>
          <w:rFonts w:eastAsia="Calibri"/>
          <w:i/>
          <w:iCs/>
        </w:rPr>
        <w:t>p</w:t>
      </w:r>
      <w:r w:rsidR="007C3BA2" w:rsidRPr="00D16F2B">
        <w:rPr>
          <w:rFonts w:eastAsia="Calibri"/>
          <w:vertAlign w:val="subscript"/>
        </w:rPr>
        <w:t>holm</w:t>
      </w:r>
      <w:proofErr w:type="spellEnd"/>
      <w:r w:rsidR="007C3BA2" w:rsidRPr="00D16F2B">
        <w:rPr>
          <w:rFonts w:eastAsia="Calibri"/>
        </w:rPr>
        <w:t xml:space="preserve"> &lt; </w:t>
      </w:r>
      <w:r w:rsidR="007F4BBC" w:rsidRPr="00D16F2B">
        <w:rPr>
          <w:rFonts w:eastAsia="Calibri"/>
        </w:rPr>
        <w:t>.</w:t>
      </w:r>
      <w:r w:rsidR="007C3BA2" w:rsidRPr="00D16F2B">
        <w:rPr>
          <w:rFonts w:eastAsia="Calibri"/>
        </w:rPr>
        <w:t>001), F5 (</w:t>
      </w:r>
      <w:r w:rsidR="007C3BA2" w:rsidRPr="00D16F2B">
        <w:rPr>
          <w:rFonts w:eastAsia="Calibri"/>
          <w:i/>
          <w:iCs/>
        </w:rPr>
        <w:t>t</w:t>
      </w:r>
      <w:r w:rsidR="007C3BA2" w:rsidRPr="00D16F2B">
        <w:rPr>
          <w:rFonts w:eastAsia="Calibri"/>
        </w:rPr>
        <w:t xml:space="preserve"> = 4.636, </w:t>
      </w:r>
      <w:proofErr w:type="spellStart"/>
      <w:r w:rsidR="007C3BA2" w:rsidRPr="00D16F2B">
        <w:rPr>
          <w:rFonts w:eastAsia="Calibri"/>
          <w:i/>
          <w:iCs/>
        </w:rPr>
        <w:t>p</w:t>
      </w:r>
      <w:r w:rsidR="007C3BA2" w:rsidRPr="00D16F2B">
        <w:rPr>
          <w:rFonts w:eastAsia="Calibri"/>
          <w:vertAlign w:val="subscript"/>
        </w:rPr>
        <w:t>holm</w:t>
      </w:r>
      <w:proofErr w:type="spellEnd"/>
      <w:r w:rsidR="007C3BA2" w:rsidRPr="00D16F2B">
        <w:rPr>
          <w:rFonts w:eastAsia="Calibri"/>
        </w:rPr>
        <w:t xml:space="preserve"> &lt; .001), F6 (</w:t>
      </w:r>
      <w:r w:rsidR="007C3BA2" w:rsidRPr="00D16F2B">
        <w:rPr>
          <w:rFonts w:eastAsia="Calibri"/>
          <w:i/>
          <w:iCs/>
        </w:rPr>
        <w:t>t</w:t>
      </w:r>
      <w:r w:rsidR="007C3BA2" w:rsidRPr="00D16F2B">
        <w:rPr>
          <w:rFonts w:eastAsia="Calibri"/>
        </w:rPr>
        <w:t xml:space="preserve"> = 4.974, </w:t>
      </w:r>
      <w:proofErr w:type="spellStart"/>
      <w:r w:rsidR="007C3BA2" w:rsidRPr="00D16F2B">
        <w:rPr>
          <w:rFonts w:eastAsia="Calibri"/>
        </w:rPr>
        <w:t>p</w:t>
      </w:r>
      <w:r w:rsidR="007C3BA2" w:rsidRPr="00D16F2B">
        <w:rPr>
          <w:rFonts w:eastAsia="Calibri"/>
          <w:vertAlign w:val="subscript"/>
        </w:rPr>
        <w:t>holm</w:t>
      </w:r>
      <w:proofErr w:type="spellEnd"/>
      <w:r w:rsidR="007C3BA2" w:rsidRPr="00D16F2B">
        <w:rPr>
          <w:rFonts w:eastAsia="Calibri"/>
        </w:rPr>
        <w:t xml:space="preserve"> &lt; .001), F7 (</w:t>
      </w:r>
      <w:r w:rsidR="007C3BA2" w:rsidRPr="00D16F2B">
        <w:rPr>
          <w:rFonts w:eastAsia="Calibri"/>
          <w:i/>
          <w:iCs/>
        </w:rPr>
        <w:t>t</w:t>
      </w:r>
      <w:r w:rsidR="007C3BA2" w:rsidRPr="00D16F2B">
        <w:rPr>
          <w:rFonts w:eastAsia="Calibri"/>
        </w:rPr>
        <w:t xml:space="preserve"> = 4.423, </w:t>
      </w:r>
      <w:proofErr w:type="spellStart"/>
      <w:r w:rsidR="007C3BA2" w:rsidRPr="00D16F2B">
        <w:rPr>
          <w:rFonts w:eastAsia="Calibri"/>
          <w:i/>
          <w:iCs/>
        </w:rPr>
        <w:t>p</w:t>
      </w:r>
      <w:r w:rsidR="007C3BA2" w:rsidRPr="00D16F2B">
        <w:rPr>
          <w:rFonts w:eastAsia="Calibri"/>
          <w:vertAlign w:val="subscript"/>
        </w:rPr>
        <w:t>holm</w:t>
      </w:r>
      <w:proofErr w:type="spellEnd"/>
      <w:r w:rsidR="007C3BA2" w:rsidRPr="00D16F2B">
        <w:rPr>
          <w:rFonts w:eastAsia="Calibri"/>
        </w:rPr>
        <w:t xml:space="preserve"> &lt; .001), F8 (</w:t>
      </w:r>
      <w:r w:rsidR="007C3BA2" w:rsidRPr="00D16F2B">
        <w:rPr>
          <w:rFonts w:eastAsia="Calibri"/>
          <w:i/>
          <w:iCs/>
        </w:rPr>
        <w:t>t</w:t>
      </w:r>
      <w:r w:rsidR="007F4BBC" w:rsidRPr="00D16F2B">
        <w:rPr>
          <w:rFonts w:eastAsia="Calibri"/>
        </w:rPr>
        <w:t xml:space="preserve"> </w:t>
      </w:r>
      <w:r w:rsidR="007C3BA2" w:rsidRPr="00D16F2B">
        <w:rPr>
          <w:rFonts w:eastAsia="Calibri"/>
        </w:rPr>
        <w:t xml:space="preserve">= 6.003, </w:t>
      </w:r>
      <w:proofErr w:type="spellStart"/>
      <w:r w:rsidR="007C3BA2" w:rsidRPr="00D16F2B">
        <w:rPr>
          <w:rFonts w:eastAsia="Calibri"/>
          <w:i/>
          <w:iCs/>
        </w:rPr>
        <w:t>p</w:t>
      </w:r>
      <w:r w:rsidR="007C3BA2" w:rsidRPr="00D16F2B">
        <w:rPr>
          <w:rFonts w:eastAsia="Calibri"/>
          <w:vertAlign w:val="subscript"/>
        </w:rPr>
        <w:t>holm</w:t>
      </w:r>
      <w:proofErr w:type="spellEnd"/>
      <w:r w:rsidR="007C3BA2" w:rsidRPr="00D16F2B">
        <w:rPr>
          <w:rFonts w:eastAsia="Calibri"/>
          <w:vertAlign w:val="subscript"/>
        </w:rPr>
        <w:t xml:space="preserve"> = </w:t>
      </w:r>
      <w:r w:rsidR="007C3BA2" w:rsidRPr="00D16F2B">
        <w:rPr>
          <w:rFonts w:eastAsia="Calibri"/>
        </w:rPr>
        <w:t>.003), Fz (</w:t>
      </w:r>
      <w:r w:rsidR="007C3BA2" w:rsidRPr="00D16F2B">
        <w:rPr>
          <w:rFonts w:eastAsia="Calibri"/>
          <w:i/>
          <w:iCs/>
        </w:rPr>
        <w:t>t</w:t>
      </w:r>
      <w:r w:rsidR="007C3BA2" w:rsidRPr="00D16F2B">
        <w:rPr>
          <w:rFonts w:eastAsia="Calibri"/>
        </w:rPr>
        <w:t xml:space="preserve"> = 2.938, </w:t>
      </w:r>
      <w:proofErr w:type="spellStart"/>
      <w:r w:rsidR="007C3BA2" w:rsidRPr="00D16F2B">
        <w:rPr>
          <w:rFonts w:eastAsia="Calibri"/>
          <w:i/>
          <w:iCs/>
        </w:rPr>
        <w:t>p</w:t>
      </w:r>
      <w:r w:rsidR="007C3BA2" w:rsidRPr="00D16F2B">
        <w:rPr>
          <w:rFonts w:eastAsia="Calibri"/>
          <w:vertAlign w:val="subscript"/>
        </w:rPr>
        <w:t>holm</w:t>
      </w:r>
      <w:proofErr w:type="spellEnd"/>
      <w:r w:rsidR="007C3BA2" w:rsidRPr="00D16F2B">
        <w:rPr>
          <w:rFonts w:eastAsia="Calibri"/>
        </w:rPr>
        <w:t xml:space="preserve"> = .008), and </w:t>
      </w:r>
      <w:proofErr w:type="spellStart"/>
      <w:r w:rsidR="007C3BA2" w:rsidRPr="00D16F2B">
        <w:rPr>
          <w:rFonts w:eastAsia="Calibri"/>
        </w:rPr>
        <w:t>Pz</w:t>
      </w:r>
      <w:proofErr w:type="spellEnd"/>
      <w:r w:rsidR="007C3BA2" w:rsidRPr="00D16F2B">
        <w:rPr>
          <w:rFonts w:eastAsia="Calibri"/>
        </w:rPr>
        <w:t xml:space="preserve"> (</w:t>
      </w:r>
      <w:r w:rsidR="007C3BA2" w:rsidRPr="00D16F2B">
        <w:rPr>
          <w:rFonts w:eastAsia="Calibri"/>
          <w:i/>
          <w:iCs/>
        </w:rPr>
        <w:t>t</w:t>
      </w:r>
      <w:r w:rsidR="007C3BA2" w:rsidRPr="00D16F2B">
        <w:rPr>
          <w:rFonts w:eastAsia="Calibri"/>
        </w:rPr>
        <w:t xml:space="preserve"> = -5.940, </w:t>
      </w:r>
      <w:proofErr w:type="spellStart"/>
      <w:r w:rsidR="007C3BA2" w:rsidRPr="00D16F2B">
        <w:rPr>
          <w:rFonts w:eastAsia="Calibri"/>
          <w:i/>
          <w:iCs/>
        </w:rPr>
        <w:t>p</w:t>
      </w:r>
      <w:r w:rsidR="007C3BA2" w:rsidRPr="00D16F2B">
        <w:rPr>
          <w:rFonts w:eastAsia="Calibri"/>
          <w:vertAlign w:val="subscript"/>
        </w:rPr>
        <w:t>holm</w:t>
      </w:r>
      <w:proofErr w:type="spellEnd"/>
      <w:r w:rsidR="007C3BA2" w:rsidRPr="00D16F2B">
        <w:rPr>
          <w:rFonts w:eastAsia="Calibri"/>
        </w:rPr>
        <w:t xml:space="preserve"> &lt; .001). </w:t>
      </w:r>
    </w:p>
    <w:p w14:paraId="09D796B8" w14:textId="7D86AC73" w:rsidR="00387901" w:rsidRPr="00D16F2B" w:rsidRDefault="00387901">
      <w:pPr>
        <w:rPr>
          <w:rFonts w:eastAsia="Calibri"/>
        </w:rPr>
      </w:pPr>
    </w:p>
    <w:p w14:paraId="451F229C" w14:textId="60B4E92F" w:rsidR="00F03876" w:rsidRPr="00D16F2B" w:rsidRDefault="00F03876" w:rsidP="00F03876">
      <w:pPr>
        <w:pStyle w:val="Caption"/>
        <w:rPr>
          <w:i w:val="0"/>
          <w:iCs w:val="0"/>
          <w:sz w:val="18"/>
          <w:szCs w:val="20"/>
        </w:rPr>
      </w:pPr>
      <w:bookmarkStart w:id="69" w:name="_Toc206165355"/>
      <w:r w:rsidRPr="00D16F2B">
        <w:rPr>
          <w:b/>
          <w:bCs/>
          <w:i w:val="0"/>
          <w:iCs w:val="0"/>
          <w:sz w:val="18"/>
          <w:szCs w:val="20"/>
        </w:rPr>
        <w:t xml:space="preserve">Figure </w:t>
      </w:r>
      <w:r w:rsidRPr="00D16F2B">
        <w:rPr>
          <w:b/>
          <w:bCs/>
          <w:i w:val="0"/>
          <w:iCs w:val="0"/>
          <w:sz w:val="18"/>
          <w:szCs w:val="20"/>
        </w:rPr>
        <w:fldChar w:fldCharType="begin"/>
      </w:r>
      <w:r w:rsidRPr="00D16F2B">
        <w:rPr>
          <w:b/>
          <w:bCs/>
          <w:i w:val="0"/>
          <w:iCs w:val="0"/>
          <w:sz w:val="18"/>
          <w:szCs w:val="20"/>
        </w:rPr>
        <w:instrText xml:space="preserve"> SEQ Figure \* ARABIC </w:instrText>
      </w:r>
      <w:r w:rsidRPr="00D16F2B">
        <w:rPr>
          <w:b/>
          <w:bCs/>
          <w:i w:val="0"/>
          <w:iCs w:val="0"/>
          <w:sz w:val="18"/>
          <w:szCs w:val="20"/>
        </w:rPr>
        <w:fldChar w:fldCharType="separate"/>
      </w:r>
      <w:r w:rsidR="00146E7C">
        <w:rPr>
          <w:b/>
          <w:bCs/>
          <w:i w:val="0"/>
          <w:iCs w:val="0"/>
          <w:noProof/>
          <w:sz w:val="18"/>
          <w:szCs w:val="20"/>
        </w:rPr>
        <w:t>8</w:t>
      </w:r>
      <w:r w:rsidRPr="00D16F2B">
        <w:rPr>
          <w:b/>
          <w:bCs/>
          <w:i w:val="0"/>
          <w:iCs w:val="0"/>
          <w:sz w:val="18"/>
          <w:szCs w:val="20"/>
        </w:rPr>
        <w:fldChar w:fldCharType="end"/>
      </w:r>
      <w:r w:rsidRPr="00D16F2B">
        <w:rPr>
          <w:b/>
          <w:bCs/>
          <w:i w:val="0"/>
          <w:iCs w:val="0"/>
          <w:sz w:val="18"/>
          <w:szCs w:val="20"/>
        </w:rPr>
        <w:t>:</w:t>
      </w:r>
      <w:r w:rsidRPr="00D16F2B">
        <w:rPr>
          <w:i w:val="0"/>
          <w:iCs w:val="0"/>
          <w:sz w:val="18"/>
          <w:szCs w:val="20"/>
        </w:rPr>
        <w:t xml:space="preserve"> Paper I</w:t>
      </w:r>
      <w:r w:rsidR="000632F1" w:rsidRPr="00D16F2B">
        <w:rPr>
          <w:i w:val="0"/>
          <w:iCs w:val="0"/>
          <w:sz w:val="18"/>
          <w:szCs w:val="20"/>
        </w:rPr>
        <w:t>,</w:t>
      </w:r>
      <w:r w:rsidR="008D3D84" w:rsidRPr="00D16F2B">
        <w:rPr>
          <w:i w:val="0"/>
          <w:iCs w:val="0"/>
          <w:sz w:val="18"/>
          <w:szCs w:val="20"/>
        </w:rPr>
        <w:t xml:space="preserve"> P300</w:t>
      </w:r>
      <w:r w:rsidRPr="00D16F2B">
        <w:rPr>
          <w:i w:val="0"/>
          <w:iCs w:val="0"/>
          <w:sz w:val="18"/>
          <w:szCs w:val="20"/>
        </w:rPr>
        <w:t xml:space="preserve"> results of Experiment 1</w:t>
      </w:r>
      <w:bookmarkEnd w:id="69"/>
    </w:p>
    <w:p w14:paraId="2EBDC1EC" w14:textId="65AA0DEE" w:rsidR="00387901" w:rsidRPr="00D16F2B" w:rsidRDefault="00000000">
      <w:pPr>
        <w:spacing w:line="200" w:lineRule="exact"/>
        <w:rPr>
          <w:rFonts w:eastAsia="Calibri" w:cstheme="majorHAnsi"/>
          <w:i/>
          <w:iCs/>
          <w:sz w:val="18"/>
          <w:szCs w:val="22"/>
        </w:rPr>
      </w:pPr>
      <w:r w:rsidRPr="00D16F2B">
        <w:rPr>
          <w:rFonts w:eastAsia="Calibri" w:cstheme="majorHAnsi"/>
          <w:i/>
          <w:iCs/>
          <w:sz w:val="18"/>
          <w:szCs w:val="22"/>
        </w:rPr>
        <w:t xml:space="preserve">Grand average waveforms in electrodes used for P3 analysis for standard vs. deviant ensembles. All sites except </w:t>
      </w:r>
      <w:proofErr w:type="spellStart"/>
      <w:r w:rsidRPr="00D16F2B">
        <w:rPr>
          <w:rFonts w:eastAsia="Calibri" w:cstheme="majorHAnsi"/>
          <w:i/>
          <w:iCs/>
          <w:sz w:val="18"/>
          <w:szCs w:val="22"/>
        </w:rPr>
        <w:t>Cz</w:t>
      </w:r>
      <w:proofErr w:type="spellEnd"/>
      <w:r w:rsidRPr="00D16F2B">
        <w:rPr>
          <w:rFonts w:eastAsia="Calibri" w:cstheme="majorHAnsi"/>
          <w:i/>
          <w:iCs/>
          <w:sz w:val="18"/>
          <w:szCs w:val="22"/>
        </w:rPr>
        <w:t xml:space="preserve"> showed a significant P3 (revealed by post hoc comparisons) elicited by changes in attended ensemble means in Experiment 1. Shaded areas around lines show ±1 standard error of the mean with subtracted inter-subject variability. The time window of 300 to 500 </w:t>
      </w:r>
      <w:proofErr w:type="spellStart"/>
      <w:r w:rsidRPr="00D16F2B">
        <w:rPr>
          <w:rFonts w:eastAsia="Calibri" w:cstheme="majorHAnsi"/>
          <w:i/>
          <w:iCs/>
          <w:sz w:val="18"/>
          <w:szCs w:val="22"/>
        </w:rPr>
        <w:t>ms</w:t>
      </w:r>
      <w:proofErr w:type="spellEnd"/>
      <w:r w:rsidRPr="00D16F2B">
        <w:rPr>
          <w:rFonts w:eastAsia="Calibri" w:cstheme="majorHAnsi"/>
          <w:i/>
          <w:iCs/>
          <w:sz w:val="18"/>
          <w:szCs w:val="22"/>
        </w:rPr>
        <w:t xml:space="preserve"> used in the P3 analysis is highlighted</w:t>
      </w:r>
      <w:r w:rsidR="000B3457" w:rsidRPr="00D16F2B">
        <w:rPr>
          <w:rFonts w:eastAsia="Calibri" w:cstheme="majorHAnsi"/>
          <w:i/>
          <w:iCs/>
          <w:sz w:val="18"/>
          <w:szCs w:val="22"/>
        </w:rPr>
        <w:t>.</w:t>
      </w:r>
    </w:p>
    <w:p w14:paraId="40C55399" w14:textId="179EFFF3" w:rsidR="00387901" w:rsidRPr="00D16F2B" w:rsidRDefault="00000000">
      <w:pPr>
        <w:rPr>
          <w:rFonts w:eastAsia="Calibri" w:cstheme="majorHAnsi"/>
          <w:b/>
        </w:rPr>
      </w:pPr>
      <w:r w:rsidRPr="00D16F2B">
        <w:rPr>
          <w:rFonts w:eastAsia="Calibri" w:cstheme="majorHAnsi"/>
        </w:rPr>
        <w:lastRenderedPageBreak/>
        <w:t>The scalp potential distribution of the difference wave between activity in response to standards and deviants (Fig</w:t>
      </w:r>
      <w:r w:rsidR="000B3457" w:rsidRPr="00D16F2B">
        <w:rPr>
          <w:rFonts w:eastAsia="Calibri" w:cstheme="majorHAnsi"/>
        </w:rPr>
        <w:t>.</w:t>
      </w:r>
      <w:r w:rsidR="007C3BA2" w:rsidRPr="00D16F2B">
        <w:rPr>
          <w:rFonts w:eastAsia="Calibri" w:cstheme="majorHAnsi"/>
        </w:rPr>
        <w:t>9</w:t>
      </w:r>
      <w:r w:rsidRPr="00D16F2B">
        <w:rPr>
          <w:rFonts w:eastAsia="Calibri" w:cstheme="majorHAnsi"/>
        </w:rPr>
        <w:t xml:space="preserve">) showed the expected dipole signal distribution between frontal and posterior electrode sites in a time window of 300 to 500 </w:t>
      </w:r>
      <w:proofErr w:type="spellStart"/>
      <w:r w:rsidRPr="00D16F2B">
        <w:rPr>
          <w:rFonts w:eastAsia="Calibri" w:cstheme="majorHAnsi"/>
        </w:rPr>
        <w:t>ms.</w:t>
      </w:r>
      <w:proofErr w:type="spellEnd"/>
      <w:r w:rsidRPr="00D16F2B">
        <w:rPr>
          <w:rFonts w:eastAsia="Calibri" w:cstheme="majorHAnsi"/>
        </w:rPr>
        <w:t xml:space="preserve"> Those spatial and temporal characteristics are common for P3 (Polich, 2007). </w:t>
      </w:r>
    </w:p>
    <w:p w14:paraId="3794A056" w14:textId="57E87A7D" w:rsidR="00F03876" w:rsidRPr="00D16F2B" w:rsidRDefault="00000000" w:rsidP="00F03876">
      <w:pPr>
        <w:pStyle w:val="Caption"/>
        <w:rPr>
          <w:i w:val="0"/>
          <w:iCs w:val="0"/>
          <w:sz w:val="18"/>
          <w:szCs w:val="18"/>
        </w:rPr>
      </w:pPr>
      <w:bookmarkStart w:id="70" w:name="_Toc206165356"/>
      <w:r w:rsidRPr="00D16F2B">
        <w:rPr>
          <w:b/>
          <w:bCs/>
          <w:i w:val="0"/>
          <w:iCs w:val="0"/>
          <w:noProof/>
          <w:sz w:val="18"/>
          <w:szCs w:val="18"/>
        </w:rPr>
        <w:drawing>
          <wp:anchor distT="0" distB="0" distL="114300" distR="0" simplePos="0" relativeHeight="22" behindDoc="0" locked="0" layoutInCell="0" allowOverlap="1" wp14:anchorId="7A90B2F5" wp14:editId="552EA172">
            <wp:simplePos x="0" y="0"/>
            <wp:positionH relativeFrom="margin">
              <wp:align>center</wp:align>
            </wp:positionH>
            <wp:positionV relativeFrom="paragraph">
              <wp:posOffset>9525</wp:posOffset>
            </wp:positionV>
            <wp:extent cx="4680000" cy="1124305"/>
            <wp:effectExtent l="0" t="0" r="0" b="0"/>
            <wp:wrapTopAndBottom/>
            <wp:docPr id="30" name="Рисунок 18" descr="Изображение выглядит как текст, снимок экрана, Шрифт, диаграмм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Рисунок 18" descr="Изображение выглядит как текст, снимок экрана, Шрифт, диаграмма&#10;&#10;Автоматически созданное описание"/>
                    <pic:cNvPicPr>
                      <a:picLocks noChangeAspect="1" noChangeArrowheads="1"/>
                    </pic:cNvPicPr>
                  </pic:nvPicPr>
                  <pic:blipFill>
                    <a:blip r:embed="rId74"/>
                    <a:stretch>
                      <a:fillRect/>
                    </a:stretch>
                  </pic:blipFill>
                  <pic:spPr bwMode="auto">
                    <a:xfrm>
                      <a:off x="0" y="0"/>
                      <a:ext cx="4680000" cy="1124305"/>
                    </a:xfrm>
                    <a:prstGeom prst="rect">
                      <a:avLst/>
                    </a:prstGeom>
                  </pic:spPr>
                </pic:pic>
              </a:graphicData>
            </a:graphic>
            <wp14:sizeRelH relativeFrom="margin">
              <wp14:pctWidth>0</wp14:pctWidth>
            </wp14:sizeRelH>
            <wp14:sizeRelV relativeFrom="margin">
              <wp14:pctHeight>0</wp14:pctHeight>
            </wp14:sizeRelV>
          </wp:anchor>
        </w:drawing>
      </w:r>
      <w:r w:rsidR="00F03876" w:rsidRPr="00D16F2B">
        <w:rPr>
          <w:b/>
          <w:bCs/>
          <w:i w:val="0"/>
          <w:iCs w:val="0"/>
          <w:sz w:val="18"/>
          <w:szCs w:val="18"/>
        </w:rPr>
        <w:t xml:space="preserve">Figure </w:t>
      </w:r>
      <w:r w:rsidR="00F03876" w:rsidRPr="00D16F2B">
        <w:rPr>
          <w:b/>
          <w:bCs/>
          <w:i w:val="0"/>
          <w:iCs w:val="0"/>
          <w:sz w:val="18"/>
          <w:szCs w:val="18"/>
        </w:rPr>
        <w:fldChar w:fldCharType="begin"/>
      </w:r>
      <w:r w:rsidR="00F03876" w:rsidRPr="00D16F2B">
        <w:rPr>
          <w:b/>
          <w:bCs/>
          <w:i w:val="0"/>
          <w:iCs w:val="0"/>
          <w:sz w:val="18"/>
          <w:szCs w:val="18"/>
        </w:rPr>
        <w:instrText xml:space="preserve"> SEQ Figure \* ARABIC </w:instrText>
      </w:r>
      <w:r w:rsidR="00F03876" w:rsidRPr="00D16F2B">
        <w:rPr>
          <w:b/>
          <w:bCs/>
          <w:i w:val="0"/>
          <w:iCs w:val="0"/>
          <w:sz w:val="18"/>
          <w:szCs w:val="18"/>
        </w:rPr>
        <w:fldChar w:fldCharType="separate"/>
      </w:r>
      <w:r w:rsidR="00146E7C">
        <w:rPr>
          <w:b/>
          <w:bCs/>
          <w:i w:val="0"/>
          <w:iCs w:val="0"/>
          <w:noProof/>
          <w:sz w:val="18"/>
          <w:szCs w:val="18"/>
        </w:rPr>
        <w:t>9</w:t>
      </w:r>
      <w:r w:rsidR="00F03876" w:rsidRPr="00D16F2B">
        <w:rPr>
          <w:b/>
          <w:bCs/>
          <w:i w:val="0"/>
          <w:iCs w:val="0"/>
          <w:sz w:val="18"/>
          <w:szCs w:val="18"/>
        </w:rPr>
        <w:fldChar w:fldCharType="end"/>
      </w:r>
      <w:r w:rsidR="00F03876" w:rsidRPr="00D16F2B">
        <w:rPr>
          <w:b/>
          <w:bCs/>
          <w:i w:val="0"/>
          <w:iCs w:val="0"/>
          <w:sz w:val="18"/>
          <w:szCs w:val="18"/>
        </w:rPr>
        <w:t>:</w:t>
      </w:r>
      <w:r w:rsidR="00F03876" w:rsidRPr="00D16F2B">
        <w:rPr>
          <w:i w:val="0"/>
          <w:iCs w:val="0"/>
          <w:sz w:val="18"/>
          <w:szCs w:val="18"/>
        </w:rPr>
        <w:t xml:space="preserve"> Paper I</w:t>
      </w:r>
      <w:r w:rsidR="008D3D84" w:rsidRPr="00D16F2B">
        <w:rPr>
          <w:i w:val="0"/>
          <w:iCs w:val="0"/>
          <w:sz w:val="18"/>
          <w:szCs w:val="18"/>
        </w:rPr>
        <w:t>, P300</w:t>
      </w:r>
      <w:r w:rsidR="00F03876" w:rsidRPr="00D16F2B">
        <w:rPr>
          <w:i w:val="0"/>
          <w:iCs w:val="0"/>
          <w:sz w:val="18"/>
          <w:szCs w:val="18"/>
        </w:rPr>
        <w:t xml:space="preserve"> scalp distributions for Experiment 1</w:t>
      </w:r>
      <w:bookmarkEnd w:id="70"/>
    </w:p>
    <w:p w14:paraId="4875A92D" w14:textId="495A3A66" w:rsidR="007C3BA2" w:rsidRPr="0027322D" w:rsidRDefault="00F03876" w:rsidP="0027322D">
      <w:pPr>
        <w:pStyle w:val="Caption"/>
        <w:rPr>
          <w:sz w:val="18"/>
          <w:szCs w:val="22"/>
        </w:rPr>
      </w:pPr>
      <w:r w:rsidRPr="00D16F2B">
        <w:rPr>
          <w:sz w:val="18"/>
          <w:szCs w:val="22"/>
        </w:rPr>
        <w:t xml:space="preserve">Scalp potential distribution of a difference wave between standard and deviant waveforms in Experiment 1. An expected dipole pattern (more positive in frontal regions and negative in posterior) is observed in the P3 time window (300 to 500 </w:t>
      </w:r>
      <w:proofErr w:type="spellStart"/>
      <w:r w:rsidRPr="00D16F2B">
        <w:rPr>
          <w:sz w:val="18"/>
          <w:szCs w:val="22"/>
        </w:rPr>
        <w:t>ms</w:t>
      </w:r>
      <w:proofErr w:type="spellEnd"/>
      <w:r w:rsidRPr="00D16F2B">
        <w:rPr>
          <w:sz w:val="18"/>
          <w:szCs w:val="22"/>
        </w:rPr>
        <w:t xml:space="preserve">, highlighted by the frame box). </w:t>
      </w:r>
    </w:p>
    <w:p w14:paraId="5FDFCF4F" w14:textId="77777777" w:rsidR="00387901" w:rsidRPr="00D16F2B" w:rsidRDefault="00000000">
      <w:pPr>
        <w:spacing w:before="120" w:after="60" w:line="312" w:lineRule="auto"/>
        <w:ind w:right="272"/>
        <w:jc w:val="left"/>
        <w:rPr>
          <w:sz w:val="18"/>
          <w:szCs w:val="22"/>
        </w:rPr>
      </w:pPr>
      <w:r w:rsidRPr="00D16F2B">
        <w:br w:type="page"/>
      </w:r>
    </w:p>
    <w:p w14:paraId="2820F898" w14:textId="77777777" w:rsidR="00387901" w:rsidRPr="00D16F2B" w:rsidRDefault="00387901">
      <w:pPr>
        <w:spacing w:line="200" w:lineRule="exact"/>
        <w:rPr>
          <w:sz w:val="18"/>
          <w:szCs w:val="22"/>
        </w:rPr>
      </w:pPr>
    </w:p>
    <w:p w14:paraId="13EDB278" w14:textId="77777777" w:rsidR="00387901" w:rsidRPr="00D16F2B" w:rsidRDefault="00000000">
      <w:pPr>
        <w:pStyle w:val="sastalagi"/>
        <w:ind w:left="0" w:firstLine="0"/>
        <w:rPr>
          <w:b/>
          <w:bCs/>
        </w:rPr>
      </w:pPr>
      <w:r w:rsidRPr="00D16F2B">
        <w:rPr>
          <w:b/>
          <w:bCs/>
        </w:rPr>
        <w:t>Decoding</w:t>
      </w:r>
    </w:p>
    <w:p w14:paraId="20E45181" w14:textId="0E7F60BF" w:rsidR="00387901" w:rsidRPr="00D16F2B" w:rsidRDefault="00000000">
      <w:pPr>
        <w:pStyle w:val="Normal-Fyrstalnaeftirkaflaskil"/>
        <w:rPr>
          <w:lang w:val="en-US"/>
        </w:rPr>
      </w:pPr>
      <w:r w:rsidRPr="00D16F2B">
        <w:rPr>
          <w:lang w:val="en-US"/>
        </w:rPr>
        <w:t>MVPA decoding accuracy for standard and deviant ensembles is plotted in Fig</w:t>
      </w:r>
      <w:r w:rsidR="000E1893" w:rsidRPr="00D16F2B">
        <w:rPr>
          <w:lang w:val="en-US"/>
        </w:rPr>
        <w:t>. 1</w:t>
      </w:r>
      <w:r w:rsidR="00722C0C">
        <w:rPr>
          <w:lang w:val="en-US"/>
        </w:rPr>
        <w:t>0</w:t>
      </w:r>
      <w:r w:rsidRPr="00D16F2B">
        <w:rPr>
          <w:lang w:val="en-US"/>
        </w:rPr>
        <w:t xml:space="preserve">. We tested the accuracy at each time point against chance level (50%). Decoding at the following time windows were significantly higher than chance: 275 </w:t>
      </w:r>
      <w:proofErr w:type="spellStart"/>
      <w:r w:rsidRPr="00D16F2B">
        <w:rPr>
          <w:lang w:val="en-US"/>
        </w:rPr>
        <w:t>ms</w:t>
      </w:r>
      <w:proofErr w:type="spellEnd"/>
      <w:r w:rsidRPr="00D16F2B">
        <w:rPr>
          <w:lang w:val="en-US"/>
        </w:rPr>
        <w:t xml:space="preserve"> - 308 </w:t>
      </w:r>
      <w:proofErr w:type="spellStart"/>
      <w:r w:rsidRPr="00D16F2B">
        <w:rPr>
          <w:lang w:val="en-US"/>
        </w:rPr>
        <w:t>ms</w:t>
      </w:r>
      <w:proofErr w:type="spellEnd"/>
      <w:r w:rsidRPr="00D16F2B">
        <w:rPr>
          <w:lang w:val="en-US"/>
        </w:rPr>
        <w:t xml:space="preserve">, 406 - 463 </w:t>
      </w:r>
      <w:proofErr w:type="spellStart"/>
      <w:r w:rsidRPr="00D16F2B">
        <w:rPr>
          <w:lang w:val="en-US"/>
        </w:rPr>
        <w:t>ms</w:t>
      </w:r>
      <w:proofErr w:type="spellEnd"/>
      <w:r w:rsidRPr="00D16F2B">
        <w:rPr>
          <w:lang w:val="en-US"/>
        </w:rPr>
        <w:t xml:space="preserve">, 475 - 599 </w:t>
      </w:r>
      <w:proofErr w:type="spellStart"/>
      <w:r w:rsidRPr="00D16F2B">
        <w:rPr>
          <w:lang w:val="en-US"/>
        </w:rPr>
        <w:t>ms.</w:t>
      </w:r>
      <w:proofErr w:type="spellEnd"/>
    </w:p>
    <w:p w14:paraId="235D2606" w14:textId="1E9418CA" w:rsidR="000E1893" w:rsidRPr="0027322D" w:rsidRDefault="00000000" w:rsidP="0027322D">
      <w:pPr>
        <w:pStyle w:val="Caption"/>
        <w:rPr>
          <w:sz w:val="18"/>
          <w:szCs w:val="18"/>
        </w:rPr>
      </w:pPr>
      <w:bookmarkStart w:id="71" w:name="_Toc206165357"/>
      <w:r w:rsidRPr="0027322D">
        <w:rPr>
          <w:b/>
          <w:bCs/>
          <w:i w:val="0"/>
          <w:iCs w:val="0"/>
          <w:noProof/>
          <w:sz w:val="18"/>
          <w:szCs w:val="18"/>
        </w:rPr>
        <w:drawing>
          <wp:anchor distT="0" distB="0" distL="114300" distR="114300" simplePos="0" relativeHeight="24" behindDoc="0" locked="0" layoutInCell="0" allowOverlap="1" wp14:anchorId="195A9F85" wp14:editId="4362D3AD">
            <wp:simplePos x="0" y="0"/>
            <wp:positionH relativeFrom="margin">
              <wp:align>center</wp:align>
            </wp:positionH>
            <wp:positionV relativeFrom="paragraph">
              <wp:posOffset>59690</wp:posOffset>
            </wp:positionV>
            <wp:extent cx="4680000" cy="2339195"/>
            <wp:effectExtent l="0" t="0" r="0" b="0"/>
            <wp:wrapTopAndBottom/>
            <wp:docPr id="32" name="Рисунок 16" descr="A graph showing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16" descr="A graph showing a graph&#10;&#10;AI-generated content may be incorrect."/>
                    <pic:cNvPicPr>
                      <a:picLocks noChangeAspect="1" noChangeArrowheads="1"/>
                    </pic:cNvPicPr>
                  </pic:nvPicPr>
                  <pic:blipFill>
                    <a:blip r:embed="rId75"/>
                    <a:stretch>
                      <a:fillRect/>
                    </a:stretch>
                  </pic:blipFill>
                  <pic:spPr bwMode="auto">
                    <a:xfrm>
                      <a:off x="0" y="0"/>
                      <a:ext cx="4680000" cy="2339195"/>
                    </a:xfrm>
                    <a:prstGeom prst="rect">
                      <a:avLst/>
                    </a:prstGeom>
                  </pic:spPr>
                </pic:pic>
              </a:graphicData>
            </a:graphic>
            <wp14:sizeRelH relativeFrom="margin">
              <wp14:pctWidth>0</wp14:pctWidth>
            </wp14:sizeRelH>
            <wp14:sizeRelV relativeFrom="margin">
              <wp14:pctHeight>0</wp14:pctHeight>
            </wp14:sizeRelV>
          </wp:anchor>
        </w:drawing>
      </w:r>
      <w:r w:rsidR="0027322D" w:rsidRPr="0027322D">
        <w:rPr>
          <w:b/>
          <w:bCs/>
          <w:i w:val="0"/>
          <w:iCs w:val="0"/>
          <w:sz w:val="18"/>
          <w:szCs w:val="18"/>
        </w:rPr>
        <w:t xml:space="preserve">Figure </w:t>
      </w:r>
      <w:r w:rsidR="0027322D" w:rsidRPr="0027322D">
        <w:rPr>
          <w:b/>
          <w:bCs/>
          <w:i w:val="0"/>
          <w:iCs w:val="0"/>
          <w:sz w:val="18"/>
          <w:szCs w:val="18"/>
        </w:rPr>
        <w:fldChar w:fldCharType="begin"/>
      </w:r>
      <w:r w:rsidR="0027322D" w:rsidRPr="0027322D">
        <w:rPr>
          <w:b/>
          <w:bCs/>
          <w:i w:val="0"/>
          <w:iCs w:val="0"/>
          <w:sz w:val="18"/>
          <w:szCs w:val="18"/>
        </w:rPr>
        <w:instrText xml:space="preserve"> SEQ Figure \* ARABIC </w:instrText>
      </w:r>
      <w:r w:rsidR="0027322D" w:rsidRPr="0027322D">
        <w:rPr>
          <w:b/>
          <w:bCs/>
          <w:i w:val="0"/>
          <w:iCs w:val="0"/>
          <w:sz w:val="18"/>
          <w:szCs w:val="18"/>
        </w:rPr>
        <w:fldChar w:fldCharType="separate"/>
      </w:r>
      <w:r w:rsidR="00146E7C">
        <w:rPr>
          <w:b/>
          <w:bCs/>
          <w:i w:val="0"/>
          <w:iCs w:val="0"/>
          <w:noProof/>
          <w:sz w:val="18"/>
          <w:szCs w:val="18"/>
        </w:rPr>
        <w:t>10</w:t>
      </w:r>
      <w:r w:rsidR="0027322D" w:rsidRPr="0027322D">
        <w:rPr>
          <w:b/>
          <w:bCs/>
          <w:i w:val="0"/>
          <w:iCs w:val="0"/>
          <w:sz w:val="18"/>
          <w:szCs w:val="18"/>
        </w:rPr>
        <w:fldChar w:fldCharType="end"/>
      </w:r>
      <w:r w:rsidR="0027322D" w:rsidRPr="0027322D">
        <w:rPr>
          <w:b/>
          <w:bCs/>
          <w:i w:val="0"/>
          <w:iCs w:val="0"/>
          <w:sz w:val="18"/>
          <w:szCs w:val="18"/>
        </w:rPr>
        <w:t>:</w:t>
      </w:r>
      <w:r w:rsidR="0027322D" w:rsidRPr="0027322D">
        <w:rPr>
          <w:sz w:val="18"/>
          <w:szCs w:val="18"/>
        </w:rPr>
        <w:t xml:space="preserve"> </w:t>
      </w:r>
      <w:r w:rsidR="0027322D" w:rsidRPr="0027322D">
        <w:rPr>
          <w:i w:val="0"/>
          <w:iCs w:val="0"/>
          <w:sz w:val="18"/>
          <w:szCs w:val="18"/>
        </w:rPr>
        <w:t xml:space="preserve">Paper I, </w:t>
      </w:r>
      <w:proofErr w:type="gramStart"/>
      <w:r w:rsidR="0027322D" w:rsidRPr="0027322D">
        <w:rPr>
          <w:i w:val="0"/>
          <w:iCs w:val="0"/>
          <w:sz w:val="18"/>
          <w:szCs w:val="18"/>
        </w:rPr>
        <w:t>decoding</w:t>
      </w:r>
      <w:proofErr w:type="gramEnd"/>
      <w:r w:rsidR="0027322D" w:rsidRPr="0027322D">
        <w:rPr>
          <w:i w:val="0"/>
          <w:iCs w:val="0"/>
          <w:sz w:val="18"/>
          <w:szCs w:val="18"/>
        </w:rPr>
        <w:t xml:space="preserve"> results for Experiment 1</w:t>
      </w:r>
      <w:bookmarkEnd w:id="71"/>
      <w:r w:rsidRPr="0027322D">
        <w:rPr>
          <w:i w:val="0"/>
          <w:iCs w:val="0"/>
          <w:sz w:val="18"/>
          <w:szCs w:val="18"/>
        </w:rPr>
        <w:t xml:space="preserve"> </w:t>
      </w:r>
    </w:p>
    <w:p w14:paraId="72178645" w14:textId="003F9C55" w:rsidR="00387901" w:rsidRPr="00D16F2B" w:rsidRDefault="00000000">
      <w:pPr>
        <w:spacing w:line="200" w:lineRule="exact"/>
        <w:rPr>
          <w:i/>
          <w:iCs/>
          <w:sz w:val="18"/>
          <w:szCs w:val="22"/>
        </w:rPr>
      </w:pPr>
      <w:r w:rsidRPr="00D16F2B">
        <w:rPr>
          <w:i/>
          <w:iCs/>
          <w:sz w:val="18"/>
          <w:szCs w:val="22"/>
        </w:rPr>
        <w:t xml:space="preserve">MVPA decoding accuracy for classification of standard vs. deviant ensemble stimuli in Experiment 1. </w:t>
      </w:r>
      <w:proofErr w:type="gramStart"/>
      <w:r w:rsidRPr="00D16F2B">
        <w:rPr>
          <w:i/>
          <w:iCs/>
          <w:sz w:val="18"/>
          <w:szCs w:val="22"/>
        </w:rPr>
        <w:t>the</w:t>
      </w:r>
      <w:proofErr w:type="gramEnd"/>
      <w:r w:rsidRPr="00D16F2B">
        <w:rPr>
          <w:i/>
          <w:iCs/>
          <w:sz w:val="18"/>
          <w:szCs w:val="22"/>
        </w:rPr>
        <w:t xml:space="preserve"> red line represents the chance level (50%). </w:t>
      </w:r>
      <w:proofErr w:type="gramStart"/>
      <w:r w:rsidRPr="00D16F2B">
        <w:rPr>
          <w:i/>
          <w:iCs/>
          <w:sz w:val="18"/>
          <w:szCs w:val="22"/>
        </w:rPr>
        <w:t>the</w:t>
      </w:r>
      <w:proofErr w:type="gramEnd"/>
      <w:r w:rsidRPr="00D16F2B">
        <w:rPr>
          <w:i/>
          <w:iCs/>
          <w:sz w:val="18"/>
          <w:szCs w:val="22"/>
        </w:rPr>
        <w:t xml:space="preserve"> error ribbon represents +/-1 SE with subtracted inter-subject variability. </w:t>
      </w:r>
      <w:proofErr w:type="gramStart"/>
      <w:r w:rsidRPr="00D16F2B">
        <w:rPr>
          <w:i/>
          <w:iCs/>
          <w:sz w:val="18"/>
          <w:szCs w:val="22"/>
        </w:rPr>
        <w:t>the</w:t>
      </w:r>
      <w:proofErr w:type="gramEnd"/>
      <w:r w:rsidRPr="00D16F2B">
        <w:rPr>
          <w:i/>
          <w:iCs/>
          <w:sz w:val="18"/>
          <w:szCs w:val="22"/>
        </w:rPr>
        <w:t xml:space="preserve"> shaded time periods highlight significant deviance from chance level.</w:t>
      </w:r>
    </w:p>
    <w:p w14:paraId="0B86FF0E" w14:textId="77777777" w:rsidR="00387901" w:rsidRPr="00D16F2B" w:rsidRDefault="00000000">
      <w:pPr>
        <w:pStyle w:val="Heading3"/>
      </w:pPr>
      <w:bookmarkStart w:id="72" w:name="_Toc207823481"/>
      <w:r w:rsidRPr="00D16F2B">
        <w:t>Experiment 2</w:t>
      </w:r>
      <w:bookmarkEnd w:id="72"/>
    </w:p>
    <w:p w14:paraId="54F36479" w14:textId="5BFE18F3" w:rsidR="00387901" w:rsidRPr="00D16F2B" w:rsidRDefault="00E069F3">
      <w:pPr>
        <w:pStyle w:val="Heading4"/>
      </w:pPr>
      <w:proofErr w:type="spellStart"/>
      <w:r>
        <w:t>Behaviour</w:t>
      </w:r>
      <w:proofErr w:type="spellEnd"/>
      <w:r w:rsidRPr="00D16F2B">
        <w:t xml:space="preserve"> </w:t>
      </w:r>
    </w:p>
    <w:p w14:paraId="18624C21" w14:textId="439B81D8" w:rsidR="007C3BA2" w:rsidRPr="00D16F2B" w:rsidRDefault="00000000">
      <w:pPr>
        <w:pStyle w:val="Normal-Fyrstalnaeftirkaflaskil"/>
        <w:rPr>
          <w:lang w:val="en-US"/>
        </w:rPr>
      </w:pPr>
      <w:r w:rsidRPr="00D16F2B">
        <w:rPr>
          <w:lang w:val="en-US"/>
        </w:rPr>
        <w:t xml:space="preserve">To estimate participants’ engagement in the central attentional task, the signal-detection theory sensitivity index d’ was calculated the same way as in Experiment 1, but now for the detection of the central fixation cross. The average d’ across participants was 4.3 (SD = </w:t>
      </w:r>
      <w:r w:rsidR="00553DE7" w:rsidRPr="00D16F2B">
        <w:rPr>
          <w:lang w:val="en-US"/>
        </w:rPr>
        <w:t>0.8) (</w:t>
      </w:r>
      <w:r w:rsidRPr="00D16F2B">
        <w:rPr>
          <w:lang w:val="en-US"/>
        </w:rPr>
        <w:t xml:space="preserve">97% correct answers). Based on such good </w:t>
      </w:r>
      <w:r w:rsidR="00553DE7" w:rsidRPr="00D16F2B">
        <w:rPr>
          <w:lang w:val="en-US"/>
        </w:rPr>
        <w:t>performance (</w:t>
      </w:r>
      <w:r w:rsidRPr="00D16F2B">
        <w:rPr>
          <w:lang w:val="en-US"/>
        </w:rPr>
        <w:t xml:space="preserve">as well as EEG markers of attentional processing of the central fixation stimuli, see Supplementary Material), we conclude that our participants were attentionally engaged in the central task, which is important for the interpretation of the potential </w:t>
      </w:r>
      <w:proofErr w:type="spellStart"/>
      <w:r w:rsidRPr="00D16F2B">
        <w:rPr>
          <w:lang w:val="en-US"/>
        </w:rPr>
        <w:t>vMMN</w:t>
      </w:r>
      <w:proofErr w:type="spellEnd"/>
      <w:r w:rsidRPr="00D16F2B">
        <w:rPr>
          <w:lang w:val="en-US"/>
        </w:rPr>
        <w:t xml:space="preserve"> as a neural response to unattended stimuli (oriented ensembles).</w:t>
      </w:r>
    </w:p>
    <w:p w14:paraId="7D04FE44" w14:textId="3DD707BD" w:rsidR="00387901" w:rsidRPr="00D16F2B" w:rsidRDefault="007C3BA2" w:rsidP="007C3BA2">
      <w:pPr>
        <w:spacing w:after="0" w:line="240" w:lineRule="auto"/>
        <w:jc w:val="left"/>
        <w:rPr>
          <w:rFonts w:eastAsia="AdvTimes" w:cs="Arial"/>
        </w:rPr>
      </w:pPr>
      <w:r w:rsidRPr="00D16F2B">
        <w:br w:type="page"/>
      </w:r>
    </w:p>
    <w:p w14:paraId="0E0F3D1F" w14:textId="77777777" w:rsidR="00387901" w:rsidRPr="00D16F2B" w:rsidRDefault="00000000">
      <w:pPr>
        <w:pStyle w:val="Heading4"/>
      </w:pPr>
      <w:r w:rsidRPr="00D16F2B">
        <w:lastRenderedPageBreak/>
        <w:t>EEG</w:t>
      </w:r>
    </w:p>
    <w:p w14:paraId="79A88B66" w14:textId="77777777" w:rsidR="00387901" w:rsidRPr="00D16F2B" w:rsidRDefault="00000000">
      <w:pPr>
        <w:pStyle w:val="sastalagi"/>
        <w:ind w:left="0" w:firstLine="0"/>
        <w:rPr>
          <w:b/>
          <w:bCs/>
        </w:rPr>
      </w:pPr>
      <w:proofErr w:type="spellStart"/>
      <w:r w:rsidRPr="00D16F2B">
        <w:rPr>
          <w:b/>
          <w:bCs/>
        </w:rPr>
        <w:t>vMMN</w:t>
      </w:r>
      <w:proofErr w:type="spellEnd"/>
    </w:p>
    <w:p w14:paraId="51F8D0A6" w14:textId="77065350" w:rsidR="007C3BA2" w:rsidRPr="00D16F2B" w:rsidRDefault="00000000">
      <w:pPr>
        <w:pStyle w:val="Normal-Fyrstalnaeftirkaflaskil"/>
        <w:rPr>
          <w:lang w:val="en-US"/>
        </w:rPr>
      </w:pPr>
      <w:r w:rsidRPr="00D16F2B">
        <w:rPr>
          <w:lang w:val="en-US"/>
        </w:rPr>
        <w:t xml:space="preserve">We compared mean ERP amplitudes to unattended background ensemble mean changes (deviants) and their preceding standard background ensembles in the </w:t>
      </w:r>
      <w:proofErr w:type="spellStart"/>
      <w:r w:rsidRPr="00D16F2B">
        <w:rPr>
          <w:lang w:val="en-US"/>
        </w:rPr>
        <w:t>vMMN</w:t>
      </w:r>
      <w:proofErr w:type="spellEnd"/>
      <w:r w:rsidRPr="00D16F2B">
        <w:rPr>
          <w:lang w:val="en-US"/>
        </w:rPr>
        <w:t xml:space="preserve"> time window of 160 to 260 </w:t>
      </w:r>
      <w:proofErr w:type="spellStart"/>
      <w:r w:rsidRPr="00D16F2B">
        <w:rPr>
          <w:lang w:val="en-US"/>
        </w:rPr>
        <w:t>ms</w:t>
      </w:r>
      <w:proofErr w:type="spellEnd"/>
      <w:r w:rsidRPr="00D16F2B">
        <w:rPr>
          <w:lang w:val="en-US"/>
        </w:rPr>
        <w:t xml:space="preserve"> using repeated measures ANOVA (electrodes: O1, O2, Oz, PO7, PO8). A Greenhouse-Geisser correction of degrees of freedom was applied as needed. No effect of stimulus type was found (</w:t>
      </w:r>
      <w:proofErr w:type="gramStart"/>
      <w:r w:rsidRPr="00D16F2B">
        <w:rPr>
          <w:i/>
          <w:iCs/>
          <w:lang w:val="en-US"/>
        </w:rPr>
        <w:t>F</w:t>
      </w:r>
      <w:r w:rsidRPr="00D16F2B">
        <w:rPr>
          <w:lang w:val="en-US"/>
        </w:rPr>
        <w:t>(</w:t>
      </w:r>
      <w:proofErr w:type="gramEnd"/>
      <w:r w:rsidRPr="00D16F2B">
        <w:rPr>
          <w:lang w:val="en-US"/>
        </w:rPr>
        <w:t xml:space="preserve">1, 23) = 0.359, </w:t>
      </w:r>
      <w:r w:rsidRPr="00D16F2B">
        <w:rPr>
          <w:i/>
          <w:iCs/>
          <w:lang w:val="en-US"/>
        </w:rPr>
        <w:t>p</w:t>
      </w:r>
      <w:r w:rsidRPr="00D16F2B">
        <w:rPr>
          <w:lang w:val="en-US"/>
        </w:rPr>
        <w:t xml:space="preserve"> = 0.555, </w:t>
      </w:r>
      <w:r w:rsidRPr="00D16F2B">
        <w:rPr>
          <w:rFonts w:ascii="Cambria" w:hAnsi="Cambria" w:cs="Cambria"/>
          <w:i/>
          <w:iCs/>
          <w:lang w:val="en-US"/>
        </w:rPr>
        <w:t>η</w:t>
      </w:r>
      <w:r w:rsidRPr="00D16F2B">
        <w:rPr>
          <w:i/>
          <w:iCs/>
          <w:lang w:val="en-US"/>
        </w:rPr>
        <w:t>²</w:t>
      </w:r>
      <w:r w:rsidR="00553DE7" w:rsidRPr="00D16F2B">
        <w:rPr>
          <w:vertAlign w:val="subscript"/>
          <w:lang w:val="en-US"/>
        </w:rPr>
        <w:t>p</w:t>
      </w:r>
      <w:r w:rsidRPr="00D16F2B">
        <w:rPr>
          <w:lang w:val="en-US"/>
        </w:rPr>
        <w:t xml:space="preserve"> = 0.007, </w:t>
      </w:r>
      <w:r w:rsidRPr="00D16F2B">
        <w:rPr>
          <w:i/>
          <w:iCs/>
          <w:lang w:val="en-US"/>
        </w:rPr>
        <w:t>logBF</w:t>
      </w:r>
      <w:r w:rsidRPr="00D16F2B">
        <w:rPr>
          <w:i/>
          <w:iCs/>
          <w:vertAlign w:val="subscript"/>
          <w:lang w:val="en-US"/>
        </w:rPr>
        <w:t>10</w:t>
      </w:r>
      <w:r w:rsidRPr="00D16F2B">
        <w:rPr>
          <w:lang w:val="en-US"/>
        </w:rPr>
        <w:t xml:space="preserve"> = -0.505) indicating comparable responses to both standard and deviant stimuli within the specified time window. No effect of electrode was found (</w:t>
      </w:r>
      <w:proofErr w:type="gramStart"/>
      <w:r w:rsidRPr="00D16F2B">
        <w:rPr>
          <w:i/>
          <w:iCs/>
          <w:lang w:val="en-US"/>
        </w:rPr>
        <w:t>F</w:t>
      </w:r>
      <w:r w:rsidRPr="00D16F2B">
        <w:rPr>
          <w:lang w:val="en-US"/>
        </w:rPr>
        <w:t>(</w:t>
      </w:r>
      <w:proofErr w:type="gramEnd"/>
      <w:r w:rsidRPr="00D16F2B">
        <w:rPr>
          <w:lang w:val="en-US"/>
        </w:rPr>
        <w:t xml:space="preserve">1.46, 32.573) = 1.250, </w:t>
      </w:r>
      <w:r w:rsidRPr="00D16F2B">
        <w:rPr>
          <w:i/>
          <w:iCs/>
          <w:lang w:val="en-US"/>
        </w:rPr>
        <w:t>p</w:t>
      </w:r>
      <w:r w:rsidRPr="00D16F2B">
        <w:rPr>
          <w:lang w:val="en-US"/>
        </w:rPr>
        <w:t xml:space="preserve"> = 0.289, </w:t>
      </w:r>
      <w:r w:rsidRPr="00D16F2B">
        <w:rPr>
          <w:i/>
          <w:iCs/>
          <w:lang w:val="en-US"/>
        </w:rPr>
        <w:t>logBF</w:t>
      </w:r>
      <w:r w:rsidRPr="00D16F2B">
        <w:rPr>
          <w:i/>
          <w:iCs/>
          <w:vertAlign w:val="subscript"/>
          <w:lang w:val="en-US"/>
        </w:rPr>
        <w:t>10</w:t>
      </w:r>
      <w:r w:rsidRPr="00D16F2B">
        <w:rPr>
          <w:lang w:val="en-US"/>
        </w:rPr>
        <w:t xml:space="preserve"> = -0.748) and there was no interaction between electrode site and stimulus type (</w:t>
      </w:r>
      <w:proofErr w:type="gramStart"/>
      <w:r w:rsidRPr="00D16F2B">
        <w:rPr>
          <w:i/>
          <w:iCs/>
          <w:lang w:val="en-US"/>
        </w:rPr>
        <w:t>F</w:t>
      </w:r>
      <w:r w:rsidRPr="00D16F2B">
        <w:rPr>
          <w:lang w:val="en-US"/>
        </w:rPr>
        <w:t>(</w:t>
      </w:r>
      <w:proofErr w:type="gramEnd"/>
      <w:r w:rsidRPr="00D16F2B">
        <w:rPr>
          <w:lang w:val="en-US"/>
        </w:rPr>
        <w:t xml:space="preserve">1.302, 29.955) = 0.868, </w:t>
      </w:r>
      <w:r w:rsidRPr="00D16F2B">
        <w:rPr>
          <w:i/>
          <w:iCs/>
          <w:lang w:val="en-US"/>
        </w:rPr>
        <w:t>p</w:t>
      </w:r>
      <w:r w:rsidRPr="00D16F2B">
        <w:rPr>
          <w:lang w:val="en-US"/>
        </w:rPr>
        <w:t xml:space="preserve"> = 0.487, </w:t>
      </w:r>
      <w:r w:rsidRPr="00D16F2B">
        <w:rPr>
          <w:i/>
          <w:iCs/>
          <w:lang w:val="en-US"/>
        </w:rPr>
        <w:t>logBF</w:t>
      </w:r>
      <w:r w:rsidRPr="00D16F2B">
        <w:rPr>
          <w:i/>
          <w:iCs/>
          <w:vertAlign w:val="subscript"/>
          <w:lang w:val="en-US"/>
        </w:rPr>
        <w:t>10</w:t>
      </w:r>
      <w:r w:rsidRPr="00D16F2B">
        <w:rPr>
          <w:lang w:val="en-US"/>
        </w:rPr>
        <w:t xml:space="preserve"> = -0.935). Grand average ERP for standards and deviants, difference waves (standard minus deviant) in posterior electrode sites and scalp distributions of difference waves are displayed in Fig</w:t>
      </w:r>
      <w:r w:rsidR="00DB6DDA" w:rsidRPr="00D16F2B">
        <w:rPr>
          <w:lang w:val="en-US"/>
        </w:rPr>
        <w:t>. 1</w:t>
      </w:r>
      <w:r w:rsidR="00722C0C">
        <w:rPr>
          <w:lang w:val="en-US"/>
        </w:rPr>
        <w:t>1</w:t>
      </w:r>
      <w:r w:rsidR="00DB6DDA" w:rsidRPr="00D16F2B">
        <w:rPr>
          <w:lang w:val="en-US"/>
        </w:rPr>
        <w:t xml:space="preserve"> and Fig. 1</w:t>
      </w:r>
      <w:r w:rsidR="00722C0C">
        <w:rPr>
          <w:lang w:val="en-US"/>
        </w:rPr>
        <w:t>2</w:t>
      </w:r>
      <w:r w:rsidRPr="00D16F2B">
        <w:rPr>
          <w:lang w:val="en-US"/>
        </w:rPr>
        <w:t>.</w:t>
      </w:r>
    </w:p>
    <w:p w14:paraId="12BF0ADF" w14:textId="09BA6065" w:rsidR="007C3BA2" w:rsidRPr="00D16F2B" w:rsidRDefault="007C3BA2">
      <w:pPr>
        <w:spacing w:after="0" w:line="240" w:lineRule="auto"/>
        <w:jc w:val="left"/>
        <w:rPr>
          <w:rFonts w:eastAsia="AdvTimes" w:cs="Arial"/>
        </w:rPr>
      </w:pPr>
      <w:r w:rsidRPr="00D16F2B">
        <w:br w:type="page"/>
      </w:r>
    </w:p>
    <w:p w14:paraId="1F8DA2E0" w14:textId="6C15D26F" w:rsidR="00387901" w:rsidRPr="00D16F2B" w:rsidRDefault="0027322D">
      <w:pPr>
        <w:pStyle w:val="Normal-Fyrstalnaeftirkaflaskil"/>
        <w:rPr>
          <w:lang w:val="en-US"/>
        </w:rPr>
      </w:pPr>
      <w:r>
        <w:rPr>
          <w:noProof/>
        </w:rPr>
        <w:lastRenderedPageBreak/>
        <mc:AlternateContent>
          <mc:Choice Requires="wps">
            <w:drawing>
              <wp:anchor distT="0" distB="0" distL="114300" distR="114300" simplePos="0" relativeHeight="251669504" behindDoc="0" locked="0" layoutInCell="1" allowOverlap="1" wp14:anchorId="769A532A" wp14:editId="0C6CC2D5">
                <wp:simplePos x="0" y="0"/>
                <wp:positionH relativeFrom="column">
                  <wp:posOffset>6350</wp:posOffset>
                </wp:positionH>
                <wp:positionV relativeFrom="paragraph">
                  <wp:posOffset>4664075</wp:posOffset>
                </wp:positionV>
                <wp:extent cx="4679950" cy="635"/>
                <wp:effectExtent l="0" t="0" r="0" b="0"/>
                <wp:wrapTopAndBottom/>
                <wp:docPr id="510498267" name="Text Box 1"/>
                <wp:cNvGraphicFramePr/>
                <a:graphic xmlns:a="http://schemas.openxmlformats.org/drawingml/2006/main">
                  <a:graphicData uri="http://schemas.microsoft.com/office/word/2010/wordprocessingShape">
                    <wps:wsp>
                      <wps:cNvSpPr txBox="1"/>
                      <wps:spPr>
                        <a:xfrm>
                          <a:off x="0" y="0"/>
                          <a:ext cx="4679950" cy="635"/>
                        </a:xfrm>
                        <a:prstGeom prst="rect">
                          <a:avLst/>
                        </a:prstGeom>
                        <a:solidFill>
                          <a:prstClr val="white"/>
                        </a:solidFill>
                        <a:ln>
                          <a:noFill/>
                        </a:ln>
                      </wps:spPr>
                      <wps:txbx>
                        <w:txbxContent>
                          <w:p w14:paraId="3C8B724F" w14:textId="710E3653" w:rsidR="0027322D" w:rsidRPr="0027322D" w:rsidRDefault="0027322D" w:rsidP="0027322D">
                            <w:pPr>
                              <w:pStyle w:val="Caption"/>
                              <w:rPr>
                                <w:rFonts w:eastAsia="AdvTimes" w:cs="Arial"/>
                                <w:i w:val="0"/>
                                <w:iCs w:val="0"/>
                                <w:noProof/>
                                <w:sz w:val="14"/>
                                <w:szCs w:val="20"/>
                              </w:rPr>
                            </w:pPr>
                            <w:bookmarkStart w:id="73" w:name="_Toc206165358"/>
                            <w:r w:rsidRPr="0027322D">
                              <w:rPr>
                                <w:b/>
                                <w:bCs/>
                                <w:i w:val="0"/>
                                <w:iCs w:val="0"/>
                                <w:sz w:val="18"/>
                                <w:szCs w:val="20"/>
                              </w:rPr>
                              <w:t xml:space="preserve">Figure </w:t>
                            </w:r>
                            <w:r w:rsidRPr="0027322D">
                              <w:rPr>
                                <w:b/>
                                <w:bCs/>
                                <w:i w:val="0"/>
                                <w:iCs w:val="0"/>
                                <w:sz w:val="18"/>
                                <w:szCs w:val="20"/>
                              </w:rPr>
                              <w:fldChar w:fldCharType="begin"/>
                            </w:r>
                            <w:r w:rsidRPr="0027322D">
                              <w:rPr>
                                <w:b/>
                                <w:bCs/>
                                <w:i w:val="0"/>
                                <w:iCs w:val="0"/>
                                <w:sz w:val="18"/>
                                <w:szCs w:val="20"/>
                              </w:rPr>
                              <w:instrText xml:space="preserve"> SEQ Figure \* ARABIC </w:instrText>
                            </w:r>
                            <w:r w:rsidRPr="0027322D">
                              <w:rPr>
                                <w:b/>
                                <w:bCs/>
                                <w:i w:val="0"/>
                                <w:iCs w:val="0"/>
                                <w:sz w:val="18"/>
                                <w:szCs w:val="20"/>
                              </w:rPr>
                              <w:fldChar w:fldCharType="separate"/>
                            </w:r>
                            <w:r w:rsidR="00146E7C">
                              <w:rPr>
                                <w:b/>
                                <w:bCs/>
                                <w:i w:val="0"/>
                                <w:iCs w:val="0"/>
                                <w:noProof/>
                                <w:sz w:val="18"/>
                                <w:szCs w:val="20"/>
                              </w:rPr>
                              <w:t>11</w:t>
                            </w:r>
                            <w:r w:rsidRPr="0027322D">
                              <w:rPr>
                                <w:b/>
                                <w:bCs/>
                                <w:i w:val="0"/>
                                <w:iCs w:val="0"/>
                                <w:sz w:val="18"/>
                                <w:szCs w:val="20"/>
                              </w:rPr>
                              <w:fldChar w:fldCharType="end"/>
                            </w:r>
                            <w:r w:rsidRPr="0027322D">
                              <w:rPr>
                                <w:b/>
                                <w:bCs/>
                                <w:i w:val="0"/>
                                <w:iCs w:val="0"/>
                                <w:sz w:val="18"/>
                                <w:szCs w:val="20"/>
                              </w:rPr>
                              <w:t>:</w:t>
                            </w:r>
                            <w:r w:rsidRPr="0027322D">
                              <w:rPr>
                                <w:i w:val="0"/>
                                <w:iCs w:val="0"/>
                                <w:sz w:val="18"/>
                                <w:szCs w:val="20"/>
                              </w:rPr>
                              <w:t xml:space="preserve"> Paper I, </w:t>
                            </w:r>
                            <w:proofErr w:type="spellStart"/>
                            <w:r w:rsidRPr="0027322D">
                              <w:rPr>
                                <w:i w:val="0"/>
                                <w:iCs w:val="0"/>
                                <w:sz w:val="18"/>
                                <w:szCs w:val="20"/>
                              </w:rPr>
                              <w:t>vMMN</w:t>
                            </w:r>
                            <w:proofErr w:type="spellEnd"/>
                            <w:r w:rsidRPr="0027322D">
                              <w:rPr>
                                <w:i w:val="0"/>
                                <w:iCs w:val="0"/>
                                <w:sz w:val="18"/>
                                <w:szCs w:val="20"/>
                              </w:rPr>
                              <w:t xml:space="preserve"> results for Experiment 2</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9A532A" id="_x0000_s1035" type="#_x0000_t202" style="position:absolute;left:0;text-align:left;margin-left:.5pt;margin-top:367.25pt;width:368.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" stroked="f">
                <v:textbox style="mso-fit-shape-to-text:t" inset="0,0,0,0">
                  <w:txbxContent>
                    <w:p w14:paraId="3C8B724F" w14:textId="710E3653" w:rsidR="0027322D" w:rsidRPr="0027322D" w:rsidRDefault="0027322D" w:rsidP="0027322D">
                      <w:pPr>
                        <w:pStyle w:val="Caption"/>
                        <w:rPr>
                          <w:rFonts w:eastAsia="AdvTimes" w:cs="Arial"/>
                          <w:i w:val="0"/>
                          <w:iCs w:val="0"/>
                          <w:noProof/>
                          <w:sz w:val="14"/>
                          <w:szCs w:val="20"/>
                        </w:rPr>
                      </w:pPr>
                      <w:bookmarkStart w:id="74" w:name="_Toc206165358"/>
                      <w:r w:rsidRPr="0027322D">
                        <w:rPr>
                          <w:b/>
                          <w:bCs/>
                          <w:i w:val="0"/>
                          <w:iCs w:val="0"/>
                          <w:sz w:val="18"/>
                          <w:szCs w:val="20"/>
                        </w:rPr>
                        <w:t xml:space="preserve">Figure </w:t>
                      </w:r>
                      <w:r w:rsidRPr="0027322D">
                        <w:rPr>
                          <w:b/>
                          <w:bCs/>
                          <w:i w:val="0"/>
                          <w:iCs w:val="0"/>
                          <w:sz w:val="18"/>
                          <w:szCs w:val="20"/>
                        </w:rPr>
                        <w:fldChar w:fldCharType="begin"/>
                      </w:r>
                      <w:r w:rsidRPr="0027322D">
                        <w:rPr>
                          <w:b/>
                          <w:bCs/>
                          <w:i w:val="0"/>
                          <w:iCs w:val="0"/>
                          <w:sz w:val="18"/>
                          <w:szCs w:val="20"/>
                        </w:rPr>
                        <w:instrText xml:space="preserve"> SEQ Figure \* ARABIC </w:instrText>
                      </w:r>
                      <w:r w:rsidRPr="0027322D">
                        <w:rPr>
                          <w:b/>
                          <w:bCs/>
                          <w:i w:val="0"/>
                          <w:iCs w:val="0"/>
                          <w:sz w:val="18"/>
                          <w:szCs w:val="20"/>
                        </w:rPr>
                        <w:fldChar w:fldCharType="separate"/>
                      </w:r>
                      <w:r w:rsidR="00146E7C">
                        <w:rPr>
                          <w:b/>
                          <w:bCs/>
                          <w:i w:val="0"/>
                          <w:iCs w:val="0"/>
                          <w:noProof/>
                          <w:sz w:val="18"/>
                          <w:szCs w:val="20"/>
                        </w:rPr>
                        <w:t>11</w:t>
                      </w:r>
                      <w:r w:rsidRPr="0027322D">
                        <w:rPr>
                          <w:b/>
                          <w:bCs/>
                          <w:i w:val="0"/>
                          <w:iCs w:val="0"/>
                          <w:sz w:val="18"/>
                          <w:szCs w:val="20"/>
                        </w:rPr>
                        <w:fldChar w:fldCharType="end"/>
                      </w:r>
                      <w:r w:rsidRPr="0027322D">
                        <w:rPr>
                          <w:b/>
                          <w:bCs/>
                          <w:i w:val="0"/>
                          <w:iCs w:val="0"/>
                          <w:sz w:val="18"/>
                          <w:szCs w:val="20"/>
                        </w:rPr>
                        <w:t>:</w:t>
                      </w:r>
                      <w:r w:rsidRPr="0027322D">
                        <w:rPr>
                          <w:i w:val="0"/>
                          <w:iCs w:val="0"/>
                          <w:sz w:val="18"/>
                          <w:szCs w:val="20"/>
                        </w:rPr>
                        <w:t xml:space="preserve"> Paper I, </w:t>
                      </w:r>
                      <w:proofErr w:type="spellStart"/>
                      <w:r w:rsidRPr="0027322D">
                        <w:rPr>
                          <w:i w:val="0"/>
                          <w:iCs w:val="0"/>
                          <w:sz w:val="18"/>
                          <w:szCs w:val="20"/>
                        </w:rPr>
                        <w:t>vMMN</w:t>
                      </w:r>
                      <w:proofErr w:type="spellEnd"/>
                      <w:r w:rsidRPr="0027322D">
                        <w:rPr>
                          <w:i w:val="0"/>
                          <w:iCs w:val="0"/>
                          <w:sz w:val="18"/>
                          <w:szCs w:val="20"/>
                        </w:rPr>
                        <w:t xml:space="preserve"> results for Experiment 2</w:t>
                      </w:r>
                      <w:bookmarkEnd w:id="74"/>
                    </w:p>
                  </w:txbxContent>
                </v:textbox>
                <w10:wrap type="topAndBottom"/>
              </v:shape>
            </w:pict>
          </mc:Fallback>
        </mc:AlternateContent>
      </w:r>
      <w:r w:rsidRPr="00A2635D">
        <w:rPr>
          <w:noProof/>
          <w:lang w:val="en-US"/>
        </w:rPr>
        <w:drawing>
          <wp:anchor distT="0" distB="0" distL="114300" distR="114300" simplePos="0" relativeHeight="26" behindDoc="0" locked="0" layoutInCell="0" allowOverlap="1" wp14:anchorId="3E4A735C" wp14:editId="1C36D347">
            <wp:simplePos x="0" y="0"/>
            <wp:positionH relativeFrom="margin">
              <wp:posOffset>13970</wp:posOffset>
            </wp:positionH>
            <wp:positionV relativeFrom="paragraph">
              <wp:posOffset>33655</wp:posOffset>
            </wp:positionV>
            <wp:extent cx="4406900" cy="4300855"/>
            <wp:effectExtent l="0" t="0" r="0" b="0"/>
            <wp:wrapTopAndBottom/>
            <wp:docPr id="33" name="Рисунок 10" descr="Изображение выглядит как текст, диаграмма, число, Графи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Рисунок 10" descr="Изображение выглядит как текст, диаграмма, число, График"/>
                    <pic:cNvPicPr>
                      <a:picLocks noChangeAspect="1" noChangeArrowheads="1"/>
                    </pic:cNvPicPr>
                  </pic:nvPicPr>
                  <pic:blipFill>
                    <a:blip r:embed="rId76"/>
                    <a:stretch>
                      <a:fillRect/>
                    </a:stretch>
                  </pic:blipFill>
                  <pic:spPr bwMode="auto">
                    <a:xfrm>
                      <a:off x="0" y="0"/>
                      <a:ext cx="4406900" cy="4300855"/>
                    </a:xfrm>
                    <a:prstGeom prst="rect">
                      <a:avLst/>
                    </a:prstGeom>
                  </pic:spPr>
                </pic:pic>
              </a:graphicData>
            </a:graphic>
            <wp14:sizeRelH relativeFrom="margin">
              <wp14:pctWidth>0</wp14:pctWidth>
            </wp14:sizeRelH>
            <wp14:sizeRelV relativeFrom="margin">
              <wp14:pctHeight>0</wp14:pctHeight>
            </wp14:sizeRelV>
          </wp:anchor>
        </w:drawing>
      </w:r>
    </w:p>
    <w:p w14:paraId="51694F3D" w14:textId="2E8EC909" w:rsidR="00387901" w:rsidRPr="00D16F2B" w:rsidRDefault="00000000" w:rsidP="007C3BA2">
      <w:pPr>
        <w:pStyle w:val="Caption"/>
      </w:pPr>
      <w:r w:rsidRPr="00D16F2B">
        <w:rPr>
          <w:sz w:val="18"/>
          <w:szCs w:val="20"/>
        </w:rPr>
        <w:t xml:space="preserve">Panel A: Grand average waveforms in posterior electrodes (PO7, PO8, O1, O2, Oz) in Experiment 2 for standard vs. deviant ensembles. Shaded areas around lines show ±1 standard error of the mean with subtracted inter-subject variability. The time window of 160 to 260 </w:t>
      </w:r>
      <w:proofErr w:type="spellStart"/>
      <w:r w:rsidRPr="00D16F2B">
        <w:rPr>
          <w:sz w:val="18"/>
          <w:szCs w:val="20"/>
        </w:rPr>
        <w:t>ms</w:t>
      </w:r>
      <w:proofErr w:type="spellEnd"/>
      <w:r w:rsidRPr="00D16F2B">
        <w:rPr>
          <w:sz w:val="18"/>
          <w:szCs w:val="20"/>
        </w:rPr>
        <w:t xml:space="preserve"> used in the </w:t>
      </w:r>
      <w:proofErr w:type="spellStart"/>
      <w:r w:rsidRPr="00D16F2B">
        <w:rPr>
          <w:sz w:val="18"/>
          <w:szCs w:val="20"/>
        </w:rPr>
        <w:t>vMMN</w:t>
      </w:r>
      <w:proofErr w:type="spellEnd"/>
      <w:r w:rsidRPr="00D16F2B">
        <w:rPr>
          <w:sz w:val="18"/>
          <w:szCs w:val="20"/>
        </w:rPr>
        <w:t xml:space="preserve"> analysis is highlighted. Panel B: Grand average difference waveforms (Standard - Deviant) in posterior electrodes (PO7, PO8, O1, O2, Oz) in Experiment 2. Shaded areas around lines show ±1 standard error of the mean with subtracted inter-subject variability</w:t>
      </w:r>
      <w:r w:rsidRPr="00D16F2B">
        <w:br w:type="page"/>
      </w:r>
    </w:p>
    <w:p w14:paraId="5011B652" w14:textId="78C185A1" w:rsidR="00387901" w:rsidRPr="00D16F2B" w:rsidRDefault="0027322D">
      <w:r>
        <w:rPr>
          <w:noProof/>
        </w:rPr>
        <w:lastRenderedPageBreak/>
        <mc:AlternateContent>
          <mc:Choice Requires="wps">
            <w:drawing>
              <wp:anchor distT="0" distB="0" distL="114300" distR="114300" simplePos="0" relativeHeight="251671552" behindDoc="0" locked="0" layoutInCell="1" allowOverlap="1" wp14:anchorId="333072E4" wp14:editId="7C991D61">
                <wp:simplePos x="0" y="0"/>
                <wp:positionH relativeFrom="column">
                  <wp:posOffset>18415</wp:posOffset>
                </wp:positionH>
                <wp:positionV relativeFrom="paragraph">
                  <wp:posOffset>1406525</wp:posOffset>
                </wp:positionV>
                <wp:extent cx="4679950" cy="635"/>
                <wp:effectExtent l="0" t="0" r="0" b="0"/>
                <wp:wrapTopAndBottom/>
                <wp:docPr id="880740406" name="Text Box 1"/>
                <wp:cNvGraphicFramePr/>
                <a:graphic xmlns:a="http://schemas.openxmlformats.org/drawingml/2006/main">
                  <a:graphicData uri="http://schemas.microsoft.com/office/word/2010/wordprocessingShape">
                    <wps:wsp>
                      <wps:cNvSpPr txBox="1"/>
                      <wps:spPr>
                        <a:xfrm>
                          <a:off x="0" y="0"/>
                          <a:ext cx="4679950" cy="635"/>
                        </a:xfrm>
                        <a:prstGeom prst="rect">
                          <a:avLst/>
                        </a:prstGeom>
                        <a:solidFill>
                          <a:prstClr val="white"/>
                        </a:solidFill>
                        <a:ln>
                          <a:noFill/>
                        </a:ln>
                      </wps:spPr>
                      <wps:txbx>
                        <w:txbxContent>
                          <w:p w14:paraId="5387E9AC" w14:textId="227518DB" w:rsidR="0027322D" w:rsidRPr="0027322D" w:rsidRDefault="0027322D" w:rsidP="0027322D">
                            <w:pPr>
                              <w:pStyle w:val="Caption"/>
                              <w:rPr>
                                <w:rFonts w:cs="Times New Roman"/>
                                <w:i w:val="0"/>
                                <w:iCs w:val="0"/>
                                <w:noProof/>
                                <w:sz w:val="14"/>
                                <w:szCs w:val="20"/>
                              </w:rPr>
                            </w:pPr>
                            <w:bookmarkStart w:id="75" w:name="_Toc206165359"/>
                            <w:r w:rsidRPr="0027322D">
                              <w:rPr>
                                <w:b/>
                                <w:bCs/>
                                <w:i w:val="0"/>
                                <w:iCs w:val="0"/>
                                <w:sz w:val="18"/>
                                <w:szCs w:val="20"/>
                              </w:rPr>
                              <w:t xml:space="preserve">Figure </w:t>
                            </w:r>
                            <w:r w:rsidRPr="0027322D">
                              <w:rPr>
                                <w:b/>
                                <w:bCs/>
                                <w:i w:val="0"/>
                                <w:iCs w:val="0"/>
                                <w:sz w:val="18"/>
                                <w:szCs w:val="20"/>
                              </w:rPr>
                              <w:fldChar w:fldCharType="begin"/>
                            </w:r>
                            <w:r w:rsidRPr="0027322D">
                              <w:rPr>
                                <w:b/>
                                <w:bCs/>
                                <w:i w:val="0"/>
                                <w:iCs w:val="0"/>
                                <w:sz w:val="18"/>
                                <w:szCs w:val="20"/>
                              </w:rPr>
                              <w:instrText xml:space="preserve"> SEQ Figure \* ARABIC </w:instrText>
                            </w:r>
                            <w:r w:rsidRPr="0027322D">
                              <w:rPr>
                                <w:b/>
                                <w:bCs/>
                                <w:i w:val="0"/>
                                <w:iCs w:val="0"/>
                                <w:sz w:val="18"/>
                                <w:szCs w:val="20"/>
                              </w:rPr>
                              <w:fldChar w:fldCharType="separate"/>
                            </w:r>
                            <w:r w:rsidR="00146E7C">
                              <w:rPr>
                                <w:b/>
                                <w:bCs/>
                                <w:i w:val="0"/>
                                <w:iCs w:val="0"/>
                                <w:noProof/>
                                <w:sz w:val="18"/>
                                <w:szCs w:val="20"/>
                              </w:rPr>
                              <w:t>12</w:t>
                            </w:r>
                            <w:r w:rsidRPr="0027322D">
                              <w:rPr>
                                <w:b/>
                                <w:bCs/>
                                <w:i w:val="0"/>
                                <w:iCs w:val="0"/>
                                <w:sz w:val="18"/>
                                <w:szCs w:val="20"/>
                              </w:rPr>
                              <w:fldChar w:fldCharType="end"/>
                            </w:r>
                            <w:r w:rsidRPr="0027322D">
                              <w:rPr>
                                <w:b/>
                                <w:bCs/>
                                <w:i w:val="0"/>
                                <w:iCs w:val="0"/>
                                <w:sz w:val="18"/>
                                <w:szCs w:val="20"/>
                              </w:rPr>
                              <w:t>:</w:t>
                            </w:r>
                            <w:r w:rsidRPr="0027322D">
                              <w:rPr>
                                <w:i w:val="0"/>
                                <w:iCs w:val="0"/>
                                <w:sz w:val="18"/>
                                <w:szCs w:val="20"/>
                              </w:rPr>
                              <w:t xml:space="preserve"> Paper I, scalp distributions for Experiment 2</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3072E4" id="_x0000_s1036" type="#_x0000_t202" style="position:absolute;left:0;text-align:left;margin-left:1.45pt;margin-top:110.75pt;width:368.5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" stroked="f">
                <v:textbox style="mso-fit-shape-to-text:t" inset="0,0,0,0">
                  <w:txbxContent>
                    <w:p w14:paraId="5387E9AC" w14:textId="227518DB" w:rsidR="0027322D" w:rsidRPr="0027322D" w:rsidRDefault="0027322D" w:rsidP="0027322D">
                      <w:pPr>
                        <w:pStyle w:val="Caption"/>
                        <w:rPr>
                          <w:rFonts w:cs="Times New Roman"/>
                          <w:i w:val="0"/>
                          <w:iCs w:val="0"/>
                          <w:noProof/>
                          <w:sz w:val="14"/>
                          <w:szCs w:val="20"/>
                        </w:rPr>
                      </w:pPr>
                      <w:bookmarkStart w:id="76" w:name="_Toc206165359"/>
                      <w:r w:rsidRPr="0027322D">
                        <w:rPr>
                          <w:b/>
                          <w:bCs/>
                          <w:i w:val="0"/>
                          <w:iCs w:val="0"/>
                          <w:sz w:val="18"/>
                          <w:szCs w:val="20"/>
                        </w:rPr>
                        <w:t xml:space="preserve">Figure </w:t>
                      </w:r>
                      <w:r w:rsidRPr="0027322D">
                        <w:rPr>
                          <w:b/>
                          <w:bCs/>
                          <w:i w:val="0"/>
                          <w:iCs w:val="0"/>
                          <w:sz w:val="18"/>
                          <w:szCs w:val="20"/>
                        </w:rPr>
                        <w:fldChar w:fldCharType="begin"/>
                      </w:r>
                      <w:r w:rsidRPr="0027322D">
                        <w:rPr>
                          <w:b/>
                          <w:bCs/>
                          <w:i w:val="0"/>
                          <w:iCs w:val="0"/>
                          <w:sz w:val="18"/>
                          <w:szCs w:val="20"/>
                        </w:rPr>
                        <w:instrText xml:space="preserve"> SEQ Figure \* ARABIC </w:instrText>
                      </w:r>
                      <w:r w:rsidRPr="0027322D">
                        <w:rPr>
                          <w:b/>
                          <w:bCs/>
                          <w:i w:val="0"/>
                          <w:iCs w:val="0"/>
                          <w:sz w:val="18"/>
                          <w:szCs w:val="20"/>
                        </w:rPr>
                        <w:fldChar w:fldCharType="separate"/>
                      </w:r>
                      <w:r w:rsidR="00146E7C">
                        <w:rPr>
                          <w:b/>
                          <w:bCs/>
                          <w:i w:val="0"/>
                          <w:iCs w:val="0"/>
                          <w:noProof/>
                          <w:sz w:val="18"/>
                          <w:szCs w:val="20"/>
                        </w:rPr>
                        <w:t>12</w:t>
                      </w:r>
                      <w:r w:rsidRPr="0027322D">
                        <w:rPr>
                          <w:b/>
                          <w:bCs/>
                          <w:i w:val="0"/>
                          <w:iCs w:val="0"/>
                          <w:sz w:val="18"/>
                          <w:szCs w:val="20"/>
                        </w:rPr>
                        <w:fldChar w:fldCharType="end"/>
                      </w:r>
                      <w:r w:rsidRPr="0027322D">
                        <w:rPr>
                          <w:b/>
                          <w:bCs/>
                          <w:i w:val="0"/>
                          <w:iCs w:val="0"/>
                          <w:sz w:val="18"/>
                          <w:szCs w:val="20"/>
                        </w:rPr>
                        <w:t>:</w:t>
                      </w:r>
                      <w:r w:rsidRPr="0027322D">
                        <w:rPr>
                          <w:i w:val="0"/>
                          <w:iCs w:val="0"/>
                          <w:sz w:val="18"/>
                          <w:szCs w:val="20"/>
                        </w:rPr>
                        <w:t xml:space="preserve"> Paper I, scalp distributions for Experiment 2</w:t>
                      </w:r>
                      <w:bookmarkEnd w:id="76"/>
                    </w:p>
                  </w:txbxContent>
                </v:textbox>
                <w10:wrap type="topAndBottom"/>
              </v:shape>
            </w:pict>
          </mc:Fallback>
        </mc:AlternateContent>
      </w:r>
      <w:r w:rsidRPr="00D16F2B">
        <w:rPr>
          <w:noProof/>
        </w:rPr>
        <w:drawing>
          <wp:anchor distT="0" distB="0" distL="114300" distR="114300" simplePos="0" relativeHeight="27" behindDoc="0" locked="0" layoutInCell="0" allowOverlap="1" wp14:anchorId="12041887" wp14:editId="6BCCEB91">
            <wp:simplePos x="0" y="0"/>
            <wp:positionH relativeFrom="margin">
              <wp:align>center</wp:align>
            </wp:positionH>
            <wp:positionV relativeFrom="paragraph">
              <wp:posOffset>279400</wp:posOffset>
            </wp:positionV>
            <wp:extent cx="4680000" cy="1070376"/>
            <wp:effectExtent l="0" t="0" r="0" b="0"/>
            <wp:wrapTopAndBottom/>
            <wp:docPr id="3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12"/>
                    <pic:cNvPicPr>
                      <a:picLocks noChangeAspect="1" noChangeArrowheads="1"/>
                    </pic:cNvPicPr>
                  </pic:nvPicPr>
                  <pic:blipFill>
                    <a:blip r:embed="rId77"/>
                    <a:stretch>
                      <a:fillRect/>
                    </a:stretch>
                  </pic:blipFill>
                  <pic:spPr bwMode="auto">
                    <a:xfrm>
                      <a:off x="0" y="0"/>
                      <a:ext cx="4680000" cy="1070376"/>
                    </a:xfrm>
                    <a:prstGeom prst="rect">
                      <a:avLst/>
                    </a:prstGeom>
                  </pic:spPr>
                </pic:pic>
              </a:graphicData>
            </a:graphic>
            <wp14:sizeRelH relativeFrom="margin">
              <wp14:pctWidth>0</wp14:pctWidth>
            </wp14:sizeRelH>
            <wp14:sizeRelV relativeFrom="margin">
              <wp14:pctHeight>0</wp14:pctHeight>
            </wp14:sizeRelV>
          </wp:anchor>
        </w:drawing>
      </w:r>
    </w:p>
    <w:p w14:paraId="528C357D" w14:textId="35DD2BF3" w:rsidR="00387901" w:rsidRPr="00D16F2B" w:rsidRDefault="00000000" w:rsidP="0078595B">
      <w:pPr>
        <w:pStyle w:val="Caption"/>
        <w:rPr>
          <w:rFonts w:eastAsia="Calibri"/>
          <w:sz w:val="18"/>
          <w:szCs w:val="20"/>
        </w:rPr>
      </w:pPr>
      <w:r w:rsidRPr="00D16F2B">
        <w:rPr>
          <w:rFonts w:eastAsia="Calibri"/>
          <w:sz w:val="18"/>
          <w:szCs w:val="20"/>
        </w:rPr>
        <w:t xml:space="preserve">Scalp potential distribution of a difference wave between standard and deviant waveforms in Experiment 2. Time window selected for analysis was 160 to 260 </w:t>
      </w:r>
      <w:proofErr w:type="spellStart"/>
      <w:r w:rsidRPr="00D16F2B">
        <w:rPr>
          <w:rFonts w:eastAsia="Calibri"/>
          <w:sz w:val="18"/>
          <w:szCs w:val="20"/>
        </w:rPr>
        <w:t>ms.</w:t>
      </w:r>
      <w:proofErr w:type="spellEnd"/>
      <w:r w:rsidRPr="00D16F2B">
        <w:rPr>
          <w:rFonts w:eastAsia="Calibri"/>
          <w:sz w:val="18"/>
          <w:szCs w:val="20"/>
        </w:rPr>
        <w:t xml:space="preserve"> The </w:t>
      </w:r>
      <w:proofErr w:type="spellStart"/>
      <w:r w:rsidR="00E069F3">
        <w:rPr>
          <w:rFonts w:eastAsia="Calibri"/>
          <w:sz w:val="18"/>
          <w:szCs w:val="20"/>
        </w:rPr>
        <w:t>colour</w:t>
      </w:r>
      <w:proofErr w:type="spellEnd"/>
      <w:r w:rsidRPr="00D16F2B">
        <w:rPr>
          <w:rFonts w:eastAsia="Calibri"/>
          <w:sz w:val="18"/>
          <w:szCs w:val="20"/>
        </w:rPr>
        <w:t xml:space="preserve"> scale is kept identical to that of Figure 4 from Experiment 1</w:t>
      </w:r>
    </w:p>
    <w:p w14:paraId="38ABB4F8" w14:textId="77777777" w:rsidR="007C3BA2" w:rsidRPr="00D16F2B" w:rsidRDefault="00000000" w:rsidP="007C3BA2">
      <w:pPr>
        <w:pStyle w:val="sastalagi"/>
        <w:ind w:left="0" w:firstLine="0"/>
        <w:rPr>
          <w:rFonts w:eastAsia="Calibri"/>
          <w:b/>
          <w:bCs/>
        </w:rPr>
      </w:pPr>
      <w:r w:rsidRPr="00D16F2B">
        <w:rPr>
          <w:rFonts w:eastAsia="Calibri"/>
          <w:b/>
          <w:bCs/>
        </w:rPr>
        <w:t>Decoding</w:t>
      </w:r>
    </w:p>
    <w:p w14:paraId="05F7EF00" w14:textId="17B470C5" w:rsidR="00387901" w:rsidRPr="00D16F2B" w:rsidRDefault="00826DEE" w:rsidP="007C3BA2">
      <w:pPr>
        <w:pStyle w:val="sastalagi"/>
        <w:ind w:left="0" w:firstLine="0"/>
        <w:rPr>
          <w:rFonts w:eastAsia="Calibri"/>
          <w:b/>
          <w:bCs/>
        </w:rPr>
      </w:pPr>
      <w:r>
        <w:rPr>
          <w:noProof/>
        </w:rPr>
        <mc:AlternateContent>
          <mc:Choice Requires="wps">
            <w:drawing>
              <wp:anchor distT="0" distB="0" distL="114300" distR="114300" simplePos="0" relativeHeight="251673600" behindDoc="0" locked="0" layoutInCell="1" allowOverlap="1" wp14:anchorId="146B7291" wp14:editId="1B2C5DD7">
                <wp:simplePos x="0" y="0"/>
                <wp:positionH relativeFrom="column">
                  <wp:posOffset>19050</wp:posOffset>
                </wp:positionH>
                <wp:positionV relativeFrom="paragraph">
                  <wp:posOffset>2995295</wp:posOffset>
                </wp:positionV>
                <wp:extent cx="4679950" cy="635"/>
                <wp:effectExtent l="0" t="0" r="0" b="0"/>
                <wp:wrapTopAndBottom/>
                <wp:docPr id="1408334760" name="Text Box 1"/>
                <wp:cNvGraphicFramePr/>
                <a:graphic xmlns:a="http://schemas.openxmlformats.org/drawingml/2006/main">
                  <a:graphicData uri="http://schemas.microsoft.com/office/word/2010/wordprocessingShape">
                    <wps:wsp>
                      <wps:cNvSpPr txBox="1"/>
                      <wps:spPr>
                        <a:xfrm>
                          <a:off x="0" y="0"/>
                          <a:ext cx="4679950" cy="635"/>
                        </a:xfrm>
                        <a:prstGeom prst="rect">
                          <a:avLst/>
                        </a:prstGeom>
                        <a:solidFill>
                          <a:prstClr val="white"/>
                        </a:solidFill>
                        <a:ln>
                          <a:noFill/>
                        </a:ln>
                      </wps:spPr>
                      <wps:txbx>
                        <w:txbxContent>
                          <w:p w14:paraId="66434194" w14:textId="3812DFDF" w:rsidR="00826DEE" w:rsidRPr="00826DEE" w:rsidRDefault="00826DEE" w:rsidP="00826DEE">
                            <w:pPr>
                              <w:pStyle w:val="Caption"/>
                              <w:rPr>
                                <w:rFonts w:cs="Times New Roman"/>
                                <w:i w:val="0"/>
                                <w:iCs w:val="0"/>
                                <w:noProof/>
                                <w:sz w:val="14"/>
                                <w:szCs w:val="20"/>
                              </w:rPr>
                            </w:pPr>
                            <w:bookmarkStart w:id="77" w:name="_Toc206165360"/>
                            <w:r w:rsidRPr="00826DEE">
                              <w:rPr>
                                <w:b/>
                                <w:bCs/>
                                <w:i w:val="0"/>
                                <w:iCs w:val="0"/>
                                <w:sz w:val="18"/>
                                <w:szCs w:val="20"/>
                              </w:rPr>
                              <w:t xml:space="preserve">Figure </w:t>
                            </w:r>
                            <w:r w:rsidRPr="00826DEE">
                              <w:rPr>
                                <w:b/>
                                <w:bCs/>
                                <w:i w:val="0"/>
                                <w:iCs w:val="0"/>
                                <w:sz w:val="18"/>
                                <w:szCs w:val="20"/>
                              </w:rPr>
                              <w:fldChar w:fldCharType="begin"/>
                            </w:r>
                            <w:r w:rsidRPr="00826DEE">
                              <w:rPr>
                                <w:b/>
                                <w:bCs/>
                                <w:i w:val="0"/>
                                <w:iCs w:val="0"/>
                                <w:sz w:val="18"/>
                                <w:szCs w:val="20"/>
                              </w:rPr>
                              <w:instrText xml:space="preserve"> SEQ Figure \* ARABIC </w:instrText>
                            </w:r>
                            <w:r w:rsidRPr="00826DEE">
                              <w:rPr>
                                <w:b/>
                                <w:bCs/>
                                <w:i w:val="0"/>
                                <w:iCs w:val="0"/>
                                <w:sz w:val="18"/>
                                <w:szCs w:val="20"/>
                              </w:rPr>
                              <w:fldChar w:fldCharType="separate"/>
                            </w:r>
                            <w:r w:rsidR="00146E7C">
                              <w:rPr>
                                <w:b/>
                                <w:bCs/>
                                <w:i w:val="0"/>
                                <w:iCs w:val="0"/>
                                <w:noProof/>
                                <w:sz w:val="18"/>
                                <w:szCs w:val="20"/>
                              </w:rPr>
                              <w:t>13</w:t>
                            </w:r>
                            <w:r w:rsidRPr="00826DEE">
                              <w:rPr>
                                <w:b/>
                                <w:bCs/>
                                <w:i w:val="0"/>
                                <w:iCs w:val="0"/>
                                <w:sz w:val="18"/>
                                <w:szCs w:val="20"/>
                              </w:rPr>
                              <w:fldChar w:fldCharType="end"/>
                            </w:r>
                            <w:r w:rsidRPr="00826DEE">
                              <w:rPr>
                                <w:b/>
                                <w:bCs/>
                                <w:i w:val="0"/>
                                <w:iCs w:val="0"/>
                                <w:sz w:val="18"/>
                                <w:szCs w:val="20"/>
                              </w:rPr>
                              <w:t>:</w:t>
                            </w:r>
                            <w:r w:rsidRPr="00826DEE">
                              <w:rPr>
                                <w:i w:val="0"/>
                                <w:iCs w:val="0"/>
                                <w:sz w:val="18"/>
                                <w:szCs w:val="20"/>
                              </w:rPr>
                              <w:t>Paper I, decoding results for Experiment 2</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6B7291" id="_x0000_s1037" type="#_x0000_t202" style="position:absolute;left:0;text-align:left;margin-left:1.5pt;margin-top:235.85pt;width:368.5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" stroked="f">
                <v:textbox style="mso-fit-shape-to-text:t" inset="0,0,0,0">
                  <w:txbxContent>
                    <w:p w14:paraId="66434194" w14:textId="3812DFDF" w:rsidR="00826DEE" w:rsidRPr="00826DEE" w:rsidRDefault="00826DEE" w:rsidP="00826DEE">
                      <w:pPr>
                        <w:pStyle w:val="Caption"/>
                        <w:rPr>
                          <w:rFonts w:cs="Times New Roman"/>
                          <w:i w:val="0"/>
                          <w:iCs w:val="0"/>
                          <w:noProof/>
                          <w:sz w:val="14"/>
                          <w:szCs w:val="20"/>
                        </w:rPr>
                      </w:pPr>
                      <w:bookmarkStart w:id="78" w:name="_Toc206165360"/>
                      <w:r w:rsidRPr="00826DEE">
                        <w:rPr>
                          <w:b/>
                          <w:bCs/>
                          <w:i w:val="0"/>
                          <w:iCs w:val="0"/>
                          <w:sz w:val="18"/>
                          <w:szCs w:val="20"/>
                        </w:rPr>
                        <w:t xml:space="preserve">Figure </w:t>
                      </w:r>
                      <w:r w:rsidRPr="00826DEE">
                        <w:rPr>
                          <w:b/>
                          <w:bCs/>
                          <w:i w:val="0"/>
                          <w:iCs w:val="0"/>
                          <w:sz w:val="18"/>
                          <w:szCs w:val="20"/>
                        </w:rPr>
                        <w:fldChar w:fldCharType="begin"/>
                      </w:r>
                      <w:r w:rsidRPr="00826DEE">
                        <w:rPr>
                          <w:b/>
                          <w:bCs/>
                          <w:i w:val="0"/>
                          <w:iCs w:val="0"/>
                          <w:sz w:val="18"/>
                          <w:szCs w:val="20"/>
                        </w:rPr>
                        <w:instrText xml:space="preserve"> SEQ Figure \* ARABIC </w:instrText>
                      </w:r>
                      <w:r w:rsidRPr="00826DEE">
                        <w:rPr>
                          <w:b/>
                          <w:bCs/>
                          <w:i w:val="0"/>
                          <w:iCs w:val="0"/>
                          <w:sz w:val="18"/>
                          <w:szCs w:val="20"/>
                        </w:rPr>
                        <w:fldChar w:fldCharType="separate"/>
                      </w:r>
                      <w:r w:rsidR="00146E7C">
                        <w:rPr>
                          <w:b/>
                          <w:bCs/>
                          <w:i w:val="0"/>
                          <w:iCs w:val="0"/>
                          <w:noProof/>
                          <w:sz w:val="18"/>
                          <w:szCs w:val="20"/>
                        </w:rPr>
                        <w:t>13</w:t>
                      </w:r>
                      <w:r w:rsidRPr="00826DEE">
                        <w:rPr>
                          <w:b/>
                          <w:bCs/>
                          <w:i w:val="0"/>
                          <w:iCs w:val="0"/>
                          <w:sz w:val="18"/>
                          <w:szCs w:val="20"/>
                        </w:rPr>
                        <w:fldChar w:fldCharType="end"/>
                      </w:r>
                      <w:r w:rsidRPr="00826DEE">
                        <w:rPr>
                          <w:b/>
                          <w:bCs/>
                          <w:i w:val="0"/>
                          <w:iCs w:val="0"/>
                          <w:sz w:val="18"/>
                          <w:szCs w:val="20"/>
                        </w:rPr>
                        <w:t>:</w:t>
                      </w:r>
                      <w:r w:rsidRPr="00826DEE">
                        <w:rPr>
                          <w:i w:val="0"/>
                          <w:iCs w:val="0"/>
                          <w:sz w:val="18"/>
                          <w:szCs w:val="20"/>
                        </w:rPr>
                        <w:t>Paper I, decoding results for Experiment 2</w:t>
                      </w:r>
                      <w:bookmarkEnd w:id="78"/>
                    </w:p>
                  </w:txbxContent>
                </v:textbox>
                <w10:wrap type="topAndBottom"/>
              </v:shape>
            </w:pict>
          </mc:Fallback>
        </mc:AlternateContent>
      </w:r>
      <w:r w:rsidRPr="00D16F2B">
        <w:rPr>
          <w:noProof/>
        </w:rPr>
        <w:drawing>
          <wp:anchor distT="0" distB="0" distL="114300" distR="114300" simplePos="0" relativeHeight="28" behindDoc="0" locked="0" layoutInCell="0" allowOverlap="1" wp14:anchorId="6C686D57" wp14:editId="745FCBCE">
            <wp:simplePos x="0" y="0"/>
            <wp:positionH relativeFrom="margin">
              <wp:posOffset>19050</wp:posOffset>
            </wp:positionH>
            <wp:positionV relativeFrom="paragraph">
              <wp:posOffset>1453288</wp:posOffset>
            </wp:positionV>
            <wp:extent cx="4680000" cy="1485854"/>
            <wp:effectExtent l="0" t="0" r="0" b="0"/>
            <wp:wrapTopAndBottom/>
            <wp:docPr id="35" name="Picture 13" descr="A graph of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13" descr="A graph of a graph of a graph&#10;&#10;AI-generated content may be incorrect."/>
                    <pic:cNvPicPr>
                      <a:picLocks noChangeAspect="1" noChangeArrowheads="1"/>
                    </pic:cNvPicPr>
                  </pic:nvPicPr>
                  <pic:blipFill>
                    <a:blip r:embed="rId78"/>
                    <a:stretch>
                      <a:fillRect/>
                    </a:stretch>
                  </pic:blipFill>
                  <pic:spPr bwMode="auto">
                    <a:xfrm>
                      <a:off x="0" y="0"/>
                      <a:ext cx="4680000" cy="1485854"/>
                    </a:xfrm>
                    <a:prstGeom prst="rect">
                      <a:avLst/>
                    </a:prstGeom>
                  </pic:spPr>
                </pic:pic>
              </a:graphicData>
            </a:graphic>
            <wp14:sizeRelH relativeFrom="margin">
              <wp14:pctWidth>0</wp14:pctWidth>
            </wp14:sizeRelH>
            <wp14:sizeRelV relativeFrom="margin">
              <wp14:pctHeight>0</wp14:pctHeight>
            </wp14:sizeRelV>
          </wp:anchor>
        </w:drawing>
      </w:r>
      <w:proofErr w:type="gramStart"/>
      <w:r w:rsidRPr="00D16F2B">
        <w:t>Similar to</w:t>
      </w:r>
      <w:proofErr w:type="gramEnd"/>
      <w:r w:rsidRPr="00D16F2B">
        <w:t xml:space="preserve"> Experiment 1, we applied MVPA to the standard vs. deviant ensemble EEG data. Decoding accuracy was tested against chance level at each time-point (Holm correction applied for multiple comparisons; Fig</w:t>
      </w:r>
      <w:r w:rsidR="007C3BA2" w:rsidRPr="00D16F2B">
        <w:t>.</w:t>
      </w:r>
      <w:r w:rsidRPr="00D16F2B">
        <w:t xml:space="preserve"> </w:t>
      </w:r>
      <w:r w:rsidR="007C3BA2" w:rsidRPr="00D16F2B">
        <w:t>1</w:t>
      </w:r>
      <w:r w:rsidR="00B66F81">
        <w:t>3</w:t>
      </w:r>
      <w:r w:rsidR="007C3BA2" w:rsidRPr="00D16F2B">
        <w:t>a</w:t>
      </w:r>
      <w:r w:rsidRPr="00D16F2B">
        <w:t xml:space="preserve">). Unlike Experiment 1, where changes in ensemble means were attended and task-relevant, the unattended and task-irrelevant changes in ensemble means could not be decoded in Experiment 2. The </w:t>
      </w:r>
      <w:proofErr w:type="gramStart"/>
      <w:r w:rsidRPr="00D16F2B">
        <w:t>attended changes</w:t>
      </w:r>
      <w:proofErr w:type="gramEnd"/>
      <w:r w:rsidRPr="00D16F2B">
        <w:t xml:space="preserve"> in the central fixation cross, on the other hand, could easily be decoded with great accuracy (Fig</w:t>
      </w:r>
      <w:r w:rsidR="007C3BA2" w:rsidRPr="00D16F2B">
        <w:t>.</w:t>
      </w:r>
      <w:r w:rsidRPr="00D16F2B">
        <w:t xml:space="preserve"> </w:t>
      </w:r>
      <w:r w:rsidR="007C3BA2" w:rsidRPr="00D16F2B">
        <w:t>1</w:t>
      </w:r>
      <w:r w:rsidR="00B66F81">
        <w:t>3</w:t>
      </w:r>
      <w:r w:rsidR="007C3BA2" w:rsidRPr="00D16F2B">
        <w:t>b</w:t>
      </w:r>
      <w:r w:rsidRPr="00D16F2B">
        <w:t>).</w:t>
      </w:r>
    </w:p>
    <w:p w14:paraId="13988AE6" w14:textId="1586BF4C" w:rsidR="00387901" w:rsidRPr="00D16F2B" w:rsidRDefault="009C1211" w:rsidP="0078595B">
      <w:pPr>
        <w:pStyle w:val="Caption"/>
        <w:rPr>
          <w:sz w:val="18"/>
          <w:szCs w:val="20"/>
        </w:rPr>
      </w:pPr>
      <w:r w:rsidRPr="00D16F2B">
        <w:rPr>
          <w:sz w:val="18"/>
          <w:szCs w:val="20"/>
        </w:rPr>
        <w:t xml:space="preserve">Red line represents the chance level (50%). Ribbons represent +-1 SE with subtracted inter-subject variability. </w:t>
      </w:r>
      <w:r w:rsidRPr="00D16F2B">
        <w:rPr>
          <w:b/>
          <w:bCs/>
          <w:sz w:val="18"/>
          <w:szCs w:val="20"/>
        </w:rPr>
        <w:t>Panel A:</w:t>
      </w:r>
      <w:r w:rsidRPr="00D16F2B">
        <w:rPr>
          <w:sz w:val="18"/>
          <w:szCs w:val="20"/>
        </w:rPr>
        <w:t xml:space="preserve"> Decoding accuracy between standard and deviant ensemble stimuli in Experiment 2. Decoding accuracy was not significantly above chance.</w:t>
      </w:r>
      <w:r>
        <w:rPr>
          <w:sz w:val="18"/>
          <w:szCs w:val="20"/>
        </w:rPr>
        <w:t xml:space="preserve"> </w:t>
      </w:r>
      <w:r w:rsidRPr="00D16F2B">
        <w:rPr>
          <w:b/>
          <w:bCs/>
          <w:sz w:val="18"/>
          <w:szCs w:val="20"/>
        </w:rPr>
        <w:t>Panel B</w:t>
      </w:r>
      <w:r w:rsidR="00CF010E">
        <w:rPr>
          <w:b/>
          <w:bCs/>
          <w:sz w:val="18"/>
          <w:szCs w:val="20"/>
        </w:rPr>
        <w:t>:</w:t>
      </w:r>
      <w:r w:rsidRPr="00D16F2B">
        <w:rPr>
          <w:sz w:val="18"/>
          <w:szCs w:val="20"/>
        </w:rPr>
        <w:t xml:space="preserve"> Decoding accuracy between standard and deviant fixational cross stimuli in Experiment 2. </w:t>
      </w:r>
    </w:p>
    <w:p w14:paraId="5E15605C" w14:textId="77777777" w:rsidR="00387901" w:rsidRPr="00D16F2B" w:rsidRDefault="00000000">
      <w:pPr>
        <w:spacing w:before="120" w:after="60" w:line="312" w:lineRule="auto"/>
        <w:ind w:right="272"/>
        <w:jc w:val="left"/>
      </w:pPr>
      <w:r w:rsidRPr="00D16F2B">
        <w:br w:type="page"/>
      </w:r>
    </w:p>
    <w:p w14:paraId="751E9C36" w14:textId="77777777" w:rsidR="00387901" w:rsidRPr="00D16F2B" w:rsidRDefault="00000000">
      <w:pPr>
        <w:pStyle w:val="sastalagi"/>
        <w:spacing w:before="0"/>
        <w:ind w:left="0" w:firstLine="0"/>
        <w:rPr>
          <w:b/>
          <w:bCs/>
        </w:rPr>
      </w:pPr>
      <w:r w:rsidRPr="00D16F2B">
        <w:rPr>
          <w:b/>
          <w:bCs/>
        </w:rPr>
        <w:lastRenderedPageBreak/>
        <w:t>Central task</w:t>
      </w:r>
    </w:p>
    <w:p w14:paraId="325BA7F3" w14:textId="5D2D64ED" w:rsidR="00387901" w:rsidRPr="00D16F2B" w:rsidRDefault="0078595B">
      <w:r w:rsidRPr="00D16F2B">
        <w:rPr>
          <w:noProof/>
        </w:rPr>
        <w:drawing>
          <wp:anchor distT="0" distB="0" distL="114300" distR="114300" simplePos="0" relativeHeight="29" behindDoc="0" locked="0" layoutInCell="0" allowOverlap="1" wp14:anchorId="5745F536" wp14:editId="40F276ED">
            <wp:simplePos x="0" y="0"/>
            <wp:positionH relativeFrom="margin">
              <wp:posOffset>18415</wp:posOffset>
            </wp:positionH>
            <wp:positionV relativeFrom="paragraph">
              <wp:posOffset>1931122</wp:posOffset>
            </wp:positionV>
            <wp:extent cx="4680000" cy="1051062"/>
            <wp:effectExtent l="0" t="0" r="0" b="0"/>
            <wp:wrapTopAndBottom/>
            <wp:docPr id="3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14"/>
                    <pic:cNvPicPr>
                      <a:picLocks noChangeAspect="1" noChangeArrowheads="1"/>
                    </pic:cNvPicPr>
                  </pic:nvPicPr>
                  <pic:blipFill>
                    <a:blip r:embed="rId79"/>
                    <a:stretch>
                      <a:fillRect/>
                    </a:stretch>
                  </pic:blipFill>
                  <pic:spPr bwMode="auto">
                    <a:xfrm>
                      <a:off x="0" y="0"/>
                      <a:ext cx="4680000" cy="1051062"/>
                    </a:xfrm>
                    <a:prstGeom prst="rect">
                      <a:avLst/>
                    </a:prstGeom>
                  </pic:spPr>
                </pic:pic>
              </a:graphicData>
            </a:graphic>
            <wp14:sizeRelH relativeFrom="margin">
              <wp14:pctWidth>0</wp14:pctWidth>
            </wp14:sizeRelH>
            <wp14:sizeRelV relativeFrom="margin">
              <wp14:pctHeight>0</wp14:pctHeight>
            </wp14:sizeRelV>
          </wp:anchor>
        </w:drawing>
      </w:r>
      <w:r w:rsidRPr="00D16F2B">
        <w:t xml:space="preserve">The mean amplitude in the time window of 300 to 500 </w:t>
      </w:r>
      <w:proofErr w:type="spellStart"/>
      <w:r w:rsidRPr="00D16F2B">
        <w:t>ms</w:t>
      </w:r>
      <w:proofErr w:type="spellEnd"/>
      <w:r w:rsidRPr="00D16F2B">
        <w:t xml:space="preserve"> for standard fixation cross and deviant fixation cross waveforms in frontal, central, and parietal electrodes (Fz, F3, F4, F5, F6, F7, F8, </w:t>
      </w:r>
      <w:proofErr w:type="spellStart"/>
      <w:r w:rsidRPr="00D16F2B">
        <w:t>AFz</w:t>
      </w:r>
      <w:proofErr w:type="spellEnd"/>
      <w:r w:rsidRPr="00D16F2B">
        <w:t xml:space="preserve">, </w:t>
      </w:r>
      <w:proofErr w:type="spellStart"/>
      <w:r w:rsidRPr="00D16F2B">
        <w:t>Cz</w:t>
      </w:r>
      <w:proofErr w:type="spellEnd"/>
      <w:r w:rsidRPr="00D16F2B">
        <w:t xml:space="preserve">, </w:t>
      </w:r>
      <w:proofErr w:type="spellStart"/>
      <w:r w:rsidRPr="00D16F2B">
        <w:t>Pz</w:t>
      </w:r>
      <w:proofErr w:type="spellEnd"/>
      <w:r w:rsidRPr="00D16F2B">
        <w:t>) was compared using repeated-measures ANOVA. The analysis revealed significant differences in mean amplitude between standard and deviant stimuli (</w:t>
      </w:r>
      <w:proofErr w:type="gramStart"/>
      <w:r w:rsidRPr="00D16F2B">
        <w:rPr>
          <w:i/>
          <w:iCs/>
        </w:rPr>
        <w:t>F</w:t>
      </w:r>
      <w:r w:rsidRPr="00D16F2B">
        <w:t>(</w:t>
      </w:r>
      <w:proofErr w:type="gramEnd"/>
      <w:r w:rsidRPr="00D16F2B">
        <w:t xml:space="preserve">1,23) = 6.25, </w:t>
      </w:r>
      <w:r w:rsidRPr="00D16F2B">
        <w:rPr>
          <w:i/>
          <w:iCs/>
        </w:rPr>
        <w:t>p</w:t>
      </w:r>
      <w:r w:rsidRPr="00D16F2B">
        <w:t xml:space="preserve"> = 0.020, </w:t>
      </w:r>
      <w:r w:rsidRPr="00D16F2B">
        <w:rPr>
          <w:rFonts w:ascii="Cambria" w:hAnsi="Cambria" w:cs="Cambria"/>
          <w:i/>
          <w:iCs/>
        </w:rPr>
        <w:t>η</w:t>
      </w:r>
      <w:r w:rsidRPr="00D16F2B">
        <w:rPr>
          <w:rFonts w:cs="___WRD_EMBED_SUB_45"/>
          <w:i/>
          <w:iCs/>
        </w:rPr>
        <w:t>²</w:t>
      </w:r>
      <w:r w:rsidR="007D75A0" w:rsidRPr="00D16F2B">
        <w:rPr>
          <w:vertAlign w:val="subscript"/>
        </w:rPr>
        <w:t>p</w:t>
      </w:r>
      <w:r w:rsidRPr="00D16F2B">
        <w:t xml:space="preserve"> = 0.214). An effect of electrode site was revealed (</w:t>
      </w:r>
      <w:proofErr w:type="gramStart"/>
      <w:r w:rsidRPr="00D16F2B">
        <w:rPr>
          <w:i/>
          <w:iCs/>
        </w:rPr>
        <w:t>F</w:t>
      </w:r>
      <w:r w:rsidRPr="00D16F2B">
        <w:t>(</w:t>
      </w:r>
      <w:proofErr w:type="gramEnd"/>
      <w:r w:rsidRPr="00D16F2B">
        <w:t xml:space="preserve">3.17,73.02) = 3.676, </w:t>
      </w:r>
      <w:r w:rsidRPr="00D16F2B">
        <w:rPr>
          <w:i/>
          <w:iCs/>
        </w:rPr>
        <w:t>p</w:t>
      </w:r>
      <w:r w:rsidRPr="00D16F2B">
        <w:t xml:space="preserve"> = 0.014, </w:t>
      </w:r>
      <w:r w:rsidRPr="00D16F2B">
        <w:rPr>
          <w:rFonts w:ascii="Cambria" w:hAnsi="Cambria" w:cs="Cambria"/>
          <w:i/>
          <w:iCs/>
        </w:rPr>
        <w:t>η</w:t>
      </w:r>
      <w:r w:rsidRPr="00D16F2B">
        <w:rPr>
          <w:rFonts w:cs="___WRD_EMBED_SUB_45"/>
          <w:i/>
          <w:iCs/>
        </w:rPr>
        <w:t>²</w:t>
      </w:r>
      <w:r w:rsidRPr="00D16F2B">
        <w:rPr>
          <w:vertAlign w:val="subscript"/>
        </w:rPr>
        <w:t>p</w:t>
      </w:r>
      <w:r w:rsidRPr="00D16F2B">
        <w:t xml:space="preserve"> = 0.138). There was no interaction between stimulus type and electrode (</w:t>
      </w:r>
      <w:proofErr w:type="gramStart"/>
      <w:r w:rsidRPr="00D16F2B">
        <w:rPr>
          <w:i/>
          <w:iCs/>
        </w:rPr>
        <w:t>F</w:t>
      </w:r>
      <w:r w:rsidRPr="00D16F2B">
        <w:t>(</w:t>
      </w:r>
      <w:proofErr w:type="gramEnd"/>
      <w:r w:rsidRPr="00D16F2B">
        <w:t xml:space="preserve">1.56,35.95) = 1.381, </w:t>
      </w:r>
      <w:r w:rsidRPr="00D16F2B">
        <w:rPr>
          <w:i/>
          <w:iCs/>
        </w:rPr>
        <w:t>p</w:t>
      </w:r>
      <w:r w:rsidRPr="00D16F2B">
        <w:t xml:space="preserve"> = 0.261, </w:t>
      </w:r>
      <w:r w:rsidRPr="00D16F2B">
        <w:rPr>
          <w:rFonts w:ascii="Cambria" w:hAnsi="Cambria" w:cs="Cambria"/>
          <w:i/>
          <w:iCs/>
        </w:rPr>
        <w:t>η</w:t>
      </w:r>
      <w:r w:rsidRPr="00D16F2B">
        <w:rPr>
          <w:rFonts w:cs="___WRD_EMBED_SUB_45"/>
          <w:i/>
          <w:iCs/>
        </w:rPr>
        <w:t>²</w:t>
      </w:r>
      <w:r w:rsidRPr="00D16F2B">
        <w:rPr>
          <w:vertAlign w:val="subscript"/>
        </w:rPr>
        <w:t>p</w:t>
      </w:r>
      <w:r w:rsidRPr="00D16F2B">
        <w:t xml:space="preserve"> = 0.057). Post-hoc comparisons revealed significant differences between standards and deviants in sites F3 (</w:t>
      </w:r>
      <w:r w:rsidRPr="00D16F2B">
        <w:rPr>
          <w:i/>
          <w:iCs/>
        </w:rPr>
        <w:t>t</w:t>
      </w:r>
      <w:r w:rsidRPr="00D16F2B">
        <w:t xml:space="preserve"> = 2.74, </w:t>
      </w:r>
      <w:proofErr w:type="spellStart"/>
      <w:r w:rsidRPr="00D16F2B">
        <w:rPr>
          <w:i/>
          <w:iCs/>
        </w:rPr>
        <w:t>p</w:t>
      </w:r>
      <w:r w:rsidRPr="00D16F2B">
        <w:rPr>
          <w:vertAlign w:val="subscript"/>
        </w:rPr>
        <w:t>holm</w:t>
      </w:r>
      <w:proofErr w:type="spellEnd"/>
      <w:r w:rsidRPr="00D16F2B">
        <w:t xml:space="preserve"> = 0.020), F5 (</w:t>
      </w:r>
      <w:r w:rsidRPr="00D16F2B">
        <w:rPr>
          <w:i/>
          <w:iCs/>
        </w:rPr>
        <w:t>t</w:t>
      </w:r>
      <w:r w:rsidRPr="00D16F2B">
        <w:t xml:space="preserve"> = 2.49, </w:t>
      </w:r>
      <w:proofErr w:type="spellStart"/>
      <w:r w:rsidRPr="00D16F2B">
        <w:rPr>
          <w:i/>
          <w:iCs/>
        </w:rPr>
        <w:t>p</w:t>
      </w:r>
      <w:r w:rsidRPr="00D16F2B">
        <w:rPr>
          <w:vertAlign w:val="subscript"/>
        </w:rPr>
        <w:t>holm</w:t>
      </w:r>
      <w:proofErr w:type="spellEnd"/>
      <w:r w:rsidRPr="00D16F2B">
        <w:t xml:space="preserve"> = 0.020), </w:t>
      </w:r>
      <w:proofErr w:type="spellStart"/>
      <w:r w:rsidRPr="00D16F2B">
        <w:t>Pz</w:t>
      </w:r>
      <w:proofErr w:type="spellEnd"/>
      <w:r w:rsidRPr="00D16F2B">
        <w:t xml:space="preserve"> (</w:t>
      </w:r>
      <w:r w:rsidRPr="00D16F2B">
        <w:rPr>
          <w:i/>
          <w:iCs/>
        </w:rPr>
        <w:t>t</w:t>
      </w:r>
      <w:r w:rsidRPr="00D16F2B">
        <w:t xml:space="preserve"> = 2.50, </w:t>
      </w:r>
      <w:proofErr w:type="spellStart"/>
      <w:r w:rsidRPr="00D16F2B">
        <w:rPr>
          <w:i/>
          <w:iCs/>
        </w:rPr>
        <w:t>p</w:t>
      </w:r>
      <w:r w:rsidRPr="00D16F2B">
        <w:rPr>
          <w:vertAlign w:val="subscript"/>
        </w:rPr>
        <w:t>holm</w:t>
      </w:r>
      <w:proofErr w:type="spellEnd"/>
      <w:r w:rsidRPr="00D16F2B">
        <w:t xml:space="preserve"> = 0.020), </w:t>
      </w:r>
      <w:proofErr w:type="spellStart"/>
      <w:r w:rsidRPr="00D16F2B">
        <w:t>AFz</w:t>
      </w:r>
      <w:proofErr w:type="spellEnd"/>
      <w:r w:rsidRPr="00D16F2B">
        <w:t xml:space="preserve"> (</w:t>
      </w:r>
      <w:r w:rsidRPr="00D16F2B">
        <w:rPr>
          <w:i/>
          <w:iCs/>
        </w:rPr>
        <w:t>t</w:t>
      </w:r>
      <w:r w:rsidRPr="00D16F2B">
        <w:t xml:space="preserve"> = 2.71, </w:t>
      </w:r>
      <w:proofErr w:type="spellStart"/>
      <w:r w:rsidRPr="00D16F2B">
        <w:rPr>
          <w:i/>
          <w:iCs/>
        </w:rPr>
        <w:t>p</w:t>
      </w:r>
      <w:r w:rsidRPr="00D16F2B">
        <w:rPr>
          <w:vertAlign w:val="subscript"/>
        </w:rPr>
        <w:t>holm</w:t>
      </w:r>
      <w:proofErr w:type="spellEnd"/>
      <w:r w:rsidRPr="00D16F2B">
        <w:t xml:space="preserve"> = 0.013), </w:t>
      </w:r>
      <w:proofErr w:type="spellStart"/>
      <w:r w:rsidRPr="00D16F2B">
        <w:t>Cz</w:t>
      </w:r>
      <w:proofErr w:type="spellEnd"/>
      <w:r w:rsidRPr="00D16F2B">
        <w:t xml:space="preserve"> (</w:t>
      </w:r>
      <w:r w:rsidRPr="00D16F2B">
        <w:rPr>
          <w:i/>
          <w:iCs/>
        </w:rPr>
        <w:t>t</w:t>
      </w:r>
      <w:r w:rsidRPr="00D16F2B">
        <w:t xml:space="preserve"> = -2.37, </w:t>
      </w:r>
      <w:proofErr w:type="spellStart"/>
      <w:r w:rsidRPr="00D16F2B">
        <w:rPr>
          <w:i/>
          <w:iCs/>
        </w:rPr>
        <w:t>p</w:t>
      </w:r>
      <w:r w:rsidRPr="00D16F2B">
        <w:rPr>
          <w:vertAlign w:val="subscript"/>
        </w:rPr>
        <w:t>holm</w:t>
      </w:r>
      <w:proofErr w:type="spellEnd"/>
      <w:r w:rsidRPr="00D16F2B">
        <w:t xml:space="preserve"> = 0.026); Figure 1</w:t>
      </w:r>
      <w:r w:rsidR="00D72D08">
        <w:t>4</w:t>
      </w:r>
      <w:r w:rsidRPr="00D16F2B">
        <w:t>).</w:t>
      </w:r>
    </w:p>
    <w:p w14:paraId="35E6911B" w14:textId="59865C3A" w:rsidR="00826DEE" w:rsidRPr="00826DEE" w:rsidRDefault="00826DEE" w:rsidP="00826DEE">
      <w:pPr>
        <w:pStyle w:val="Caption"/>
        <w:rPr>
          <w:i w:val="0"/>
          <w:iCs w:val="0"/>
          <w:sz w:val="18"/>
          <w:szCs w:val="18"/>
        </w:rPr>
      </w:pPr>
      <w:bookmarkStart w:id="79" w:name="_Toc206165361"/>
      <w:r w:rsidRPr="00826DEE">
        <w:rPr>
          <w:b/>
          <w:bCs/>
          <w:i w:val="0"/>
          <w:iCs w:val="0"/>
          <w:sz w:val="18"/>
          <w:szCs w:val="18"/>
        </w:rPr>
        <w:t xml:space="preserve">Figure </w:t>
      </w:r>
      <w:r w:rsidRPr="00826DEE">
        <w:rPr>
          <w:b/>
          <w:bCs/>
          <w:i w:val="0"/>
          <w:iCs w:val="0"/>
          <w:sz w:val="18"/>
          <w:szCs w:val="18"/>
        </w:rPr>
        <w:fldChar w:fldCharType="begin"/>
      </w:r>
      <w:r w:rsidRPr="00826DEE">
        <w:rPr>
          <w:b/>
          <w:bCs/>
          <w:i w:val="0"/>
          <w:iCs w:val="0"/>
          <w:sz w:val="18"/>
          <w:szCs w:val="18"/>
        </w:rPr>
        <w:instrText xml:space="preserve"> SEQ Figure \* ARABIC </w:instrText>
      </w:r>
      <w:r w:rsidRPr="00826DEE">
        <w:rPr>
          <w:b/>
          <w:bCs/>
          <w:i w:val="0"/>
          <w:iCs w:val="0"/>
          <w:sz w:val="18"/>
          <w:szCs w:val="18"/>
        </w:rPr>
        <w:fldChar w:fldCharType="separate"/>
      </w:r>
      <w:r w:rsidR="00146E7C">
        <w:rPr>
          <w:b/>
          <w:bCs/>
          <w:i w:val="0"/>
          <w:iCs w:val="0"/>
          <w:noProof/>
          <w:sz w:val="18"/>
          <w:szCs w:val="18"/>
        </w:rPr>
        <w:t>14</w:t>
      </w:r>
      <w:r w:rsidRPr="00826DEE">
        <w:rPr>
          <w:b/>
          <w:bCs/>
          <w:i w:val="0"/>
          <w:iCs w:val="0"/>
          <w:sz w:val="18"/>
          <w:szCs w:val="18"/>
        </w:rPr>
        <w:fldChar w:fldCharType="end"/>
      </w:r>
      <w:r w:rsidRPr="00826DEE">
        <w:rPr>
          <w:b/>
          <w:bCs/>
          <w:i w:val="0"/>
          <w:iCs w:val="0"/>
          <w:sz w:val="18"/>
          <w:szCs w:val="18"/>
        </w:rPr>
        <w:t>:</w:t>
      </w:r>
      <w:r w:rsidRPr="00826DEE">
        <w:rPr>
          <w:i w:val="0"/>
          <w:iCs w:val="0"/>
          <w:sz w:val="18"/>
          <w:szCs w:val="18"/>
        </w:rPr>
        <w:t xml:space="preserve"> Paper I, scalp distributions for central task in Experiment 2</w:t>
      </w:r>
      <w:bookmarkEnd w:id="79"/>
    </w:p>
    <w:p w14:paraId="0146D126" w14:textId="256BDC13" w:rsidR="0078595B" w:rsidRPr="00D16F2B" w:rsidRDefault="00000000" w:rsidP="00826DEE">
      <w:pPr>
        <w:pStyle w:val="Caption"/>
        <w:rPr>
          <w:sz w:val="18"/>
          <w:szCs w:val="18"/>
        </w:rPr>
      </w:pPr>
      <w:r w:rsidRPr="00D16F2B">
        <w:rPr>
          <w:sz w:val="18"/>
          <w:szCs w:val="18"/>
        </w:rPr>
        <w:t>Scalp potential distribution of a difference wave between standard and deviant waveforms for the central fixation cross stimuli in Experiment 2. Time window selected for analysis is highlighted.</w:t>
      </w:r>
    </w:p>
    <w:p w14:paraId="01285558" w14:textId="5235299B" w:rsidR="00387901" w:rsidRPr="00D16F2B" w:rsidRDefault="0078595B" w:rsidP="0078595B">
      <w:pPr>
        <w:spacing w:after="0" w:line="240" w:lineRule="auto"/>
        <w:jc w:val="left"/>
        <w:rPr>
          <w:rFonts w:cs="Arial Unicode MS"/>
          <w:i/>
          <w:iCs/>
          <w:sz w:val="18"/>
          <w:szCs w:val="18"/>
        </w:rPr>
      </w:pPr>
      <w:r w:rsidRPr="00D16F2B">
        <w:rPr>
          <w:sz w:val="18"/>
          <w:szCs w:val="18"/>
        </w:rPr>
        <w:br w:type="page"/>
      </w:r>
    </w:p>
    <w:p w14:paraId="3197D077" w14:textId="1EF94C55" w:rsidR="00387901" w:rsidRDefault="0027079F">
      <w:pPr>
        <w:pStyle w:val="Heading2"/>
      </w:pPr>
      <w:bookmarkStart w:id="80" w:name="_Toc207823482"/>
      <w:r>
        <w:lastRenderedPageBreak/>
        <w:t xml:space="preserve">Results </w:t>
      </w:r>
      <w:r w:rsidRPr="00D16F2B">
        <w:t>Paper II</w:t>
      </w:r>
      <w:bookmarkEnd w:id="80"/>
    </w:p>
    <w:p w14:paraId="4EF8B7E6" w14:textId="1961544F" w:rsidR="0027079F" w:rsidRPr="0027079F" w:rsidRDefault="0027079F" w:rsidP="0027079F">
      <w:pPr>
        <w:pStyle w:val="Normal-Fyrstalnaeftirkaflaskil"/>
        <w:rPr>
          <w:lang w:val="en-US"/>
        </w:rPr>
      </w:pPr>
      <w:r w:rsidRPr="0027079F">
        <w:rPr>
          <w:lang w:val="en-US"/>
        </w:rPr>
        <w:t>This study investigated whether categorical parsing of spatially intermixed objects, based on ensemble-defined feature distributions, occurred automatically without focused attention, as indexed by the visual mismatch negativity (</w:t>
      </w:r>
      <w:proofErr w:type="spellStart"/>
      <w:r w:rsidRPr="0027079F">
        <w:rPr>
          <w:lang w:val="en-US"/>
        </w:rPr>
        <w:t>vMMN</w:t>
      </w:r>
      <w:proofErr w:type="spellEnd"/>
      <w:r w:rsidRPr="0027079F">
        <w:rPr>
          <w:lang w:val="en-US"/>
        </w:rPr>
        <w:t xml:space="preserve">) ERP component. Additionally, it examined whether </w:t>
      </w:r>
      <w:proofErr w:type="spellStart"/>
      <w:r w:rsidRPr="0027079F">
        <w:rPr>
          <w:lang w:val="en-US"/>
        </w:rPr>
        <w:t>vMMN</w:t>
      </w:r>
      <w:proofErr w:type="spellEnd"/>
      <w:r w:rsidRPr="0027079F">
        <w:rPr>
          <w:lang w:val="en-US"/>
        </w:rPr>
        <w:t xml:space="preserve"> presence depended on the feature distribution's shape, specifically whether </w:t>
      </w:r>
      <w:proofErr w:type="spellStart"/>
      <w:r w:rsidRPr="0027079F">
        <w:rPr>
          <w:lang w:val="en-US"/>
        </w:rPr>
        <w:t>segmentable</w:t>
      </w:r>
      <w:proofErr w:type="spellEnd"/>
      <w:r w:rsidRPr="0027079F">
        <w:rPr>
          <w:lang w:val="en-US"/>
        </w:rPr>
        <w:t xml:space="preserve"> (bimodal) ensembles were more likely to trigger automatic categorization compared to non-</w:t>
      </w:r>
      <w:proofErr w:type="spellStart"/>
      <w:r w:rsidRPr="0027079F">
        <w:rPr>
          <w:lang w:val="en-US"/>
        </w:rPr>
        <w:t>segmentable</w:t>
      </w:r>
      <w:proofErr w:type="spellEnd"/>
      <w:r w:rsidRPr="0027079F">
        <w:rPr>
          <w:lang w:val="en-US"/>
        </w:rPr>
        <w:t xml:space="preserve"> (unimodal) ensembles.</w:t>
      </w:r>
    </w:p>
    <w:p w14:paraId="282526DF" w14:textId="0A4CEE46" w:rsidR="00387901" w:rsidRPr="00D16F2B" w:rsidRDefault="00E069F3">
      <w:pPr>
        <w:pStyle w:val="Heading3"/>
      </w:pPr>
      <w:bookmarkStart w:id="81" w:name="_Toc207823483"/>
      <w:proofErr w:type="spellStart"/>
      <w:r>
        <w:t>Behaviour</w:t>
      </w:r>
      <w:bookmarkEnd w:id="81"/>
      <w:proofErr w:type="spellEnd"/>
    </w:p>
    <w:p w14:paraId="3450F0FC" w14:textId="504FDBA9" w:rsidR="00387901" w:rsidRPr="00D16F2B" w:rsidRDefault="00000000">
      <w:pPr>
        <w:pStyle w:val="Normal-Fyrstalnaeftirkaflaskil"/>
        <w:rPr>
          <w:lang w:val="en-US"/>
        </w:rPr>
      </w:pPr>
      <w:r w:rsidRPr="00D16F2B">
        <w:rPr>
          <w:lang w:val="en-US"/>
        </w:rPr>
        <w:t xml:space="preserve">The percentages of correct answers in the central task were very high (&gt; 92%) in all </w:t>
      </w:r>
      <w:proofErr w:type="spellStart"/>
      <w:r w:rsidRPr="00D16F2B">
        <w:rPr>
          <w:lang w:val="en-US"/>
        </w:rPr>
        <w:t>segmentability</w:t>
      </w:r>
      <w:proofErr w:type="spellEnd"/>
      <w:r w:rsidRPr="00D16F2B">
        <w:rPr>
          <w:lang w:val="en-US"/>
        </w:rPr>
        <w:t xml:space="preserve"> conditions. Presumably, most of the errors were caused by a short time window to respond (i.e., a participant noticed a central change but pressed the button too late, when the next trial has already started). This led to a recognizable pattern in the data: a trial with the change is marked as a miss and a next trial is marked as a false alarm. Overall, we found no effect of </w:t>
      </w:r>
      <w:proofErr w:type="spellStart"/>
      <w:r w:rsidRPr="00D16F2B">
        <w:rPr>
          <w:lang w:val="en-US"/>
        </w:rPr>
        <w:t>segmentability</w:t>
      </w:r>
      <w:proofErr w:type="spellEnd"/>
      <w:r w:rsidRPr="00D16F2B">
        <w:rPr>
          <w:lang w:val="en-US"/>
        </w:rPr>
        <w:t xml:space="preserve"> on the error rate (</w:t>
      </w:r>
      <w:proofErr w:type="gramStart"/>
      <w:r w:rsidRPr="00D16F2B">
        <w:rPr>
          <w:i/>
          <w:iCs/>
          <w:lang w:val="en-US"/>
        </w:rPr>
        <w:t>F</w:t>
      </w:r>
      <w:r w:rsidRPr="00D16F2B">
        <w:rPr>
          <w:lang w:val="en-US"/>
        </w:rPr>
        <w:t>(</w:t>
      </w:r>
      <w:proofErr w:type="gramEnd"/>
      <w:r w:rsidRPr="00D16F2B">
        <w:rPr>
          <w:lang w:val="en-US"/>
        </w:rPr>
        <w:t xml:space="preserve">3,42) = 1.859, </w:t>
      </w:r>
      <w:r w:rsidRPr="00D16F2B">
        <w:rPr>
          <w:i/>
          <w:iCs/>
          <w:lang w:val="en-US"/>
        </w:rPr>
        <w:t>p</w:t>
      </w:r>
      <w:r w:rsidRPr="00D16F2B">
        <w:rPr>
          <w:lang w:val="en-US"/>
        </w:rPr>
        <w:t xml:space="preserve"> = 0.145, </w:t>
      </w:r>
      <w:r w:rsidRPr="00D16F2B">
        <w:rPr>
          <w:rFonts w:ascii="Cambria" w:hAnsi="Cambria" w:cs="Cambria"/>
          <w:i/>
          <w:iCs/>
          <w:lang w:val="en-US"/>
        </w:rPr>
        <w:t>η</w:t>
      </w:r>
      <w:r w:rsidRPr="00D16F2B">
        <w:rPr>
          <w:vertAlign w:val="superscript"/>
          <w:lang w:val="en-US"/>
        </w:rPr>
        <w:t>2</w:t>
      </w:r>
      <w:r w:rsidR="007D75A0" w:rsidRPr="00D16F2B">
        <w:rPr>
          <w:vertAlign w:val="subscript"/>
          <w:lang w:val="en-US"/>
        </w:rPr>
        <w:t>p</w:t>
      </w:r>
      <w:r w:rsidRPr="00D16F2B">
        <w:rPr>
          <w:lang w:val="en-US"/>
        </w:rPr>
        <w:t xml:space="preserve"> = 0.119, </w:t>
      </w:r>
      <w:r w:rsidRPr="00D16F2B">
        <w:rPr>
          <w:i/>
          <w:iCs/>
          <w:lang w:val="en-US"/>
        </w:rPr>
        <w:t>BF</w:t>
      </w:r>
      <w:r w:rsidRPr="00D16F2B">
        <w:rPr>
          <w:i/>
          <w:iCs/>
          <w:vertAlign w:val="subscript"/>
          <w:lang w:val="en-US"/>
        </w:rPr>
        <w:t>10</w:t>
      </w:r>
      <w:r w:rsidRPr="00D16F2B">
        <w:rPr>
          <w:lang w:val="en-US"/>
        </w:rPr>
        <w:t xml:space="preserve"> = 0.564</w:t>
      </w:r>
      <w:r w:rsidR="0078595B" w:rsidRPr="00D16F2B">
        <w:rPr>
          <w:lang w:val="en-US"/>
        </w:rPr>
        <w:t>. B</w:t>
      </w:r>
      <w:r w:rsidRPr="00D16F2B">
        <w:rPr>
          <w:lang w:val="en-US"/>
        </w:rPr>
        <w:t xml:space="preserve">ased on such good performance rates, we conclude that our participants were attentionally engaged in the central task in all texture </w:t>
      </w:r>
      <w:proofErr w:type="spellStart"/>
      <w:r w:rsidRPr="00D16F2B">
        <w:rPr>
          <w:lang w:val="en-US"/>
        </w:rPr>
        <w:t>segmentability</w:t>
      </w:r>
      <w:proofErr w:type="spellEnd"/>
      <w:r w:rsidRPr="00D16F2B">
        <w:rPr>
          <w:lang w:val="en-US"/>
        </w:rPr>
        <w:t xml:space="preserve"> conditions. This lets us conclude that observers’ attention was mostly diverted from the background textures, which is important for the interpretation of the </w:t>
      </w:r>
      <w:proofErr w:type="spellStart"/>
      <w:r w:rsidR="001A6F95">
        <w:rPr>
          <w:lang w:val="en-US"/>
        </w:rPr>
        <w:t>v</w:t>
      </w:r>
      <w:r w:rsidRPr="00D16F2B">
        <w:rPr>
          <w:lang w:val="en-US"/>
        </w:rPr>
        <w:t>MMN</w:t>
      </w:r>
      <w:proofErr w:type="spellEnd"/>
      <w:r w:rsidRPr="00D16F2B">
        <w:rPr>
          <w:lang w:val="en-US"/>
        </w:rPr>
        <w:t>.</w:t>
      </w:r>
    </w:p>
    <w:p w14:paraId="2039C153" w14:textId="77777777" w:rsidR="00387901" w:rsidRPr="00D16F2B" w:rsidRDefault="00000000">
      <w:pPr>
        <w:pStyle w:val="Heading3"/>
      </w:pPr>
      <w:bookmarkStart w:id="82" w:name="_Toc207823484"/>
      <w:r w:rsidRPr="00D16F2B">
        <w:t>EEG</w:t>
      </w:r>
      <w:bookmarkEnd w:id="82"/>
    </w:p>
    <w:p w14:paraId="216D4E36" w14:textId="6FB9C867" w:rsidR="00387901" w:rsidRPr="00D16F2B" w:rsidRDefault="0078595B">
      <w:pPr>
        <w:pStyle w:val="Normal-Fyrstalnaeftirkaflaskil"/>
        <w:rPr>
          <w:lang w:val="en-US"/>
        </w:rPr>
      </w:pPr>
      <w:r w:rsidRPr="00D16F2B">
        <w:rPr>
          <w:lang w:val="en-US"/>
        </w:rPr>
        <w:t xml:space="preserve">We revealed a reliable early negative deviation from the baseline within a 150–236 </w:t>
      </w:r>
      <w:proofErr w:type="spellStart"/>
      <w:r w:rsidRPr="00D16F2B">
        <w:rPr>
          <w:lang w:val="en-US"/>
        </w:rPr>
        <w:t>ms</w:t>
      </w:r>
      <w:proofErr w:type="spellEnd"/>
      <w:r w:rsidRPr="00D16F2B">
        <w:rPr>
          <w:lang w:val="en-US"/>
        </w:rPr>
        <w:t xml:space="preserve"> time window for the “both” </w:t>
      </w:r>
      <w:proofErr w:type="gramStart"/>
      <w:r w:rsidRPr="00D16F2B">
        <w:rPr>
          <w:lang w:val="en-US"/>
        </w:rPr>
        <w:t>condition</w:t>
      </w:r>
      <w:proofErr w:type="gramEnd"/>
      <w:r w:rsidRPr="00D16F2B">
        <w:rPr>
          <w:lang w:val="en-US"/>
        </w:rPr>
        <w:t xml:space="preserve">, within 154–266 </w:t>
      </w:r>
      <w:proofErr w:type="spellStart"/>
      <w:r w:rsidRPr="00D16F2B">
        <w:rPr>
          <w:lang w:val="en-US"/>
        </w:rPr>
        <w:t>ms</w:t>
      </w:r>
      <w:proofErr w:type="spellEnd"/>
      <w:r w:rsidR="00761827">
        <w:rPr>
          <w:lang w:val="en-US"/>
        </w:rPr>
        <w:t xml:space="preserve"> </w:t>
      </w:r>
      <w:r w:rsidRPr="00D16F2B">
        <w:rPr>
          <w:lang w:val="en-US"/>
        </w:rPr>
        <w:t>for the “length” condition, and within 188–220</w:t>
      </w:r>
      <w:r w:rsidR="00761827">
        <w:rPr>
          <w:lang w:val="en-US"/>
        </w:rPr>
        <w:t xml:space="preserve"> </w:t>
      </w:r>
      <w:r w:rsidRPr="00D16F2B">
        <w:rPr>
          <w:lang w:val="en-US"/>
        </w:rPr>
        <w:t xml:space="preserve">for the “none” condition. These deviations in the “both” and the “length” conditions had earlier latencies than that in the “none” condition. For the “orientation” condition, we found no reliable deviation from the baseline. Based on this, we defined our time window of interest as 150–266 </w:t>
      </w:r>
      <w:proofErr w:type="spellStart"/>
      <w:r w:rsidRPr="00D16F2B">
        <w:rPr>
          <w:lang w:val="en-US"/>
        </w:rPr>
        <w:t>ms</w:t>
      </w:r>
      <w:proofErr w:type="spellEnd"/>
      <w:r w:rsidRPr="00D16F2B">
        <w:rPr>
          <w:lang w:val="en-US"/>
        </w:rPr>
        <w:t xml:space="preserve"> to grasp a potential </w:t>
      </w:r>
      <w:proofErr w:type="spellStart"/>
      <w:r w:rsidRPr="00D16F2B">
        <w:rPr>
          <w:lang w:val="en-US"/>
        </w:rPr>
        <w:t>vMMN</w:t>
      </w:r>
      <w:proofErr w:type="spellEnd"/>
      <w:r w:rsidRPr="00D16F2B">
        <w:rPr>
          <w:lang w:val="en-US"/>
        </w:rPr>
        <w:t xml:space="preserve"> in all conditions at early stages of visual processing. In addition, we discovered the presence of a second negative “component” in some of the conditions, namely, within 294–360 </w:t>
      </w:r>
      <w:proofErr w:type="spellStart"/>
      <w:r w:rsidRPr="00D16F2B">
        <w:rPr>
          <w:lang w:val="en-US"/>
        </w:rPr>
        <w:t>ms</w:t>
      </w:r>
      <w:proofErr w:type="spellEnd"/>
      <w:r w:rsidRPr="00D16F2B">
        <w:rPr>
          <w:lang w:val="en-US"/>
        </w:rPr>
        <w:t xml:space="preserve"> for the “both” condition, 318–362 </w:t>
      </w:r>
      <w:proofErr w:type="spellStart"/>
      <w:r w:rsidRPr="00D16F2B">
        <w:rPr>
          <w:lang w:val="en-US"/>
        </w:rPr>
        <w:t>ms</w:t>
      </w:r>
      <w:proofErr w:type="spellEnd"/>
      <w:r w:rsidRPr="00D16F2B">
        <w:rPr>
          <w:lang w:val="en-US"/>
        </w:rPr>
        <w:t xml:space="preserve"> for the “length” condition, and 268–314 </w:t>
      </w:r>
      <w:proofErr w:type="spellStart"/>
      <w:r w:rsidRPr="00D16F2B">
        <w:rPr>
          <w:lang w:val="en-US"/>
        </w:rPr>
        <w:t>ms</w:t>
      </w:r>
      <w:proofErr w:type="spellEnd"/>
      <w:r w:rsidRPr="00D16F2B">
        <w:rPr>
          <w:lang w:val="en-US"/>
        </w:rPr>
        <w:t xml:space="preserve"> for the “orientation” condition</w:t>
      </w:r>
      <w:r w:rsidR="00EF702B">
        <w:rPr>
          <w:lang w:val="en-US"/>
        </w:rPr>
        <w:t xml:space="preserve"> </w:t>
      </w:r>
      <w:r w:rsidRPr="00D16F2B">
        <w:rPr>
          <w:lang w:val="en-US"/>
        </w:rPr>
        <w:t>(Fig. 1</w:t>
      </w:r>
      <w:r w:rsidR="0081725D">
        <w:rPr>
          <w:lang w:val="en-US"/>
        </w:rPr>
        <w:t>5</w:t>
      </w:r>
      <w:r w:rsidRPr="00D16F2B">
        <w:rPr>
          <w:lang w:val="en-US"/>
        </w:rPr>
        <w:t>)</w:t>
      </w:r>
      <w:r w:rsidR="00EF702B">
        <w:rPr>
          <w:lang w:val="en-US"/>
        </w:rPr>
        <w:t>.</w:t>
      </w:r>
      <w:r w:rsidRPr="00D16F2B">
        <w:rPr>
          <w:lang w:val="en-US"/>
        </w:rPr>
        <w:t xml:space="preserve"> However, such components with latency more than 300 </w:t>
      </w:r>
      <w:proofErr w:type="spellStart"/>
      <w:r w:rsidRPr="00D16F2B">
        <w:rPr>
          <w:lang w:val="en-US"/>
        </w:rPr>
        <w:t>ms</w:t>
      </w:r>
      <w:proofErr w:type="spellEnd"/>
      <w:r w:rsidRPr="00D16F2B">
        <w:rPr>
          <w:lang w:val="en-US"/>
        </w:rPr>
        <w:t xml:space="preserve"> likely reflect processes involving attention to some degree. We did not include these latencies in our time window of interest because our primary focus is on early, </w:t>
      </w:r>
      <w:r w:rsidR="00481523">
        <w:rPr>
          <w:lang w:val="en-US"/>
        </w:rPr>
        <w:t>pre-attentive</w:t>
      </w:r>
      <w:r w:rsidRPr="00D16F2B">
        <w:rPr>
          <w:lang w:val="en-US"/>
        </w:rPr>
        <w:t xml:space="preserve">, automatic processing of stimuli. Mean amplitudes of difference waves were calculated for the time window of 150–266 </w:t>
      </w:r>
      <w:proofErr w:type="spellStart"/>
      <w:r w:rsidRPr="00D16F2B">
        <w:rPr>
          <w:lang w:val="en-US"/>
        </w:rPr>
        <w:t>ms.</w:t>
      </w:r>
      <w:proofErr w:type="spellEnd"/>
      <w:r w:rsidRPr="00D16F2B">
        <w:rPr>
          <w:lang w:val="en-US"/>
        </w:rPr>
        <w:t xml:space="preserve"> Direct comparisons against zero (left tailed t-test) showed evidence of the presence of the </w:t>
      </w:r>
      <w:proofErr w:type="spellStart"/>
      <w:r w:rsidRPr="00D16F2B">
        <w:rPr>
          <w:lang w:val="en-US"/>
        </w:rPr>
        <w:t>vMMN</w:t>
      </w:r>
      <w:proofErr w:type="spellEnd"/>
      <w:r w:rsidRPr="00D16F2B">
        <w:rPr>
          <w:lang w:val="en-US"/>
        </w:rPr>
        <w:t xml:space="preserve"> for the “both” (</w:t>
      </w:r>
      <w:proofErr w:type="gramStart"/>
      <w:r w:rsidRPr="00D16F2B">
        <w:rPr>
          <w:i/>
          <w:iCs/>
          <w:lang w:val="en-US"/>
        </w:rPr>
        <w:t>t</w:t>
      </w:r>
      <w:r w:rsidRPr="00D16F2B">
        <w:rPr>
          <w:lang w:val="en-US"/>
        </w:rPr>
        <w:t>(</w:t>
      </w:r>
      <w:proofErr w:type="gramEnd"/>
      <w:r w:rsidRPr="00D16F2B">
        <w:rPr>
          <w:lang w:val="en-US"/>
        </w:rPr>
        <w:t xml:space="preserve">14) = 3.572, </w:t>
      </w:r>
      <w:r w:rsidRPr="00D16F2B">
        <w:rPr>
          <w:i/>
          <w:iCs/>
          <w:lang w:val="en-US"/>
        </w:rPr>
        <w:t>p</w:t>
      </w:r>
      <w:r w:rsidRPr="00D16F2B">
        <w:rPr>
          <w:lang w:val="en-US"/>
        </w:rPr>
        <w:t xml:space="preserve"> = 0.002, Bonferroni corrected </w:t>
      </w:r>
      <w:r w:rsidRPr="00D16F2B">
        <w:rPr>
          <w:rFonts w:ascii="Cambria" w:hAnsi="Cambria" w:cs="Cambria"/>
          <w:i/>
          <w:iCs/>
          <w:lang w:val="en-US"/>
        </w:rPr>
        <w:t>α</w:t>
      </w:r>
      <w:r w:rsidRPr="00D16F2B">
        <w:rPr>
          <w:lang w:val="en-US"/>
        </w:rPr>
        <w:t xml:space="preserve"> = 0.012, </w:t>
      </w:r>
      <w:proofErr w:type="spellStart"/>
      <w:r w:rsidRPr="00D16F2B">
        <w:rPr>
          <w:i/>
          <w:iCs/>
          <w:lang w:val="en-US"/>
        </w:rPr>
        <w:t>d</w:t>
      </w:r>
      <w:r w:rsidRPr="00D16F2B">
        <w:rPr>
          <w:vertAlign w:val="subscript"/>
          <w:lang w:val="en-US"/>
        </w:rPr>
        <w:t>z</w:t>
      </w:r>
      <w:proofErr w:type="spellEnd"/>
      <w:r w:rsidRPr="00D16F2B">
        <w:rPr>
          <w:lang w:val="en-US"/>
        </w:rPr>
        <w:t xml:space="preserve"> = 0.922, </w:t>
      </w:r>
      <w:r w:rsidRPr="00D16F2B">
        <w:rPr>
          <w:i/>
          <w:iCs/>
          <w:lang w:val="en-US"/>
        </w:rPr>
        <w:t>BF</w:t>
      </w:r>
      <w:r w:rsidRPr="00D16F2B">
        <w:rPr>
          <w:i/>
          <w:iCs/>
          <w:vertAlign w:val="subscript"/>
          <w:lang w:val="en-US"/>
        </w:rPr>
        <w:t>10</w:t>
      </w:r>
      <w:r w:rsidRPr="00D16F2B">
        <w:rPr>
          <w:lang w:val="en-US"/>
        </w:rPr>
        <w:t xml:space="preserve"> = 29.768) and the “length” (</w:t>
      </w:r>
      <w:proofErr w:type="gramStart"/>
      <w:r w:rsidRPr="00D16F2B">
        <w:rPr>
          <w:i/>
          <w:iCs/>
          <w:lang w:val="en-US"/>
        </w:rPr>
        <w:t>t</w:t>
      </w:r>
      <w:r w:rsidRPr="00D16F2B">
        <w:rPr>
          <w:lang w:val="en-US"/>
        </w:rPr>
        <w:t>(</w:t>
      </w:r>
      <w:proofErr w:type="gramEnd"/>
      <w:r w:rsidRPr="00D16F2B">
        <w:rPr>
          <w:lang w:val="en-US"/>
        </w:rPr>
        <w:t xml:space="preserve">14) = 2.833, </w:t>
      </w:r>
      <w:r w:rsidRPr="00D16F2B">
        <w:rPr>
          <w:i/>
          <w:iCs/>
          <w:lang w:val="en-US"/>
        </w:rPr>
        <w:t>p</w:t>
      </w:r>
      <w:r w:rsidRPr="00D16F2B">
        <w:rPr>
          <w:lang w:val="en-US"/>
        </w:rPr>
        <w:t xml:space="preserve"> = 0.007, </w:t>
      </w:r>
      <w:proofErr w:type="spellStart"/>
      <w:r w:rsidRPr="00D16F2B">
        <w:rPr>
          <w:i/>
          <w:iCs/>
          <w:lang w:val="en-US"/>
        </w:rPr>
        <w:t>d</w:t>
      </w:r>
      <w:r w:rsidRPr="00D16F2B">
        <w:rPr>
          <w:vertAlign w:val="subscript"/>
          <w:lang w:val="en-US"/>
        </w:rPr>
        <w:t>z</w:t>
      </w:r>
      <w:proofErr w:type="spellEnd"/>
      <w:r w:rsidRPr="00D16F2B">
        <w:rPr>
          <w:lang w:val="en-US"/>
        </w:rPr>
        <w:t xml:space="preserve"> = 0.732, </w:t>
      </w:r>
      <w:r w:rsidRPr="00D16F2B">
        <w:rPr>
          <w:i/>
          <w:iCs/>
          <w:lang w:val="en-US"/>
        </w:rPr>
        <w:t>BF</w:t>
      </w:r>
      <w:r w:rsidRPr="00D16F2B">
        <w:rPr>
          <w:i/>
          <w:iCs/>
          <w:vertAlign w:val="subscript"/>
          <w:lang w:val="en-US"/>
        </w:rPr>
        <w:t>10</w:t>
      </w:r>
      <w:r w:rsidRPr="00D16F2B">
        <w:rPr>
          <w:lang w:val="en-US"/>
        </w:rPr>
        <w:t xml:space="preserve"> = 8.741) conditions. For the “none” </w:t>
      </w:r>
      <w:r w:rsidRPr="00D16F2B">
        <w:rPr>
          <w:lang w:val="en-US"/>
        </w:rPr>
        <w:lastRenderedPageBreak/>
        <w:t>condition, we obtained borderline results (</w:t>
      </w:r>
      <w:proofErr w:type="gramStart"/>
      <w:r w:rsidRPr="00D16F2B">
        <w:rPr>
          <w:i/>
          <w:iCs/>
          <w:lang w:val="en-US"/>
        </w:rPr>
        <w:t>t</w:t>
      </w:r>
      <w:r w:rsidRPr="00D16F2B">
        <w:rPr>
          <w:lang w:val="en-US"/>
        </w:rPr>
        <w:t>(</w:t>
      </w:r>
      <w:proofErr w:type="gramEnd"/>
      <w:r w:rsidRPr="00D16F2B">
        <w:rPr>
          <w:lang w:val="en-US"/>
        </w:rPr>
        <w:t xml:space="preserve">14) = 2.538, </w:t>
      </w:r>
      <w:r w:rsidRPr="00D16F2B">
        <w:rPr>
          <w:i/>
          <w:iCs/>
          <w:lang w:val="en-US"/>
        </w:rPr>
        <w:t>p</w:t>
      </w:r>
      <w:r w:rsidRPr="00D16F2B">
        <w:rPr>
          <w:lang w:val="en-US"/>
        </w:rPr>
        <w:t xml:space="preserve"> = 0.012, Bonferroni corrected </w:t>
      </w:r>
      <w:r w:rsidRPr="00D16F2B">
        <w:rPr>
          <w:rFonts w:ascii="Cambria" w:hAnsi="Cambria" w:cs="Cambria"/>
          <w:i/>
          <w:iCs/>
          <w:lang w:val="en-US"/>
        </w:rPr>
        <w:t>α</w:t>
      </w:r>
      <w:r w:rsidRPr="00D16F2B">
        <w:rPr>
          <w:lang w:val="en-US"/>
        </w:rPr>
        <w:t xml:space="preserve"> = 0.012, </w:t>
      </w:r>
      <w:proofErr w:type="spellStart"/>
      <w:r w:rsidRPr="00D16F2B">
        <w:rPr>
          <w:i/>
          <w:iCs/>
          <w:lang w:val="en-US"/>
        </w:rPr>
        <w:t>d</w:t>
      </w:r>
      <w:r w:rsidRPr="00D16F2B">
        <w:rPr>
          <w:vertAlign w:val="subscript"/>
          <w:lang w:val="en-US"/>
        </w:rPr>
        <w:t>z</w:t>
      </w:r>
      <w:proofErr w:type="spellEnd"/>
      <w:r w:rsidRPr="00D16F2B">
        <w:rPr>
          <w:lang w:val="en-US"/>
        </w:rPr>
        <w:t xml:space="preserve"> = 0.655, </w:t>
      </w:r>
      <w:r w:rsidRPr="00D16F2B">
        <w:rPr>
          <w:i/>
          <w:iCs/>
          <w:lang w:val="en-US"/>
        </w:rPr>
        <w:t>BF</w:t>
      </w:r>
      <w:r w:rsidRPr="00D16F2B">
        <w:rPr>
          <w:i/>
          <w:iCs/>
          <w:vertAlign w:val="subscript"/>
          <w:lang w:val="en-US"/>
        </w:rPr>
        <w:t>10</w:t>
      </w:r>
      <w:r w:rsidRPr="00D16F2B">
        <w:rPr>
          <w:lang w:val="en-US"/>
        </w:rPr>
        <w:t xml:space="preserve"> = 5.45) and the “orientation” condition showed no evidence for the </w:t>
      </w:r>
      <w:proofErr w:type="spellStart"/>
      <w:r w:rsidRPr="00D16F2B">
        <w:rPr>
          <w:lang w:val="en-US"/>
        </w:rPr>
        <w:t>vMMN</w:t>
      </w:r>
      <w:proofErr w:type="spellEnd"/>
      <w:r w:rsidRPr="00D16F2B">
        <w:rPr>
          <w:lang w:val="en-US"/>
        </w:rPr>
        <w:t xml:space="preserve"> (</w:t>
      </w:r>
      <w:proofErr w:type="gramStart"/>
      <w:r w:rsidRPr="00D16F2B">
        <w:rPr>
          <w:i/>
          <w:iCs/>
          <w:lang w:val="en-US"/>
        </w:rPr>
        <w:t>t</w:t>
      </w:r>
      <w:r w:rsidRPr="00D16F2B">
        <w:rPr>
          <w:lang w:val="en-US"/>
        </w:rPr>
        <w:t>(</w:t>
      </w:r>
      <w:proofErr w:type="gramEnd"/>
      <w:r w:rsidRPr="00D16F2B">
        <w:rPr>
          <w:lang w:val="en-US"/>
        </w:rPr>
        <w:t xml:space="preserve">14) = 1.011, </w:t>
      </w:r>
      <w:r w:rsidRPr="00D16F2B">
        <w:rPr>
          <w:i/>
          <w:iCs/>
          <w:lang w:val="en-US"/>
        </w:rPr>
        <w:t>p</w:t>
      </w:r>
      <w:r w:rsidRPr="00D16F2B">
        <w:rPr>
          <w:lang w:val="en-US"/>
        </w:rPr>
        <w:t xml:space="preserve"> = 0.165, </w:t>
      </w:r>
      <w:proofErr w:type="spellStart"/>
      <w:r w:rsidRPr="00D16F2B">
        <w:rPr>
          <w:i/>
          <w:iCs/>
          <w:lang w:val="en-US"/>
        </w:rPr>
        <w:t>d</w:t>
      </w:r>
      <w:r w:rsidRPr="00D16F2B">
        <w:rPr>
          <w:vertAlign w:val="subscript"/>
          <w:lang w:val="en-US"/>
        </w:rPr>
        <w:t>z</w:t>
      </w:r>
      <w:proofErr w:type="spellEnd"/>
      <w:r w:rsidRPr="00D16F2B">
        <w:rPr>
          <w:lang w:val="en-US"/>
        </w:rPr>
        <w:t xml:space="preserve"> = 0.216, </w:t>
      </w:r>
      <w:r w:rsidRPr="00D16F2B">
        <w:rPr>
          <w:i/>
          <w:iCs/>
          <w:lang w:val="en-US"/>
        </w:rPr>
        <w:t>BF</w:t>
      </w:r>
      <w:r w:rsidRPr="00D16F2B">
        <w:rPr>
          <w:i/>
          <w:iCs/>
          <w:vertAlign w:val="subscript"/>
          <w:lang w:val="en-US"/>
        </w:rPr>
        <w:t>10</w:t>
      </w:r>
      <w:r w:rsidRPr="00D16F2B">
        <w:rPr>
          <w:lang w:val="en-US"/>
        </w:rPr>
        <w:t xml:space="preserve"> = 0.667). </w:t>
      </w:r>
      <w:proofErr w:type="gramStart"/>
      <w:r w:rsidRPr="00D16F2B">
        <w:rPr>
          <w:lang w:val="en-US"/>
        </w:rPr>
        <w:t>Repeated-measures</w:t>
      </w:r>
      <w:proofErr w:type="gramEnd"/>
      <w:r w:rsidRPr="00D16F2B">
        <w:rPr>
          <w:lang w:val="en-US"/>
        </w:rPr>
        <w:t xml:space="preserve"> ANOVA showed no effect of </w:t>
      </w:r>
      <w:proofErr w:type="spellStart"/>
      <w:r w:rsidRPr="00D16F2B">
        <w:rPr>
          <w:lang w:val="en-US"/>
        </w:rPr>
        <w:t>segmentability</w:t>
      </w:r>
      <w:proofErr w:type="spellEnd"/>
      <w:r w:rsidRPr="00D16F2B">
        <w:rPr>
          <w:lang w:val="en-US"/>
        </w:rPr>
        <w:t xml:space="preserve"> on the mean amplitude of difference waves (</w:t>
      </w:r>
      <w:proofErr w:type="gramStart"/>
      <w:r w:rsidRPr="00D16F2B">
        <w:rPr>
          <w:i/>
          <w:iCs/>
          <w:lang w:val="en-US"/>
        </w:rPr>
        <w:t>F</w:t>
      </w:r>
      <w:r w:rsidRPr="00D16F2B">
        <w:rPr>
          <w:lang w:val="en-US"/>
        </w:rPr>
        <w:t>(</w:t>
      </w:r>
      <w:proofErr w:type="gramEnd"/>
      <w:r w:rsidRPr="00D16F2B">
        <w:rPr>
          <w:lang w:val="en-US"/>
        </w:rPr>
        <w:t xml:space="preserve">1.763, 24.681) = 2.035, </w:t>
      </w:r>
      <w:r w:rsidRPr="00D16F2B">
        <w:rPr>
          <w:i/>
          <w:iCs/>
          <w:lang w:val="en-US"/>
        </w:rPr>
        <w:t>p</w:t>
      </w:r>
      <w:r w:rsidRPr="00D16F2B">
        <w:rPr>
          <w:lang w:val="en-US"/>
        </w:rPr>
        <w:t xml:space="preserve"> = 0.156, </w:t>
      </w:r>
      <w:r w:rsidRPr="00D16F2B">
        <w:rPr>
          <w:rFonts w:ascii="Cambria" w:hAnsi="Cambria" w:cs="Cambria"/>
          <w:i/>
          <w:iCs/>
          <w:lang w:val="en-US"/>
        </w:rPr>
        <w:t>η</w:t>
      </w:r>
      <w:r w:rsidRPr="00D16F2B">
        <w:rPr>
          <w:i/>
          <w:iCs/>
          <w:vertAlign w:val="superscript"/>
          <w:lang w:val="en-US"/>
        </w:rPr>
        <w:t>2</w:t>
      </w:r>
      <w:r w:rsidR="007D75A0" w:rsidRPr="00D16F2B">
        <w:rPr>
          <w:vertAlign w:val="subscript"/>
          <w:lang w:val="en-US"/>
        </w:rPr>
        <w:t>p</w:t>
      </w:r>
      <w:r w:rsidRPr="00D16F2B">
        <w:rPr>
          <w:lang w:val="en-US"/>
        </w:rPr>
        <w:t xml:space="preserve"> = 0.127, BF10 = 0.95). Note that Mauchly’s </w:t>
      </w:r>
      <w:r w:rsidR="00790BCD">
        <w:rPr>
          <w:noProof/>
        </w:rPr>
        <mc:AlternateContent>
          <mc:Choice Requires="wps">
            <w:drawing>
              <wp:anchor distT="0" distB="0" distL="114300" distR="114300" simplePos="0" relativeHeight="251675648" behindDoc="0" locked="0" layoutInCell="1" allowOverlap="1" wp14:anchorId="60C4C98D" wp14:editId="7BA19F71">
                <wp:simplePos x="0" y="0"/>
                <wp:positionH relativeFrom="margin">
                  <wp:align>right</wp:align>
                </wp:positionH>
                <wp:positionV relativeFrom="paragraph">
                  <wp:posOffset>5313680</wp:posOffset>
                </wp:positionV>
                <wp:extent cx="4679950" cy="635"/>
                <wp:effectExtent l="0" t="0" r="6350" b="0"/>
                <wp:wrapTopAndBottom/>
                <wp:docPr id="576968104" name="Text Box 1"/>
                <wp:cNvGraphicFramePr/>
                <a:graphic xmlns:a="http://schemas.openxmlformats.org/drawingml/2006/main">
                  <a:graphicData uri="http://schemas.microsoft.com/office/word/2010/wordprocessingShape">
                    <wps:wsp>
                      <wps:cNvSpPr txBox="1"/>
                      <wps:spPr>
                        <a:xfrm>
                          <a:off x="0" y="0"/>
                          <a:ext cx="4679950" cy="635"/>
                        </a:xfrm>
                        <a:prstGeom prst="rect">
                          <a:avLst/>
                        </a:prstGeom>
                        <a:solidFill>
                          <a:prstClr val="white"/>
                        </a:solidFill>
                        <a:ln>
                          <a:noFill/>
                        </a:ln>
                      </wps:spPr>
                      <wps:txbx>
                        <w:txbxContent>
                          <w:p w14:paraId="267D102C" w14:textId="07C99757" w:rsidR="00826DEE" w:rsidRPr="00826DEE" w:rsidRDefault="00826DEE" w:rsidP="00826DEE">
                            <w:pPr>
                              <w:pStyle w:val="Caption"/>
                              <w:rPr>
                                <w:b/>
                                <w:bCs/>
                                <w:i w:val="0"/>
                                <w:iCs w:val="0"/>
                                <w:noProof/>
                                <w:sz w:val="18"/>
                                <w:szCs w:val="18"/>
                              </w:rPr>
                            </w:pPr>
                            <w:bookmarkStart w:id="83" w:name="_Toc206165362"/>
                            <w:r w:rsidRPr="00826DEE">
                              <w:rPr>
                                <w:b/>
                                <w:bCs/>
                                <w:i w:val="0"/>
                                <w:iCs w:val="0"/>
                                <w:sz w:val="18"/>
                                <w:szCs w:val="18"/>
                              </w:rPr>
                              <w:t xml:space="preserve">Figure </w:t>
                            </w:r>
                            <w:r w:rsidRPr="00826DEE">
                              <w:rPr>
                                <w:b/>
                                <w:bCs/>
                                <w:i w:val="0"/>
                                <w:iCs w:val="0"/>
                                <w:sz w:val="18"/>
                                <w:szCs w:val="18"/>
                              </w:rPr>
                              <w:fldChar w:fldCharType="begin"/>
                            </w:r>
                            <w:r w:rsidRPr="00826DEE">
                              <w:rPr>
                                <w:b/>
                                <w:bCs/>
                                <w:i w:val="0"/>
                                <w:iCs w:val="0"/>
                                <w:sz w:val="18"/>
                                <w:szCs w:val="18"/>
                              </w:rPr>
                              <w:instrText xml:space="preserve"> SEQ Figure \* ARABIC </w:instrText>
                            </w:r>
                            <w:r w:rsidRPr="00826DEE">
                              <w:rPr>
                                <w:b/>
                                <w:bCs/>
                                <w:i w:val="0"/>
                                <w:iCs w:val="0"/>
                                <w:sz w:val="18"/>
                                <w:szCs w:val="18"/>
                              </w:rPr>
                              <w:fldChar w:fldCharType="separate"/>
                            </w:r>
                            <w:r w:rsidR="00146E7C">
                              <w:rPr>
                                <w:b/>
                                <w:bCs/>
                                <w:i w:val="0"/>
                                <w:iCs w:val="0"/>
                                <w:noProof/>
                                <w:sz w:val="18"/>
                                <w:szCs w:val="18"/>
                              </w:rPr>
                              <w:t>15</w:t>
                            </w:r>
                            <w:r w:rsidRPr="00826DEE">
                              <w:rPr>
                                <w:b/>
                                <w:bCs/>
                                <w:i w:val="0"/>
                                <w:iCs w:val="0"/>
                                <w:sz w:val="18"/>
                                <w:szCs w:val="18"/>
                              </w:rPr>
                              <w:fldChar w:fldCharType="end"/>
                            </w:r>
                            <w:r w:rsidRPr="00826DEE">
                              <w:rPr>
                                <w:b/>
                                <w:bCs/>
                                <w:i w:val="0"/>
                                <w:iCs w:val="0"/>
                                <w:sz w:val="18"/>
                                <w:szCs w:val="18"/>
                              </w:rPr>
                              <w:t>:</w:t>
                            </w:r>
                            <w:r w:rsidRPr="00826DEE">
                              <w:rPr>
                                <w:i w:val="0"/>
                                <w:iCs w:val="0"/>
                                <w:sz w:val="18"/>
                                <w:szCs w:val="18"/>
                              </w:rPr>
                              <w:t xml:space="preserve"> Paper II, EEG results</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C4C98D" id="_x0000_s1038" type="#_x0000_t202" style="position:absolute;left:0;text-align:left;margin-left:317.3pt;margin-top:418.4pt;width:368.5pt;height:.05pt;z-index:251675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" stroked="f">
                <v:textbox style="mso-fit-shape-to-text:t" inset="0,0,0,0">
                  <w:txbxContent>
                    <w:p w14:paraId="267D102C" w14:textId="07C99757" w:rsidR="00826DEE" w:rsidRPr="00826DEE" w:rsidRDefault="00826DEE" w:rsidP="00826DEE">
                      <w:pPr>
                        <w:pStyle w:val="Caption"/>
                        <w:rPr>
                          <w:b/>
                          <w:bCs/>
                          <w:i w:val="0"/>
                          <w:iCs w:val="0"/>
                          <w:noProof/>
                          <w:sz w:val="18"/>
                          <w:szCs w:val="18"/>
                        </w:rPr>
                      </w:pPr>
                      <w:bookmarkStart w:id="84" w:name="_Toc206165362"/>
                      <w:r w:rsidRPr="00826DEE">
                        <w:rPr>
                          <w:b/>
                          <w:bCs/>
                          <w:i w:val="0"/>
                          <w:iCs w:val="0"/>
                          <w:sz w:val="18"/>
                          <w:szCs w:val="18"/>
                        </w:rPr>
                        <w:t xml:space="preserve">Figure </w:t>
                      </w:r>
                      <w:r w:rsidRPr="00826DEE">
                        <w:rPr>
                          <w:b/>
                          <w:bCs/>
                          <w:i w:val="0"/>
                          <w:iCs w:val="0"/>
                          <w:sz w:val="18"/>
                          <w:szCs w:val="18"/>
                        </w:rPr>
                        <w:fldChar w:fldCharType="begin"/>
                      </w:r>
                      <w:r w:rsidRPr="00826DEE">
                        <w:rPr>
                          <w:b/>
                          <w:bCs/>
                          <w:i w:val="0"/>
                          <w:iCs w:val="0"/>
                          <w:sz w:val="18"/>
                          <w:szCs w:val="18"/>
                        </w:rPr>
                        <w:instrText xml:space="preserve"> SEQ Figure \* ARABIC </w:instrText>
                      </w:r>
                      <w:r w:rsidRPr="00826DEE">
                        <w:rPr>
                          <w:b/>
                          <w:bCs/>
                          <w:i w:val="0"/>
                          <w:iCs w:val="0"/>
                          <w:sz w:val="18"/>
                          <w:szCs w:val="18"/>
                        </w:rPr>
                        <w:fldChar w:fldCharType="separate"/>
                      </w:r>
                      <w:r w:rsidR="00146E7C">
                        <w:rPr>
                          <w:b/>
                          <w:bCs/>
                          <w:i w:val="0"/>
                          <w:iCs w:val="0"/>
                          <w:noProof/>
                          <w:sz w:val="18"/>
                          <w:szCs w:val="18"/>
                        </w:rPr>
                        <w:t>15</w:t>
                      </w:r>
                      <w:r w:rsidRPr="00826DEE">
                        <w:rPr>
                          <w:b/>
                          <w:bCs/>
                          <w:i w:val="0"/>
                          <w:iCs w:val="0"/>
                          <w:sz w:val="18"/>
                          <w:szCs w:val="18"/>
                        </w:rPr>
                        <w:fldChar w:fldCharType="end"/>
                      </w:r>
                      <w:r w:rsidRPr="00826DEE">
                        <w:rPr>
                          <w:b/>
                          <w:bCs/>
                          <w:i w:val="0"/>
                          <w:iCs w:val="0"/>
                          <w:sz w:val="18"/>
                          <w:szCs w:val="18"/>
                        </w:rPr>
                        <w:t>:</w:t>
                      </w:r>
                      <w:r w:rsidRPr="00826DEE">
                        <w:rPr>
                          <w:i w:val="0"/>
                          <w:iCs w:val="0"/>
                          <w:sz w:val="18"/>
                          <w:szCs w:val="18"/>
                        </w:rPr>
                        <w:t xml:space="preserve"> Paper II, EEG results</w:t>
                      </w:r>
                      <w:bookmarkEnd w:id="84"/>
                    </w:p>
                  </w:txbxContent>
                </v:textbox>
                <w10:wrap type="topAndBottom" anchorx="margin"/>
              </v:shape>
            </w:pict>
          </mc:Fallback>
        </mc:AlternateContent>
      </w:r>
      <w:r w:rsidRPr="00D16F2B">
        <w:rPr>
          <w:lang w:val="en-US"/>
        </w:rPr>
        <w:t>tests indicated the violation of the assumption of sphericity (</w:t>
      </w:r>
      <w:r w:rsidRPr="00D16F2B">
        <w:rPr>
          <w:rFonts w:ascii="Cambria" w:hAnsi="Cambria" w:cs="Cambria"/>
          <w:i/>
          <w:iCs/>
          <w:lang w:val="en-US"/>
        </w:rPr>
        <w:t>χ</w:t>
      </w:r>
      <w:r w:rsidRPr="00D16F2B">
        <w:rPr>
          <w:i/>
          <w:iCs/>
          <w:vertAlign w:val="superscript"/>
          <w:lang w:val="en-US"/>
        </w:rPr>
        <w:t>2</w:t>
      </w:r>
      <w:r w:rsidRPr="00D16F2B">
        <w:rPr>
          <w:lang w:val="en-US"/>
        </w:rPr>
        <w:t xml:space="preserve">(5) = 15.849, </w:t>
      </w:r>
      <w:r w:rsidRPr="00D16F2B">
        <w:rPr>
          <w:i/>
          <w:iCs/>
          <w:lang w:val="en-US"/>
        </w:rPr>
        <w:t>p</w:t>
      </w:r>
      <w:r w:rsidRPr="00D16F2B">
        <w:rPr>
          <w:lang w:val="en-US"/>
        </w:rPr>
        <w:t xml:space="preserve"> = 0.007) so degrees of freedom, F-statistic, and p</w:t>
      </w:r>
      <w:r w:rsidR="00EF702B">
        <w:rPr>
          <w:lang w:val="en-US"/>
        </w:rPr>
        <w:t>-</w:t>
      </w:r>
      <w:r w:rsidRPr="00D16F2B">
        <w:rPr>
          <w:lang w:val="en-US"/>
        </w:rPr>
        <w:t>value</w:t>
      </w:r>
      <w:r w:rsidR="00EF702B">
        <w:rPr>
          <w:lang w:val="en-US"/>
        </w:rPr>
        <w:t>s</w:t>
      </w:r>
      <w:r w:rsidRPr="00D16F2B">
        <w:rPr>
          <w:lang w:val="en-US"/>
        </w:rPr>
        <w:t xml:space="preserve"> were corrected using Greenhouse–Geisser correction. </w:t>
      </w:r>
    </w:p>
    <w:p w14:paraId="2BE05F1E" w14:textId="454A1CB7" w:rsidR="00387901" w:rsidRPr="00826DEE" w:rsidRDefault="00790BCD" w:rsidP="00131604">
      <w:pPr>
        <w:pStyle w:val="Caption"/>
        <w:rPr>
          <w:i w:val="0"/>
          <w:iCs w:val="0"/>
          <w:sz w:val="18"/>
          <w:szCs w:val="20"/>
        </w:rPr>
      </w:pPr>
      <w:r w:rsidRPr="00D16F2B">
        <w:rPr>
          <w:b/>
          <w:bCs/>
          <w:i w:val="0"/>
          <w:iCs w:val="0"/>
          <w:noProof/>
          <w:sz w:val="18"/>
          <w:szCs w:val="20"/>
        </w:rPr>
        <w:drawing>
          <wp:anchor distT="0" distB="0" distL="114300" distR="114300" simplePos="0" relativeHeight="251667456" behindDoc="0" locked="0" layoutInCell="1" allowOverlap="1" wp14:anchorId="007EC8D5" wp14:editId="1B2C1416">
            <wp:simplePos x="0" y="0"/>
            <wp:positionH relativeFrom="margin">
              <wp:posOffset>28921</wp:posOffset>
            </wp:positionH>
            <wp:positionV relativeFrom="paragraph">
              <wp:posOffset>153670</wp:posOffset>
            </wp:positionV>
            <wp:extent cx="4680000" cy="3987502"/>
            <wp:effectExtent l="0" t="0" r="0" b="0"/>
            <wp:wrapTopAndBottom/>
            <wp:docPr id="154235639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356396" name="Picture 1542356396"/>
                    <pic:cNvPicPr/>
                  </pic:nvPicPr>
                  <pic:blipFill rotWithShape="1">
                    <a:blip r:embed="rId80" cstate="print">
                      <a:extLst>
                        <a:ext uri="{28A0092B-C50C-407E-A947-70E740481C1C}">
                          <a14:useLocalDpi xmlns:a14="http://schemas.microsoft.com/office/drawing/2010/main" val="0"/>
                        </a:ext>
                      </a:extLst>
                    </a:blip>
                    <a:srcRect l="25430" r="15877"/>
                    <a:stretch>
                      <a:fillRect/>
                    </a:stretch>
                  </pic:blipFill>
                  <pic:spPr bwMode="auto">
                    <a:xfrm>
                      <a:off x="0" y="0"/>
                      <a:ext cx="4680000" cy="398750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8595B" w:rsidRPr="00D16F2B">
        <w:rPr>
          <w:sz w:val="18"/>
          <w:szCs w:val="18"/>
        </w:rPr>
        <w:t xml:space="preserve">EEG results of the experiment: (A) grand average waveforms with </w:t>
      </w:r>
      <w:proofErr w:type="gramStart"/>
      <w:r w:rsidR="0078595B" w:rsidRPr="00D16F2B">
        <w:rPr>
          <w:sz w:val="18"/>
          <w:szCs w:val="18"/>
        </w:rPr>
        <w:t>difference</w:t>
      </w:r>
      <w:proofErr w:type="gramEnd"/>
      <w:r w:rsidR="0078595B" w:rsidRPr="00D16F2B">
        <w:rPr>
          <w:sz w:val="18"/>
          <w:szCs w:val="18"/>
        </w:rPr>
        <w:t xml:space="preserve"> waves in posterior electrode sites in each of the </w:t>
      </w:r>
      <w:proofErr w:type="spellStart"/>
      <w:r w:rsidR="0078595B" w:rsidRPr="00D16F2B">
        <w:rPr>
          <w:sz w:val="18"/>
          <w:szCs w:val="18"/>
        </w:rPr>
        <w:t>segmentability</w:t>
      </w:r>
      <w:proofErr w:type="spellEnd"/>
      <w:r w:rsidR="0078595B" w:rsidRPr="00D16F2B">
        <w:rPr>
          <w:sz w:val="18"/>
          <w:szCs w:val="18"/>
        </w:rPr>
        <w:t xml:space="preserve"> conditions. (B) The scalp distribution of the event-related potential in different </w:t>
      </w:r>
      <w:proofErr w:type="spellStart"/>
      <w:r w:rsidR="0078595B" w:rsidRPr="00D16F2B">
        <w:rPr>
          <w:sz w:val="18"/>
          <w:szCs w:val="18"/>
        </w:rPr>
        <w:t>segmentability</w:t>
      </w:r>
      <w:proofErr w:type="spellEnd"/>
      <w:r w:rsidR="0078595B" w:rsidRPr="00D16F2B">
        <w:rPr>
          <w:sz w:val="18"/>
          <w:szCs w:val="18"/>
        </w:rPr>
        <w:t xml:space="preserve"> conditions split by temporal windows. (C) Grand averages of the difference waves as a function of the stimulus condition. Created using: </w:t>
      </w:r>
      <w:proofErr w:type="spellStart"/>
      <w:r w:rsidR="0078595B" w:rsidRPr="00D16F2B">
        <w:rPr>
          <w:sz w:val="18"/>
          <w:szCs w:val="18"/>
        </w:rPr>
        <w:t>BrainVision</w:t>
      </w:r>
      <w:proofErr w:type="spellEnd"/>
      <w:r w:rsidR="0078595B" w:rsidRPr="00D16F2B">
        <w:rPr>
          <w:sz w:val="18"/>
          <w:szCs w:val="18"/>
        </w:rPr>
        <w:t xml:space="preserve"> Analyzer, Brain Products GmbH, </w:t>
      </w:r>
      <w:proofErr w:type="spellStart"/>
      <w:r w:rsidR="0078595B" w:rsidRPr="00D16F2B">
        <w:rPr>
          <w:sz w:val="18"/>
          <w:szCs w:val="18"/>
        </w:rPr>
        <w:t>Gilching</w:t>
      </w:r>
      <w:proofErr w:type="spellEnd"/>
      <w:r w:rsidR="0078595B" w:rsidRPr="00D16F2B">
        <w:rPr>
          <w:sz w:val="18"/>
          <w:szCs w:val="18"/>
        </w:rPr>
        <w:t>, Germany.</w:t>
      </w:r>
      <w:r w:rsidR="0078595B" w:rsidRPr="00D16F2B">
        <w:br w:type="page"/>
      </w:r>
    </w:p>
    <w:p w14:paraId="59ADB9B8" w14:textId="4FF790A1" w:rsidR="00387901" w:rsidRDefault="0027079F">
      <w:pPr>
        <w:pStyle w:val="Heading2"/>
        <w:spacing w:before="0"/>
      </w:pPr>
      <w:bookmarkStart w:id="85" w:name="_Toc207823485"/>
      <w:r>
        <w:lastRenderedPageBreak/>
        <w:t xml:space="preserve">Results </w:t>
      </w:r>
      <w:r w:rsidRPr="00D16F2B">
        <w:t>Paper III</w:t>
      </w:r>
      <w:bookmarkEnd w:id="85"/>
    </w:p>
    <w:p w14:paraId="1527C671" w14:textId="17E9941B" w:rsidR="0027079F" w:rsidRPr="0027079F" w:rsidRDefault="0027079F" w:rsidP="0027079F">
      <w:pPr>
        <w:pStyle w:val="Normal-Fyrstalnaeftirkaflaskil"/>
        <w:rPr>
          <w:lang w:val="en-GB"/>
        </w:rPr>
      </w:pPr>
      <w:r w:rsidRPr="0027079F">
        <w:rPr>
          <w:lang w:val="en-GB"/>
        </w:rPr>
        <w:t>This study investigated whether accurate ensemble judgments of orientation require spatial attention or can occur independently of it. Using a Posner cueing paradigm, we tested participants’ ability to report either the orientation of a single Gabor patch or the mean orientation of a Gabor ensemble following valid or invalid spatial cues. Specifically, we aimed to determine whether misdirected spatial attention impairs ensemble perception more than single-item perception and whether ensemble perception of low-level features like orientation can be maintained under spatial uncertainty or critically depends on focused spatial attention.</w:t>
      </w:r>
    </w:p>
    <w:p w14:paraId="78BAAE0B" w14:textId="77777777" w:rsidR="00387901" w:rsidRPr="00D16F2B" w:rsidRDefault="00000000">
      <w:pPr>
        <w:pStyle w:val="Heading3"/>
      </w:pPr>
      <w:bookmarkStart w:id="86" w:name="_Toc207823486"/>
      <w:r w:rsidRPr="00D16F2B">
        <w:t>Single object task</w:t>
      </w:r>
      <w:bookmarkEnd w:id="86"/>
    </w:p>
    <w:p w14:paraId="2CB3D2E9" w14:textId="330C9634" w:rsidR="00387901" w:rsidRPr="00D16F2B" w:rsidRDefault="00E069F3">
      <w:pPr>
        <w:pStyle w:val="Heading4"/>
      </w:pPr>
      <w:proofErr w:type="spellStart"/>
      <w:r>
        <w:t>Behaviour</w:t>
      </w:r>
      <w:proofErr w:type="spellEnd"/>
    </w:p>
    <w:p w14:paraId="09AEF250" w14:textId="1D24CCFC" w:rsidR="00387901" w:rsidRPr="00D16F2B" w:rsidRDefault="00000000">
      <w:pPr>
        <w:pStyle w:val="Normal-Fyrstalnaeftirkaflaskil"/>
        <w:rPr>
          <w:lang w:val="en-US"/>
        </w:rPr>
      </w:pPr>
      <w:r w:rsidRPr="00D16F2B">
        <w:rPr>
          <w:lang w:val="en-US"/>
        </w:rPr>
        <w:t xml:space="preserve">In the invalid cue condition, participants demonstrated a mean </w:t>
      </w:r>
      <w:r w:rsidRPr="00D16F2B">
        <w:rPr>
          <w:i/>
          <w:iCs/>
          <w:lang w:val="en-US"/>
        </w:rPr>
        <w:t>d'</w:t>
      </w:r>
      <w:r w:rsidRPr="00D16F2B">
        <w:rPr>
          <w:lang w:val="en-US"/>
        </w:rPr>
        <w:t xml:space="preserve"> of 0.39 (</w:t>
      </w:r>
      <w:r w:rsidRPr="00D16F2B">
        <w:rPr>
          <w:i/>
          <w:iCs/>
          <w:lang w:val="en-US"/>
        </w:rPr>
        <w:t>SD</w:t>
      </w:r>
      <w:r w:rsidRPr="00D16F2B">
        <w:rPr>
          <w:lang w:val="en-US"/>
        </w:rPr>
        <w:t xml:space="preserve"> = 1.02), with a median of 0.39 and a range spanning from –1.15 to 3.41, suggesting performance slightly above chance. A one-sample t-test confirmed that this performance was significantly different from chance, </w:t>
      </w:r>
      <w:proofErr w:type="gramStart"/>
      <w:r w:rsidRPr="00D16F2B">
        <w:rPr>
          <w:i/>
          <w:iCs/>
          <w:lang w:val="en-US"/>
        </w:rPr>
        <w:t>t</w:t>
      </w:r>
      <w:r w:rsidRPr="00D16F2B">
        <w:rPr>
          <w:lang w:val="en-US"/>
        </w:rPr>
        <w:t>(</w:t>
      </w:r>
      <w:proofErr w:type="gramEnd"/>
      <w:r w:rsidRPr="00D16F2B">
        <w:rPr>
          <w:lang w:val="en-US"/>
        </w:rPr>
        <w:t xml:space="preserve">29) = 2.12, </w:t>
      </w:r>
      <w:r w:rsidRPr="00D16F2B">
        <w:rPr>
          <w:i/>
          <w:iCs/>
          <w:lang w:val="en-US"/>
        </w:rPr>
        <w:t>p</w:t>
      </w:r>
      <w:r w:rsidRPr="00D16F2B">
        <w:rPr>
          <w:lang w:val="en-US"/>
        </w:rPr>
        <w:t xml:space="preserve"> = .042, </w:t>
      </w:r>
      <w:proofErr w:type="spellStart"/>
      <w:r w:rsidRPr="00D16F2B">
        <w:rPr>
          <w:i/>
          <w:iCs/>
          <w:lang w:val="en-US"/>
        </w:rPr>
        <w:t>d</w:t>
      </w:r>
      <w:r w:rsidR="007D75A0" w:rsidRPr="00D16F2B">
        <w:rPr>
          <w:vertAlign w:val="subscript"/>
          <w:lang w:val="en-US"/>
        </w:rPr>
        <w:t>z</w:t>
      </w:r>
      <w:proofErr w:type="spellEnd"/>
      <w:r w:rsidRPr="00D16F2B">
        <w:rPr>
          <w:lang w:val="en-US"/>
        </w:rPr>
        <w:t xml:space="preserve"> = 0.38. In the valid cue condition, the mean </w:t>
      </w:r>
      <w:r w:rsidRPr="00D16F2B">
        <w:rPr>
          <w:i/>
          <w:iCs/>
          <w:lang w:val="en-US"/>
        </w:rPr>
        <w:t>d'</w:t>
      </w:r>
      <w:r w:rsidRPr="00D16F2B">
        <w:rPr>
          <w:lang w:val="en-US"/>
        </w:rPr>
        <w:t xml:space="preserve"> increased to 1.29 (</w:t>
      </w:r>
      <w:r w:rsidRPr="00D16F2B">
        <w:rPr>
          <w:i/>
          <w:iCs/>
          <w:lang w:val="en-US"/>
        </w:rPr>
        <w:t>SD</w:t>
      </w:r>
      <w:r w:rsidRPr="00D16F2B">
        <w:rPr>
          <w:lang w:val="en-US"/>
        </w:rPr>
        <w:t xml:space="preserve"> = 1.49), with a median of 1.29 and a range from –1.64 to 4.48. A paired t-test comparing valid and invalid trials revealed a significant cueing effect, </w:t>
      </w:r>
      <w:proofErr w:type="gramStart"/>
      <w:r w:rsidRPr="00D16F2B">
        <w:rPr>
          <w:i/>
          <w:iCs/>
          <w:lang w:val="en-US"/>
        </w:rPr>
        <w:t>t</w:t>
      </w:r>
      <w:r w:rsidRPr="00D16F2B">
        <w:rPr>
          <w:lang w:val="en-US"/>
        </w:rPr>
        <w:t>(</w:t>
      </w:r>
      <w:proofErr w:type="gramEnd"/>
      <w:r w:rsidRPr="00D16F2B">
        <w:rPr>
          <w:lang w:val="en-US"/>
        </w:rPr>
        <w:t xml:space="preserve">29) = –3.42, </w:t>
      </w:r>
      <w:r w:rsidRPr="00D16F2B">
        <w:rPr>
          <w:i/>
          <w:iCs/>
          <w:lang w:val="en-US"/>
        </w:rPr>
        <w:t>p</w:t>
      </w:r>
      <w:r w:rsidRPr="00D16F2B">
        <w:rPr>
          <w:lang w:val="en-US"/>
        </w:rPr>
        <w:t xml:space="preserve"> = </w:t>
      </w:r>
      <w:r w:rsidR="00830EF5" w:rsidRPr="00D16F2B">
        <w:rPr>
          <w:lang w:val="en-US"/>
        </w:rPr>
        <w:t>.</w:t>
      </w:r>
      <w:r w:rsidRPr="00D16F2B">
        <w:rPr>
          <w:lang w:val="en-US"/>
        </w:rPr>
        <w:t xml:space="preserve">002, </w:t>
      </w:r>
      <w:proofErr w:type="spellStart"/>
      <w:r w:rsidRPr="00D16F2B">
        <w:rPr>
          <w:i/>
          <w:iCs/>
          <w:lang w:val="en-US"/>
        </w:rPr>
        <w:t>d</w:t>
      </w:r>
      <w:r w:rsidRPr="00D16F2B">
        <w:rPr>
          <w:vertAlign w:val="subscript"/>
          <w:lang w:val="en-US"/>
        </w:rPr>
        <w:t>z</w:t>
      </w:r>
      <w:proofErr w:type="spellEnd"/>
      <w:r w:rsidRPr="00D16F2B">
        <w:rPr>
          <w:lang w:val="en-US"/>
        </w:rPr>
        <w:t xml:space="preserve"> = 0.68, indicating better performance when attention was correctly directed</w:t>
      </w:r>
      <w:r w:rsidR="00EA21AC">
        <w:rPr>
          <w:lang w:val="en-US"/>
        </w:rPr>
        <w:t xml:space="preserve"> </w:t>
      </w:r>
      <w:r w:rsidR="00131604" w:rsidRPr="00D16F2B">
        <w:rPr>
          <w:lang w:val="en-US"/>
        </w:rPr>
        <w:t>(Fig. 1</w:t>
      </w:r>
      <w:r w:rsidR="00877674">
        <w:rPr>
          <w:lang w:val="en-US"/>
        </w:rPr>
        <w:t>6</w:t>
      </w:r>
      <w:r w:rsidR="00131604" w:rsidRPr="00D16F2B">
        <w:rPr>
          <w:lang w:val="en-US"/>
        </w:rPr>
        <w:t>a).</w:t>
      </w:r>
    </w:p>
    <w:p w14:paraId="1792AD59" w14:textId="77777777" w:rsidR="00387901" w:rsidRPr="00D16F2B" w:rsidRDefault="00000000">
      <w:pPr>
        <w:pStyle w:val="Heading4"/>
        <w:rPr>
          <w:rFonts w:eastAsia="Calibri"/>
        </w:rPr>
      </w:pPr>
      <w:r w:rsidRPr="00D16F2B">
        <w:rPr>
          <w:rFonts w:eastAsia="Calibri"/>
        </w:rPr>
        <w:t>EEG</w:t>
      </w:r>
    </w:p>
    <w:p w14:paraId="60130EAF" w14:textId="3BE04F97" w:rsidR="00434A8D" w:rsidRPr="00D16F2B" w:rsidRDefault="00000000" w:rsidP="00434A8D">
      <w:pPr>
        <w:rPr>
          <w:rFonts w:cstheme="majorHAnsi"/>
        </w:rPr>
      </w:pPr>
      <w:r w:rsidRPr="00D16F2B">
        <w:rPr>
          <w:rFonts w:eastAsia="Calibri"/>
        </w:rPr>
        <w:t xml:space="preserve">A paired-samples t-test comparing ERP amplitudes contralateral versus ipsilateral to the cued location revealed a significant effect of spatial attention, </w:t>
      </w:r>
      <w:proofErr w:type="gramStart"/>
      <w:r w:rsidRPr="00D16F2B">
        <w:rPr>
          <w:rFonts w:eastAsia="Calibri"/>
          <w:i/>
          <w:iCs/>
        </w:rPr>
        <w:t>t</w:t>
      </w:r>
      <w:r w:rsidRPr="00D16F2B">
        <w:rPr>
          <w:rFonts w:eastAsia="Calibri"/>
        </w:rPr>
        <w:t>(</w:t>
      </w:r>
      <w:proofErr w:type="gramEnd"/>
      <w:r w:rsidRPr="00D16F2B">
        <w:rPr>
          <w:rFonts w:eastAsia="Calibri"/>
        </w:rPr>
        <w:t xml:space="preserve">29) = –2.78, </w:t>
      </w:r>
      <w:r w:rsidRPr="00D16F2B">
        <w:rPr>
          <w:rFonts w:eastAsia="Calibri"/>
          <w:i/>
          <w:iCs/>
        </w:rPr>
        <w:t>p</w:t>
      </w:r>
      <w:r w:rsidRPr="00D16F2B">
        <w:rPr>
          <w:rFonts w:eastAsia="Calibri"/>
        </w:rPr>
        <w:t xml:space="preserve"> = .009, </w:t>
      </w:r>
      <w:proofErr w:type="spellStart"/>
      <w:r w:rsidRPr="00D16F2B">
        <w:rPr>
          <w:rFonts w:eastAsia="Calibri"/>
          <w:i/>
          <w:iCs/>
        </w:rPr>
        <w:t>d</w:t>
      </w:r>
      <w:r w:rsidR="00830EF5" w:rsidRPr="00D16F2B">
        <w:rPr>
          <w:rFonts w:eastAsia="Calibri"/>
          <w:vertAlign w:val="subscript"/>
        </w:rPr>
        <w:t>z</w:t>
      </w:r>
      <w:proofErr w:type="spellEnd"/>
      <w:r w:rsidRPr="00D16F2B">
        <w:rPr>
          <w:rFonts w:eastAsia="Calibri"/>
        </w:rPr>
        <w:t xml:space="preserve"> = 0.51, with lower amplitudes observed contralaterally. This is consistent with the presence of an N2pc component within the 200–350 </w:t>
      </w:r>
      <w:proofErr w:type="spellStart"/>
      <w:r w:rsidRPr="00D16F2B">
        <w:rPr>
          <w:rFonts w:eastAsia="Calibri"/>
        </w:rPr>
        <w:t>ms</w:t>
      </w:r>
      <w:proofErr w:type="spellEnd"/>
      <w:r w:rsidRPr="00D16F2B">
        <w:rPr>
          <w:rFonts w:eastAsia="Calibri"/>
        </w:rPr>
        <w:t xml:space="preserve"> time window.</w:t>
      </w:r>
      <w:r w:rsidR="00434A8D" w:rsidRPr="00D16F2B">
        <w:rPr>
          <w:rFonts w:eastAsia="Calibri"/>
        </w:rPr>
        <w:t xml:space="preserve"> Both grand averages and difference </w:t>
      </w:r>
      <w:proofErr w:type="gramStart"/>
      <w:r w:rsidR="00434A8D" w:rsidRPr="00D16F2B">
        <w:rPr>
          <w:rFonts w:eastAsia="Calibri"/>
        </w:rPr>
        <w:t>wave</w:t>
      </w:r>
      <w:proofErr w:type="gramEnd"/>
      <w:r w:rsidR="00434A8D" w:rsidRPr="00D16F2B">
        <w:rPr>
          <w:rFonts w:eastAsia="Calibri"/>
        </w:rPr>
        <w:t xml:space="preserve"> are plotted on Figure 1</w:t>
      </w:r>
      <w:r w:rsidR="00877674">
        <w:rPr>
          <w:rFonts w:eastAsia="Calibri"/>
        </w:rPr>
        <w:t>7</w:t>
      </w:r>
      <w:r w:rsidR="00434A8D" w:rsidRPr="00D16F2B">
        <w:rPr>
          <w:rFonts w:eastAsia="Calibri"/>
        </w:rPr>
        <w:t xml:space="preserve"> </w:t>
      </w:r>
      <w:proofErr w:type="spellStart"/>
      <w:r w:rsidR="00434A8D" w:rsidRPr="00D16F2B">
        <w:rPr>
          <w:rFonts w:eastAsia="Calibri"/>
        </w:rPr>
        <w:t>a&amp;c</w:t>
      </w:r>
      <w:proofErr w:type="spellEnd"/>
      <w:r w:rsidR="00434A8D" w:rsidRPr="00D16F2B">
        <w:rPr>
          <w:rFonts w:eastAsia="Calibri"/>
        </w:rPr>
        <w:t xml:space="preserve"> respectively. </w:t>
      </w:r>
    </w:p>
    <w:p w14:paraId="320797C8" w14:textId="4B63C2A5" w:rsidR="00387901" w:rsidRPr="00D16F2B" w:rsidRDefault="00000000">
      <w:pPr>
        <w:pStyle w:val="Normal-Fyrstalnaeftirkaflaskil"/>
        <w:rPr>
          <w:lang w:val="en-US"/>
        </w:rPr>
      </w:pPr>
      <w:r w:rsidRPr="00D16F2B">
        <w:rPr>
          <w:rFonts w:eastAsia="Calibri" w:cs="Times New Roman"/>
          <w:lang w:val="en-US"/>
        </w:rPr>
        <w:t>Mean decoding accuracy for classifying the attended (</w:t>
      </w:r>
      <w:proofErr w:type="spellStart"/>
      <w:r w:rsidRPr="00D16F2B">
        <w:rPr>
          <w:rFonts w:eastAsia="Calibri" w:cs="Times New Roman"/>
          <w:lang w:val="en-US"/>
        </w:rPr>
        <w:t>precued</w:t>
      </w:r>
      <w:proofErr w:type="spellEnd"/>
      <w:r w:rsidRPr="00D16F2B">
        <w:rPr>
          <w:rFonts w:eastAsia="Calibri" w:cs="Times New Roman"/>
          <w:lang w:val="en-US"/>
        </w:rPr>
        <w:t>) hemifield across all single-object trials was 57% (</w:t>
      </w:r>
      <w:r w:rsidRPr="00D16F2B">
        <w:rPr>
          <w:rFonts w:eastAsia="Calibri" w:cs="Times New Roman"/>
          <w:i/>
          <w:iCs/>
          <w:lang w:val="en-US"/>
        </w:rPr>
        <w:t>SD</w:t>
      </w:r>
      <w:r w:rsidRPr="00D16F2B">
        <w:rPr>
          <w:rFonts w:eastAsia="Calibri" w:cs="Times New Roman"/>
          <w:lang w:val="en-US"/>
        </w:rPr>
        <w:t xml:space="preserve"> = 11 percentage points). A one-sample t-test confirmed this was significantly above chance (50%), </w:t>
      </w:r>
      <w:proofErr w:type="gramStart"/>
      <w:r w:rsidRPr="00D16F2B">
        <w:rPr>
          <w:rFonts w:eastAsia="Calibri" w:cs="Times New Roman"/>
          <w:i/>
          <w:iCs/>
          <w:lang w:val="en-US"/>
        </w:rPr>
        <w:t>t</w:t>
      </w:r>
      <w:r w:rsidRPr="00D16F2B">
        <w:rPr>
          <w:rFonts w:eastAsia="Calibri" w:cs="Times New Roman"/>
          <w:lang w:val="en-US"/>
        </w:rPr>
        <w:t>(</w:t>
      </w:r>
      <w:proofErr w:type="gramEnd"/>
      <w:r w:rsidRPr="00D16F2B">
        <w:rPr>
          <w:rFonts w:eastAsia="Calibri" w:cs="Times New Roman"/>
          <w:lang w:val="en-US"/>
        </w:rPr>
        <w:t xml:space="preserve">29) = 3.56, </w:t>
      </w:r>
      <w:r w:rsidRPr="00D16F2B">
        <w:rPr>
          <w:rFonts w:eastAsia="Calibri" w:cs="Times New Roman"/>
          <w:i/>
          <w:iCs/>
          <w:lang w:val="en-US"/>
        </w:rPr>
        <w:t>p</w:t>
      </w:r>
      <w:r w:rsidRPr="00D16F2B">
        <w:rPr>
          <w:rFonts w:eastAsia="Calibri" w:cs="Times New Roman"/>
          <w:lang w:val="en-US"/>
        </w:rPr>
        <w:t xml:space="preserve"> = .001, indicating successful decoding of attentional direction from the EEG signal</w:t>
      </w:r>
      <w:r w:rsidR="00131604" w:rsidRPr="00D16F2B">
        <w:rPr>
          <w:rFonts w:eastAsia="Calibri" w:cs="Times New Roman"/>
          <w:lang w:val="en-US"/>
        </w:rPr>
        <w:t xml:space="preserve"> (Fig. 1</w:t>
      </w:r>
      <w:r w:rsidR="00877674">
        <w:rPr>
          <w:rFonts w:eastAsia="Calibri" w:cs="Times New Roman"/>
          <w:lang w:val="en-US"/>
        </w:rPr>
        <w:t>8</w:t>
      </w:r>
      <w:r w:rsidR="00131604" w:rsidRPr="00D16F2B">
        <w:rPr>
          <w:rFonts w:eastAsia="Calibri" w:cs="Times New Roman"/>
          <w:lang w:val="en-US"/>
        </w:rPr>
        <w:t>a)</w:t>
      </w:r>
      <w:r w:rsidR="000020AB">
        <w:rPr>
          <w:rFonts w:eastAsia="Calibri" w:cs="Times New Roman"/>
          <w:lang w:val="en-US"/>
        </w:rPr>
        <w:t>.</w:t>
      </w:r>
    </w:p>
    <w:p w14:paraId="6856B330" w14:textId="77777777" w:rsidR="00387901" w:rsidRPr="00D16F2B" w:rsidRDefault="00000000">
      <w:pPr>
        <w:pStyle w:val="Heading3"/>
      </w:pPr>
      <w:bookmarkStart w:id="87" w:name="_Toc207823487"/>
      <w:r w:rsidRPr="00D16F2B">
        <w:t>Ensemble task</w:t>
      </w:r>
      <w:bookmarkEnd w:id="87"/>
    </w:p>
    <w:p w14:paraId="612528FA" w14:textId="49CBA6AF" w:rsidR="00387901" w:rsidRPr="00D16F2B" w:rsidRDefault="00E069F3">
      <w:pPr>
        <w:pStyle w:val="Heading4"/>
        <w:rPr>
          <w:rFonts w:eastAsia="Calibri"/>
        </w:rPr>
      </w:pPr>
      <w:proofErr w:type="spellStart"/>
      <w:r>
        <w:t>Behaviour</w:t>
      </w:r>
      <w:proofErr w:type="spellEnd"/>
    </w:p>
    <w:p w14:paraId="69A1F847" w14:textId="200B5086" w:rsidR="00387901" w:rsidRPr="00D16F2B" w:rsidRDefault="00000000">
      <w:pPr>
        <w:rPr>
          <w:rFonts w:eastAsia="Calibri"/>
        </w:rPr>
      </w:pPr>
      <w:r w:rsidRPr="00D16F2B">
        <w:rPr>
          <w:rFonts w:eastAsia="Calibri"/>
        </w:rPr>
        <w:t xml:space="preserve">In the invalid cue condition, the mean </w:t>
      </w:r>
      <w:r w:rsidRPr="00D16F2B">
        <w:rPr>
          <w:rFonts w:eastAsia="Calibri"/>
          <w:i/>
          <w:iCs/>
        </w:rPr>
        <w:t>d'</w:t>
      </w:r>
      <w:r w:rsidRPr="00D16F2B">
        <w:rPr>
          <w:rFonts w:eastAsia="Calibri"/>
        </w:rPr>
        <w:t xml:space="preserve"> was –0.07 (</w:t>
      </w:r>
      <w:r w:rsidRPr="00D16F2B">
        <w:rPr>
          <w:rFonts w:eastAsia="Calibri"/>
          <w:i/>
          <w:iCs/>
        </w:rPr>
        <w:t>SD</w:t>
      </w:r>
      <w:r w:rsidRPr="00D16F2B">
        <w:rPr>
          <w:rFonts w:eastAsia="Calibri"/>
        </w:rPr>
        <w:t xml:space="preserve"> = 1.49), with a median of –0.14 and a range of –3.02 to 3.63, indicating performance at chance level. A one-sample t-test confirmed no significant deviation from chance, </w:t>
      </w:r>
      <w:proofErr w:type="gramStart"/>
      <w:r w:rsidRPr="00D16F2B">
        <w:rPr>
          <w:rFonts w:eastAsia="Calibri"/>
          <w:i/>
          <w:iCs/>
        </w:rPr>
        <w:t>t</w:t>
      </w:r>
      <w:r w:rsidRPr="00D16F2B">
        <w:rPr>
          <w:rFonts w:eastAsia="Calibri"/>
        </w:rPr>
        <w:t>(</w:t>
      </w:r>
      <w:proofErr w:type="gramEnd"/>
      <w:r w:rsidRPr="00D16F2B">
        <w:rPr>
          <w:rFonts w:eastAsia="Calibri"/>
        </w:rPr>
        <w:t xml:space="preserve">29) = –0.27, </w:t>
      </w:r>
      <w:r w:rsidRPr="00D16F2B">
        <w:rPr>
          <w:rFonts w:eastAsia="Calibri"/>
          <w:i/>
          <w:iCs/>
        </w:rPr>
        <w:t>p</w:t>
      </w:r>
      <w:r w:rsidRPr="00D16F2B">
        <w:rPr>
          <w:rFonts w:eastAsia="Calibri"/>
        </w:rPr>
        <w:t xml:space="preserve"> = .788, </w:t>
      </w:r>
      <w:proofErr w:type="spellStart"/>
      <w:r w:rsidRPr="00D16F2B">
        <w:rPr>
          <w:rFonts w:eastAsia="Calibri"/>
          <w:i/>
          <w:iCs/>
        </w:rPr>
        <w:t>d</w:t>
      </w:r>
      <w:r w:rsidR="00830EF5" w:rsidRPr="00D16F2B">
        <w:rPr>
          <w:rFonts w:eastAsia="Calibri"/>
          <w:vertAlign w:val="subscript"/>
        </w:rPr>
        <w:t>z</w:t>
      </w:r>
      <w:proofErr w:type="spellEnd"/>
      <w:r w:rsidRPr="00D16F2B">
        <w:rPr>
          <w:rFonts w:eastAsia="Calibri"/>
        </w:rPr>
        <w:t xml:space="preserve"> = –0.05. In contrast, the valid cue condition yielded a mean </w:t>
      </w:r>
      <w:r w:rsidRPr="00D16F2B">
        <w:rPr>
          <w:rFonts w:eastAsia="Calibri"/>
          <w:i/>
          <w:iCs/>
        </w:rPr>
        <w:t>d'</w:t>
      </w:r>
      <w:r w:rsidRPr="00D16F2B">
        <w:rPr>
          <w:rFonts w:eastAsia="Calibri"/>
        </w:rPr>
        <w:t xml:space="preserve"> of 0.90 (</w:t>
      </w:r>
      <w:r w:rsidRPr="00D16F2B">
        <w:rPr>
          <w:rFonts w:eastAsia="Calibri"/>
          <w:i/>
          <w:iCs/>
        </w:rPr>
        <w:t>SD</w:t>
      </w:r>
      <w:r w:rsidRPr="00D16F2B">
        <w:rPr>
          <w:rFonts w:eastAsia="Calibri"/>
        </w:rPr>
        <w:t xml:space="preserve"> = 1.26), </w:t>
      </w:r>
      <w:r w:rsidRPr="00D16F2B">
        <w:rPr>
          <w:rFonts w:eastAsia="Calibri"/>
        </w:rPr>
        <w:lastRenderedPageBreak/>
        <w:t xml:space="preserve">with a median of 1.16 and a range of –2.78 to 2.77. A paired t-test comparing valid and invalid trials revealed a significant cueing effect, </w:t>
      </w:r>
      <w:proofErr w:type="gramStart"/>
      <w:r w:rsidRPr="00D16F2B">
        <w:rPr>
          <w:rFonts w:eastAsia="Calibri"/>
          <w:i/>
          <w:iCs/>
        </w:rPr>
        <w:t>t</w:t>
      </w:r>
      <w:r w:rsidRPr="00D16F2B">
        <w:rPr>
          <w:rFonts w:eastAsia="Calibri"/>
        </w:rPr>
        <w:t>(</w:t>
      </w:r>
      <w:proofErr w:type="gramEnd"/>
      <w:r w:rsidRPr="00D16F2B">
        <w:rPr>
          <w:rFonts w:eastAsia="Calibri"/>
        </w:rPr>
        <w:t xml:space="preserve">29) = 3.10, </w:t>
      </w:r>
      <w:r w:rsidRPr="00D16F2B">
        <w:rPr>
          <w:rFonts w:eastAsia="Calibri"/>
          <w:i/>
          <w:iCs/>
        </w:rPr>
        <w:t>p</w:t>
      </w:r>
      <w:r w:rsidRPr="00D16F2B">
        <w:rPr>
          <w:rFonts w:eastAsia="Calibri"/>
        </w:rPr>
        <w:t xml:space="preserve"> = .004, </w:t>
      </w:r>
      <w:proofErr w:type="spellStart"/>
      <w:r w:rsidRPr="00D16F2B">
        <w:rPr>
          <w:rFonts w:eastAsia="Calibri"/>
          <w:i/>
          <w:iCs/>
        </w:rPr>
        <w:t>d</w:t>
      </w:r>
      <w:r w:rsidRPr="00D16F2B">
        <w:rPr>
          <w:rFonts w:eastAsia="Calibri"/>
          <w:vertAlign w:val="subscript"/>
        </w:rPr>
        <w:t>z</w:t>
      </w:r>
      <w:proofErr w:type="spellEnd"/>
      <w:r w:rsidRPr="00D16F2B">
        <w:rPr>
          <w:rFonts w:eastAsia="Calibri"/>
        </w:rPr>
        <w:t xml:space="preserve"> = 0.68</w:t>
      </w:r>
      <w:r w:rsidR="000020AB">
        <w:rPr>
          <w:rFonts w:eastAsia="Calibri"/>
        </w:rPr>
        <w:t xml:space="preserve"> </w:t>
      </w:r>
      <w:r w:rsidR="00131604" w:rsidRPr="00D16F2B">
        <w:rPr>
          <w:rFonts w:eastAsia="Calibri"/>
        </w:rPr>
        <w:t>(Fig. 1</w:t>
      </w:r>
      <w:r w:rsidR="00877674">
        <w:rPr>
          <w:rFonts w:eastAsia="Calibri"/>
        </w:rPr>
        <w:t>6</w:t>
      </w:r>
      <w:r w:rsidR="00131604" w:rsidRPr="00D16F2B">
        <w:rPr>
          <w:rFonts w:eastAsia="Calibri"/>
        </w:rPr>
        <w:t>b).</w:t>
      </w:r>
    </w:p>
    <w:p w14:paraId="05BEA67F" w14:textId="77777777" w:rsidR="00387901" w:rsidRPr="00D16F2B" w:rsidRDefault="00000000">
      <w:pPr>
        <w:pStyle w:val="Heading4"/>
      </w:pPr>
      <w:r w:rsidRPr="00D16F2B">
        <w:t>EEG</w:t>
      </w:r>
    </w:p>
    <w:p w14:paraId="46B1B478" w14:textId="064CCBD4" w:rsidR="00387901" w:rsidRPr="00D16F2B" w:rsidRDefault="00000000">
      <w:r w:rsidRPr="00D16F2B">
        <w:rPr>
          <w:rFonts w:eastAsia="Calibri"/>
        </w:rPr>
        <w:t xml:space="preserve">Contrary to the single-object task, a paired-samples t-test comparing contralateral and ipsilateral ERP amplitudes in the ensemble condition did not yield a significant difference, </w:t>
      </w:r>
      <w:proofErr w:type="gramStart"/>
      <w:r w:rsidRPr="00D16F2B">
        <w:rPr>
          <w:rFonts w:eastAsia="Calibri"/>
          <w:i/>
          <w:iCs/>
        </w:rPr>
        <w:t>t</w:t>
      </w:r>
      <w:r w:rsidRPr="00D16F2B">
        <w:rPr>
          <w:rFonts w:eastAsia="Calibri"/>
        </w:rPr>
        <w:t>(</w:t>
      </w:r>
      <w:proofErr w:type="gramEnd"/>
      <w:r w:rsidRPr="00D16F2B">
        <w:rPr>
          <w:rFonts w:eastAsia="Calibri"/>
        </w:rPr>
        <w:t xml:space="preserve">29) = 0.75, </w:t>
      </w:r>
      <w:r w:rsidRPr="00D16F2B">
        <w:rPr>
          <w:rFonts w:eastAsia="Calibri"/>
          <w:i/>
          <w:iCs/>
        </w:rPr>
        <w:t>p</w:t>
      </w:r>
      <w:r w:rsidRPr="00D16F2B">
        <w:rPr>
          <w:rFonts w:eastAsia="Calibri"/>
        </w:rPr>
        <w:t xml:space="preserve"> = .46, </w:t>
      </w:r>
      <w:proofErr w:type="spellStart"/>
      <w:r w:rsidRPr="00D16F2B">
        <w:rPr>
          <w:rFonts w:eastAsia="Calibri"/>
          <w:i/>
          <w:iCs/>
        </w:rPr>
        <w:t>d</w:t>
      </w:r>
      <w:r w:rsidR="00D74DF1" w:rsidRPr="00D16F2B">
        <w:rPr>
          <w:rFonts w:eastAsia="Calibri"/>
          <w:vertAlign w:val="subscript"/>
        </w:rPr>
        <w:t>z</w:t>
      </w:r>
      <w:proofErr w:type="spellEnd"/>
      <w:r w:rsidRPr="00D16F2B">
        <w:rPr>
          <w:rFonts w:eastAsia="Calibri"/>
        </w:rPr>
        <w:t xml:space="preserve"> = –0.14, suggesting no robust N2pc component in response to ensemble stimuli.</w:t>
      </w:r>
      <w:r w:rsidR="00434A8D" w:rsidRPr="00D16F2B">
        <w:rPr>
          <w:rFonts w:eastAsia="Calibri"/>
        </w:rPr>
        <w:t xml:space="preserve"> Both grand averages and difference wave are plotted on </w:t>
      </w:r>
      <w:r w:rsidR="00131604" w:rsidRPr="00D16F2B">
        <w:rPr>
          <w:rFonts w:eastAsia="Calibri"/>
        </w:rPr>
        <w:t>Fig</w:t>
      </w:r>
      <w:r w:rsidR="00434A8D" w:rsidRPr="00D16F2B">
        <w:rPr>
          <w:rFonts w:eastAsia="Calibri"/>
        </w:rPr>
        <w:t>ure</w:t>
      </w:r>
      <w:r w:rsidR="00131604" w:rsidRPr="00D16F2B">
        <w:rPr>
          <w:rFonts w:eastAsia="Calibri"/>
        </w:rPr>
        <w:t xml:space="preserve"> 1</w:t>
      </w:r>
      <w:r w:rsidR="00877674">
        <w:rPr>
          <w:rFonts w:eastAsia="Calibri"/>
        </w:rPr>
        <w:t>7</w:t>
      </w:r>
      <w:r w:rsidR="00131604" w:rsidRPr="00D16F2B">
        <w:rPr>
          <w:rFonts w:eastAsia="Calibri"/>
        </w:rPr>
        <w:t>b&amp;d</w:t>
      </w:r>
      <w:r w:rsidR="00434A8D" w:rsidRPr="00D16F2B">
        <w:rPr>
          <w:rFonts w:eastAsia="Calibri"/>
        </w:rPr>
        <w:t xml:space="preserve"> respectively. </w:t>
      </w:r>
    </w:p>
    <w:p w14:paraId="2A653563" w14:textId="2D3BEEB5" w:rsidR="00387901" w:rsidRPr="00D16F2B" w:rsidRDefault="00826DEE">
      <w:r>
        <w:rPr>
          <w:noProof/>
        </w:rPr>
        <mc:AlternateContent>
          <mc:Choice Requires="wps">
            <w:drawing>
              <wp:anchor distT="0" distB="0" distL="114300" distR="114300" simplePos="0" relativeHeight="251677696" behindDoc="0" locked="0" layoutInCell="1" allowOverlap="1" wp14:anchorId="3A315C76" wp14:editId="21EE9A11">
                <wp:simplePos x="0" y="0"/>
                <wp:positionH relativeFrom="column">
                  <wp:posOffset>0</wp:posOffset>
                </wp:positionH>
                <wp:positionV relativeFrom="paragraph">
                  <wp:posOffset>2935605</wp:posOffset>
                </wp:positionV>
                <wp:extent cx="4718050" cy="635"/>
                <wp:effectExtent l="0" t="0" r="0" b="0"/>
                <wp:wrapTopAndBottom/>
                <wp:docPr id="1801689919" name="Text Box 1"/>
                <wp:cNvGraphicFramePr/>
                <a:graphic xmlns:a="http://schemas.openxmlformats.org/drawingml/2006/main">
                  <a:graphicData uri="http://schemas.microsoft.com/office/word/2010/wordprocessingShape">
                    <wps:wsp>
                      <wps:cNvSpPr txBox="1"/>
                      <wps:spPr>
                        <a:xfrm>
                          <a:off x="0" y="0"/>
                          <a:ext cx="4718050" cy="635"/>
                        </a:xfrm>
                        <a:prstGeom prst="rect">
                          <a:avLst/>
                        </a:prstGeom>
                        <a:solidFill>
                          <a:prstClr val="white"/>
                        </a:solidFill>
                        <a:ln>
                          <a:noFill/>
                        </a:ln>
                      </wps:spPr>
                      <wps:txbx>
                        <w:txbxContent>
                          <w:p w14:paraId="74EDDF7A" w14:textId="07309187" w:rsidR="00826DEE" w:rsidRPr="00826DEE" w:rsidRDefault="00826DEE" w:rsidP="00826DEE">
                            <w:pPr>
                              <w:pStyle w:val="Caption"/>
                              <w:rPr>
                                <w:rFonts w:cs="Times New Roman"/>
                                <w:i w:val="0"/>
                                <w:iCs w:val="0"/>
                                <w:noProof/>
                                <w:sz w:val="18"/>
                                <w:szCs w:val="18"/>
                              </w:rPr>
                            </w:pPr>
                            <w:bookmarkStart w:id="88" w:name="_Toc206165363"/>
                            <w:r w:rsidRPr="00826DEE">
                              <w:rPr>
                                <w:b/>
                                <w:bCs/>
                                <w:i w:val="0"/>
                                <w:iCs w:val="0"/>
                                <w:sz w:val="18"/>
                                <w:szCs w:val="18"/>
                              </w:rPr>
                              <w:t xml:space="preserve">Figure </w:t>
                            </w:r>
                            <w:r w:rsidRPr="00826DEE">
                              <w:rPr>
                                <w:b/>
                                <w:bCs/>
                                <w:i w:val="0"/>
                                <w:iCs w:val="0"/>
                                <w:sz w:val="18"/>
                                <w:szCs w:val="18"/>
                              </w:rPr>
                              <w:fldChar w:fldCharType="begin"/>
                            </w:r>
                            <w:r w:rsidRPr="00826DEE">
                              <w:rPr>
                                <w:b/>
                                <w:bCs/>
                                <w:i w:val="0"/>
                                <w:iCs w:val="0"/>
                                <w:sz w:val="18"/>
                                <w:szCs w:val="18"/>
                              </w:rPr>
                              <w:instrText xml:space="preserve"> SEQ Figure \* ARABIC </w:instrText>
                            </w:r>
                            <w:r w:rsidRPr="00826DEE">
                              <w:rPr>
                                <w:b/>
                                <w:bCs/>
                                <w:i w:val="0"/>
                                <w:iCs w:val="0"/>
                                <w:sz w:val="18"/>
                                <w:szCs w:val="18"/>
                              </w:rPr>
                              <w:fldChar w:fldCharType="separate"/>
                            </w:r>
                            <w:r w:rsidR="00146E7C">
                              <w:rPr>
                                <w:b/>
                                <w:bCs/>
                                <w:i w:val="0"/>
                                <w:iCs w:val="0"/>
                                <w:noProof/>
                                <w:sz w:val="18"/>
                                <w:szCs w:val="18"/>
                              </w:rPr>
                              <w:t>16</w:t>
                            </w:r>
                            <w:r w:rsidRPr="00826DEE">
                              <w:rPr>
                                <w:b/>
                                <w:bCs/>
                                <w:i w:val="0"/>
                                <w:iCs w:val="0"/>
                                <w:sz w:val="18"/>
                                <w:szCs w:val="18"/>
                              </w:rPr>
                              <w:fldChar w:fldCharType="end"/>
                            </w:r>
                            <w:r w:rsidRPr="00826DEE">
                              <w:rPr>
                                <w:b/>
                                <w:bCs/>
                                <w:i w:val="0"/>
                                <w:iCs w:val="0"/>
                                <w:sz w:val="18"/>
                                <w:szCs w:val="18"/>
                              </w:rPr>
                              <w:t>:</w:t>
                            </w:r>
                            <w:r w:rsidRPr="00826DEE">
                              <w:rPr>
                                <w:i w:val="0"/>
                                <w:iCs w:val="0"/>
                                <w:sz w:val="18"/>
                                <w:szCs w:val="18"/>
                              </w:rPr>
                              <w:t xml:space="preserve"> Paper III, </w:t>
                            </w:r>
                            <w:proofErr w:type="spellStart"/>
                            <w:r w:rsidRPr="00826DEE">
                              <w:rPr>
                                <w:i w:val="0"/>
                                <w:iCs w:val="0"/>
                                <w:sz w:val="18"/>
                                <w:szCs w:val="18"/>
                              </w:rPr>
                              <w:t>behavioural</w:t>
                            </w:r>
                            <w:proofErr w:type="spellEnd"/>
                            <w:r w:rsidRPr="00826DEE">
                              <w:rPr>
                                <w:i w:val="0"/>
                                <w:iCs w:val="0"/>
                                <w:sz w:val="18"/>
                                <w:szCs w:val="18"/>
                              </w:rPr>
                              <w:t xml:space="preserve"> results</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315C76" id="_x0000_s1039" type="#_x0000_t202" style="position:absolute;left:0;text-align:left;margin-left:0;margin-top:231.15pt;width:371.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" stroked="f">
                <v:textbox style="mso-fit-shape-to-text:t" inset="0,0,0,0">
                  <w:txbxContent>
                    <w:p w14:paraId="74EDDF7A" w14:textId="07309187" w:rsidR="00826DEE" w:rsidRPr="00826DEE" w:rsidRDefault="00826DEE" w:rsidP="00826DEE">
                      <w:pPr>
                        <w:pStyle w:val="Caption"/>
                        <w:rPr>
                          <w:rFonts w:cs="Times New Roman"/>
                          <w:i w:val="0"/>
                          <w:iCs w:val="0"/>
                          <w:noProof/>
                          <w:sz w:val="18"/>
                          <w:szCs w:val="18"/>
                        </w:rPr>
                      </w:pPr>
                      <w:bookmarkStart w:id="89" w:name="_Toc206165363"/>
                      <w:r w:rsidRPr="00826DEE">
                        <w:rPr>
                          <w:b/>
                          <w:bCs/>
                          <w:i w:val="0"/>
                          <w:iCs w:val="0"/>
                          <w:sz w:val="18"/>
                          <w:szCs w:val="18"/>
                        </w:rPr>
                        <w:t xml:space="preserve">Figure </w:t>
                      </w:r>
                      <w:r w:rsidRPr="00826DEE">
                        <w:rPr>
                          <w:b/>
                          <w:bCs/>
                          <w:i w:val="0"/>
                          <w:iCs w:val="0"/>
                          <w:sz w:val="18"/>
                          <w:szCs w:val="18"/>
                        </w:rPr>
                        <w:fldChar w:fldCharType="begin"/>
                      </w:r>
                      <w:r w:rsidRPr="00826DEE">
                        <w:rPr>
                          <w:b/>
                          <w:bCs/>
                          <w:i w:val="0"/>
                          <w:iCs w:val="0"/>
                          <w:sz w:val="18"/>
                          <w:szCs w:val="18"/>
                        </w:rPr>
                        <w:instrText xml:space="preserve"> SEQ Figure \* ARABIC </w:instrText>
                      </w:r>
                      <w:r w:rsidRPr="00826DEE">
                        <w:rPr>
                          <w:b/>
                          <w:bCs/>
                          <w:i w:val="0"/>
                          <w:iCs w:val="0"/>
                          <w:sz w:val="18"/>
                          <w:szCs w:val="18"/>
                        </w:rPr>
                        <w:fldChar w:fldCharType="separate"/>
                      </w:r>
                      <w:r w:rsidR="00146E7C">
                        <w:rPr>
                          <w:b/>
                          <w:bCs/>
                          <w:i w:val="0"/>
                          <w:iCs w:val="0"/>
                          <w:noProof/>
                          <w:sz w:val="18"/>
                          <w:szCs w:val="18"/>
                        </w:rPr>
                        <w:t>16</w:t>
                      </w:r>
                      <w:r w:rsidRPr="00826DEE">
                        <w:rPr>
                          <w:b/>
                          <w:bCs/>
                          <w:i w:val="0"/>
                          <w:iCs w:val="0"/>
                          <w:sz w:val="18"/>
                          <w:szCs w:val="18"/>
                        </w:rPr>
                        <w:fldChar w:fldCharType="end"/>
                      </w:r>
                      <w:r w:rsidRPr="00826DEE">
                        <w:rPr>
                          <w:b/>
                          <w:bCs/>
                          <w:i w:val="0"/>
                          <w:iCs w:val="0"/>
                          <w:sz w:val="18"/>
                          <w:szCs w:val="18"/>
                        </w:rPr>
                        <w:t>:</w:t>
                      </w:r>
                      <w:r w:rsidRPr="00826DEE">
                        <w:rPr>
                          <w:i w:val="0"/>
                          <w:iCs w:val="0"/>
                          <w:sz w:val="18"/>
                          <w:szCs w:val="18"/>
                        </w:rPr>
                        <w:t xml:space="preserve"> Paper III, </w:t>
                      </w:r>
                      <w:proofErr w:type="spellStart"/>
                      <w:r w:rsidRPr="00826DEE">
                        <w:rPr>
                          <w:i w:val="0"/>
                          <w:iCs w:val="0"/>
                          <w:sz w:val="18"/>
                          <w:szCs w:val="18"/>
                        </w:rPr>
                        <w:t>behavioural</w:t>
                      </w:r>
                      <w:proofErr w:type="spellEnd"/>
                      <w:r w:rsidRPr="00826DEE">
                        <w:rPr>
                          <w:i w:val="0"/>
                          <w:iCs w:val="0"/>
                          <w:sz w:val="18"/>
                          <w:szCs w:val="18"/>
                        </w:rPr>
                        <w:t xml:space="preserve"> results</w:t>
                      </w:r>
                      <w:bookmarkEnd w:id="89"/>
                    </w:p>
                  </w:txbxContent>
                </v:textbox>
                <w10:wrap type="topAndBottom"/>
              </v:shape>
            </w:pict>
          </mc:Fallback>
        </mc:AlternateContent>
      </w:r>
      <w:r w:rsidR="00131604" w:rsidRPr="00D16F2B">
        <w:rPr>
          <w:noProof/>
        </w:rPr>
        <w:drawing>
          <wp:anchor distT="0" distB="0" distL="114300" distR="0" simplePos="0" relativeHeight="30" behindDoc="0" locked="0" layoutInCell="0" allowOverlap="1" wp14:anchorId="682C9222" wp14:editId="335BDF06">
            <wp:simplePos x="0" y="0"/>
            <wp:positionH relativeFrom="margin">
              <wp:posOffset>0</wp:posOffset>
            </wp:positionH>
            <wp:positionV relativeFrom="paragraph">
              <wp:posOffset>1020666</wp:posOffset>
            </wp:positionV>
            <wp:extent cx="4718050" cy="1858010"/>
            <wp:effectExtent l="0" t="0" r="0" b="0"/>
            <wp:wrapTopAndBottom/>
            <wp:docPr id="38" name="Picture 19"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19" descr="A screenshot of a graph&#10;&#10;AI-generated content may be incorrect."/>
                    <pic:cNvPicPr>
                      <a:picLocks noChangeAspect="1" noChangeArrowheads="1"/>
                    </pic:cNvPicPr>
                  </pic:nvPicPr>
                  <pic:blipFill>
                    <a:blip r:embed="rId81"/>
                    <a:stretch>
                      <a:fillRect/>
                    </a:stretch>
                  </pic:blipFill>
                  <pic:spPr bwMode="auto">
                    <a:xfrm>
                      <a:off x="0" y="0"/>
                      <a:ext cx="4718050" cy="1858010"/>
                    </a:xfrm>
                    <a:prstGeom prst="rect">
                      <a:avLst/>
                    </a:prstGeom>
                  </pic:spPr>
                </pic:pic>
              </a:graphicData>
            </a:graphic>
          </wp:anchor>
        </w:drawing>
      </w:r>
      <w:r w:rsidR="00131604" w:rsidRPr="00D16F2B">
        <w:t>However, decoding analyses revealed a mean accuracy of 57% (</w:t>
      </w:r>
      <w:r w:rsidR="00131604" w:rsidRPr="00D16F2B">
        <w:rPr>
          <w:i/>
          <w:iCs/>
        </w:rPr>
        <w:t>SD</w:t>
      </w:r>
      <w:r w:rsidR="00131604" w:rsidRPr="00D16F2B">
        <w:t xml:space="preserve"> = 8 percentage points) in classifying the attended hemifield during ensemble trials. A one-sample t-test showed this was significantly above the 50% chance level, </w:t>
      </w:r>
      <w:proofErr w:type="gramStart"/>
      <w:r w:rsidR="00131604" w:rsidRPr="00D16F2B">
        <w:rPr>
          <w:i/>
          <w:iCs/>
        </w:rPr>
        <w:t>t</w:t>
      </w:r>
      <w:r w:rsidR="00131604" w:rsidRPr="00D16F2B">
        <w:t>(</w:t>
      </w:r>
      <w:proofErr w:type="gramEnd"/>
      <w:r w:rsidR="00131604" w:rsidRPr="00D16F2B">
        <w:t xml:space="preserve">29) = 4.35, </w:t>
      </w:r>
      <w:r w:rsidR="00131604" w:rsidRPr="00D16F2B">
        <w:rPr>
          <w:i/>
          <w:iCs/>
        </w:rPr>
        <w:t>p</w:t>
      </w:r>
      <w:r w:rsidR="00131604" w:rsidRPr="00D16F2B">
        <w:t xml:space="preserve"> &lt; .001, confirming that the direction of attention could still be reliably decoded from EEG data</w:t>
      </w:r>
      <w:r w:rsidR="009C189C">
        <w:t xml:space="preserve"> </w:t>
      </w:r>
      <w:r w:rsidR="00131604" w:rsidRPr="00D16F2B">
        <w:t>(Fig. 1</w:t>
      </w:r>
      <w:r w:rsidR="00877674">
        <w:t>8</w:t>
      </w:r>
      <w:r w:rsidR="00131604" w:rsidRPr="00D16F2B">
        <w:t>b)</w:t>
      </w:r>
      <w:r w:rsidR="009C189C">
        <w:t>.</w:t>
      </w:r>
    </w:p>
    <w:p w14:paraId="07BDEFFC" w14:textId="487C3BA1" w:rsidR="00387901" w:rsidRPr="00D16F2B" w:rsidRDefault="00000000" w:rsidP="00131604">
      <w:pPr>
        <w:pStyle w:val="Caption"/>
        <w:rPr>
          <w:sz w:val="18"/>
          <w:szCs w:val="18"/>
        </w:rPr>
      </w:pPr>
      <w:r w:rsidRPr="00D16F2B">
        <w:rPr>
          <w:sz w:val="18"/>
          <w:szCs w:val="18"/>
        </w:rPr>
        <w:t>Boxplots depict the sensitivity (d') of orientation judgments on valid (red) and invalid (cyan) trials in the single object task (panel A) and the ensemble task (panel B). In both tasks, a cueing effect is observed as indicated by a significant drop in performance from valid to invalid trials (** p &lt; 0.01). Each box represents the interquartile range (IQR), spanning the 25th to 75th percentiles of the data. The horizontal line within each box indicates the median. Whiskers extend to the most extreme values within 1.5 × IQR of the lower and upper quartiles. Dots represent outliers, defined as values falling below the 25th percentile minus 1.5 × IQR or above the 75th percentile plus 1.5 × IQR.</w:t>
      </w:r>
    </w:p>
    <w:p w14:paraId="1CAC41EF" w14:textId="77777777" w:rsidR="00387901" w:rsidRPr="00D16F2B" w:rsidRDefault="00000000">
      <w:pPr>
        <w:spacing w:before="120" w:after="60" w:line="312" w:lineRule="auto"/>
        <w:ind w:right="272"/>
        <w:jc w:val="left"/>
      </w:pPr>
      <w:r w:rsidRPr="00D16F2B">
        <w:br w:type="page"/>
      </w:r>
    </w:p>
    <w:p w14:paraId="176A27D2" w14:textId="3D26791A" w:rsidR="00387901" w:rsidRPr="00826DEE" w:rsidRDefault="00826DEE" w:rsidP="00131604">
      <w:pPr>
        <w:pStyle w:val="Caption"/>
      </w:pPr>
      <w:r>
        <w:rPr>
          <w:noProof/>
        </w:rPr>
        <w:lastRenderedPageBreak/>
        <mc:AlternateContent>
          <mc:Choice Requires="wps">
            <w:drawing>
              <wp:anchor distT="0" distB="0" distL="114300" distR="114300" simplePos="0" relativeHeight="251679744" behindDoc="0" locked="0" layoutInCell="1" allowOverlap="1" wp14:anchorId="202DCF72" wp14:editId="05D2B663">
                <wp:simplePos x="0" y="0"/>
                <wp:positionH relativeFrom="column">
                  <wp:posOffset>1270</wp:posOffset>
                </wp:positionH>
                <wp:positionV relativeFrom="paragraph">
                  <wp:posOffset>2397760</wp:posOffset>
                </wp:positionV>
                <wp:extent cx="4579620" cy="635"/>
                <wp:effectExtent l="0" t="0" r="0" b="0"/>
                <wp:wrapTopAndBottom/>
                <wp:docPr id="1615969151" name="Text Box 1"/>
                <wp:cNvGraphicFramePr/>
                <a:graphic xmlns:a="http://schemas.openxmlformats.org/drawingml/2006/main">
                  <a:graphicData uri="http://schemas.microsoft.com/office/word/2010/wordprocessingShape">
                    <wps:wsp>
                      <wps:cNvSpPr txBox="1"/>
                      <wps:spPr>
                        <a:xfrm>
                          <a:off x="0" y="0"/>
                          <a:ext cx="4579620" cy="635"/>
                        </a:xfrm>
                        <a:prstGeom prst="rect">
                          <a:avLst/>
                        </a:prstGeom>
                        <a:solidFill>
                          <a:prstClr val="white"/>
                        </a:solidFill>
                        <a:ln>
                          <a:noFill/>
                        </a:ln>
                      </wps:spPr>
                      <wps:txbx>
                        <w:txbxContent>
                          <w:p w14:paraId="0CC6C676" w14:textId="266CF8C6" w:rsidR="00826DEE" w:rsidRPr="00826DEE" w:rsidRDefault="00826DEE" w:rsidP="00826DEE">
                            <w:pPr>
                              <w:pStyle w:val="Caption"/>
                              <w:rPr>
                                <w:b/>
                                <w:bCs/>
                                <w:i w:val="0"/>
                                <w:iCs w:val="0"/>
                                <w:noProof/>
                                <w:sz w:val="18"/>
                                <w:szCs w:val="18"/>
                              </w:rPr>
                            </w:pPr>
                            <w:bookmarkStart w:id="90" w:name="_Toc206165364"/>
                            <w:r w:rsidRPr="00826DEE">
                              <w:rPr>
                                <w:b/>
                                <w:bCs/>
                                <w:i w:val="0"/>
                                <w:iCs w:val="0"/>
                                <w:sz w:val="18"/>
                                <w:szCs w:val="18"/>
                              </w:rPr>
                              <w:t xml:space="preserve">Figure </w:t>
                            </w:r>
                            <w:r w:rsidRPr="00826DEE">
                              <w:rPr>
                                <w:b/>
                                <w:bCs/>
                                <w:i w:val="0"/>
                                <w:iCs w:val="0"/>
                                <w:sz w:val="18"/>
                                <w:szCs w:val="18"/>
                              </w:rPr>
                              <w:fldChar w:fldCharType="begin"/>
                            </w:r>
                            <w:r w:rsidRPr="00826DEE">
                              <w:rPr>
                                <w:b/>
                                <w:bCs/>
                                <w:i w:val="0"/>
                                <w:iCs w:val="0"/>
                                <w:sz w:val="18"/>
                                <w:szCs w:val="18"/>
                              </w:rPr>
                              <w:instrText xml:space="preserve"> SEQ Figure \* ARABIC </w:instrText>
                            </w:r>
                            <w:r w:rsidRPr="00826DEE">
                              <w:rPr>
                                <w:b/>
                                <w:bCs/>
                                <w:i w:val="0"/>
                                <w:iCs w:val="0"/>
                                <w:sz w:val="18"/>
                                <w:szCs w:val="18"/>
                              </w:rPr>
                              <w:fldChar w:fldCharType="separate"/>
                            </w:r>
                            <w:r w:rsidR="00146E7C">
                              <w:rPr>
                                <w:b/>
                                <w:bCs/>
                                <w:i w:val="0"/>
                                <w:iCs w:val="0"/>
                                <w:noProof/>
                                <w:sz w:val="18"/>
                                <w:szCs w:val="18"/>
                              </w:rPr>
                              <w:t>17</w:t>
                            </w:r>
                            <w:r w:rsidRPr="00826DEE">
                              <w:rPr>
                                <w:b/>
                                <w:bCs/>
                                <w:i w:val="0"/>
                                <w:iCs w:val="0"/>
                                <w:sz w:val="18"/>
                                <w:szCs w:val="18"/>
                              </w:rPr>
                              <w:fldChar w:fldCharType="end"/>
                            </w:r>
                            <w:r w:rsidRPr="00826DEE">
                              <w:rPr>
                                <w:b/>
                                <w:bCs/>
                                <w:i w:val="0"/>
                                <w:iCs w:val="0"/>
                                <w:sz w:val="18"/>
                                <w:szCs w:val="18"/>
                              </w:rPr>
                              <w:t>:</w:t>
                            </w:r>
                            <w:r w:rsidRPr="00826DEE">
                              <w:rPr>
                                <w:i w:val="0"/>
                                <w:iCs w:val="0"/>
                                <w:sz w:val="18"/>
                                <w:szCs w:val="18"/>
                              </w:rPr>
                              <w:t xml:space="preserve"> Paper III, ERP results</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2DCF72" id="_x0000_s1040" type="#_x0000_t202" style="position:absolute;left:0;text-align:left;margin-left:.1pt;margin-top:188.8pt;width:360.6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" stroked="f">
                <v:textbox style="mso-fit-shape-to-text:t" inset="0,0,0,0">
                  <w:txbxContent>
                    <w:p w14:paraId="0CC6C676" w14:textId="266CF8C6" w:rsidR="00826DEE" w:rsidRPr="00826DEE" w:rsidRDefault="00826DEE" w:rsidP="00826DEE">
                      <w:pPr>
                        <w:pStyle w:val="Caption"/>
                        <w:rPr>
                          <w:b/>
                          <w:bCs/>
                          <w:i w:val="0"/>
                          <w:iCs w:val="0"/>
                          <w:noProof/>
                          <w:sz w:val="18"/>
                          <w:szCs w:val="18"/>
                        </w:rPr>
                      </w:pPr>
                      <w:bookmarkStart w:id="91" w:name="_Toc206165364"/>
                      <w:r w:rsidRPr="00826DEE">
                        <w:rPr>
                          <w:b/>
                          <w:bCs/>
                          <w:i w:val="0"/>
                          <w:iCs w:val="0"/>
                          <w:sz w:val="18"/>
                          <w:szCs w:val="18"/>
                        </w:rPr>
                        <w:t xml:space="preserve">Figure </w:t>
                      </w:r>
                      <w:r w:rsidRPr="00826DEE">
                        <w:rPr>
                          <w:b/>
                          <w:bCs/>
                          <w:i w:val="0"/>
                          <w:iCs w:val="0"/>
                          <w:sz w:val="18"/>
                          <w:szCs w:val="18"/>
                        </w:rPr>
                        <w:fldChar w:fldCharType="begin"/>
                      </w:r>
                      <w:r w:rsidRPr="00826DEE">
                        <w:rPr>
                          <w:b/>
                          <w:bCs/>
                          <w:i w:val="0"/>
                          <w:iCs w:val="0"/>
                          <w:sz w:val="18"/>
                          <w:szCs w:val="18"/>
                        </w:rPr>
                        <w:instrText xml:space="preserve"> SEQ Figure \* ARABIC </w:instrText>
                      </w:r>
                      <w:r w:rsidRPr="00826DEE">
                        <w:rPr>
                          <w:b/>
                          <w:bCs/>
                          <w:i w:val="0"/>
                          <w:iCs w:val="0"/>
                          <w:sz w:val="18"/>
                          <w:szCs w:val="18"/>
                        </w:rPr>
                        <w:fldChar w:fldCharType="separate"/>
                      </w:r>
                      <w:r w:rsidR="00146E7C">
                        <w:rPr>
                          <w:b/>
                          <w:bCs/>
                          <w:i w:val="0"/>
                          <w:iCs w:val="0"/>
                          <w:noProof/>
                          <w:sz w:val="18"/>
                          <w:szCs w:val="18"/>
                        </w:rPr>
                        <w:t>17</w:t>
                      </w:r>
                      <w:r w:rsidRPr="00826DEE">
                        <w:rPr>
                          <w:b/>
                          <w:bCs/>
                          <w:i w:val="0"/>
                          <w:iCs w:val="0"/>
                          <w:sz w:val="18"/>
                          <w:szCs w:val="18"/>
                        </w:rPr>
                        <w:fldChar w:fldCharType="end"/>
                      </w:r>
                      <w:r w:rsidRPr="00826DEE">
                        <w:rPr>
                          <w:b/>
                          <w:bCs/>
                          <w:i w:val="0"/>
                          <w:iCs w:val="0"/>
                          <w:sz w:val="18"/>
                          <w:szCs w:val="18"/>
                        </w:rPr>
                        <w:t>:</w:t>
                      </w:r>
                      <w:r w:rsidRPr="00826DEE">
                        <w:rPr>
                          <w:i w:val="0"/>
                          <w:iCs w:val="0"/>
                          <w:sz w:val="18"/>
                          <w:szCs w:val="18"/>
                        </w:rPr>
                        <w:t xml:space="preserve"> Paper III, ERP results</w:t>
                      </w:r>
                      <w:bookmarkEnd w:id="91"/>
                    </w:p>
                  </w:txbxContent>
                </v:textbox>
                <w10:wrap type="topAndBottom"/>
              </v:shape>
            </w:pict>
          </mc:Fallback>
        </mc:AlternateContent>
      </w:r>
      <w:r w:rsidRPr="00D16F2B">
        <w:rPr>
          <w:b/>
          <w:bCs/>
          <w:i w:val="0"/>
          <w:iCs w:val="0"/>
          <w:noProof/>
          <w:sz w:val="18"/>
          <w:szCs w:val="18"/>
        </w:rPr>
        <w:drawing>
          <wp:anchor distT="0" distB="0" distL="114300" distR="0" simplePos="0" relativeHeight="31" behindDoc="0" locked="0" layoutInCell="0" allowOverlap="1" wp14:anchorId="3D6FDCE7" wp14:editId="29A4B800">
            <wp:simplePos x="0" y="0"/>
            <wp:positionH relativeFrom="margin">
              <wp:posOffset>64770</wp:posOffset>
            </wp:positionH>
            <wp:positionV relativeFrom="paragraph">
              <wp:posOffset>80010</wp:posOffset>
            </wp:positionV>
            <wp:extent cx="4579620" cy="2260600"/>
            <wp:effectExtent l="0" t="0" r="0" b="0"/>
            <wp:wrapTopAndBottom/>
            <wp:docPr id="39" name="Picture 2842846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284284646"/>
                    <pic:cNvPicPr>
                      <a:picLocks noChangeAspect="1" noChangeArrowheads="1"/>
                    </pic:cNvPicPr>
                  </pic:nvPicPr>
                  <pic:blipFill>
                    <a:blip r:embed="rId82" cstate="print">
                      <a:extLst>
                        <a:ext uri="{28A0092B-C50C-407E-A947-70E740481C1C}">
                          <a14:useLocalDpi xmlns:a14="http://schemas.microsoft.com/office/drawing/2010/main" val="0"/>
                        </a:ext>
                      </a:extLst>
                    </a:blip>
                    <a:stretch>
                      <a:fillRect/>
                    </a:stretch>
                  </pic:blipFill>
                  <pic:spPr bwMode="auto">
                    <a:xfrm>
                      <a:off x="0" y="0"/>
                      <a:ext cx="4579620" cy="2260600"/>
                    </a:xfrm>
                    <a:prstGeom prst="rect">
                      <a:avLst/>
                    </a:prstGeom>
                  </pic:spPr>
                </pic:pic>
              </a:graphicData>
            </a:graphic>
            <wp14:sizeRelH relativeFrom="margin">
              <wp14:pctWidth>0</wp14:pctWidth>
            </wp14:sizeRelH>
            <wp14:sizeRelV relativeFrom="margin">
              <wp14:pctHeight>0</wp14:pctHeight>
            </wp14:sizeRelV>
          </wp:anchor>
        </w:drawing>
      </w:r>
      <w:r w:rsidRPr="00D16F2B">
        <w:rPr>
          <w:sz w:val="18"/>
          <w:szCs w:val="18"/>
        </w:rPr>
        <w:t xml:space="preserve">ERP waveforms time-locked to bilateral Gabor stimuli presentation. Orange line - electrodes contralateral to the </w:t>
      </w:r>
      <w:proofErr w:type="spellStart"/>
      <w:r w:rsidRPr="00D16F2B">
        <w:rPr>
          <w:sz w:val="18"/>
          <w:szCs w:val="18"/>
        </w:rPr>
        <w:t>precued</w:t>
      </w:r>
      <w:proofErr w:type="spellEnd"/>
      <w:r w:rsidRPr="00D16F2B">
        <w:rPr>
          <w:sz w:val="18"/>
          <w:szCs w:val="18"/>
        </w:rPr>
        <w:t xml:space="preserve"> side, blue - ipsilateral. Time window selected for analysis (200 to 350 </w:t>
      </w:r>
      <w:bookmarkStart w:id="92" w:name="_Int_GkUddZiQ"/>
      <w:proofErr w:type="spellStart"/>
      <w:r w:rsidRPr="00D16F2B">
        <w:rPr>
          <w:sz w:val="18"/>
          <w:szCs w:val="18"/>
        </w:rPr>
        <w:t>ms</w:t>
      </w:r>
      <w:bookmarkEnd w:id="92"/>
      <w:proofErr w:type="spellEnd"/>
      <w:r w:rsidRPr="00D16F2B">
        <w:rPr>
          <w:sz w:val="18"/>
          <w:szCs w:val="18"/>
        </w:rPr>
        <w:t xml:space="preserve">) is highlighted with a grey rectangle. Lower graphs stand for difference </w:t>
      </w:r>
      <w:proofErr w:type="gramStart"/>
      <w:r w:rsidRPr="00D16F2B">
        <w:rPr>
          <w:sz w:val="18"/>
          <w:szCs w:val="18"/>
        </w:rPr>
        <w:t>wave</w:t>
      </w:r>
      <w:proofErr w:type="gramEnd"/>
      <w:r w:rsidRPr="00D16F2B">
        <w:rPr>
          <w:sz w:val="18"/>
          <w:szCs w:val="18"/>
        </w:rPr>
        <w:t xml:space="preserve"> (ipsilateral minus contralateral amplitude). Ribbons represent 95% confidence intervals. Left panel - single condition. Right panel– ensemble condition. </w:t>
      </w:r>
    </w:p>
    <w:p w14:paraId="5E866D64" w14:textId="5EF77C46" w:rsidR="00387901" w:rsidRPr="00D16F2B" w:rsidRDefault="00826DEE">
      <w:r>
        <w:rPr>
          <w:noProof/>
        </w:rPr>
        <mc:AlternateContent>
          <mc:Choice Requires="wps">
            <w:drawing>
              <wp:anchor distT="0" distB="0" distL="114300" distR="114300" simplePos="0" relativeHeight="251681792" behindDoc="0" locked="0" layoutInCell="1" allowOverlap="1" wp14:anchorId="57677FD1" wp14:editId="752DA49D">
                <wp:simplePos x="0" y="0"/>
                <wp:positionH relativeFrom="column">
                  <wp:posOffset>-635</wp:posOffset>
                </wp:positionH>
                <wp:positionV relativeFrom="paragraph">
                  <wp:posOffset>1536065</wp:posOffset>
                </wp:positionV>
                <wp:extent cx="4718050" cy="635"/>
                <wp:effectExtent l="0" t="0" r="0" b="0"/>
                <wp:wrapTopAndBottom/>
                <wp:docPr id="601249140" name="Text Box 1"/>
                <wp:cNvGraphicFramePr/>
                <a:graphic xmlns:a="http://schemas.openxmlformats.org/drawingml/2006/main">
                  <a:graphicData uri="http://schemas.microsoft.com/office/word/2010/wordprocessingShape">
                    <wps:wsp>
                      <wps:cNvSpPr txBox="1"/>
                      <wps:spPr>
                        <a:xfrm>
                          <a:off x="0" y="0"/>
                          <a:ext cx="4718050" cy="635"/>
                        </a:xfrm>
                        <a:prstGeom prst="rect">
                          <a:avLst/>
                        </a:prstGeom>
                        <a:solidFill>
                          <a:prstClr val="white"/>
                        </a:solidFill>
                        <a:ln>
                          <a:noFill/>
                        </a:ln>
                      </wps:spPr>
                      <wps:txbx>
                        <w:txbxContent>
                          <w:p w14:paraId="31015EC5" w14:textId="08AAF479" w:rsidR="00826DEE" w:rsidRPr="00826DEE" w:rsidRDefault="00826DEE" w:rsidP="00826DEE">
                            <w:pPr>
                              <w:pStyle w:val="Caption"/>
                              <w:rPr>
                                <w:rFonts w:cs="Times New Roman"/>
                                <w:i w:val="0"/>
                                <w:iCs w:val="0"/>
                                <w:noProof/>
                                <w:sz w:val="14"/>
                                <w:szCs w:val="20"/>
                              </w:rPr>
                            </w:pPr>
                            <w:bookmarkStart w:id="93" w:name="_Toc206165365"/>
                            <w:r w:rsidRPr="00826DEE">
                              <w:rPr>
                                <w:b/>
                                <w:bCs/>
                                <w:i w:val="0"/>
                                <w:iCs w:val="0"/>
                                <w:sz w:val="18"/>
                                <w:szCs w:val="20"/>
                              </w:rPr>
                              <w:t xml:space="preserve">Figure </w:t>
                            </w:r>
                            <w:r w:rsidRPr="00826DEE">
                              <w:rPr>
                                <w:b/>
                                <w:bCs/>
                                <w:i w:val="0"/>
                                <w:iCs w:val="0"/>
                                <w:sz w:val="18"/>
                                <w:szCs w:val="20"/>
                              </w:rPr>
                              <w:fldChar w:fldCharType="begin"/>
                            </w:r>
                            <w:r w:rsidRPr="00826DEE">
                              <w:rPr>
                                <w:b/>
                                <w:bCs/>
                                <w:i w:val="0"/>
                                <w:iCs w:val="0"/>
                                <w:sz w:val="18"/>
                                <w:szCs w:val="20"/>
                              </w:rPr>
                              <w:instrText xml:space="preserve"> SEQ Figure \* ARABIC </w:instrText>
                            </w:r>
                            <w:r w:rsidRPr="00826DEE">
                              <w:rPr>
                                <w:b/>
                                <w:bCs/>
                                <w:i w:val="0"/>
                                <w:iCs w:val="0"/>
                                <w:sz w:val="18"/>
                                <w:szCs w:val="20"/>
                              </w:rPr>
                              <w:fldChar w:fldCharType="separate"/>
                            </w:r>
                            <w:r w:rsidR="00146E7C">
                              <w:rPr>
                                <w:b/>
                                <w:bCs/>
                                <w:i w:val="0"/>
                                <w:iCs w:val="0"/>
                                <w:noProof/>
                                <w:sz w:val="18"/>
                                <w:szCs w:val="20"/>
                              </w:rPr>
                              <w:t>18</w:t>
                            </w:r>
                            <w:r w:rsidRPr="00826DEE">
                              <w:rPr>
                                <w:b/>
                                <w:bCs/>
                                <w:i w:val="0"/>
                                <w:iCs w:val="0"/>
                                <w:sz w:val="18"/>
                                <w:szCs w:val="20"/>
                              </w:rPr>
                              <w:fldChar w:fldCharType="end"/>
                            </w:r>
                            <w:r w:rsidRPr="00826DEE">
                              <w:rPr>
                                <w:b/>
                                <w:bCs/>
                                <w:i w:val="0"/>
                                <w:iCs w:val="0"/>
                                <w:sz w:val="18"/>
                                <w:szCs w:val="20"/>
                              </w:rPr>
                              <w:t>:</w:t>
                            </w:r>
                            <w:r w:rsidRPr="00826DEE">
                              <w:rPr>
                                <w:i w:val="0"/>
                                <w:iCs w:val="0"/>
                                <w:sz w:val="18"/>
                                <w:szCs w:val="20"/>
                              </w:rPr>
                              <w:t xml:space="preserve"> Paper III, decoding results</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677FD1" id="_x0000_s1041" type="#_x0000_t202" style="position:absolute;left:0;text-align:left;margin-left:-.05pt;margin-top:120.95pt;width:371.5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" stroked="f">
                <v:textbox style="mso-fit-shape-to-text:t" inset="0,0,0,0">
                  <w:txbxContent>
                    <w:p w14:paraId="31015EC5" w14:textId="08AAF479" w:rsidR="00826DEE" w:rsidRPr="00826DEE" w:rsidRDefault="00826DEE" w:rsidP="00826DEE">
                      <w:pPr>
                        <w:pStyle w:val="Caption"/>
                        <w:rPr>
                          <w:rFonts w:cs="Times New Roman"/>
                          <w:i w:val="0"/>
                          <w:iCs w:val="0"/>
                          <w:noProof/>
                          <w:sz w:val="14"/>
                          <w:szCs w:val="20"/>
                        </w:rPr>
                      </w:pPr>
                      <w:bookmarkStart w:id="94" w:name="_Toc206165365"/>
                      <w:r w:rsidRPr="00826DEE">
                        <w:rPr>
                          <w:b/>
                          <w:bCs/>
                          <w:i w:val="0"/>
                          <w:iCs w:val="0"/>
                          <w:sz w:val="18"/>
                          <w:szCs w:val="20"/>
                        </w:rPr>
                        <w:t xml:space="preserve">Figure </w:t>
                      </w:r>
                      <w:r w:rsidRPr="00826DEE">
                        <w:rPr>
                          <w:b/>
                          <w:bCs/>
                          <w:i w:val="0"/>
                          <w:iCs w:val="0"/>
                          <w:sz w:val="18"/>
                          <w:szCs w:val="20"/>
                        </w:rPr>
                        <w:fldChar w:fldCharType="begin"/>
                      </w:r>
                      <w:r w:rsidRPr="00826DEE">
                        <w:rPr>
                          <w:b/>
                          <w:bCs/>
                          <w:i w:val="0"/>
                          <w:iCs w:val="0"/>
                          <w:sz w:val="18"/>
                          <w:szCs w:val="20"/>
                        </w:rPr>
                        <w:instrText xml:space="preserve"> SEQ Figure \* ARABIC </w:instrText>
                      </w:r>
                      <w:r w:rsidRPr="00826DEE">
                        <w:rPr>
                          <w:b/>
                          <w:bCs/>
                          <w:i w:val="0"/>
                          <w:iCs w:val="0"/>
                          <w:sz w:val="18"/>
                          <w:szCs w:val="20"/>
                        </w:rPr>
                        <w:fldChar w:fldCharType="separate"/>
                      </w:r>
                      <w:r w:rsidR="00146E7C">
                        <w:rPr>
                          <w:b/>
                          <w:bCs/>
                          <w:i w:val="0"/>
                          <w:iCs w:val="0"/>
                          <w:noProof/>
                          <w:sz w:val="18"/>
                          <w:szCs w:val="20"/>
                        </w:rPr>
                        <w:t>18</w:t>
                      </w:r>
                      <w:r w:rsidRPr="00826DEE">
                        <w:rPr>
                          <w:b/>
                          <w:bCs/>
                          <w:i w:val="0"/>
                          <w:iCs w:val="0"/>
                          <w:sz w:val="18"/>
                          <w:szCs w:val="20"/>
                        </w:rPr>
                        <w:fldChar w:fldCharType="end"/>
                      </w:r>
                      <w:r w:rsidRPr="00826DEE">
                        <w:rPr>
                          <w:b/>
                          <w:bCs/>
                          <w:i w:val="0"/>
                          <w:iCs w:val="0"/>
                          <w:sz w:val="18"/>
                          <w:szCs w:val="20"/>
                        </w:rPr>
                        <w:t>:</w:t>
                      </w:r>
                      <w:r w:rsidRPr="00826DEE">
                        <w:rPr>
                          <w:i w:val="0"/>
                          <w:iCs w:val="0"/>
                          <w:sz w:val="18"/>
                          <w:szCs w:val="20"/>
                        </w:rPr>
                        <w:t xml:space="preserve"> Paper III, decoding results</w:t>
                      </w:r>
                      <w:bookmarkEnd w:id="94"/>
                    </w:p>
                  </w:txbxContent>
                </v:textbox>
                <w10:wrap type="topAndBottom"/>
              </v:shape>
            </w:pict>
          </mc:Fallback>
        </mc:AlternateContent>
      </w:r>
      <w:r w:rsidR="00131604" w:rsidRPr="00D16F2B">
        <w:rPr>
          <w:noProof/>
        </w:rPr>
        <w:drawing>
          <wp:anchor distT="0" distB="0" distL="114300" distR="0" simplePos="0" relativeHeight="32" behindDoc="0" locked="0" layoutInCell="0" allowOverlap="1" wp14:anchorId="7AE4F714" wp14:editId="5BE9CC08">
            <wp:simplePos x="0" y="0"/>
            <wp:positionH relativeFrom="margin">
              <wp:posOffset>-635</wp:posOffset>
            </wp:positionH>
            <wp:positionV relativeFrom="paragraph">
              <wp:posOffset>307637</wp:posOffset>
            </wp:positionV>
            <wp:extent cx="4718050" cy="1171575"/>
            <wp:effectExtent l="0" t="0" r="0" b="0"/>
            <wp:wrapTopAndBottom/>
            <wp:docPr id="40" name="Picture 120159392" descr="A graph and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120159392" descr="A graph and a chart&#10;&#10;AI-generated content may be incorrect."/>
                    <pic:cNvPicPr>
                      <a:picLocks noChangeAspect="1" noChangeArrowheads="1"/>
                    </pic:cNvPicPr>
                  </pic:nvPicPr>
                  <pic:blipFill>
                    <a:blip r:embed="rId83"/>
                    <a:stretch>
                      <a:fillRect/>
                    </a:stretch>
                  </pic:blipFill>
                  <pic:spPr bwMode="auto">
                    <a:xfrm>
                      <a:off x="0" y="0"/>
                      <a:ext cx="4718050" cy="1171575"/>
                    </a:xfrm>
                    <a:prstGeom prst="rect">
                      <a:avLst/>
                    </a:prstGeom>
                  </pic:spPr>
                </pic:pic>
              </a:graphicData>
            </a:graphic>
          </wp:anchor>
        </w:drawing>
      </w:r>
    </w:p>
    <w:p w14:paraId="68E33642" w14:textId="2E8659F4" w:rsidR="00387901" w:rsidRPr="00D16F2B" w:rsidRDefault="00000000" w:rsidP="00131604">
      <w:pPr>
        <w:pStyle w:val="Caption"/>
        <w:rPr>
          <w:sz w:val="18"/>
          <w:szCs w:val="18"/>
        </w:rPr>
        <w:sectPr w:rsidR="00387901" w:rsidRPr="00D16F2B">
          <w:headerReference w:type="even" r:id="rId84"/>
          <w:headerReference w:type="default" r:id="rId85"/>
          <w:footerReference w:type="even" r:id="rId86"/>
          <w:footerReference w:type="default" r:id="rId87"/>
          <w:footerReference w:type="first" r:id="rId88"/>
          <w:pgSz w:w="9978" w:h="14173"/>
          <w:pgMar w:top="1138" w:right="1138" w:bottom="1138" w:left="1411" w:header="677" w:footer="504" w:gutter="0"/>
          <w:cols w:space="720"/>
          <w:formProt w:val="0"/>
          <w:titlePg/>
          <w:docGrid w:linePitch="360" w:charSpace="8192"/>
        </w:sectPr>
      </w:pPr>
      <w:r w:rsidRPr="00D16F2B">
        <w:rPr>
          <w:sz w:val="18"/>
          <w:szCs w:val="18"/>
        </w:rPr>
        <w:t xml:space="preserve">MVPA decoding accuracy for classification right attended versus left attended stimuli in single and ensemble tasks. Time 0 </w:t>
      </w:r>
      <w:proofErr w:type="spellStart"/>
      <w:r w:rsidRPr="00D16F2B">
        <w:rPr>
          <w:sz w:val="18"/>
          <w:szCs w:val="18"/>
        </w:rPr>
        <w:t>ms</w:t>
      </w:r>
      <w:proofErr w:type="spellEnd"/>
      <w:r w:rsidRPr="00D16F2B">
        <w:rPr>
          <w:sz w:val="18"/>
          <w:szCs w:val="18"/>
        </w:rPr>
        <w:t xml:space="preserve"> represents the onset of bilateral Gabor stimuli. The red line represents chance decoding level (50%). The error ribbon represents ± 1 SE with subtracted inter-subject variability. The shaded time periods highlight significant deviance from chance level (one-sample t-test). Panel A reflects the single object condition. Panel B reflects the ensemble condition.</w:t>
      </w:r>
    </w:p>
    <w:p w14:paraId="6FA573B7" w14:textId="77777777" w:rsidR="00387901" w:rsidRPr="00D16F2B" w:rsidRDefault="00000000">
      <w:pPr>
        <w:pStyle w:val="Heading1"/>
      </w:pPr>
      <w:bookmarkStart w:id="95" w:name="_Toc207823488"/>
      <w:r w:rsidRPr="00D16F2B">
        <w:lastRenderedPageBreak/>
        <w:t>Discussion</w:t>
      </w:r>
      <w:bookmarkEnd w:id="95"/>
    </w:p>
    <w:p w14:paraId="27CE2D4B" w14:textId="1A4361D7" w:rsidR="00EC3780" w:rsidRPr="00D16F2B" w:rsidRDefault="00EC3780" w:rsidP="00EC3780">
      <w:pPr>
        <w:rPr>
          <w:lang w:eastAsia="en-GB"/>
        </w:rPr>
      </w:pPr>
      <w:r w:rsidRPr="00D16F2B">
        <w:rPr>
          <w:lang w:eastAsia="en-GB"/>
        </w:rPr>
        <w:t>The first study aimed to test whether the visual system registers changes in ensemble mean under conditions of inattention. Using ERP markers of automatic and attentional processing (</w:t>
      </w:r>
      <w:proofErr w:type="spellStart"/>
      <w:r w:rsidRPr="00D16F2B">
        <w:rPr>
          <w:lang w:eastAsia="en-GB"/>
        </w:rPr>
        <w:t>vMMN</w:t>
      </w:r>
      <w:proofErr w:type="spellEnd"/>
      <w:r w:rsidRPr="00D16F2B">
        <w:rPr>
          <w:lang w:eastAsia="en-GB"/>
        </w:rPr>
        <w:t xml:space="preserve"> and P3) we compared responses to ensemble changes when participants were either </w:t>
      </w:r>
      <w:proofErr w:type="gramStart"/>
      <w:r w:rsidRPr="00D16F2B">
        <w:rPr>
          <w:lang w:eastAsia="en-GB"/>
        </w:rPr>
        <w:t>attending to</w:t>
      </w:r>
      <w:proofErr w:type="gramEnd"/>
      <w:r w:rsidRPr="00D16F2B">
        <w:rPr>
          <w:lang w:eastAsia="en-GB"/>
        </w:rPr>
        <w:t xml:space="preserve"> the stimuli (Experiment 1) or when ensemble stimuli were entirely task-irrelevant (Experiment 2). While participants reliably detected changes in ensemble mean when attended </w:t>
      </w:r>
      <w:r w:rsidR="00D8662D" w:rsidRPr="00D16F2B">
        <w:rPr>
          <w:lang w:eastAsia="en-GB"/>
        </w:rPr>
        <w:t>which was</w:t>
      </w:r>
      <w:r w:rsidRPr="00D16F2B">
        <w:rPr>
          <w:lang w:eastAsia="en-GB"/>
        </w:rPr>
        <w:t xml:space="preserve"> supported by both </w:t>
      </w:r>
      <w:proofErr w:type="spellStart"/>
      <w:r w:rsidR="00E069F3">
        <w:rPr>
          <w:lang w:eastAsia="en-GB"/>
        </w:rPr>
        <w:t>behavioural</w:t>
      </w:r>
      <w:proofErr w:type="spellEnd"/>
      <w:r w:rsidRPr="00D16F2B">
        <w:rPr>
          <w:lang w:eastAsia="en-GB"/>
        </w:rPr>
        <w:t xml:space="preserve"> accuracy and a robust P3 </w:t>
      </w:r>
      <w:r w:rsidR="00D8662D" w:rsidRPr="00D16F2B">
        <w:rPr>
          <w:lang w:eastAsia="en-GB"/>
        </w:rPr>
        <w:t xml:space="preserve">- </w:t>
      </w:r>
      <w:r w:rsidRPr="00D16F2B">
        <w:rPr>
          <w:lang w:eastAsia="en-GB"/>
        </w:rPr>
        <w:t xml:space="preserve">no </w:t>
      </w:r>
      <w:proofErr w:type="spellStart"/>
      <w:r w:rsidRPr="00D16F2B">
        <w:rPr>
          <w:lang w:eastAsia="en-GB"/>
        </w:rPr>
        <w:t>vMMN</w:t>
      </w:r>
      <w:proofErr w:type="spellEnd"/>
      <w:r w:rsidRPr="00D16F2B">
        <w:rPr>
          <w:lang w:eastAsia="en-GB"/>
        </w:rPr>
        <w:t xml:space="preserve"> or P3</w:t>
      </w:r>
      <w:r w:rsidR="00D8662D" w:rsidRPr="00D16F2B">
        <w:rPr>
          <w:lang w:eastAsia="en-GB"/>
        </w:rPr>
        <w:t xml:space="preserve"> in response to ensemble mean change</w:t>
      </w:r>
      <w:r w:rsidRPr="00D16F2B">
        <w:rPr>
          <w:lang w:eastAsia="en-GB"/>
        </w:rPr>
        <w:t xml:space="preserve"> was observed under inattention. This suggests that changes in ensemble mean are not processed automatically when attention is withdrawn, even though identical stimuli were easily discriminated when attended.</w:t>
      </w:r>
    </w:p>
    <w:p w14:paraId="2BAC5B2F" w14:textId="008C3312" w:rsidR="00EC3780" w:rsidRPr="00D16F2B" w:rsidRDefault="00EC3780" w:rsidP="00EC3780">
      <w:pPr>
        <w:rPr>
          <w:lang w:eastAsia="en-GB"/>
        </w:rPr>
      </w:pPr>
      <w:r w:rsidRPr="00D16F2B">
        <w:rPr>
          <w:lang w:eastAsia="en-GB"/>
        </w:rPr>
        <w:t xml:space="preserve">In the second study, a </w:t>
      </w:r>
      <w:proofErr w:type="spellStart"/>
      <w:r w:rsidRPr="00D16F2B">
        <w:rPr>
          <w:lang w:eastAsia="en-GB"/>
        </w:rPr>
        <w:t>vMMN</w:t>
      </w:r>
      <w:proofErr w:type="spellEnd"/>
      <w:r w:rsidRPr="00D16F2B">
        <w:rPr>
          <w:lang w:eastAsia="en-GB"/>
        </w:rPr>
        <w:t xml:space="preserve"> paradigm was used to investigate whether the visual system can automatically segment spatially intermixed objects into categorical subsets based on the shape of their feature distributions</w:t>
      </w:r>
      <w:r w:rsidR="00EF4972">
        <w:rPr>
          <w:lang w:eastAsia="en-GB"/>
        </w:rPr>
        <w:t xml:space="preserve"> </w:t>
      </w:r>
      <w:proofErr w:type="gramStart"/>
      <w:r w:rsidR="00EF4972">
        <w:rPr>
          <w:lang w:eastAsia="en-GB"/>
        </w:rPr>
        <w:t>-s</w:t>
      </w:r>
      <w:r w:rsidR="00D8662D" w:rsidRPr="00D16F2B">
        <w:rPr>
          <w:lang w:eastAsia="en-GB"/>
        </w:rPr>
        <w:t>pecifically</w:t>
      </w:r>
      <w:proofErr w:type="gramEnd"/>
      <w:r w:rsidR="00D8662D" w:rsidRPr="00D16F2B">
        <w:rPr>
          <w:lang w:eastAsia="en-GB"/>
        </w:rPr>
        <w:t>,</w:t>
      </w:r>
      <w:r w:rsidRPr="00D16F2B">
        <w:rPr>
          <w:lang w:eastAsia="en-GB"/>
        </w:rPr>
        <w:t xml:space="preserve"> the presence of one- or two-peaked distributions in length and orientation. The experiment included four </w:t>
      </w:r>
      <w:proofErr w:type="spellStart"/>
      <w:r w:rsidRPr="00D16F2B">
        <w:rPr>
          <w:lang w:eastAsia="en-GB"/>
        </w:rPr>
        <w:t>segmentability</w:t>
      </w:r>
      <w:proofErr w:type="spellEnd"/>
      <w:r w:rsidRPr="00D16F2B">
        <w:rPr>
          <w:lang w:eastAsia="en-GB"/>
        </w:rPr>
        <w:t xml:space="preserve"> conditions: both features </w:t>
      </w:r>
      <w:proofErr w:type="spellStart"/>
      <w:r w:rsidRPr="00D16F2B">
        <w:rPr>
          <w:lang w:eastAsia="en-GB"/>
        </w:rPr>
        <w:t>segmentable</w:t>
      </w:r>
      <w:proofErr w:type="spellEnd"/>
      <w:r w:rsidRPr="00D16F2B">
        <w:rPr>
          <w:lang w:eastAsia="en-GB"/>
        </w:rPr>
        <w:t xml:space="preserve"> (two-peaked distributions for length and orientation), only length </w:t>
      </w:r>
      <w:proofErr w:type="spellStart"/>
      <w:r w:rsidRPr="00D16F2B">
        <w:rPr>
          <w:lang w:eastAsia="en-GB"/>
        </w:rPr>
        <w:t>segmentable</w:t>
      </w:r>
      <w:proofErr w:type="spellEnd"/>
      <w:r w:rsidRPr="00D16F2B">
        <w:rPr>
          <w:lang w:eastAsia="en-GB"/>
        </w:rPr>
        <w:t xml:space="preserve"> (two-peaked for length, unimodal for orientation), only orientation </w:t>
      </w:r>
      <w:proofErr w:type="spellStart"/>
      <w:r w:rsidRPr="00D16F2B">
        <w:rPr>
          <w:lang w:eastAsia="en-GB"/>
        </w:rPr>
        <w:t>segmentable</w:t>
      </w:r>
      <w:proofErr w:type="spellEnd"/>
      <w:r w:rsidRPr="00D16F2B">
        <w:rPr>
          <w:lang w:eastAsia="en-GB"/>
        </w:rPr>
        <w:t xml:space="preserve"> (two-peaked for orientation, unimodal for length), and neither </w:t>
      </w:r>
      <w:proofErr w:type="spellStart"/>
      <w:r w:rsidRPr="00D16F2B">
        <w:rPr>
          <w:lang w:eastAsia="en-GB"/>
        </w:rPr>
        <w:t>segmentable</w:t>
      </w:r>
      <w:proofErr w:type="spellEnd"/>
      <w:r w:rsidRPr="00D16F2B">
        <w:rPr>
          <w:lang w:eastAsia="en-GB"/>
        </w:rPr>
        <w:t xml:space="preserve"> (unimodal distributions for both). The results showed that </w:t>
      </w:r>
      <w:proofErr w:type="spellStart"/>
      <w:r w:rsidRPr="00D16F2B">
        <w:rPr>
          <w:lang w:eastAsia="en-GB"/>
        </w:rPr>
        <w:t>vMMN</w:t>
      </w:r>
      <w:proofErr w:type="spellEnd"/>
      <w:r w:rsidRPr="00D16F2B">
        <w:rPr>
          <w:lang w:eastAsia="en-GB"/>
        </w:rPr>
        <w:t xml:space="preserve"> was elicited when both feature distributions were </w:t>
      </w:r>
      <w:proofErr w:type="spellStart"/>
      <w:r w:rsidRPr="00D16F2B">
        <w:rPr>
          <w:lang w:eastAsia="en-GB"/>
        </w:rPr>
        <w:t>segmentable</w:t>
      </w:r>
      <w:proofErr w:type="spellEnd"/>
      <w:r w:rsidRPr="00D16F2B">
        <w:rPr>
          <w:lang w:eastAsia="en-GB"/>
        </w:rPr>
        <w:t xml:space="preserve"> (“both” condition), and to a lesser extent when only length was </w:t>
      </w:r>
      <w:proofErr w:type="spellStart"/>
      <w:r w:rsidRPr="00D16F2B">
        <w:rPr>
          <w:lang w:eastAsia="en-GB"/>
        </w:rPr>
        <w:t>segmentable</w:t>
      </w:r>
      <w:proofErr w:type="spellEnd"/>
      <w:r w:rsidRPr="00D16F2B">
        <w:rPr>
          <w:lang w:eastAsia="en-GB"/>
        </w:rPr>
        <w:t xml:space="preserve">. No </w:t>
      </w:r>
      <w:proofErr w:type="spellStart"/>
      <w:r w:rsidRPr="00D16F2B">
        <w:rPr>
          <w:lang w:eastAsia="en-GB"/>
        </w:rPr>
        <w:t>vMMN</w:t>
      </w:r>
      <w:proofErr w:type="spellEnd"/>
      <w:r w:rsidRPr="00D16F2B">
        <w:rPr>
          <w:lang w:eastAsia="en-GB"/>
        </w:rPr>
        <w:t xml:space="preserve"> was observed when only orientation was </w:t>
      </w:r>
      <w:proofErr w:type="spellStart"/>
      <w:r w:rsidRPr="00D16F2B">
        <w:rPr>
          <w:lang w:eastAsia="en-GB"/>
        </w:rPr>
        <w:t>segmentable</w:t>
      </w:r>
      <w:proofErr w:type="spellEnd"/>
      <w:r w:rsidRPr="00D16F2B">
        <w:rPr>
          <w:lang w:eastAsia="en-GB"/>
        </w:rPr>
        <w:t xml:space="preserve"> or when both features lacked distinct peaks. These results indicate that the visual system can rapidly and automatically categorize elements based on ensemble statistics, but this capacity depends on the </w:t>
      </w:r>
      <w:proofErr w:type="spellStart"/>
      <w:r w:rsidRPr="00D16F2B">
        <w:rPr>
          <w:lang w:eastAsia="en-GB"/>
        </w:rPr>
        <w:t>segmentability</w:t>
      </w:r>
      <w:proofErr w:type="spellEnd"/>
      <w:r w:rsidRPr="00D16F2B">
        <w:rPr>
          <w:lang w:eastAsia="en-GB"/>
        </w:rPr>
        <w:t xml:space="preserve"> of the underlying distributions. Importantly, these findings mirror earlier </w:t>
      </w:r>
      <w:proofErr w:type="spellStart"/>
      <w:r w:rsidR="00E069F3">
        <w:rPr>
          <w:lang w:eastAsia="en-GB"/>
        </w:rPr>
        <w:t>behavioural</w:t>
      </w:r>
      <w:proofErr w:type="spellEnd"/>
      <w:r w:rsidRPr="00D16F2B">
        <w:rPr>
          <w:lang w:eastAsia="en-GB"/>
        </w:rPr>
        <w:t xml:space="preserve"> results using similar stimuli and support the idea that early categorization of ensemble structure is possible without focused attention, at least when supported by clear distributional features.</w:t>
      </w:r>
    </w:p>
    <w:p w14:paraId="0E32D1C0" w14:textId="77777777" w:rsidR="00EC3780" w:rsidRPr="00D16F2B" w:rsidRDefault="00EC3780" w:rsidP="00EC3780">
      <w:pPr>
        <w:rPr>
          <w:lang w:eastAsia="en-GB"/>
        </w:rPr>
      </w:pPr>
      <w:r w:rsidRPr="00D16F2B">
        <w:rPr>
          <w:lang w:eastAsia="en-GB"/>
        </w:rPr>
        <w:t xml:space="preserve">The third study directly tested the necessity of spatial attention for ensemble perception by manipulating cue validity in the Posner cueing paradigm. Participants judged either the mean orientation of an ensemble of Gabor patches or the orientation of a single Gabor, depending on condition. Performance dropped significantly when attention was misdirected to the incorrect side. Notably, ensemble discrimination fell to chance levels on invalid trials, providing strong evidence that spatial attention is essential for the accurate extraction of ensemble statistics. EEG decoding further confirmed attentional allocation to cued stimuli, while the absence of the N2pc component for ensemble trials </w:t>
      </w:r>
      <w:r w:rsidRPr="00D16F2B">
        <w:rPr>
          <w:lang w:eastAsia="en-GB"/>
        </w:rPr>
        <w:lastRenderedPageBreak/>
        <w:t>suggests a potentially distinct attentional mechanism in ensemble processing compared to target-based attention.</w:t>
      </w:r>
    </w:p>
    <w:p w14:paraId="4EA564A7" w14:textId="77777777" w:rsidR="00EC3780" w:rsidRPr="00D16F2B" w:rsidRDefault="00EC3780" w:rsidP="00EC3780">
      <w:pPr>
        <w:rPr>
          <w:lang w:eastAsia="en-GB"/>
        </w:rPr>
      </w:pPr>
      <w:r w:rsidRPr="00D16F2B">
        <w:rPr>
          <w:lang w:eastAsia="en-GB"/>
        </w:rPr>
        <w:t xml:space="preserve">Overall, these studies investigated different aspects of attentional involvement in ensemble perception. Studies I and II focused on the potential pre-attentive, automatic nature of ensemble perception, whereas Study III examined the role of spatial attention. The results demonstrate a coherent pattern: across all studies, we observed impaired ability to discriminate ensemble features when attention was withdrawn or misdirected. This was evident in the absence of a </w:t>
      </w:r>
      <w:proofErr w:type="spellStart"/>
      <w:r w:rsidRPr="00D16F2B">
        <w:rPr>
          <w:lang w:eastAsia="en-GB"/>
        </w:rPr>
        <w:t>vMMN</w:t>
      </w:r>
      <w:proofErr w:type="spellEnd"/>
      <w:r w:rsidRPr="00D16F2B">
        <w:rPr>
          <w:lang w:eastAsia="en-GB"/>
        </w:rPr>
        <w:t xml:space="preserve"> response to mean orientation changes in Study I and to orientation-based distributional properties (correlation between length and orientation) in Study II, and in chance-level performance under invalid spatial cueing in Study III. However, Study II revealed that automatic segmentation was possible for length-based distributions, eliciting </w:t>
      </w:r>
      <w:proofErr w:type="spellStart"/>
      <w:r w:rsidRPr="00D16F2B">
        <w:rPr>
          <w:lang w:eastAsia="en-GB"/>
        </w:rPr>
        <w:t>vMMN</w:t>
      </w:r>
      <w:proofErr w:type="spellEnd"/>
      <w:r w:rsidRPr="00D16F2B">
        <w:rPr>
          <w:lang w:eastAsia="en-GB"/>
        </w:rPr>
        <w:t xml:space="preserve"> when length was </w:t>
      </w:r>
      <w:proofErr w:type="spellStart"/>
      <w:r w:rsidRPr="00D16F2B">
        <w:rPr>
          <w:lang w:eastAsia="en-GB"/>
        </w:rPr>
        <w:t>segmentable</w:t>
      </w:r>
      <w:proofErr w:type="spellEnd"/>
      <w:r w:rsidRPr="00D16F2B">
        <w:rPr>
          <w:lang w:eastAsia="en-GB"/>
        </w:rPr>
        <w:t xml:space="preserve"> (two-peaked distributions), particularly in the “both” condition and to a lesser extent when only length was </w:t>
      </w:r>
      <w:proofErr w:type="spellStart"/>
      <w:r w:rsidRPr="00D16F2B">
        <w:rPr>
          <w:lang w:eastAsia="en-GB"/>
        </w:rPr>
        <w:t>segmentable</w:t>
      </w:r>
      <w:proofErr w:type="spellEnd"/>
      <w:r w:rsidRPr="00D16F2B">
        <w:rPr>
          <w:lang w:eastAsia="en-GB"/>
        </w:rPr>
        <w:t xml:space="preserve">. In contrast, orientation-based segmentation failed to elicit </w:t>
      </w:r>
      <w:proofErr w:type="spellStart"/>
      <w:r w:rsidRPr="00D16F2B">
        <w:rPr>
          <w:lang w:eastAsia="en-GB"/>
        </w:rPr>
        <w:t>vMMN</w:t>
      </w:r>
      <w:proofErr w:type="spellEnd"/>
      <w:r w:rsidRPr="00D16F2B">
        <w:rPr>
          <w:lang w:eastAsia="en-GB"/>
        </w:rPr>
        <w:t xml:space="preserve"> when defined solely by orientation structure, reinforcing that orientation-based ensemble perception requires attentional involvement, while length-based processing can occur more automatically.</w:t>
      </w:r>
    </w:p>
    <w:p w14:paraId="3A133375" w14:textId="41B212B8" w:rsidR="00EC3780" w:rsidRPr="00D16F2B" w:rsidRDefault="00EC3780" w:rsidP="00EC3780">
      <w:pPr>
        <w:rPr>
          <w:lang w:eastAsia="en-GB"/>
        </w:rPr>
      </w:pPr>
      <w:r w:rsidRPr="00D16F2B">
        <w:rPr>
          <w:lang w:eastAsia="en-GB"/>
        </w:rPr>
        <w:t>The feature-specific differences observed may reflect how the visual system encodes orientation and length information. Field</w:t>
      </w:r>
      <w:r w:rsidR="00424C94" w:rsidRPr="00D16F2B">
        <w:rPr>
          <w:lang w:eastAsia="en-GB"/>
        </w:rPr>
        <w:t xml:space="preserve"> </w:t>
      </w:r>
      <w:r w:rsidR="00424C94" w:rsidRPr="00D16F2B">
        <w:rPr>
          <w:lang w:eastAsia="en-GB"/>
        </w:rPr>
        <w:fldChar w:fldCharType="begin"/>
      </w:r>
      <w:r w:rsidR="00787A26">
        <w:rPr>
          <w:lang w:eastAsia="en-GB"/>
        </w:rPr>
        <w:instrText xml:space="preserve"> ADDIN ZOTERO_ITEM CSL_CITATION {"citationID":"3smhQRuR","properties":{"formattedCitation":"(1989; 1987)","plainCitation":"(1989; 1987)","noteIndex":0},"citationItems":[{"id":3010,"uris":["http://zotero.org/users/11420493/items/KPV2ACNQ"],"itemData":{"id":3010,"type":"paper-conference","DOI":"10.1117/12.952724","event-title":"Proc.SPIE","page":"269-276","title":"What The Statistics Of Natural Images Tell Us About Visual Coding","URL":"https://doi.org/10.1117/12.952724","volume":"1077","author":[{"literal":"David J. Field"}],"issued":{"date-parts":[["1989",8,15]]}},"label":"page","suppress-author":true},{"id":2884,"uris":["http://zotero.org/users/11420493/items/AN8EFXU9"],"itemData":{"id":2884,"type":"article-journal","container-title":"Journal of the Optical Society of America A","DOI":"10.1364/JOSAA.4.002379","ISSN":"1084-7529, 1520-8532","issue":"12","journalAbbreviation":"J. Opt. Soc. Am. A","language":"en","license":"https://doi.org/10.1364/OA_License_v1#VOR","page":"2379","source":"DOI.org (Crossref)","title":"Relations between the statistics of natural images and the response properties of cortical cells","volume":"4","author":[{"family":"Field","given":"David J."}],"issued":{"date-parts":[["1987",12,1]]}},"label":"page","suppress-author":true}],"schema":"https://github.com/citation-style-language/schema/raw/master/csl-citation.json"} </w:instrText>
      </w:r>
      <w:r w:rsidR="00424C94" w:rsidRPr="00D16F2B">
        <w:rPr>
          <w:lang w:eastAsia="en-GB"/>
        </w:rPr>
        <w:fldChar w:fldCharType="separate"/>
      </w:r>
      <w:r w:rsidR="00424C94" w:rsidRPr="00D16F2B">
        <w:rPr>
          <w:noProof/>
          <w:lang w:eastAsia="en-GB"/>
        </w:rPr>
        <w:t>(1989; 1987)</w:t>
      </w:r>
      <w:r w:rsidR="00424C94" w:rsidRPr="00D16F2B">
        <w:rPr>
          <w:lang w:eastAsia="en-GB"/>
        </w:rPr>
        <w:fldChar w:fldCharType="end"/>
      </w:r>
      <w:r w:rsidR="00424C94" w:rsidRPr="00D16F2B">
        <w:rPr>
          <w:lang w:eastAsia="en-GB"/>
        </w:rPr>
        <w:t xml:space="preserve"> </w:t>
      </w:r>
      <w:r w:rsidRPr="00D16F2B">
        <w:rPr>
          <w:lang w:eastAsia="en-GB"/>
        </w:rPr>
        <w:t>demonstrated that cortical neurons are tuned to efficiently represent the statistical structure of natural images, with early visual cells optimized for features that dominate natural scenes. In this context, length may function as a lower-</w:t>
      </w:r>
      <w:r w:rsidR="00EF4972">
        <w:rPr>
          <w:lang w:eastAsia="en-GB"/>
        </w:rPr>
        <w:t xml:space="preserve">spatial </w:t>
      </w:r>
      <w:r w:rsidRPr="00D16F2B">
        <w:rPr>
          <w:lang w:eastAsia="en-GB"/>
        </w:rPr>
        <w:t>frequency or composite feature</w:t>
      </w:r>
      <w:r w:rsidR="00AA3151">
        <w:rPr>
          <w:lang w:eastAsia="en-GB"/>
        </w:rPr>
        <w:t xml:space="preserve"> </w:t>
      </w:r>
      <w:r w:rsidR="00424C94" w:rsidRPr="00D16F2B">
        <w:rPr>
          <w:lang w:eastAsia="en-GB"/>
        </w:rPr>
        <w:t>-</w:t>
      </w:r>
      <w:r w:rsidR="00AA3151">
        <w:rPr>
          <w:lang w:eastAsia="en-GB"/>
        </w:rPr>
        <w:t xml:space="preserve"> </w:t>
      </w:r>
      <w:r w:rsidRPr="00D16F2B">
        <w:rPr>
          <w:lang w:eastAsia="en-GB"/>
        </w:rPr>
        <w:t xml:space="preserve">meaning it can be inferred from broad, coarse-scale spatial information (object envelope or overall extent) and may be computed through the integration of multiple spatial cues rather than narrowly tuned detectors. This makes length more robust to attentional limitations, potentially allowing for automatic processing. Notably, length, or size in general, is an asymmetrical sensory dimension, in the sense that larger elements tend to be more salient than smaller ones </w:t>
      </w:r>
      <w:r w:rsidR="00424C94" w:rsidRPr="00D16F2B">
        <w:rPr>
          <w:lang w:eastAsia="en-GB"/>
        </w:rPr>
        <w:fldChar w:fldCharType="begin"/>
      </w:r>
      <w:r w:rsidR="00787A26">
        <w:rPr>
          <w:lang w:eastAsia="en-GB"/>
        </w:rPr>
        <w:instrText xml:space="preserve"> ADDIN ZOTERO_ITEM CSL_CITATION {"citationID":"eLEPWj7b","properties":{"formattedCitation":"(A. Treisman &amp; Gormican, 1988; A. M. Treisman &amp; Gelade, 1980)","plainCitation":"(A. Treisman &amp; Gormican, 1988; A. M. Treisman &amp; Gelade, 1980)","dontUpdate":true,"noteIndex":0},"citationItems":[{"id":3008,"uris":["http://zotero.org/users/11420493/items/S58ECRL7"],"itemData":{"id":3008,"type":"article-journal","abstract":"A series of search experiments tested detection of targets distinguished from the distractors by differences on a single dimension. Our aim was to use the pattern of search latencies to infer which features are coded automatically in early vision. For each of 12 different dimensions, one or more pairs of contrasting stimuli were tested. Each member of a pair played the role of target in one condition and the role of distractor in the other condition. Targets defined by larger values on the quantitative dimensions of length, number, and contrast, by line curvature, by misaligned orientation, and by values that deviated from a standard or prototypical color or shape were detected easily, whereas targets defined by smaller values on the quantitative dimensions, by straightness, by frame-aligned orientation, and by prototypical colors or shapes required slow and apparently serial search. We interpret the results as evidence that focused attention to single items or to groups is required to reduce background activity when the Weber fraction distinguishing the pooled feature activity with displays containing a target and with displays containing only distractors is too small to allow reliable discrimination. (PsycINFO Database Record (c) 2016 APA, all rights reserved)","container-title":"Psychological Review","DOI":"10.1037/0033-295X.95.1.15","ISSN":"1939-1471(Electronic),0033-295X(Print)","issue":"1","note":"publisher-place: US\npublisher: American Psychological Association","page":"15-48","title":"Feature analysis in early vision: Evidence from search asymmetries.","volume":"95","author":[{"family":"Treisman","given":"Anne"},{"family":"Gormican","given":"Stephen"}],"issued":{"date-parts":[["1988"]]}}},{"id":3009,"uris":["http://zotero.org/users/11420493/items/QNXTJ5XI"],"itemData":{"id":3009,"type":"article-journal","abstract":"Tested the hypothesis that attention must be directed serially to each stimulus in a display whenever conjunctions of more than one separable feature are needed to characterize or distinguish the possible objects presented. Several predictions were tested in 9 experiments that included visual search, texture segregation, and identification and localization, and used both separable dimensions (shape and color) and local elements or parts of figures (e.g., lines and curves in letters) as the features to be integrated into complex wholes: 51 Ss were studied. Results are in general consistent with the hypothesis. They offer a new set of criteria for distinguishing separable from integral features and a new rationale for predicting which tasks will show attention limits and which will not. (43 ref) (PsycInfo Database Record (c) 2020 APA, all rights reserved)","container-title":"Cognitive Psychology","DOI":"10.1016/0010-0285(80)90005-5","ISSN":"1095-5623(Electronic),0010-0285(Print)","issue":"1","note":"publisher-place: Netherlands\npublisher: Elsevier Science","page":"97-136","title":"A feature-integration theory of attention.","volume":"12","author":[{"family":"Treisman","given":"Anne M."},{"family":"Gelade","given":"Garry"}],"issued":{"date-parts":[["1980"]]}}}],"schema":"https://github.com/citation-style-language/schema/raw/master/csl-citation.json"} </w:instrText>
      </w:r>
      <w:r w:rsidR="00424C94" w:rsidRPr="00D16F2B">
        <w:rPr>
          <w:lang w:eastAsia="en-GB"/>
        </w:rPr>
        <w:fldChar w:fldCharType="separate"/>
      </w:r>
      <w:r w:rsidR="00F27F37" w:rsidRPr="00D16F2B">
        <w:rPr>
          <w:noProof/>
          <w:lang w:eastAsia="en-GB"/>
        </w:rPr>
        <w:t>(Treisman &amp; Gormican, 1988; Treisman &amp; Gelade, 1980)</w:t>
      </w:r>
      <w:r w:rsidR="00424C94" w:rsidRPr="00D16F2B">
        <w:rPr>
          <w:lang w:eastAsia="en-GB"/>
        </w:rPr>
        <w:fldChar w:fldCharType="end"/>
      </w:r>
      <w:r w:rsidRPr="00D16F2B">
        <w:rPr>
          <w:lang w:eastAsia="en-GB"/>
        </w:rPr>
        <w:t xml:space="preserve">, which may enhance its accessibility under limited attention. </w:t>
      </w:r>
      <w:proofErr w:type="spellStart"/>
      <w:r w:rsidR="00E069F3">
        <w:rPr>
          <w:lang w:eastAsia="en-GB"/>
        </w:rPr>
        <w:t>Behavioural</w:t>
      </w:r>
      <w:proofErr w:type="spellEnd"/>
      <w:r w:rsidRPr="00D16F2B">
        <w:rPr>
          <w:lang w:eastAsia="en-GB"/>
        </w:rPr>
        <w:t xml:space="preserve"> findings by </w:t>
      </w:r>
      <w:proofErr w:type="spellStart"/>
      <w:r w:rsidRPr="00D16F2B">
        <w:rPr>
          <w:lang w:eastAsia="en-GB"/>
        </w:rPr>
        <w:t>Oriet</w:t>
      </w:r>
      <w:proofErr w:type="spellEnd"/>
      <w:r w:rsidRPr="00D16F2B">
        <w:rPr>
          <w:lang w:eastAsia="en-GB"/>
        </w:rPr>
        <w:t xml:space="preserve"> and Brand </w:t>
      </w:r>
      <w:r w:rsidR="00BA78B7" w:rsidRPr="00D16F2B">
        <w:rPr>
          <w:lang w:eastAsia="en-GB"/>
        </w:rPr>
        <w:fldChar w:fldCharType="begin"/>
      </w:r>
      <w:r w:rsidR="00787A26">
        <w:rPr>
          <w:lang w:eastAsia="en-GB"/>
        </w:rPr>
        <w:instrText xml:space="preserve"> ADDIN ZOTERO_ITEM CSL_CITATION {"citationID":"sob2KrPc","properties":{"formattedCitation":"(2011)","plainCitation":"(2011)","noteIndex":0},"citationItems":[{"id":197,"uris":["http://zotero.org/users/11420493/items/BIJ2HNP7"],"itemData":{"id":197,"type":"article-journal","container-title":"Acta Psychologica","DOI":"10.1016/j.actpsy.2011.08.002","ISSN":"00016918","issue":"2","journalAbbreviation":"Acta Psychologica","language":"en","license":"https://www.elsevier.com/tdm/userlicense/1.0/","page":"289-301","source":"DOI.org (Crossref)","title":"The whole is indeed more than the sum of its parts: Perceptual averaging in the absence of individual item representation","title-short":"The whole is indeed more than the sum of its parts","volume":"138","author":[{"family":"Corbett","given":"Jennifer E."},{"family":"Oriet","given":"Chris"}],"issued":{"date-parts":[["2011",10]]}},"suppress-author":true}],"schema":"https://github.com/citation-style-language/schema/raw/master/csl-citation.json"} </w:instrText>
      </w:r>
      <w:r w:rsidR="00BA78B7" w:rsidRPr="00D16F2B">
        <w:rPr>
          <w:lang w:eastAsia="en-GB"/>
        </w:rPr>
        <w:fldChar w:fldCharType="separate"/>
      </w:r>
      <w:r w:rsidR="00BA78B7" w:rsidRPr="00D16F2B">
        <w:rPr>
          <w:noProof/>
          <w:lang w:eastAsia="en-GB"/>
        </w:rPr>
        <w:t>(2011)</w:t>
      </w:r>
      <w:r w:rsidR="00BA78B7" w:rsidRPr="00D16F2B">
        <w:rPr>
          <w:lang w:eastAsia="en-GB"/>
        </w:rPr>
        <w:fldChar w:fldCharType="end"/>
      </w:r>
      <w:r w:rsidRPr="00D16F2B">
        <w:rPr>
          <w:lang w:eastAsia="en-GB"/>
        </w:rPr>
        <w:t xml:space="preserve"> support this view, showing that size averaging occurs even when irrelevant stimuli are explicitly ignored, suggesting that summary statistics for size are computed automatically and pre-attentively. This interpretation is consistent with the reliable </w:t>
      </w:r>
      <w:proofErr w:type="spellStart"/>
      <w:r w:rsidRPr="00D16F2B">
        <w:rPr>
          <w:lang w:eastAsia="en-GB"/>
        </w:rPr>
        <w:t>vMMN</w:t>
      </w:r>
      <w:proofErr w:type="spellEnd"/>
      <w:r w:rsidRPr="00D16F2B">
        <w:rPr>
          <w:lang w:eastAsia="en-GB"/>
        </w:rPr>
        <w:t xml:space="preserve"> observed for length-based segmentation in Study II. However, an alternative explanation is that the length contrasts in our stimuli were larger than orientation contrasts, potentially facilitating segmentation independently of attentional demands.</w:t>
      </w:r>
    </w:p>
    <w:p w14:paraId="0DA9F2B6" w14:textId="7653396C" w:rsidR="00EC3780" w:rsidRPr="00D16F2B" w:rsidRDefault="00EC3780" w:rsidP="00EC3780">
      <w:pPr>
        <w:rPr>
          <w:lang w:eastAsia="en-GB"/>
        </w:rPr>
      </w:pPr>
      <w:r w:rsidRPr="00D16F2B">
        <w:rPr>
          <w:lang w:eastAsia="en-GB"/>
        </w:rPr>
        <w:t xml:space="preserve">In contrast, orientation is typically represented by higher-frequency channels and narrow tuning in early visual areas, making it more reliant on focused attention for accurate encoding. While orientation can serve as a cue for subset parsing in ensemble displays, previous </w:t>
      </w:r>
      <w:proofErr w:type="spellStart"/>
      <w:r w:rsidR="00E069F3">
        <w:rPr>
          <w:lang w:eastAsia="en-GB"/>
        </w:rPr>
        <w:t>behavioural</w:t>
      </w:r>
      <w:proofErr w:type="spellEnd"/>
      <w:r w:rsidRPr="00D16F2B">
        <w:rPr>
          <w:lang w:eastAsia="en-GB"/>
        </w:rPr>
        <w:t xml:space="preserve"> studies suggest it is a less effective basis for categorical segmentation compared to size or length</w:t>
      </w:r>
      <w:r w:rsidR="00BA78B7" w:rsidRPr="00D16F2B">
        <w:rPr>
          <w:lang w:eastAsia="en-GB"/>
        </w:rPr>
        <w:t xml:space="preserve"> </w:t>
      </w:r>
      <w:r w:rsidR="00BA78B7" w:rsidRPr="00D16F2B">
        <w:rPr>
          <w:lang w:eastAsia="en-GB"/>
        </w:rPr>
        <w:fldChar w:fldCharType="begin"/>
      </w:r>
      <w:r w:rsidR="00787A26">
        <w:rPr>
          <w:lang w:eastAsia="en-GB"/>
        </w:rPr>
        <w:instrText xml:space="preserve"> ADDIN ZOTERO_ITEM CSL_CITATION {"citationID":"iGMdsCCn","properties":{"formattedCitation":"(Inverso et al., 2016; Oriet &amp; Brand, 2013)","plainCitation":"(Inverso et al., 2016; Oriet &amp; Brand, 2013)","noteIndex":0},"citationItems":[{"id":3007,"uris":["http://zotero.org/users/11420493/items/ALXJNRXI"],"itemData":{"id":3007,"type":"article-journal","abstract":"The finding that an item of type A pops out from an array of distractors of type B typically is taken to support the inference that human vision contains a neural mechanism that is activated by items of type A but not by items of type B. Such a mechanism might be expected to yield a neural image in which items of type A produce high activation and items of type B low (or zero) activation. Access to such a neural image might further be expected to enable accurate estimation of the centroid of an ensemble of items of type A intermixed with to-be-ignored items of type B. Here, it is shown that as the number of items in stimulus displays is increased, performance in estimating the centroids of horizontal (vertical) items amid vertical (horizontal) distractors degrades much more quickly and dramatically than does performance in estimating the centroids of white (black) items among black (white) distractors. Together with previous findings, these results suggest that, although human vision does possess bottom-up neural mechanisms sensitive to abrupt local changes in bar-orientation, and although human vision does possess and utilize top-down global attention filters capable of selecting multiple items of one brightness or of one color from among others, it cannot use a top-down global attention filter capable of selecting multiple bars of a given absolute orientation and filtering bars of the opposite orientation in a centroid task.","container-title":"Attention, Perception, &amp; Psychophysics","DOI":"10.3758/s13414-015-1005-3","ISSN":"1943-393X","issue":"1","journalAbbreviation":"Attention, Perception, &amp; Psychophysics","page":"293-308","title":"Evidence against global attention filters selective for absolute bar-orientation in human vision","volume":"78","author":[{"family":"Inverso","given":"Matthew"},{"family":"Sun","given":"Peng"},{"family":"Chubb","given":"Charles"},{"family":"Wright","given":"Charles E."},{"family":"Sperling","given":"George"}],"issued":{"date-parts":[["2016",1,1]]}}},{"id":326,"uris":["http://zotero.org/users/11420493/items/9BJ5FXYK"],"itemData":{"id":326,"type":"article-journal","container-title":"Vision Research","DOI":"10.1016/j.visres.2012.12.004","ISSN":"00426989","journalAbbreviation":"Vision Research","language":"en","page":"8-16","source":"DOI.org (Crossref)","title":"Size averaging of irrelevant stimuli cannot be prevented","volume":"79","author":[{"family":"Oriet","given":"Chris"},{"family":"Brand","given":"John"}],"issued":{"date-parts":[["2013",3]]}}}],"schema":"https://github.com/citation-style-language/schema/raw/master/csl-citation.json"} </w:instrText>
      </w:r>
      <w:r w:rsidR="00BA78B7" w:rsidRPr="00D16F2B">
        <w:rPr>
          <w:lang w:eastAsia="en-GB"/>
        </w:rPr>
        <w:fldChar w:fldCharType="separate"/>
      </w:r>
      <w:r w:rsidR="00BA78B7" w:rsidRPr="00D16F2B">
        <w:rPr>
          <w:noProof/>
          <w:lang w:eastAsia="en-GB"/>
        </w:rPr>
        <w:t>(Inverso et al., 2016; Oriet &amp; Brand, 2013)</w:t>
      </w:r>
      <w:r w:rsidR="00BA78B7" w:rsidRPr="00D16F2B">
        <w:rPr>
          <w:lang w:eastAsia="en-GB"/>
        </w:rPr>
        <w:fldChar w:fldCharType="end"/>
      </w:r>
      <w:r w:rsidRPr="00D16F2B">
        <w:rPr>
          <w:lang w:eastAsia="en-GB"/>
        </w:rPr>
        <w:t xml:space="preserve">. </w:t>
      </w:r>
      <w:r w:rsidRPr="00D16F2B">
        <w:rPr>
          <w:lang w:eastAsia="en-GB"/>
        </w:rPr>
        <w:lastRenderedPageBreak/>
        <w:t>This limitation is echoed in our findings in Study I, where ensemble orientation failed to elicit automatic processing markers, and in Study III, where it yielded chance-level performance under spatially misdirected attention. These results align with models proposing that ensemble perception depends on distributed attention mechanisms that preferentially support salient, low</w:t>
      </w:r>
      <w:r w:rsidR="00EF4972">
        <w:rPr>
          <w:lang w:eastAsia="en-GB"/>
        </w:rPr>
        <w:t xml:space="preserve"> spatial </w:t>
      </w:r>
      <w:r w:rsidRPr="00D16F2B">
        <w:rPr>
          <w:lang w:eastAsia="en-GB"/>
        </w:rPr>
        <w:t xml:space="preserve">frequency cues </w:t>
      </w:r>
      <w:r w:rsidR="00BA78B7" w:rsidRPr="00D16F2B">
        <w:rPr>
          <w:lang w:eastAsia="en-GB"/>
        </w:rPr>
        <w:fldChar w:fldCharType="begin"/>
      </w:r>
      <w:r w:rsidR="00787A26">
        <w:rPr>
          <w:lang w:eastAsia="en-GB"/>
        </w:rPr>
        <w:instrText xml:space="preserve"> ADDIN ZOTERO_ITEM CSL_CITATION {"citationID":"PhRN1cBI","properties":{"formattedCitation":"(Baek &amp; Chong, 2020b)","plainCitation":"(Baek &amp; Chong, 2020b)","noteIndex":0},"citationItems":[{"id":286,"uris":["http://zotero.org/users/11420493/items/UYDXTHX5"],"itemData":{"id":286,"type":"article-journal","abstract":"The visual system has a limited capacity for dealing with complex and redundant information in a scene. Here, we propose that a distributed attention mode of processing is necessary for coping with this limit, together with a focused attention mode of processing. The distributed attention mode provides a statistical summary of a scene, whereas the focused attention mode provides relevant information for object recognition. In this paper, we claim that a distributed mode of processing is necessary because (1) averaging performance improves with increased set-sizes, (2) even unselected items are likely to contribute to averaging, and (3) the assumption of variable capacity limits in averaging over different set-sizes is not plausible. We then propose how the averaging process can access multiple items over the capacity limit of focused attention. The visual system can represent multiple items as population responses and read out relevant information using the two modes of attention. It can summarize population responses with a broad application of a Gaussian profile (i.e., distributed attention) and represent its peak as the mean. It can focus on relevant population responses with a narrow application of a Gaussian profile (i.e., focused attention) and select important information for object recognition. The two attention modes of processing provide a framework for incorporating two seemingly opposing fields of study (ensemble perception and selective attention) and a unified theory of a coping strategy with our limited capacity.","container-title":"Psychonomic Bulletin &amp; Review","DOI":"10.3758/s13423-020-01718-7","ISSN":"1531-5320","issue":"4","journalAbbreviation":"Psychon Bull Rev","language":"eng","note":"PMID: 32128720","page":"602-606","source":"PubMed","title":"Ensemble perception and focused attention: Two different modes of visual processing to cope with limited capacity","title-short":"Ensemble perception and focused attention","volume":"27","author":[{"family":"Baek","given":"Jongsoo"},{"family":"Chong","given":"Sang Chul"}],"issued":{"date-parts":[["2020",8]]}}}],"schema":"https://github.com/citation-style-language/schema/raw/master/csl-citation.json"} </w:instrText>
      </w:r>
      <w:r w:rsidR="00BA78B7" w:rsidRPr="00D16F2B">
        <w:rPr>
          <w:lang w:eastAsia="en-GB"/>
        </w:rPr>
        <w:fldChar w:fldCharType="separate"/>
      </w:r>
      <w:r w:rsidR="00BA78B7" w:rsidRPr="00D16F2B">
        <w:rPr>
          <w:noProof/>
          <w:lang w:eastAsia="en-GB"/>
        </w:rPr>
        <w:t>(Baek &amp; Chong, 2020b)</w:t>
      </w:r>
      <w:r w:rsidR="00BA78B7" w:rsidRPr="00D16F2B">
        <w:rPr>
          <w:lang w:eastAsia="en-GB"/>
        </w:rPr>
        <w:fldChar w:fldCharType="end"/>
      </w:r>
      <w:r w:rsidR="00BA78B7" w:rsidRPr="00D16F2B">
        <w:rPr>
          <w:lang w:eastAsia="en-GB"/>
        </w:rPr>
        <w:t xml:space="preserve"> </w:t>
      </w:r>
      <w:r w:rsidRPr="00D16F2B">
        <w:rPr>
          <w:lang w:eastAsia="en-GB"/>
        </w:rPr>
        <w:t>supporting our evidence that ensemble perception is attention-modulated rather than fully automatic.</w:t>
      </w:r>
    </w:p>
    <w:p w14:paraId="4BD0F679" w14:textId="77777777" w:rsidR="00EC3780" w:rsidRPr="00D16F2B" w:rsidRDefault="00EC3780" w:rsidP="00EC3780">
      <w:pPr>
        <w:rPr>
          <w:b/>
          <w:bCs/>
          <w:lang w:eastAsia="en-GB"/>
        </w:rPr>
      </w:pPr>
      <w:r w:rsidRPr="00D16F2B">
        <w:rPr>
          <w:b/>
          <w:bCs/>
          <w:lang w:eastAsia="en-GB"/>
        </w:rPr>
        <w:t>View on Automaticity:</w:t>
      </w:r>
    </w:p>
    <w:p w14:paraId="2A8C6F4D" w14:textId="1849A0BD" w:rsidR="00EC3780" w:rsidRPr="00D16F2B" w:rsidRDefault="00EC3780" w:rsidP="00EC3780">
      <w:pPr>
        <w:rPr>
          <w:lang w:eastAsia="en-GB"/>
        </w:rPr>
      </w:pPr>
      <w:r w:rsidRPr="00D16F2B">
        <w:rPr>
          <w:lang w:eastAsia="en-GB"/>
        </w:rPr>
        <w:t xml:space="preserve">This pattern challenges prior views on automaticity in ensemble perception. A substantial body of research suggests that ensemble perception is automatic, implicit, and even obligatory </w:t>
      </w:r>
      <w:r w:rsidR="00BA78B7" w:rsidRPr="00D16F2B">
        <w:rPr>
          <w:lang w:eastAsia="en-GB"/>
        </w:rPr>
        <w:fldChar w:fldCharType="begin"/>
      </w:r>
      <w:r w:rsidR="00787A26">
        <w:rPr>
          <w:lang w:eastAsia="en-GB"/>
        </w:rPr>
        <w:instrText xml:space="preserve"> ADDIN ZOTERO_ITEM CSL_CITATION {"citationID":"oXHV1wMR","properties":{"formattedCitation":"(Parkes et al., 2001)","plainCitation":"(Parkes et al., 2001)","noteIndex":0},"citationItems":[{"id":241,"uris":["http://zotero.org/users/11420493/items/RYG2PN62"],"itemData":{"id":241,"type":"article-journal","container-title":"Nature Neuroscience","DOI":"10.1038/89532","ISSN":"1097-6256, 1546-1726","issue":"7","journalAbbreviation":"Nat Neurosci","language":"en","page":"739-744","source":"DOI.org (Crossref)","title":"Compulsory averaging of crowded orientation signals in human vision","volume":"4","author":[{"family":"Parkes","given":"Laura"},{"family":"Lund","given":"Jennifer"},{"family":"Angelucci","given":"Alessandra"},{"family":"Solomon","given":"Joshua A."},{"family":"Morgan","given":"Michael"}],"issued":{"date-parts":[["2001",7]]}}}],"schema":"https://github.com/citation-style-language/schema/raw/master/csl-citation.json"} </w:instrText>
      </w:r>
      <w:r w:rsidR="00BA78B7" w:rsidRPr="00D16F2B">
        <w:rPr>
          <w:lang w:eastAsia="en-GB"/>
        </w:rPr>
        <w:fldChar w:fldCharType="separate"/>
      </w:r>
      <w:r w:rsidR="00BA78B7" w:rsidRPr="00D16F2B">
        <w:rPr>
          <w:noProof/>
          <w:lang w:eastAsia="en-GB"/>
        </w:rPr>
        <w:t>(Parkes et al., 2001)</w:t>
      </w:r>
      <w:r w:rsidR="00BA78B7" w:rsidRPr="00D16F2B">
        <w:rPr>
          <w:lang w:eastAsia="en-GB"/>
        </w:rPr>
        <w:fldChar w:fldCharType="end"/>
      </w:r>
      <w:r w:rsidRPr="00D16F2B">
        <w:rPr>
          <w:lang w:eastAsia="en-GB"/>
        </w:rPr>
        <w:t xml:space="preserve">. At first glance, our results appear to contradict this view. If the </w:t>
      </w:r>
      <w:proofErr w:type="spellStart"/>
      <w:r w:rsidRPr="00D16F2B">
        <w:rPr>
          <w:lang w:eastAsia="en-GB"/>
        </w:rPr>
        <w:t>vMMN</w:t>
      </w:r>
      <w:proofErr w:type="spellEnd"/>
      <w:r w:rsidRPr="00D16F2B">
        <w:rPr>
          <w:lang w:eastAsia="en-GB"/>
        </w:rPr>
        <w:t xml:space="preserve"> is absent, it implies that no statistical regularity has been encoded</w:t>
      </w:r>
      <w:r w:rsidR="004D4564">
        <w:rPr>
          <w:lang w:eastAsia="en-GB"/>
        </w:rPr>
        <w:t xml:space="preserve"> </w:t>
      </w:r>
      <w:r w:rsidR="00424C94" w:rsidRPr="00D16F2B">
        <w:rPr>
          <w:lang w:eastAsia="en-GB"/>
        </w:rPr>
        <w:t>-</w:t>
      </w:r>
      <w:r w:rsidR="004D4564">
        <w:rPr>
          <w:lang w:eastAsia="en-GB"/>
        </w:rPr>
        <w:t xml:space="preserve"> </w:t>
      </w:r>
      <w:r w:rsidRPr="00D16F2B">
        <w:rPr>
          <w:lang w:eastAsia="en-GB"/>
        </w:rPr>
        <w:t>there is no internal model for the deviant stimulus to violate. In our data, the visual system seems unable to register changes in the mean orientation of unattended ensemble stimuli in Study I, nor does it encode the distributional structure of orientation when only orientation is ‘</w:t>
      </w:r>
      <w:proofErr w:type="spellStart"/>
      <w:r w:rsidRPr="00D16F2B">
        <w:rPr>
          <w:lang w:eastAsia="en-GB"/>
        </w:rPr>
        <w:t>segmentable</w:t>
      </w:r>
      <w:proofErr w:type="spellEnd"/>
      <w:r w:rsidRPr="00D16F2B">
        <w:rPr>
          <w:lang w:eastAsia="en-GB"/>
        </w:rPr>
        <w:t xml:space="preserve">’ (two-peaked distribution; Study II). However, </w:t>
      </w:r>
      <w:proofErr w:type="spellStart"/>
      <w:r w:rsidRPr="00D16F2B">
        <w:rPr>
          <w:lang w:eastAsia="en-GB"/>
        </w:rPr>
        <w:t>vMMN</w:t>
      </w:r>
      <w:proofErr w:type="spellEnd"/>
      <w:r w:rsidRPr="00D16F2B">
        <w:rPr>
          <w:lang w:eastAsia="en-GB"/>
        </w:rPr>
        <w:t xml:space="preserve"> was elicited when both length and orientation distributions were </w:t>
      </w:r>
      <w:proofErr w:type="spellStart"/>
      <w:r w:rsidRPr="00D16F2B">
        <w:rPr>
          <w:lang w:eastAsia="en-GB"/>
        </w:rPr>
        <w:t>segmentable</w:t>
      </w:r>
      <w:proofErr w:type="spellEnd"/>
      <w:r w:rsidRPr="00D16F2B">
        <w:rPr>
          <w:lang w:eastAsia="en-GB"/>
        </w:rPr>
        <w:t xml:space="preserve">, suggesting orientation-based segmentation can occur automatically when supported by length. This interpretation is further supported by prior work showing that orientation changes in single, unattended objects reliably elicit </w:t>
      </w:r>
      <w:proofErr w:type="spellStart"/>
      <w:r w:rsidRPr="00D16F2B">
        <w:rPr>
          <w:lang w:eastAsia="en-GB"/>
        </w:rPr>
        <w:t>vMMN</w:t>
      </w:r>
      <w:proofErr w:type="spellEnd"/>
      <w:r w:rsidRPr="00D16F2B">
        <w:rPr>
          <w:lang w:eastAsia="en-GB"/>
        </w:rPr>
        <w:t xml:space="preserve"> (Czigler, 2007). The failure to observe </w:t>
      </w:r>
      <w:proofErr w:type="spellStart"/>
      <w:r w:rsidRPr="00D16F2B">
        <w:rPr>
          <w:lang w:eastAsia="en-GB"/>
        </w:rPr>
        <w:t>vMMN</w:t>
      </w:r>
      <w:proofErr w:type="spellEnd"/>
      <w:r w:rsidRPr="00D16F2B">
        <w:rPr>
          <w:lang w:eastAsia="en-GB"/>
        </w:rPr>
        <w:t xml:space="preserve"> in our ensemble-based paradigms for orientation alone suggests a limitation in the system’s capacity to extract ensemble statistics automatically, at least for orientation.</w:t>
      </w:r>
    </w:p>
    <w:p w14:paraId="6896B3AA" w14:textId="2CB26A2E" w:rsidR="00EC3780" w:rsidRPr="00D16F2B" w:rsidRDefault="00EC3780" w:rsidP="00EC3780">
      <w:pPr>
        <w:rPr>
          <w:lang w:eastAsia="en-GB"/>
        </w:rPr>
      </w:pPr>
      <w:r w:rsidRPr="00D16F2B">
        <w:rPr>
          <w:lang w:eastAsia="en-GB"/>
        </w:rPr>
        <w:t>Findings from crowding studies are often cited as strong evidence that ensemble perception operates automatically. In these paradigms, observers are unable to report individual items due to peripheral crowding yet can accurately extract ensemble-level information such as average size or orientation (Parkes et al., 2001). However, crowding does not necessarily imply the absence of attention</w:t>
      </w:r>
      <w:r w:rsidR="00684629">
        <w:rPr>
          <w:lang w:eastAsia="en-GB"/>
        </w:rPr>
        <w:t xml:space="preserve"> </w:t>
      </w:r>
      <w:r w:rsidR="00424C94" w:rsidRPr="00D16F2B">
        <w:rPr>
          <w:lang w:eastAsia="en-GB"/>
        </w:rPr>
        <w:t>-</w:t>
      </w:r>
      <w:r w:rsidR="00684629">
        <w:rPr>
          <w:lang w:eastAsia="en-GB"/>
        </w:rPr>
        <w:t xml:space="preserve"> </w:t>
      </w:r>
      <w:r w:rsidRPr="00D16F2B">
        <w:rPr>
          <w:lang w:eastAsia="en-GB"/>
        </w:rPr>
        <w:t xml:space="preserve">it primarily limits item-level access while preserving spatial focus on the ensemble region. In contrast, our paradigm in Study I tested ensemble encoding under conditions where ensemble stimuli were not only task-irrelevant but also spatially unattended. The absence of a </w:t>
      </w:r>
      <w:proofErr w:type="spellStart"/>
      <w:r w:rsidRPr="00D16F2B">
        <w:rPr>
          <w:lang w:eastAsia="en-GB"/>
        </w:rPr>
        <w:t>vMMN</w:t>
      </w:r>
      <w:proofErr w:type="spellEnd"/>
      <w:r w:rsidRPr="00D16F2B">
        <w:rPr>
          <w:lang w:eastAsia="en-GB"/>
        </w:rPr>
        <w:t xml:space="preserve"> under these conditions suggests that, while ensemble perception may operate under limited item resolution, it still requires some degree of attentional accessibility. Thus, our findings do not contradict crowding-based evidence but instead refine it: ensemble perception can be robust to perceptual degradation, yet not fully independent of attention. Furthermore, as in crowding paradigms, similar claims of automatic ensemble processing have been made based on masking paradigms, where individual items are rendered invisible through object substitution or rapid presentation. Studies have shown that masked elements can still influence ensemble judgments, such as mean size or emotion (Choo &amp; </w:t>
      </w:r>
      <w:proofErr w:type="spellStart"/>
      <w:r w:rsidRPr="00D16F2B">
        <w:rPr>
          <w:lang w:eastAsia="en-GB"/>
        </w:rPr>
        <w:t>Franconeri</w:t>
      </w:r>
      <w:proofErr w:type="spellEnd"/>
      <w:r w:rsidRPr="00D16F2B">
        <w:rPr>
          <w:lang w:eastAsia="en-GB"/>
        </w:rPr>
        <w:t xml:space="preserve">, 2010; McNair et al., 2017). However, as with crowding, these paradigms typically present ensemble stimuli at attended locations or in task-relevant contexts. Masked items </w:t>
      </w:r>
      <w:r w:rsidRPr="00D16F2B">
        <w:rPr>
          <w:lang w:eastAsia="en-GB"/>
        </w:rPr>
        <w:lastRenderedPageBreak/>
        <w:t xml:space="preserve">may escape conscious access, but the ensemble </w:t>
      </w:r>
      <w:proofErr w:type="gramStart"/>
      <w:r w:rsidRPr="00D16F2B">
        <w:rPr>
          <w:lang w:eastAsia="en-GB"/>
        </w:rPr>
        <w:t>as a whole often</w:t>
      </w:r>
      <w:proofErr w:type="gramEnd"/>
      <w:r w:rsidRPr="00D16F2B">
        <w:rPr>
          <w:lang w:eastAsia="en-GB"/>
        </w:rPr>
        <w:t xml:space="preserve"> remains </w:t>
      </w:r>
      <w:proofErr w:type="spellStart"/>
      <w:r w:rsidR="00E069F3">
        <w:rPr>
          <w:lang w:eastAsia="en-GB"/>
        </w:rPr>
        <w:t>behavioural</w:t>
      </w:r>
      <w:r w:rsidRPr="00D16F2B">
        <w:rPr>
          <w:lang w:eastAsia="en-GB"/>
        </w:rPr>
        <w:t>ly</w:t>
      </w:r>
      <w:proofErr w:type="spellEnd"/>
      <w:r w:rsidRPr="00D16F2B">
        <w:rPr>
          <w:lang w:eastAsia="en-GB"/>
        </w:rPr>
        <w:t xml:space="preserve"> prioritized. In contrast, our studies removed both item-level visibility and task relevance by placing ensemble stimuli in unattended regions and diverting attention elsewhere. The lack of neural markers of ensemble encoding in such contexts (absent </w:t>
      </w:r>
      <w:proofErr w:type="spellStart"/>
      <w:r w:rsidRPr="00D16F2B">
        <w:rPr>
          <w:lang w:eastAsia="en-GB"/>
        </w:rPr>
        <w:t>vMMN</w:t>
      </w:r>
      <w:proofErr w:type="spellEnd"/>
      <w:r w:rsidRPr="00D16F2B">
        <w:rPr>
          <w:lang w:eastAsia="en-GB"/>
        </w:rPr>
        <w:t xml:space="preserve"> in Study I) suggests that stimulus-driven salience is not sufficient; attentional access to the ensemble field is still required. These findings thus help to specify the conditions under which ensemble perception persists, emphasizing that it may be unconscious or implicit, but not fully attention-free.</w:t>
      </w:r>
    </w:p>
    <w:p w14:paraId="787760AA" w14:textId="1ACF2F8C" w:rsidR="00EC3780" w:rsidRPr="00D16F2B" w:rsidRDefault="00EC3780" w:rsidP="00EC3780">
      <w:pPr>
        <w:rPr>
          <w:lang w:eastAsia="en-GB"/>
        </w:rPr>
      </w:pPr>
      <w:r w:rsidRPr="00D16F2B">
        <w:rPr>
          <w:lang w:eastAsia="en-GB"/>
        </w:rPr>
        <w:t xml:space="preserve">Accordingly, this apparent contradiction may stem from differing definitions of automaticity, as well as from key paradigmatic differences. In many studies reporting automatic ensemble perception, the ensemble stimuli were either task-relevant or, as in the case of </w:t>
      </w:r>
      <w:proofErr w:type="spellStart"/>
      <w:r w:rsidRPr="00D16F2B">
        <w:rPr>
          <w:lang w:eastAsia="en-GB"/>
        </w:rPr>
        <w:t>Chetverikov</w:t>
      </w:r>
      <w:proofErr w:type="spellEnd"/>
      <w:r w:rsidRPr="00D16F2B">
        <w:rPr>
          <w:lang w:eastAsia="en-GB"/>
        </w:rPr>
        <w:t xml:space="preserve"> (2019), available for passive viewing</w:t>
      </w:r>
      <w:r w:rsidR="007F6972">
        <w:rPr>
          <w:lang w:eastAsia="en-GB"/>
        </w:rPr>
        <w:t xml:space="preserve"> </w:t>
      </w:r>
      <w:r w:rsidR="00424C94" w:rsidRPr="00D16F2B">
        <w:rPr>
          <w:lang w:eastAsia="en-GB"/>
        </w:rPr>
        <w:t>-</w:t>
      </w:r>
      <w:r w:rsidR="007F6972">
        <w:rPr>
          <w:lang w:eastAsia="en-GB"/>
        </w:rPr>
        <w:t xml:space="preserve"> </w:t>
      </w:r>
      <w:r w:rsidRPr="00D16F2B">
        <w:rPr>
          <w:lang w:eastAsia="en-GB"/>
        </w:rPr>
        <w:t xml:space="preserve">or even served as distractors in a visual search task. In such designs, ensemble features could be attended and briefly encoded because they were task-relevant, which aligns well with the view that ensemble perception relies on distributed attention mechanisms </w:t>
      </w:r>
      <w:r w:rsidR="00BA78B7" w:rsidRPr="00D16F2B">
        <w:rPr>
          <w:lang w:eastAsia="en-GB"/>
        </w:rPr>
        <w:fldChar w:fldCharType="begin"/>
      </w:r>
      <w:r w:rsidR="00787A26">
        <w:rPr>
          <w:lang w:eastAsia="en-GB"/>
        </w:rPr>
        <w:instrText xml:space="preserve"> ADDIN ZOTERO_ITEM CSL_CITATION {"citationID":"EhlgrKNr","properties":{"formattedCitation":"(Baek &amp; Chong, 2020a)","plainCitation":"(Baek &amp; Chong, 2020a)","noteIndex":0},"citationItems":[{"id":168,"uris":["http://zotero.org/users/11420493/items/3HJXHAJZ"],"itemData":{"id":168,"type":"article-journal","abstract":"The visual system efficiently processes complex and redundant information in a scene despite its limited capacity. One strategy for coping with the complexity and redundancy of a scene is to summarize it by using average information. However, despite its importance, the mechanism of averaging is not well understood. Here, a distributed attention model of averaging is proposed. Human percept for an object can be disturbed by various sources of internal noise, which can occur either before (early noise) or after (late noise) forming an ensemble perception. The model assumes these noises and reflects noise cancellation by averaging multiple items. The model predicts increased precision for more items with decelerated increments for large set-sizes resulting from late noise. Importantly, the model incorporates mechanisms of attention, which modulate each item’s contribution to the averaging process. The attention in the model also results in saturation of performance increments for small set-sizes because the amount of attention allocated to each item is greater for small set-sizes than for large set-sizes. To evaluate the proposed model, a psychophysical experiment was conducted in which observers’ ability to discriminate average sizes of two displays was measured. The observers’ averaging performance increased at a decreasing rate with small set-sizes and it approached an asymptote for large set-sizes. The model accurately predicted the observed pattern of data. It provides a theoretical framework for interpreting behavioral data and leads to an understanding of the characteristics of ensemble perception.","container-title":"Attention, Perception, &amp; Psychophysics","DOI":"10.3758/s13414-019-01827-z","ISSN":"1943-393X","issue":"1","journalAbbreviation":"Atten Percept Psychophys","language":"en","license":"2019 The Psychonomic Society, Inc.","note":"Company: Springer\nDistributor: Springer\nInstitution: Springer\nLabel: Springer\nnumber: 1\npublisher: Springer US","page":"63-79","source":"link.springer.com","title":"Distributed attention model of perceptual averaging","volume":"82","author":[{"family":"Baek","given":"Jongsoo"},{"family":"Chong","given":"Sang Chul"}],"issued":{"date-parts":[["2020",1,1]]}}}],"schema":"https://github.com/citation-style-language/schema/raw/master/csl-citation.json"} </w:instrText>
      </w:r>
      <w:r w:rsidR="00BA78B7" w:rsidRPr="00D16F2B">
        <w:rPr>
          <w:lang w:eastAsia="en-GB"/>
        </w:rPr>
        <w:fldChar w:fldCharType="separate"/>
      </w:r>
      <w:r w:rsidR="00BA78B7" w:rsidRPr="00D16F2B">
        <w:rPr>
          <w:noProof/>
          <w:lang w:eastAsia="en-GB"/>
        </w:rPr>
        <w:t>(Baek &amp; Chong, 2020a)</w:t>
      </w:r>
      <w:r w:rsidR="00BA78B7" w:rsidRPr="00D16F2B">
        <w:rPr>
          <w:lang w:eastAsia="en-GB"/>
        </w:rPr>
        <w:fldChar w:fldCharType="end"/>
      </w:r>
      <w:r w:rsidR="00952BB0">
        <w:rPr>
          <w:lang w:eastAsia="en-GB"/>
        </w:rPr>
        <w:t>.</w:t>
      </w:r>
    </w:p>
    <w:p w14:paraId="16C446C8" w14:textId="173524FD" w:rsidR="00EC3780" w:rsidRPr="00D16F2B" w:rsidRDefault="00EC3780" w:rsidP="00EC3780">
      <w:pPr>
        <w:rPr>
          <w:lang w:eastAsia="en-GB"/>
        </w:rPr>
      </w:pPr>
      <w:r w:rsidRPr="00D16F2B">
        <w:rPr>
          <w:lang w:eastAsia="en-GB"/>
        </w:rPr>
        <w:t>In contrast, under conditions of high attentional load at fixation and when ensemble stimuli are both task-irrelevant and spatially backgrounded, as in our studies, averaging does not appear to occur. This stricter definition of automaticity</w:t>
      </w:r>
      <w:r w:rsidR="00952BB0">
        <w:rPr>
          <w:lang w:eastAsia="en-GB"/>
        </w:rPr>
        <w:t xml:space="preserve">, </w:t>
      </w:r>
      <w:r w:rsidRPr="00D16F2B">
        <w:rPr>
          <w:lang w:eastAsia="en-GB"/>
        </w:rPr>
        <w:t>requiring that ensemble processing take place in the absence of task relevance and focused attention</w:t>
      </w:r>
      <w:r w:rsidR="00952BB0">
        <w:rPr>
          <w:lang w:eastAsia="en-GB"/>
        </w:rPr>
        <w:t xml:space="preserve">, </w:t>
      </w:r>
      <w:r w:rsidRPr="00D16F2B">
        <w:rPr>
          <w:lang w:eastAsia="en-GB"/>
        </w:rPr>
        <w:t xml:space="preserve">may explain why </w:t>
      </w:r>
      <w:proofErr w:type="spellStart"/>
      <w:r w:rsidRPr="00D16F2B">
        <w:rPr>
          <w:lang w:eastAsia="en-GB"/>
        </w:rPr>
        <w:t>vMMN</w:t>
      </w:r>
      <w:proofErr w:type="spellEnd"/>
      <w:r w:rsidRPr="00D16F2B">
        <w:rPr>
          <w:lang w:eastAsia="en-GB"/>
        </w:rPr>
        <w:t xml:space="preserve"> was not observed.</w:t>
      </w:r>
    </w:p>
    <w:p w14:paraId="02DC253A" w14:textId="77777777" w:rsidR="00EC3780" w:rsidRPr="00D16F2B" w:rsidRDefault="00EC3780" w:rsidP="00EC3780">
      <w:pPr>
        <w:rPr>
          <w:lang w:eastAsia="en-GB"/>
        </w:rPr>
      </w:pPr>
      <w:r w:rsidRPr="00D16F2B">
        <w:rPr>
          <w:lang w:eastAsia="en-GB"/>
        </w:rPr>
        <w:t>It is also worth noting several methodological limitations. One possibility is that the differences between standard and deviant stimuli were not sufficiently salient to exceed the threshold necessary for automatic discrimination of summary statistics. Thus, failures to detect ensemble changes may not reflect the complete absence of ensemble processing, but rather its sensitivity to feature magnitude and attentional competition.</w:t>
      </w:r>
    </w:p>
    <w:p w14:paraId="528CC8E2" w14:textId="5433256F" w:rsidR="00EC3780" w:rsidRPr="00D16F2B" w:rsidRDefault="00EC3780" w:rsidP="00EC3780">
      <w:pPr>
        <w:rPr>
          <w:lang w:eastAsia="en-GB"/>
        </w:rPr>
      </w:pPr>
      <w:r w:rsidRPr="00D16F2B">
        <w:rPr>
          <w:lang w:eastAsia="en-GB"/>
        </w:rPr>
        <w:t xml:space="preserve">Extending these insights, Study III offers complementary evidence by directly manipulating spatial attention. Using a Posner cueing paradigm, participants were required to judge the mean orientation of ensembles presented in </w:t>
      </w:r>
      <w:proofErr w:type="gramStart"/>
      <w:r w:rsidRPr="00D16F2B">
        <w:rPr>
          <w:lang w:eastAsia="en-GB"/>
        </w:rPr>
        <w:t>either visual</w:t>
      </w:r>
      <w:proofErr w:type="gramEnd"/>
      <w:r w:rsidRPr="00D16F2B">
        <w:rPr>
          <w:lang w:eastAsia="en-GB"/>
        </w:rPr>
        <w:t xml:space="preserve"> hemifield. Crucially, when attention was misdirected to the opposite side, performance dropped to chance, despite identical stimulus properties across conditions. This finding underscores that stimulus accessibility via spatial attention is a necessary condition for accurate ensemble perception. Previous studies have shown that some ensemble features, such as average size or numerosity, can be extracted under divided attention or when presented peripherally (Alvarez &amp; Oliva, 2008; Choo &amp; </w:t>
      </w:r>
      <w:proofErr w:type="spellStart"/>
      <w:r w:rsidRPr="00D16F2B">
        <w:rPr>
          <w:lang w:eastAsia="en-GB"/>
        </w:rPr>
        <w:t>Franconeri</w:t>
      </w:r>
      <w:proofErr w:type="spellEnd"/>
      <w:r w:rsidRPr="00D16F2B">
        <w:rPr>
          <w:lang w:eastAsia="en-GB"/>
        </w:rPr>
        <w:t>, 2010), suggesting a degree of robustness. However, our results align more closely with findings that certain ensemble features</w:t>
      </w:r>
      <w:r w:rsidR="0056333D">
        <w:rPr>
          <w:lang w:eastAsia="en-GB"/>
        </w:rPr>
        <w:t xml:space="preserve">, </w:t>
      </w:r>
      <w:r w:rsidRPr="00D16F2B">
        <w:rPr>
          <w:lang w:eastAsia="en-GB"/>
        </w:rPr>
        <w:t>particularly orientation</w:t>
      </w:r>
      <w:r w:rsidR="0056333D">
        <w:rPr>
          <w:lang w:eastAsia="en-GB"/>
        </w:rPr>
        <w:t xml:space="preserve">, </w:t>
      </w:r>
      <w:r w:rsidRPr="00D16F2B">
        <w:rPr>
          <w:lang w:eastAsia="en-GB"/>
        </w:rPr>
        <w:t>require focused spatial attention (Jackson-Nielsen et al., 2017; McNair et al., 2017). Thus, Study III reinforces the broader conclusion that ensemble perception depends not only on the presence of attention but also on its effective spatial deployment.</w:t>
      </w:r>
    </w:p>
    <w:p w14:paraId="7E036363" w14:textId="6357B762" w:rsidR="00EC3780" w:rsidRPr="00D16F2B" w:rsidRDefault="00EC3780" w:rsidP="00EC3780">
      <w:pPr>
        <w:rPr>
          <w:lang w:eastAsia="en-GB"/>
        </w:rPr>
      </w:pPr>
      <w:r w:rsidRPr="00D16F2B">
        <w:rPr>
          <w:lang w:eastAsia="en-GB"/>
        </w:rPr>
        <w:lastRenderedPageBreak/>
        <w:t xml:space="preserve">Nevertheless, this apparent dependence on spatial attention does not necessarily preclude the possibility that some form of low-level integration takes place in the absence of focused attention. For example, Moore and </w:t>
      </w:r>
      <w:proofErr w:type="spellStart"/>
      <w:r w:rsidRPr="00D16F2B">
        <w:rPr>
          <w:lang w:eastAsia="en-GB"/>
        </w:rPr>
        <w:t>Egeth</w:t>
      </w:r>
      <w:proofErr w:type="spellEnd"/>
      <w:r w:rsidRPr="00D16F2B">
        <w:rPr>
          <w:lang w:eastAsia="en-GB"/>
        </w:rPr>
        <w:t xml:space="preserve"> </w:t>
      </w:r>
      <w:r w:rsidR="00BA78B7" w:rsidRPr="00D16F2B">
        <w:rPr>
          <w:lang w:eastAsia="en-GB"/>
        </w:rPr>
        <w:fldChar w:fldCharType="begin"/>
      </w:r>
      <w:r w:rsidR="00787A26">
        <w:rPr>
          <w:lang w:eastAsia="en-GB"/>
        </w:rPr>
        <w:instrText xml:space="preserve"> ADDIN ZOTERO_ITEM CSL_CITATION {"citationID":"Y6NKqdBg","properties":{"formattedCitation":"(1997)","plainCitation":"(1997)","noteIndex":0},"citationItems":[{"id":3004,"uris":["http://zotero.org/users/11420493/items/ABVDQL5F"],"itemData":{"id":3004,"type":"article-journal","abstract":"Many theories of visual perception assume that before attention is allocated within a scene, visual information is parsed according to the Gestalt principles of organization. This assumption has been challenged by experiments in which participants were unable to identify what Gestalt grouping patterns had occurred in the background of primary-task displays (A. Mack, B. Tang, R. Tuma, S. Kahn, &amp; I. Rock, 1992). In the present study, participants reported which of 2 horizontal lines was longer. Dots in the background, if grouped, formed displays similar to the Ponzo illusion (Experiments 1 and 2) or the Müller-Lyer illusion (Experiment 3). Despite inaccurate reports of what the patterns were, participants' responses on the line-length discrimination task were clearly affected by the 2 illusions. These results suggest that Gestalt grouping does occur without attention but that the patterns thus formed may not be encoded in memory without attention. (PsycINFO Database Record (c) 2016 APA, all rights reserved)","container-title":"Journal of Experimental Psychology: Human Perception and Performance","DOI":"10.1037/0096-1523.23.2.339","ISSN":"1939-1277(Electronic),0096-1523(Print)","issue":"2","note":"publisher-place: US\npublisher: American Psychological Association","page":"339-352","title":"Perception without attention: Evidence of grouping under conditions of inattention.","volume":"23","author":[{"family":"Moore","given":"Cathleen M."},{"family":"Egeth","given":"Howard"}],"issued":{"date-parts":[["1997"]]}},"suppress-author":true}],"schema":"https://github.com/citation-style-language/schema/raw/master/csl-citation.json"} </w:instrText>
      </w:r>
      <w:r w:rsidR="00BA78B7" w:rsidRPr="00D16F2B">
        <w:rPr>
          <w:lang w:eastAsia="en-GB"/>
        </w:rPr>
        <w:fldChar w:fldCharType="separate"/>
      </w:r>
      <w:r w:rsidR="00D762C7" w:rsidRPr="00D16F2B">
        <w:rPr>
          <w:noProof/>
          <w:lang w:eastAsia="en-GB"/>
        </w:rPr>
        <w:t>(1997)</w:t>
      </w:r>
      <w:r w:rsidR="00BA78B7" w:rsidRPr="00D16F2B">
        <w:rPr>
          <w:lang w:eastAsia="en-GB"/>
        </w:rPr>
        <w:fldChar w:fldCharType="end"/>
      </w:r>
      <w:r w:rsidRPr="00D16F2B">
        <w:rPr>
          <w:lang w:eastAsia="en-GB"/>
        </w:rPr>
        <w:t xml:space="preserve"> demonstrated that Gestalt-based grouping can occur under conditions of inattention, yet the resulting patterns may not be consciously accessed or retained in memory. A similar interpretation may apply to our findings: while unattended ensemble stimuli may trigger early integration mechanisms, this processing might remain inaccessible for report or decision-making unless spatial attention is directed to the relevant location. Indeed, recent </w:t>
      </w:r>
      <w:proofErr w:type="spellStart"/>
      <w:r w:rsidR="00E069F3">
        <w:rPr>
          <w:lang w:eastAsia="en-GB"/>
        </w:rPr>
        <w:t>behavioural</w:t>
      </w:r>
      <w:proofErr w:type="spellEnd"/>
      <w:r w:rsidRPr="00D16F2B">
        <w:rPr>
          <w:lang w:eastAsia="en-GB"/>
        </w:rPr>
        <w:t xml:space="preserve"> work has shown that unattended ensembles can still influence the perception of concurrently attended stimuli, depending on attentional control settings </w:t>
      </w:r>
      <w:r w:rsidR="00D762C7" w:rsidRPr="00D16F2B">
        <w:rPr>
          <w:lang w:eastAsia="en-GB"/>
        </w:rPr>
        <w:fldChar w:fldCharType="begin"/>
      </w:r>
      <w:r w:rsidR="00787A26">
        <w:rPr>
          <w:lang w:eastAsia="en-GB"/>
        </w:rPr>
        <w:instrText xml:space="preserve"> ADDIN ZOTERO_ITEM CSL_CITATION {"citationID":"5i1g94rF","properties":{"formattedCitation":"(Chen et al., 2021)","plainCitation":"(Chen et al., 2021)","noteIndex":0},"citationItems":[{"id":389,"uris":["http://zotero.org/users/11420493/items/G62K4UJX"],"itemData":{"id":389,"type":"article-journal","abstract":"People are able to rapidly extract summary statistical information about common patterns, or ensembles, that may exist in a scene, such as repeated textures or colors. Here we examined the extent to which such an ensemble perception can occur in the absence of focal visual attention using a method that has some advantages over methods previously used to study the issue. In particular, we assessed the extent to which ensembles can be processed without attention by measuring the indirect effect of a to-be-ignored ensemble on judgments of an attended ensemble. The results show that ensembles outside the focus of attention do influence judgments of attended ensembles when the to-be-ignored ensemble contains summary statistics that match a sought-for target category. Thus, an attentional control setting for specific summary statistical information permits the processing of ensembles outside of focal attention, facilitating the rapid perception of visual scenes.","container-title":"Attention, Perception, &amp; Psychophysics","DOI":"10.3758/s13414-020-02067-2","ISSN":"1943-393X","issue":"3","journalAbbreviation":"Atten Percept Psychophys","language":"en","license":"2020 The Psychonomic Society, Inc.","note":"Company: Springer\nDistributor: Springer\nInstitution: Springer\nLabel: Springer\nnumber: 3\npublisher: Springer US","page":"1240-1250","source":"link.springer.com","title":"Ensemble perception without attention depends upon attentional control settings","volume":"83","author":[{"family":"Chen","given":"Zhimin"},{"family":"Zhuang","given":"Ran"},{"family":"Wang","given":"Xiaolin"},{"family":"Ren","given":"Yanju"},{"family":"Abrams","given":"Richard A."}],"issued":{"date-parts":[["2021",4,1]]}}}],"schema":"https://github.com/citation-style-language/schema/raw/master/csl-citation.json"} </w:instrText>
      </w:r>
      <w:r w:rsidR="00D762C7" w:rsidRPr="00D16F2B">
        <w:rPr>
          <w:lang w:eastAsia="en-GB"/>
        </w:rPr>
        <w:fldChar w:fldCharType="separate"/>
      </w:r>
      <w:r w:rsidR="00D762C7" w:rsidRPr="00D16F2B">
        <w:rPr>
          <w:noProof/>
          <w:lang w:eastAsia="en-GB"/>
        </w:rPr>
        <w:t>(Chen et al., 2021)</w:t>
      </w:r>
      <w:r w:rsidR="00D762C7" w:rsidRPr="00D16F2B">
        <w:rPr>
          <w:lang w:eastAsia="en-GB"/>
        </w:rPr>
        <w:fldChar w:fldCharType="end"/>
      </w:r>
      <w:r w:rsidRPr="00D16F2B">
        <w:rPr>
          <w:lang w:eastAsia="en-GB"/>
        </w:rPr>
        <w:t xml:space="preserve">. These findings suggest that ensemble coding may proceed at some level without focal attention, but that its accessibility for conscious discrimination or </w:t>
      </w:r>
      <w:proofErr w:type="spellStart"/>
      <w:r w:rsidR="00E069F3">
        <w:rPr>
          <w:lang w:eastAsia="en-GB"/>
        </w:rPr>
        <w:t>behavioural</w:t>
      </w:r>
      <w:proofErr w:type="spellEnd"/>
      <w:r w:rsidRPr="00D16F2B">
        <w:rPr>
          <w:lang w:eastAsia="en-GB"/>
        </w:rPr>
        <w:t xml:space="preserve"> output is gated by attention. In this view, ensemble perception operates across multiple levels, with early, automatic integration giving way to attention-modulated access and utilization.</w:t>
      </w:r>
    </w:p>
    <w:p w14:paraId="6308C346" w14:textId="42438C52" w:rsidR="00EC3780" w:rsidRPr="00D16F2B" w:rsidRDefault="00EC3780" w:rsidP="00EC3780">
      <w:pPr>
        <w:rPr>
          <w:lang w:eastAsia="en-GB"/>
        </w:rPr>
      </w:pPr>
      <w:r w:rsidRPr="00D16F2B">
        <w:rPr>
          <w:lang w:eastAsia="en-GB"/>
        </w:rPr>
        <w:t>Building on these multi-level dynamics, our findings can be interpreted through the lens of Reverse Hierarchy Theory (RHT;</w:t>
      </w:r>
      <w:r w:rsidR="00D762C7" w:rsidRPr="00D16F2B">
        <w:rPr>
          <w:lang w:eastAsia="en-GB"/>
        </w:rPr>
        <w:t xml:space="preserve"> </w:t>
      </w:r>
      <w:r w:rsidR="00D762C7" w:rsidRPr="00D16F2B">
        <w:rPr>
          <w:lang w:eastAsia="en-GB"/>
        </w:rPr>
        <w:fldChar w:fldCharType="begin"/>
      </w:r>
      <w:r w:rsidR="00787A26">
        <w:rPr>
          <w:lang w:eastAsia="en-GB"/>
        </w:rPr>
        <w:instrText xml:space="preserve"> ADDIN ZOTERO_ITEM CSL_CITATION {"citationID":"X4bGBSSR","properties":{"formattedCitation":"(Ahissar &amp; Hochstein, 2004; Hochstein &amp; Ahissar, 2002)","plainCitation":"(Ahissar &amp; Hochstein, 2004; Hochstein &amp; Ahissar, 2002)","noteIndex":0},"citationItems":[{"id":359,"uris":["http://zotero.org/users/11420493/items/7PP8QVEG"],"itemData":{"id":359,"type":"article-journal","abstract":"&lt;p&gt;Perceptual learning can be defined as practice-induced improvement in the ability to perform specific perceptual tasks. We previously proposed the Reverse Hierarchy Theory as a unifying concept that links behavioral findings of visual learning with physiological and anatomical data. Essentially, it asserts that learning is a top-down guided process, which begins at high-level areas of the visual system, and when these do not suffice, progresses backwards to the input levels, which have a better signal-to-noise ratio. This simple concept has proved powerful in explaining a broad range of findings, including seemingly contradicting data. We now extend this concept to describe the dynamics of skill acquisition and interpret recent behavioral and electrophysiological findings.&lt;/p&gt;","container-title":"Trends in Cognitive Sciences","DOI":"10.1016/j.tics.2004.08.011","ISSN":"1364-6613, 1879-307X","issue":"10","journalAbbreviation":"Trends in Cognitive Sciences","language":"English","note":"publisher: Elsevier\nPMID: 15450510","page":"457-464","source":"www.cell.com","title":"The reverse hierarchy theory of visual perceptual learning","volume":"8","author":[{"family":"Ahissar","given":"Merav"},{"family":"Hochstein","given":"Shaul"}],"issued":{"date-parts":[["2004",10,1]]}}},{"id":3013,"uris":["http://zotero.org/users/11420493/items/GU9EVPDG"],"itemData":{"id":3013,"type":"article-journal","abstract":"We propose that explicit vision advances in reverse hierarchical direction, as shown for perceptual learning. Processing along the feedforward hierarchy of  areas, leading to increasingly complex representations, is automatic and  implicit, while conscious perception begins at the hierarchy's top, gradually  returning downward as needed. Thus, our initial conscious percept--vision at a  glance--matches a high-level, generalized, categorical scene interpretation,  identifying \"forest before trees.\" For later vision with scrutiny, reverse  hierarchy routines focus attention to specific, active, low-level units,  incorporating into conscious perception detailed information available there.  Reverse Hierarchy Theory dissociates between early explicit perception and  implicit low-level vision, explaining a variety of phenomena. Feature search  \"pop-out\" is attributed to high areas, where large receptive fields underlie  spread attention detecting categorical differences. Search for conjunctions or  fine discriminations depends on reentry to low-level specific receptive fields  using serial focused attention, consistent with recently reported primary visual  cortex effects.","container-title":"Neuron","DOI":"10.1016/s0896-6273(02)01091-7","ISSN":"0896-6273","issue":"5","journalAbbreviation":"Neuron","language":"eng","note":"publisher-place: United States\nPMID: 12467584","page":"791-804","title":"View from the top: hierarchies and reverse hierarchies in the visual system.","volume":"36","author":[{"family":"Hochstein","given":"Shaul"},{"family":"Ahissar","given":"Merav"}],"issued":{"date-parts":[["2002",12,5]]}}}],"schema":"https://github.com/citation-style-language/schema/raw/master/csl-citation.json"} </w:instrText>
      </w:r>
      <w:r w:rsidR="00D762C7" w:rsidRPr="00D16F2B">
        <w:rPr>
          <w:lang w:eastAsia="en-GB"/>
        </w:rPr>
        <w:fldChar w:fldCharType="separate"/>
      </w:r>
      <w:r w:rsidR="004F298F">
        <w:rPr>
          <w:noProof/>
          <w:lang w:eastAsia="en-GB"/>
        </w:rPr>
        <w:t>(Ahissar &amp; Hochstein, 2004; Hochstein &amp; Ahissar, 2002)</w:t>
      </w:r>
      <w:r w:rsidR="00D762C7" w:rsidRPr="00D16F2B">
        <w:rPr>
          <w:lang w:eastAsia="en-GB"/>
        </w:rPr>
        <w:fldChar w:fldCharType="end"/>
      </w:r>
      <w:r w:rsidRPr="00D16F2B">
        <w:rPr>
          <w:lang w:eastAsia="en-GB"/>
        </w:rPr>
        <w:t>, which proposes that visual processing begins with rapid, pre-attentive access to high-level global representations</w:t>
      </w:r>
      <w:r w:rsidR="008D0BAE">
        <w:rPr>
          <w:lang w:eastAsia="en-GB"/>
        </w:rPr>
        <w:t xml:space="preserve">, </w:t>
      </w:r>
      <w:r w:rsidRPr="00D16F2B">
        <w:rPr>
          <w:lang w:eastAsia="en-GB"/>
        </w:rPr>
        <w:t>such as ensemble statistics</w:t>
      </w:r>
      <w:r w:rsidR="008D0BAE">
        <w:rPr>
          <w:lang w:eastAsia="en-GB"/>
        </w:rPr>
        <w:t xml:space="preserve">, </w:t>
      </w:r>
      <w:r w:rsidRPr="00D16F2B">
        <w:rPr>
          <w:lang w:eastAsia="en-GB"/>
        </w:rPr>
        <w:t xml:space="preserve">before attention enables detailed, lower-level scrutiny. This accounts for the absence of </w:t>
      </w:r>
      <w:proofErr w:type="spellStart"/>
      <w:r w:rsidRPr="00D16F2B">
        <w:rPr>
          <w:lang w:eastAsia="en-GB"/>
        </w:rPr>
        <w:t>vMMN</w:t>
      </w:r>
      <w:proofErr w:type="spellEnd"/>
      <w:r w:rsidRPr="00D16F2B">
        <w:rPr>
          <w:lang w:eastAsia="en-GB"/>
        </w:rPr>
        <w:t xml:space="preserve"> for orientation mean changes in Study I (suggesting no early statistical encoding without attention) and the chance-level performance under misdirecting cues in Study III (indicating attention is needed for accessing these representations). In Study II, RHT explains why length-based segmentation elicited </w:t>
      </w:r>
      <w:proofErr w:type="spellStart"/>
      <w:r w:rsidRPr="00D16F2B">
        <w:rPr>
          <w:lang w:eastAsia="en-GB"/>
        </w:rPr>
        <w:t>vMMN</w:t>
      </w:r>
      <w:proofErr w:type="spellEnd"/>
      <w:r w:rsidRPr="00D16F2B">
        <w:rPr>
          <w:lang w:eastAsia="en-GB"/>
        </w:rPr>
        <w:t xml:space="preserve"> (as a </w:t>
      </w:r>
      <w:proofErr w:type="gramStart"/>
      <w:r w:rsidRPr="00D16F2B">
        <w:rPr>
          <w:lang w:eastAsia="en-GB"/>
        </w:rPr>
        <w:t>coarse</w:t>
      </w:r>
      <w:proofErr w:type="gramEnd"/>
      <w:r w:rsidRPr="00D16F2B">
        <w:rPr>
          <w:lang w:eastAsia="en-GB"/>
        </w:rPr>
        <w:t>, global cue accessible early in the hierarchy) but orientation did not (requiring finer, attention-gated resolution). Complementing RHT, population coding models</w:t>
      </w:r>
      <w:r w:rsidR="00D762C7" w:rsidRPr="00D16F2B">
        <w:rPr>
          <w:lang w:eastAsia="en-GB"/>
        </w:rPr>
        <w:t xml:space="preserve"> </w:t>
      </w:r>
      <w:r w:rsidR="00D762C7" w:rsidRPr="00D16F2B">
        <w:rPr>
          <w:lang w:eastAsia="en-GB"/>
        </w:rPr>
        <w:fldChar w:fldCharType="begin"/>
      </w:r>
      <w:r w:rsidR="00787A26">
        <w:rPr>
          <w:lang w:eastAsia="en-GB"/>
        </w:rPr>
        <w:instrText xml:space="preserve"> ADDIN ZOTERO_ITEM CSL_CITATION {"citationID":"mikOQwh4","properties":{"formattedCitation":"(Utochkin et al., 2024)","plainCitation":"(Utochkin et al., 2024)","noteIndex":0},"citationItems":[{"id":3012,"uris":["http://zotero.org/users/11420493/items/ZEBYAN6M"],"itemData":{"id":3012,"type":"article-journal","abstract":"Ensemble representations have been considered as one of the strategies that the visual system adopts to cope with its limited capacity. Thus, they include various statistical summaries such as mean, variance, and distributional properties and are formed over many stages of visual processing. The present study proposes a population-coding model of ensemble perception to provide a theoretical and computational framework for these various facets of ensemble perception. The proposed model consists of a simple feature layer and a pooling layer. We assumed ensemble representations as population responses in the pooling layer and decoded various statistical properties from population responses. Our model successfully predicted averaging performance in orientation, size, color, and motion direction across different tasks. Furthermore, it predicted variance discrimination performance and the priming effects of feature distributions. Finally, it explained the well-known variance and set-size effects and has a potential for explaining the adaptation and clustering effects. (PsycInfo Database Record (c) 2024 APA, all rights reserved)","container-title":"Psychological Review","DOI":"10.1037/rev0000426","ISSN":"1939-1471(Electronic),0033-295X(Print)","issue":"1","note":"publisher-place: US\npublisher: American Psychological Association","page":"36-57","title":"A population response model of ensemble perception.","volume":"131","author":[{"family":"Utochkin","given":"Igor S."},{"family":"Choi","given":"Jeunghwan"},{"family":"Chong","given":"Sang Chul"}],"issued":{"date-parts":[["2024"]]}}}],"schema":"https://github.com/citation-style-language/schema/raw/master/csl-citation.json"} </w:instrText>
      </w:r>
      <w:r w:rsidR="00D762C7" w:rsidRPr="00D16F2B">
        <w:rPr>
          <w:lang w:eastAsia="en-GB"/>
        </w:rPr>
        <w:fldChar w:fldCharType="separate"/>
      </w:r>
      <w:r w:rsidR="00D762C7" w:rsidRPr="00D16F2B">
        <w:rPr>
          <w:noProof/>
          <w:lang w:eastAsia="en-GB"/>
        </w:rPr>
        <w:t>(Utochkin et al., 2024)</w:t>
      </w:r>
      <w:r w:rsidR="00D762C7" w:rsidRPr="00D16F2B">
        <w:rPr>
          <w:lang w:eastAsia="en-GB"/>
        </w:rPr>
        <w:fldChar w:fldCharType="end"/>
      </w:r>
      <w:r w:rsidRPr="00D16F2B">
        <w:rPr>
          <w:lang w:eastAsia="en-GB"/>
        </w:rPr>
        <w:t xml:space="preserve"> suggest that ensemble summaries emerge from pooled responses across neural populations tuned to specific features, distributed hierarchically from early visual areas to higher cortices, with pooling operating as a feedforward process. In this framework, </w:t>
      </w:r>
      <w:proofErr w:type="spellStart"/>
      <w:r w:rsidRPr="00D16F2B">
        <w:rPr>
          <w:lang w:eastAsia="en-GB"/>
        </w:rPr>
        <w:t>orientation</w:t>
      </w:r>
      <w:r w:rsidR="00BD2005">
        <w:rPr>
          <w:lang w:eastAsia="en-GB"/>
        </w:rPr>
        <w:t>m</w:t>
      </w:r>
      <w:proofErr w:type="spellEnd"/>
      <w:r w:rsidR="00BD2005">
        <w:rPr>
          <w:lang w:eastAsia="en-GB"/>
        </w:rPr>
        <w:t xml:space="preserve"> </w:t>
      </w:r>
      <w:r w:rsidRPr="00D16F2B">
        <w:rPr>
          <w:lang w:eastAsia="en-GB"/>
        </w:rPr>
        <w:t>encoded by narrowly tuned neurons</w:t>
      </w:r>
      <w:r w:rsidR="00BD2005">
        <w:rPr>
          <w:lang w:eastAsia="en-GB"/>
        </w:rPr>
        <w:t>,</w:t>
      </w:r>
      <w:r w:rsidR="00835CA3">
        <w:rPr>
          <w:lang w:eastAsia="en-GB"/>
        </w:rPr>
        <w:t xml:space="preserve"> </w:t>
      </w:r>
      <w:r w:rsidRPr="00D16F2B">
        <w:rPr>
          <w:lang w:eastAsia="en-GB"/>
        </w:rPr>
        <w:t xml:space="preserve">may require attentional feedback to refine or bias averaging for reliable summaries, as evidenced by the absent </w:t>
      </w:r>
      <w:proofErr w:type="spellStart"/>
      <w:r w:rsidRPr="00D16F2B">
        <w:rPr>
          <w:lang w:eastAsia="en-GB"/>
        </w:rPr>
        <w:t>vMMN</w:t>
      </w:r>
      <w:proofErr w:type="spellEnd"/>
      <w:r w:rsidRPr="00D16F2B">
        <w:rPr>
          <w:lang w:eastAsia="en-GB"/>
        </w:rPr>
        <w:t xml:space="preserve"> for orientation in Studies I and II and the attentional disruption in Study III, whereas length could rely on broader population signals that operate more automatically. This iterative refinement aligns with findings that ensemble perception discounts outliers over time through repeated computations, progressively reducing noise for more accurate summaries </w:t>
      </w:r>
      <w:r w:rsidR="00D762C7" w:rsidRPr="00D16F2B">
        <w:rPr>
          <w:lang w:eastAsia="en-GB"/>
        </w:rPr>
        <w:fldChar w:fldCharType="begin"/>
      </w:r>
      <w:r w:rsidR="00787A26">
        <w:rPr>
          <w:lang w:eastAsia="en-GB"/>
        </w:rPr>
        <w:instrText xml:space="preserve"> ADDIN ZOTERO_ITEM CSL_CITATION {"citationID":"7UgcL7Ff","properties":{"formattedCitation":"(Epstein et al., 2020)","plainCitation":"(Epstein et al., 2020)","noteIndex":0},"citationItems":[{"id":3011,"uris":["http://zotero.org/users/11420493/items/Y2FSCFG8"],"itemData":{"id":3011,"type":"article-journal","abstract":"Ensemble perception—the encoding of objects by their group properties—is known to be resistant to outlier noise. However, this resistance is somewhat paradoxical: how can the visual system determine which stimuli are outliers without already having derived statistical properties of the ensemble? A simple solution would be that ensemble perception is not a simple, one-step process; instead, outliers are detected through iterative computations that identify items with high deviance from the mean and reduce their weight in the representation over time. Here we tested this hypothesis. In Experiment 1, we found evidence that outliers are discounted from mean orientation judgments, extending previous results from ensemble face perception. In Experiment 2, we tested the timing of outlier rejection by having participants perform speeded judgments of sets with or without outliers. We observed significant increases in reaction time (RT) when outliers were present, but a decrease compared to no-outlier sets of matched range suggesting that range alone did not drive RTs. In Experiment 3 we tested the timing by which outlier noise reduces over time. We presented sets for variable exposure durations and found that noise decreases linearly over time. Altogether these results suggest that ensemble representations are optimized through iterative computations aimed at reducing noise. The finding that ensemble perception is an iterative process provides a useful framework for understanding contextual effects on ensemble perception. (PsycInfo Database Record (c) 2020 APA, all rights reserved)","container-title":"Journal of Experimental Psychology: Human Perception and Performance","DOI":"10.1037/xhp0000857","ISSN":"1939-1277(Electronic),0096-1523(Print)","issue":"11","note":"publisher-place: US\npublisher: American Psychological Association","page":"1267-1279","title":"The outlier paradox: The role of iterative ensemble coding in discounting outliers.","volume":"46","author":[{"family":"Epstein","given":"Michael L."},{"family":"Quilty-Dunn","given":"Jake"},{"family":"Mandelbaum","given":"Eric"},{"family":"Emmanouil","given":"Tatiana A."}],"issued":{"date-parts":[["2020"]]}}}],"schema":"https://github.com/citation-style-language/schema/raw/master/csl-citation.json"} </w:instrText>
      </w:r>
      <w:r w:rsidR="00D762C7" w:rsidRPr="00D16F2B">
        <w:rPr>
          <w:lang w:eastAsia="en-GB"/>
        </w:rPr>
        <w:fldChar w:fldCharType="separate"/>
      </w:r>
      <w:r w:rsidR="00D762C7" w:rsidRPr="00D16F2B">
        <w:rPr>
          <w:noProof/>
          <w:lang w:eastAsia="en-GB"/>
        </w:rPr>
        <w:t>(Epstein et al., 2020)</w:t>
      </w:r>
      <w:r w:rsidR="00D762C7" w:rsidRPr="00D16F2B">
        <w:rPr>
          <w:lang w:eastAsia="en-GB"/>
        </w:rPr>
        <w:fldChar w:fldCharType="end"/>
      </w:r>
      <w:r w:rsidRPr="00D16F2B">
        <w:rPr>
          <w:lang w:eastAsia="en-GB"/>
        </w:rPr>
        <w:t xml:space="preserve">. Together, these theories reconcile our results: ensemble perception involves initial, </w:t>
      </w:r>
      <w:proofErr w:type="gramStart"/>
      <w:r w:rsidRPr="00D16F2B">
        <w:rPr>
          <w:lang w:eastAsia="en-GB"/>
        </w:rPr>
        <w:t>feedforward population</w:t>
      </w:r>
      <w:proofErr w:type="gramEnd"/>
      <w:r w:rsidRPr="00D16F2B">
        <w:rPr>
          <w:lang w:eastAsia="en-GB"/>
        </w:rPr>
        <w:t>-based summaries that are modulated by attention for precision and accessibility, particularly for high-frequency features like orientation.</w:t>
      </w:r>
    </w:p>
    <w:p w14:paraId="62384D70" w14:textId="16646A9B" w:rsidR="00EC3780" w:rsidRPr="00D16F2B" w:rsidRDefault="00EC3780" w:rsidP="00EC3780">
      <w:pPr>
        <w:rPr>
          <w:lang w:eastAsia="en-GB"/>
        </w:rPr>
      </w:pPr>
      <w:r w:rsidRPr="00D16F2B">
        <w:rPr>
          <w:lang w:eastAsia="en-GB"/>
        </w:rPr>
        <w:t xml:space="preserve">In sum, our findings challenge the notion that ensemble perception is a fully automatic process, highlighting instead that it is modulated by attention in a feature-specific manner. This work refines our understanding of how the visual system processes ensemble </w:t>
      </w:r>
      <w:r w:rsidRPr="00D16F2B">
        <w:rPr>
          <w:lang w:eastAsia="en-GB"/>
        </w:rPr>
        <w:lastRenderedPageBreak/>
        <w:t>statistics, suggesting that attentional mechanisms play a critical role in enabling accurate and accessible summary representations, particularly for features like orientation.</w:t>
      </w:r>
    </w:p>
    <w:p w14:paraId="3B277478" w14:textId="77777777" w:rsidR="00387901" w:rsidRPr="00D16F2B" w:rsidRDefault="00387901">
      <w:pPr>
        <w:rPr>
          <w:lang w:eastAsia="en-GB"/>
        </w:rPr>
      </w:pPr>
    </w:p>
    <w:p w14:paraId="690EC98D" w14:textId="77777777" w:rsidR="00387901" w:rsidRPr="002C0C0B" w:rsidRDefault="00387901">
      <w:pPr>
        <w:rPr>
          <w:lang w:eastAsia="en-GB"/>
        </w:rPr>
        <w:sectPr w:rsidR="00387901" w:rsidRPr="002C0C0B">
          <w:headerReference w:type="even" r:id="rId89"/>
          <w:headerReference w:type="default" r:id="rId90"/>
          <w:footerReference w:type="even" r:id="rId91"/>
          <w:footerReference w:type="default" r:id="rId92"/>
          <w:footerReference w:type="first" r:id="rId93"/>
          <w:pgSz w:w="9978" w:h="14173"/>
          <w:pgMar w:top="1134" w:right="1134" w:bottom="1134" w:left="1418" w:header="680" w:footer="510" w:gutter="0"/>
          <w:cols w:space="720"/>
          <w:formProt w:val="0"/>
          <w:titlePg/>
          <w:docGrid w:linePitch="360" w:charSpace="8192"/>
        </w:sectPr>
      </w:pPr>
    </w:p>
    <w:p w14:paraId="775717F6" w14:textId="77777777" w:rsidR="00387901" w:rsidRPr="00D16F2B" w:rsidRDefault="00000000">
      <w:pPr>
        <w:pStyle w:val="Heading1"/>
      </w:pPr>
      <w:bookmarkStart w:id="96" w:name="_Toc207823489"/>
      <w:r w:rsidRPr="00D16F2B">
        <w:lastRenderedPageBreak/>
        <w:t>Conclusions</w:t>
      </w:r>
      <w:bookmarkEnd w:id="96"/>
    </w:p>
    <w:p w14:paraId="633F2E3A" w14:textId="77777777" w:rsidR="00387901" w:rsidRPr="00D16F2B" w:rsidRDefault="00387901">
      <w:pPr>
        <w:rPr>
          <w:bCs/>
        </w:rPr>
      </w:pPr>
    </w:p>
    <w:p w14:paraId="30366826" w14:textId="2C12BF5C" w:rsidR="00387901" w:rsidRPr="00D16F2B" w:rsidRDefault="00BE1916">
      <w:pPr>
        <w:spacing w:before="120" w:after="60" w:line="312" w:lineRule="auto"/>
        <w:ind w:right="272"/>
        <w:jc w:val="left"/>
        <w:rPr>
          <w:bCs/>
        </w:rPr>
        <w:sectPr w:rsidR="00387901" w:rsidRPr="00D16F2B">
          <w:footerReference w:type="even" r:id="rId94"/>
          <w:footerReference w:type="default" r:id="rId95"/>
          <w:type w:val="oddPage"/>
          <w:pgSz w:w="9978" w:h="14173"/>
          <w:pgMar w:top="1134" w:right="1134" w:bottom="793" w:left="1418" w:header="0" w:footer="510" w:gutter="0"/>
          <w:cols w:space="720"/>
          <w:formProt w:val="0"/>
          <w:docGrid w:linePitch="360" w:charSpace="8192"/>
        </w:sectPr>
      </w:pPr>
      <w:r w:rsidRPr="00D16F2B">
        <w:t xml:space="preserve">This thesis demonstrates that ensemble perception is not fully automatic, requiring attentional involvement, particularly for orientation-based features. Using </w:t>
      </w:r>
      <w:proofErr w:type="spellStart"/>
      <w:r w:rsidR="00E069F3">
        <w:t>behavioural</w:t>
      </w:r>
      <w:proofErr w:type="spellEnd"/>
      <w:r w:rsidRPr="00D16F2B">
        <w:t xml:space="preserve"> and EEG methods, we found that unattended ensemble processing lacks neural markers of automaticity and fails </w:t>
      </w:r>
      <w:proofErr w:type="spellStart"/>
      <w:r w:rsidR="00E069F3">
        <w:t>behavioural</w:t>
      </w:r>
      <w:r w:rsidRPr="00D16F2B">
        <w:t>ly</w:t>
      </w:r>
      <w:proofErr w:type="spellEnd"/>
      <w:r w:rsidRPr="00D16F2B">
        <w:t xml:space="preserve"> without spatial attention, challenging pre-attentive models. </w:t>
      </w:r>
      <w:r w:rsidRPr="00D16F2B">
        <w:br w:type="page"/>
      </w:r>
    </w:p>
    <w:p w14:paraId="32465512" w14:textId="77777777" w:rsidR="00387901" w:rsidRPr="00D16F2B" w:rsidRDefault="00000000">
      <w:pPr>
        <w:pStyle w:val="Heading1-nnmerabirtingar"/>
        <w:rPr>
          <w:lang w:val="en-US"/>
        </w:rPr>
      </w:pPr>
      <w:bookmarkStart w:id="97" w:name="_Toc207823490"/>
      <w:r w:rsidRPr="00D16F2B">
        <w:rPr>
          <w:lang w:val="en-US"/>
        </w:rPr>
        <w:lastRenderedPageBreak/>
        <w:t>References</w:t>
      </w:r>
      <w:bookmarkEnd w:id="97"/>
    </w:p>
    <w:p w14:paraId="5C611F86" w14:textId="77777777" w:rsidR="00387B10" w:rsidRDefault="001103FE" w:rsidP="00387B10">
      <w:pPr>
        <w:pStyle w:val="Bibliography"/>
      </w:pPr>
      <w:r w:rsidRPr="00D16F2B">
        <w:rPr>
          <w:lang w:eastAsia="is-IS"/>
        </w:rPr>
        <w:fldChar w:fldCharType="begin"/>
      </w:r>
      <w:r w:rsidRPr="00D16F2B">
        <w:rPr>
          <w:lang w:eastAsia="is-IS"/>
        </w:rPr>
        <w:instrText xml:space="preserve"> ADDIN ZOTERO_BIBL {"uncited":[],"omitted":[],"custom":[]} CSL_BIBLIOGRAPHY </w:instrText>
      </w:r>
      <w:r w:rsidRPr="00D16F2B">
        <w:rPr>
          <w:lang w:eastAsia="is-IS"/>
        </w:rPr>
        <w:fldChar w:fldCharType="separate"/>
      </w:r>
      <w:r w:rsidR="00387B10">
        <w:t xml:space="preserve">Ahissar, M., &amp; Hochstein, S. (2004). The reverse hierarchy theory of visual perceptual learning. </w:t>
      </w:r>
      <w:r w:rsidR="00387B10">
        <w:rPr>
          <w:i/>
          <w:iCs/>
        </w:rPr>
        <w:t>Trends in Cognitive Sciences</w:t>
      </w:r>
      <w:r w:rsidR="00387B10">
        <w:t xml:space="preserve">, </w:t>
      </w:r>
      <w:r w:rsidR="00387B10">
        <w:rPr>
          <w:i/>
          <w:iCs/>
        </w:rPr>
        <w:t>8</w:t>
      </w:r>
      <w:r w:rsidR="00387B10">
        <w:t>(10), 457–464. https://doi.org/10.1016/j.tics.2004.08.011</w:t>
      </w:r>
    </w:p>
    <w:p w14:paraId="15033C29" w14:textId="77777777" w:rsidR="00387B10" w:rsidRDefault="00387B10" w:rsidP="00387B10">
      <w:pPr>
        <w:pStyle w:val="Bibliography"/>
      </w:pPr>
      <w:r>
        <w:t xml:space="preserve">Allik, J., Toom, M., Raidvee, A., Averin, K., &amp; Kreegipuu, K. (2013). An almost general theory of mean size perception. </w:t>
      </w:r>
      <w:r>
        <w:rPr>
          <w:i/>
          <w:iCs/>
        </w:rPr>
        <w:t>Vision Research</w:t>
      </w:r>
      <w:r>
        <w:t xml:space="preserve">, </w:t>
      </w:r>
      <w:r>
        <w:rPr>
          <w:i/>
          <w:iCs/>
        </w:rPr>
        <w:t>83</w:t>
      </w:r>
      <w:r>
        <w:t>, 25–39. https://doi.org/10.1016/j.visres.2013.02.018</w:t>
      </w:r>
    </w:p>
    <w:p w14:paraId="3827BAA0" w14:textId="77777777" w:rsidR="00387B10" w:rsidRDefault="00387B10" w:rsidP="00387B10">
      <w:pPr>
        <w:pStyle w:val="Bibliography"/>
      </w:pPr>
      <w:r>
        <w:t xml:space="preserve">Alvarez, G. A. (2011). Representing multiple objects as an ensemble enhances visual cognition. </w:t>
      </w:r>
      <w:r>
        <w:rPr>
          <w:i/>
          <w:iCs/>
        </w:rPr>
        <w:t>Trends in Cognitive Sciences</w:t>
      </w:r>
      <w:r>
        <w:t xml:space="preserve">, </w:t>
      </w:r>
      <w:r>
        <w:rPr>
          <w:i/>
          <w:iCs/>
        </w:rPr>
        <w:t>15</w:t>
      </w:r>
      <w:r>
        <w:t>(3), 122–131. https://doi.org/10.1016/j.tics.2011.01.003</w:t>
      </w:r>
    </w:p>
    <w:p w14:paraId="672F5BC6" w14:textId="77777777" w:rsidR="00387B10" w:rsidRDefault="00387B10" w:rsidP="00387B10">
      <w:pPr>
        <w:pStyle w:val="Bibliography"/>
      </w:pPr>
      <w:r>
        <w:t xml:space="preserve">Alvarez, G. A., &amp; Oliva, A. (2008). The representation of simple ensemble visual features outside the focus of attention: Research article. </w:t>
      </w:r>
      <w:r>
        <w:rPr>
          <w:i/>
          <w:iCs/>
        </w:rPr>
        <w:t>Psychological Science</w:t>
      </w:r>
      <w:r>
        <w:t xml:space="preserve">, </w:t>
      </w:r>
      <w:r>
        <w:rPr>
          <w:i/>
          <w:iCs/>
        </w:rPr>
        <w:t>19</w:t>
      </w:r>
      <w:r>
        <w:t>(4), 392–398. https://doi.org/10.1111/j.1467-9280.2008.02098.x</w:t>
      </w:r>
    </w:p>
    <w:p w14:paraId="1EE097FE" w14:textId="77777777" w:rsidR="00387B10" w:rsidRDefault="00387B10" w:rsidP="00387B10">
      <w:pPr>
        <w:pStyle w:val="Bibliography"/>
      </w:pPr>
      <w:r>
        <w:t xml:space="preserve">Ariely, D. (2001). Seeing Sets: Representation by Statistical Properties. </w:t>
      </w:r>
      <w:r>
        <w:rPr>
          <w:i/>
          <w:iCs/>
        </w:rPr>
        <w:t>Psychological Science</w:t>
      </w:r>
      <w:r>
        <w:t xml:space="preserve">, </w:t>
      </w:r>
      <w:r>
        <w:rPr>
          <w:i/>
          <w:iCs/>
        </w:rPr>
        <w:t>12</w:t>
      </w:r>
      <w:r>
        <w:t>(2), 157–162. https://doi.org/10.1111/1467-9280.00327</w:t>
      </w:r>
    </w:p>
    <w:p w14:paraId="2933B5AE" w14:textId="77777777" w:rsidR="00387B10" w:rsidRDefault="00387B10" w:rsidP="00387B10">
      <w:pPr>
        <w:pStyle w:val="Bibliography"/>
      </w:pPr>
      <w:r>
        <w:t xml:space="preserve">Baek, J., &amp; Chong, S. C. (2020a). Distributed attention model of perceptual averaging. </w:t>
      </w:r>
      <w:r>
        <w:rPr>
          <w:i/>
          <w:iCs/>
        </w:rPr>
        <w:t>Attention, Perception, &amp; Psychophysics</w:t>
      </w:r>
      <w:r>
        <w:t xml:space="preserve">, </w:t>
      </w:r>
      <w:r>
        <w:rPr>
          <w:i/>
          <w:iCs/>
        </w:rPr>
        <w:t>82</w:t>
      </w:r>
      <w:r>
        <w:t>(1), 63–79. https://doi.org/10.3758/s13414-019-01827-z</w:t>
      </w:r>
    </w:p>
    <w:p w14:paraId="3FCD95D9" w14:textId="77777777" w:rsidR="00387B10" w:rsidRDefault="00387B10" w:rsidP="00387B10">
      <w:pPr>
        <w:pStyle w:val="Bibliography"/>
      </w:pPr>
      <w:r>
        <w:t xml:space="preserve">Baek, J., &amp; Chong, S. C. (2020b). Ensemble perception and focused attention: Two different modes of visual processing to cope with limited capacity. </w:t>
      </w:r>
      <w:r>
        <w:rPr>
          <w:i/>
          <w:iCs/>
        </w:rPr>
        <w:t>Psychonomic Bulletin &amp; Review</w:t>
      </w:r>
      <w:r>
        <w:t xml:space="preserve">, </w:t>
      </w:r>
      <w:r>
        <w:rPr>
          <w:i/>
          <w:iCs/>
        </w:rPr>
        <w:t>27</w:t>
      </w:r>
      <w:r>
        <w:t>(4), 602–606. https://doi.org/10.3758/s13423-020-01718-7</w:t>
      </w:r>
    </w:p>
    <w:p w14:paraId="4CFA842B" w14:textId="77777777" w:rsidR="00387B10" w:rsidRDefault="00387B10" w:rsidP="00387B10">
      <w:pPr>
        <w:pStyle w:val="Bibliography"/>
      </w:pPr>
      <w:r>
        <w:lastRenderedPageBreak/>
        <w:t xml:space="preserve">Bergen, J. R., &amp; Julesz, B. (1983). Parallel versus serial processing in rapid pattern discrimination. </w:t>
      </w:r>
      <w:r>
        <w:rPr>
          <w:i/>
          <w:iCs/>
        </w:rPr>
        <w:t>Nature</w:t>
      </w:r>
      <w:r>
        <w:t xml:space="preserve">, </w:t>
      </w:r>
      <w:r>
        <w:rPr>
          <w:i/>
          <w:iCs/>
        </w:rPr>
        <w:t>303</w:t>
      </w:r>
      <w:r>
        <w:t>(5919), 696–698. https://doi.org/10.1038/303696a0</w:t>
      </w:r>
    </w:p>
    <w:p w14:paraId="41AD3366" w14:textId="77777777" w:rsidR="00387B10" w:rsidRDefault="00387B10" w:rsidP="00387B10">
      <w:pPr>
        <w:pStyle w:val="Bibliography"/>
      </w:pPr>
      <w:r>
        <w:t xml:space="preserve">Berti, S. (2011). The attentional blink demonstrates automatic deviance processing in vision. </w:t>
      </w:r>
      <w:r>
        <w:rPr>
          <w:i/>
          <w:iCs/>
        </w:rPr>
        <w:t>Neuroreport</w:t>
      </w:r>
      <w:r>
        <w:t xml:space="preserve">, </w:t>
      </w:r>
      <w:r>
        <w:rPr>
          <w:i/>
          <w:iCs/>
        </w:rPr>
        <w:t>22</w:t>
      </w:r>
      <w:r>
        <w:t>(13), 664–667. https://doi.org/10.1097/WNR.0b013e32834a8990</w:t>
      </w:r>
    </w:p>
    <w:p w14:paraId="2C99985D" w14:textId="77777777" w:rsidR="00387B10" w:rsidRDefault="00387B10" w:rsidP="00387B10">
      <w:pPr>
        <w:pStyle w:val="Bibliography"/>
      </w:pPr>
      <w:r>
        <w:t xml:space="preserve">Berti, S., &amp; Schröger, E. (2006). Visual distraction: A behavioral and event-related brain potential study in humans. </w:t>
      </w:r>
      <w:r>
        <w:rPr>
          <w:i/>
          <w:iCs/>
        </w:rPr>
        <w:t>NeuroReport: For Rapid Communication of Neuroscience Research</w:t>
      </w:r>
      <w:r>
        <w:t xml:space="preserve">, </w:t>
      </w:r>
      <w:r>
        <w:rPr>
          <w:i/>
          <w:iCs/>
        </w:rPr>
        <w:t>17</w:t>
      </w:r>
      <w:r>
        <w:t>(2), 151–155. https://doi.org/10.1097/01.wnr.0000195669.07467.e1</w:t>
      </w:r>
    </w:p>
    <w:p w14:paraId="1B76E621" w14:textId="77777777" w:rsidR="00387B10" w:rsidRDefault="00387B10" w:rsidP="00387B10">
      <w:pPr>
        <w:pStyle w:val="Bibliography"/>
      </w:pPr>
      <w:r>
        <w:t xml:space="preserve">Burr, D., &amp; Ross, J. (2008). A Visual Sense of Number. </w:t>
      </w:r>
      <w:r>
        <w:rPr>
          <w:i/>
          <w:iCs/>
        </w:rPr>
        <w:t>Current Biology</w:t>
      </w:r>
      <w:r>
        <w:t xml:space="preserve">, </w:t>
      </w:r>
      <w:r>
        <w:rPr>
          <w:i/>
          <w:iCs/>
        </w:rPr>
        <w:t>18</w:t>
      </w:r>
      <w:r>
        <w:t>(6), 425–428. https://doi.org/10.1016/j.cub.2008.02.052</w:t>
      </w:r>
    </w:p>
    <w:p w14:paraId="3B673843" w14:textId="77777777" w:rsidR="00387B10" w:rsidRDefault="00387B10" w:rsidP="00387B10">
      <w:pPr>
        <w:pStyle w:val="Bibliography"/>
      </w:pPr>
      <w:r>
        <w:t xml:space="preserve">Buschman, T. J., &amp; Miller, E. K. (2007). Top-Down Versus Bottom-Up Control of Attention in the Prefrontal and Posterior Parietal Cortices. </w:t>
      </w:r>
      <w:r>
        <w:rPr>
          <w:i/>
          <w:iCs/>
        </w:rPr>
        <w:t>Science</w:t>
      </w:r>
      <w:r>
        <w:t xml:space="preserve">, </w:t>
      </w:r>
      <w:r>
        <w:rPr>
          <w:i/>
          <w:iCs/>
        </w:rPr>
        <w:t>315</w:t>
      </w:r>
      <w:r>
        <w:t>(5820), 1860–1862. https://doi.org/10.1126/science.1138071</w:t>
      </w:r>
    </w:p>
    <w:p w14:paraId="01E625A1" w14:textId="77777777" w:rsidR="00387B10" w:rsidRDefault="00387B10" w:rsidP="00387B10">
      <w:pPr>
        <w:pStyle w:val="Bibliography"/>
      </w:pPr>
      <w:r>
        <w:t xml:space="preserve">Cant, J. S., &amp; Xu, Y. (2012). Object ensemble processing in human anterior-medial ventral visual cortex. </w:t>
      </w:r>
      <w:r>
        <w:rPr>
          <w:i/>
          <w:iCs/>
        </w:rPr>
        <w:t>Journal of Neuroscience</w:t>
      </w:r>
      <w:r>
        <w:t xml:space="preserve">, </w:t>
      </w:r>
      <w:r>
        <w:rPr>
          <w:i/>
          <w:iCs/>
        </w:rPr>
        <w:t>32</w:t>
      </w:r>
      <w:r>
        <w:t>(22), 7685–7700. https://doi.org/10.1523/JNEUROSCI.3325-11.2012</w:t>
      </w:r>
    </w:p>
    <w:p w14:paraId="753E494F" w14:textId="77777777" w:rsidR="00387B10" w:rsidRDefault="00387B10" w:rsidP="00387B10">
      <w:pPr>
        <w:pStyle w:val="Bibliography"/>
      </w:pPr>
      <w:r>
        <w:t xml:space="preserve">Cant, J. S., &amp; Xu, Y. (2017). The Contribution of Object Shape and Surface Properties to Object Ensemble Representation in Anterior-medial Ventral Visual Cortex. </w:t>
      </w:r>
      <w:r>
        <w:rPr>
          <w:i/>
          <w:iCs/>
        </w:rPr>
        <w:t>Journal of Cognitive Neuroscience</w:t>
      </w:r>
      <w:r>
        <w:t xml:space="preserve">, </w:t>
      </w:r>
      <w:r>
        <w:rPr>
          <w:i/>
          <w:iCs/>
        </w:rPr>
        <w:t>29</w:t>
      </w:r>
      <w:r>
        <w:t>(2), 398–412. https://doi.org/10.1162/jocn_a_01050</w:t>
      </w:r>
    </w:p>
    <w:p w14:paraId="718F41E7" w14:textId="77777777" w:rsidR="00387B10" w:rsidRDefault="00387B10" w:rsidP="00387B10">
      <w:pPr>
        <w:pStyle w:val="Bibliography"/>
      </w:pPr>
      <w:r>
        <w:t xml:space="preserve">Cavanagh, P., &amp; Alvarez, G. (2005). Tracking multiple targets with multifocal attention. </w:t>
      </w:r>
      <w:r>
        <w:rPr>
          <w:i/>
          <w:iCs/>
        </w:rPr>
        <w:t>Trends in Cognitive Sciences</w:t>
      </w:r>
      <w:r>
        <w:t xml:space="preserve">, </w:t>
      </w:r>
      <w:r>
        <w:rPr>
          <w:i/>
          <w:iCs/>
        </w:rPr>
        <w:t>9</w:t>
      </w:r>
      <w:r>
        <w:t>(7), 349–354. https://doi.org/10.1016/j.tics.2005.05.009</w:t>
      </w:r>
    </w:p>
    <w:p w14:paraId="1FE0228C" w14:textId="77777777" w:rsidR="00387B10" w:rsidRDefault="00387B10" w:rsidP="00387B10">
      <w:pPr>
        <w:pStyle w:val="Bibliography"/>
      </w:pPr>
      <w:r>
        <w:lastRenderedPageBreak/>
        <w:t xml:space="preserve">Chen, Z., Zhuang, R., Wang, X., Ren, Y., &amp; Abrams, R. A. (2021). Ensemble perception without attention depends upon attentional control settings. </w:t>
      </w:r>
      <w:r>
        <w:rPr>
          <w:i/>
          <w:iCs/>
        </w:rPr>
        <w:t>Attention, Perception, &amp; Psychophysics</w:t>
      </w:r>
      <w:r>
        <w:t xml:space="preserve">, </w:t>
      </w:r>
      <w:r>
        <w:rPr>
          <w:i/>
          <w:iCs/>
        </w:rPr>
        <w:t>83</w:t>
      </w:r>
      <w:r>
        <w:t>(3), 1240–1250. https://doi.org/10.3758/s13414-020-02067-2</w:t>
      </w:r>
    </w:p>
    <w:p w14:paraId="749A106D" w14:textId="77777777" w:rsidR="00387B10" w:rsidRDefault="00387B10" w:rsidP="00387B10">
      <w:pPr>
        <w:pStyle w:val="Bibliography"/>
      </w:pPr>
      <w:r>
        <w:t xml:space="preserve">Chetverikov, A., Campana, G., &amp; Kristjánsson, Á. (2016). Building ensemble representations: How the shape of preceding distractor distributions affects visual search. </w:t>
      </w:r>
      <w:r>
        <w:rPr>
          <w:i/>
          <w:iCs/>
        </w:rPr>
        <w:t>Cognition</w:t>
      </w:r>
      <w:r>
        <w:t xml:space="preserve">, </w:t>
      </w:r>
      <w:r>
        <w:rPr>
          <w:i/>
          <w:iCs/>
        </w:rPr>
        <w:t>153</w:t>
      </w:r>
      <w:r>
        <w:t>, 196–210. https://doi.org/10.1016/j.cognition.2016.04.018</w:t>
      </w:r>
    </w:p>
    <w:p w14:paraId="55750EF2" w14:textId="77777777" w:rsidR="00387B10" w:rsidRDefault="00387B10" w:rsidP="00387B10">
      <w:pPr>
        <w:pStyle w:val="Bibliography"/>
      </w:pPr>
      <w:r>
        <w:t xml:space="preserve">Chetverikov, A., Campana, G., &amp; Kristjánsson, Á. (2017a). Rapid learning of visual ensembles. </w:t>
      </w:r>
      <w:r>
        <w:rPr>
          <w:i/>
          <w:iCs/>
        </w:rPr>
        <w:t>Journal of Vision</w:t>
      </w:r>
      <w:r>
        <w:t xml:space="preserve">, </w:t>
      </w:r>
      <w:r>
        <w:rPr>
          <w:i/>
          <w:iCs/>
        </w:rPr>
        <w:t>17</w:t>
      </w:r>
      <w:r>
        <w:t>(2), 21. https://doi.org/10.1167/17.2.21</w:t>
      </w:r>
    </w:p>
    <w:p w14:paraId="06CB42BE" w14:textId="77777777" w:rsidR="00387B10" w:rsidRDefault="00387B10" w:rsidP="00387B10">
      <w:pPr>
        <w:pStyle w:val="Bibliography"/>
      </w:pPr>
      <w:r>
        <w:t xml:space="preserve">Chetverikov, A., Campana, G., &amp; Kristjánsson, Á. (2017b). Representing Color Ensembles. </w:t>
      </w:r>
      <w:r>
        <w:rPr>
          <w:i/>
          <w:iCs/>
        </w:rPr>
        <w:t>Psychological Science</w:t>
      </w:r>
      <w:r>
        <w:t xml:space="preserve">, </w:t>
      </w:r>
      <w:r>
        <w:rPr>
          <w:i/>
          <w:iCs/>
        </w:rPr>
        <w:t>28</w:t>
      </w:r>
      <w:r>
        <w:t>(10), 1510–1517. https://doi.org/10.1177/0956797617713787</w:t>
      </w:r>
    </w:p>
    <w:p w14:paraId="3ECC2AEC" w14:textId="77777777" w:rsidR="00387B10" w:rsidRDefault="00387B10" w:rsidP="00387B10">
      <w:pPr>
        <w:pStyle w:val="Bibliography"/>
      </w:pPr>
      <w:r>
        <w:t xml:space="preserve">Chetverikov, A., Hansmann-Roth, S., Tanrıkulu, Ö. D., &amp; Kristjánsson, Á. (2019). Feature Distribution Learning (FDL): A New Method for Studying Visual Ensembles Perception with Priming of Attention Shifts. In S. Pollmann (Ed.), </w:t>
      </w:r>
      <w:r>
        <w:rPr>
          <w:i/>
          <w:iCs/>
        </w:rPr>
        <w:t>Spatial Learning and Attention Guidance</w:t>
      </w:r>
      <w:r>
        <w:t xml:space="preserve"> (Vol. 151, pp. 37–57). Springer US. https://doi.org/10.1007/7657_2019_20</w:t>
      </w:r>
    </w:p>
    <w:p w14:paraId="3997668B" w14:textId="77777777" w:rsidR="00387B10" w:rsidRDefault="00387B10" w:rsidP="00387B10">
      <w:pPr>
        <w:pStyle w:val="Bibliography"/>
      </w:pPr>
      <w:r>
        <w:t xml:space="preserve">Choi, Y. M., &amp; Chong, S. C. (2020). Effects of Selective Attention on Mean-Size Computation: Weighted Averaging and Perceptual Enlargement. </w:t>
      </w:r>
      <w:r>
        <w:rPr>
          <w:i/>
          <w:iCs/>
        </w:rPr>
        <w:t>Psychological Science</w:t>
      </w:r>
      <w:r>
        <w:t>. https://doi.org/10.1177/0956797620943834</w:t>
      </w:r>
    </w:p>
    <w:p w14:paraId="0045AEED" w14:textId="77777777" w:rsidR="00387B10" w:rsidRDefault="00387B10" w:rsidP="00387B10">
      <w:pPr>
        <w:pStyle w:val="Bibliography"/>
      </w:pPr>
      <w:r>
        <w:t xml:space="preserve">Chong, S. C., &amp; Evans, K. K. (2011). Distributed versus focused attention (count vs estimate). </w:t>
      </w:r>
      <w:r>
        <w:rPr>
          <w:i/>
          <w:iCs/>
        </w:rPr>
        <w:t>WIREs Cognitive Science</w:t>
      </w:r>
      <w:r>
        <w:t xml:space="preserve">, </w:t>
      </w:r>
      <w:r>
        <w:rPr>
          <w:i/>
          <w:iCs/>
        </w:rPr>
        <w:t>2</w:t>
      </w:r>
      <w:r>
        <w:t>(6), 634–638. https://doi.org/10.1002/wcs.136</w:t>
      </w:r>
    </w:p>
    <w:p w14:paraId="0C547811" w14:textId="77777777" w:rsidR="00387B10" w:rsidRDefault="00387B10" w:rsidP="00387B10">
      <w:pPr>
        <w:pStyle w:val="Bibliography"/>
      </w:pPr>
      <w:r>
        <w:lastRenderedPageBreak/>
        <w:t xml:space="preserve">Chong, S. C., &amp; Treisman, A. (2003). Representation of statistical properties. </w:t>
      </w:r>
      <w:r>
        <w:rPr>
          <w:i/>
          <w:iCs/>
        </w:rPr>
        <w:t>Vision Research</w:t>
      </w:r>
      <w:r>
        <w:t xml:space="preserve">, </w:t>
      </w:r>
      <w:r>
        <w:rPr>
          <w:i/>
          <w:iCs/>
        </w:rPr>
        <w:t>43</w:t>
      </w:r>
      <w:r>
        <w:t>(4), 393–404. https://doi.org/10.1016/S0042-6989(02)00596-5</w:t>
      </w:r>
    </w:p>
    <w:p w14:paraId="1F8EDFF9" w14:textId="77777777" w:rsidR="00387B10" w:rsidRDefault="00387B10" w:rsidP="00387B10">
      <w:pPr>
        <w:pStyle w:val="Bibliography"/>
      </w:pPr>
      <w:r>
        <w:t xml:space="preserve">Chong, S. C., &amp; Treisman, A. (2005). Statistical processing: Computing the average size in perceptual groups. </w:t>
      </w:r>
      <w:r>
        <w:rPr>
          <w:i/>
          <w:iCs/>
        </w:rPr>
        <w:t>Vision Research</w:t>
      </w:r>
      <w:r>
        <w:t xml:space="preserve">, </w:t>
      </w:r>
      <w:r>
        <w:rPr>
          <w:i/>
          <w:iCs/>
        </w:rPr>
        <w:t>45</w:t>
      </w:r>
      <w:r>
        <w:t>(7), 891–900. https://doi.org/10.1016/j.visres.2004.10.004</w:t>
      </w:r>
    </w:p>
    <w:p w14:paraId="4733135D" w14:textId="77777777" w:rsidR="00387B10" w:rsidRDefault="00387B10" w:rsidP="00387B10">
      <w:pPr>
        <w:pStyle w:val="Bibliography"/>
      </w:pPr>
      <w:r>
        <w:t xml:space="preserve">Choo, H., &amp; Franconeri, S. L. (2010). Objects with reduced visibility still contribute to size averaging. </w:t>
      </w:r>
      <w:r>
        <w:rPr>
          <w:i/>
          <w:iCs/>
        </w:rPr>
        <w:t>Attention, Perception, &amp; Psychophysics</w:t>
      </w:r>
      <w:r>
        <w:t xml:space="preserve">, </w:t>
      </w:r>
      <w:r>
        <w:rPr>
          <w:i/>
          <w:iCs/>
        </w:rPr>
        <w:t>72</w:t>
      </w:r>
      <w:r>
        <w:t>(1), 86–99. https://doi.org/10.3758/APP.72.1.86</w:t>
      </w:r>
    </w:p>
    <w:p w14:paraId="0D7A9F0F" w14:textId="77777777" w:rsidR="00387B10" w:rsidRDefault="00387B10" w:rsidP="00387B10">
      <w:pPr>
        <w:pStyle w:val="Bibliography"/>
      </w:pPr>
      <w:r>
        <w:t xml:space="preserve">Cohen, J. Y., Heitz, R. P., Schall, J. D., &amp; Woodman, G. F. (2009). On the origin of event-related potentials indexing covert attentional selection during visual search. </w:t>
      </w:r>
      <w:r>
        <w:rPr>
          <w:i/>
          <w:iCs/>
        </w:rPr>
        <w:t>Journal of Neurophysiology</w:t>
      </w:r>
      <w:r>
        <w:t xml:space="preserve">, </w:t>
      </w:r>
      <w:r>
        <w:rPr>
          <w:i/>
          <w:iCs/>
        </w:rPr>
        <w:t>102</w:t>
      </w:r>
      <w:r>
        <w:t>(4), 2375–2386. https://doi.org/10.1152/jn.00680.2009</w:t>
      </w:r>
    </w:p>
    <w:p w14:paraId="3434AA2A" w14:textId="77777777" w:rsidR="00387B10" w:rsidRDefault="00387B10" w:rsidP="00387B10">
      <w:pPr>
        <w:pStyle w:val="Bibliography"/>
      </w:pPr>
      <w:r>
        <w:t xml:space="preserve">Cohen, M. A., Dennett, D. C., &amp; Kanwisher, N. (2016). What is the Bandwidth of Perceptual Experience? </w:t>
      </w:r>
      <w:r>
        <w:rPr>
          <w:i/>
          <w:iCs/>
        </w:rPr>
        <w:t>Trends in Cognitive Sciences</w:t>
      </w:r>
      <w:r>
        <w:t xml:space="preserve">, </w:t>
      </w:r>
      <w:r>
        <w:rPr>
          <w:i/>
          <w:iCs/>
        </w:rPr>
        <w:t>20</w:t>
      </w:r>
      <w:r>
        <w:t>(5), 324–335. https://doi.org/10.1016/j.tics.2016.03.006</w:t>
      </w:r>
    </w:p>
    <w:p w14:paraId="6370CB12" w14:textId="77777777" w:rsidR="00387B10" w:rsidRDefault="00387B10" w:rsidP="00387B10">
      <w:pPr>
        <w:pStyle w:val="Bibliography"/>
      </w:pPr>
      <w:r>
        <w:t xml:space="preserve">Corbett, J. E., &amp; Oriet, C. (2011). The whole is indeed more than the sum of its parts: Perceptual averaging in the absence of individual item representation. </w:t>
      </w:r>
      <w:r>
        <w:rPr>
          <w:i/>
          <w:iCs/>
        </w:rPr>
        <w:t>Acta Psychologica</w:t>
      </w:r>
      <w:r>
        <w:t xml:space="preserve">, </w:t>
      </w:r>
      <w:r>
        <w:rPr>
          <w:i/>
          <w:iCs/>
        </w:rPr>
        <w:t>138</w:t>
      </w:r>
      <w:r>
        <w:t>(2), 289–301. https://doi.org/10.1016/j.actpsy.2011.08.002</w:t>
      </w:r>
    </w:p>
    <w:p w14:paraId="792B6C1E" w14:textId="77777777" w:rsidR="00387B10" w:rsidRDefault="00387B10" w:rsidP="00387B10">
      <w:pPr>
        <w:pStyle w:val="Bibliography"/>
      </w:pPr>
      <w:r>
        <w:t xml:space="preserve">Corbett, J. E., Utochkin, I., &amp; Hochstein, S. (2023). </w:t>
      </w:r>
      <w:r>
        <w:rPr>
          <w:i/>
          <w:iCs/>
        </w:rPr>
        <w:t>The Pervasiveness of Ensemble Perception: Not Just Your Average Review</w:t>
      </w:r>
      <w:r>
        <w:t xml:space="preserve"> (1st edn). Cambridge University Press. https://doi.org/10.1017/9781009222716</w:t>
      </w:r>
    </w:p>
    <w:p w14:paraId="11DFC166" w14:textId="77777777" w:rsidR="00387B10" w:rsidRDefault="00387B10" w:rsidP="00387B10">
      <w:pPr>
        <w:pStyle w:val="Bibliography"/>
      </w:pPr>
      <w:r>
        <w:lastRenderedPageBreak/>
        <w:t xml:space="preserve">Corbett, J. E., Wurnitsch, N., Schwartz, A., &amp; Whitney, D. (2012). An aftereffect of adaptation to mean size. </w:t>
      </w:r>
      <w:r>
        <w:rPr>
          <w:i/>
          <w:iCs/>
        </w:rPr>
        <w:t>Visual Cognition</w:t>
      </w:r>
      <w:r>
        <w:t xml:space="preserve">, </w:t>
      </w:r>
      <w:r>
        <w:rPr>
          <w:i/>
          <w:iCs/>
        </w:rPr>
        <w:t>20</w:t>
      </w:r>
      <w:r>
        <w:t>(2), 211–231. https://doi.org/10.1080/13506285.2012.657261</w:t>
      </w:r>
    </w:p>
    <w:p w14:paraId="500B1B54" w14:textId="77777777" w:rsidR="00387B10" w:rsidRDefault="00387B10" w:rsidP="00387B10">
      <w:pPr>
        <w:pStyle w:val="Bibliography"/>
      </w:pPr>
      <w:r>
        <w:t xml:space="preserve">Cowan, N. (2001). The magical number 4 in short-term memory: A reconsideration of mental storage capacity. </w:t>
      </w:r>
      <w:r>
        <w:rPr>
          <w:i/>
          <w:iCs/>
        </w:rPr>
        <w:t>The Behavioral and Brain Sciences</w:t>
      </w:r>
      <w:r>
        <w:t xml:space="preserve">, </w:t>
      </w:r>
      <w:r>
        <w:rPr>
          <w:i/>
          <w:iCs/>
        </w:rPr>
        <w:t>24</w:t>
      </w:r>
      <w:r>
        <w:t>(1), 87–114; discussion 114-185. https://doi.org/10.1017/s0140525x01003922</w:t>
      </w:r>
    </w:p>
    <w:p w14:paraId="552444F9" w14:textId="77777777" w:rsidR="00387B10" w:rsidRDefault="00387B10" w:rsidP="00387B10">
      <w:pPr>
        <w:pStyle w:val="Bibliography"/>
      </w:pPr>
      <w:r>
        <w:t xml:space="preserve">Czigler, I. (2008). Visual Mismatch Negativity. </w:t>
      </w:r>
      <w:r>
        <w:rPr>
          <w:i/>
          <w:iCs/>
        </w:rPr>
        <w:t>Journal of Psychophysiology</w:t>
      </w:r>
      <w:r>
        <w:t>. https://econtent.hogrefe.com/doi/10.1027/0269-8803.21.34.224</w:t>
      </w:r>
    </w:p>
    <w:p w14:paraId="6B76EE07" w14:textId="77777777" w:rsidR="00387B10" w:rsidRDefault="00387B10" w:rsidP="00387B10">
      <w:pPr>
        <w:pStyle w:val="Bibliography"/>
      </w:pPr>
      <w:r>
        <w:t xml:space="preserve">Dakin, S. C. (1997). The detection of structure in glass patterns: Psychophysics and computational models. </w:t>
      </w:r>
      <w:r>
        <w:rPr>
          <w:i/>
          <w:iCs/>
        </w:rPr>
        <w:t>Vision Research</w:t>
      </w:r>
      <w:r>
        <w:t xml:space="preserve">, </w:t>
      </w:r>
      <w:r>
        <w:rPr>
          <w:i/>
          <w:iCs/>
        </w:rPr>
        <w:t>37</w:t>
      </w:r>
      <w:r>
        <w:t>(16), 2227–2246. https://doi.org/10.1016/S0042-6989(97)00038-2</w:t>
      </w:r>
    </w:p>
    <w:p w14:paraId="4C96801F" w14:textId="77777777" w:rsidR="00387B10" w:rsidRDefault="00387B10" w:rsidP="00387B10">
      <w:pPr>
        <w:pStyle w:val="Bibliography"/>
      </w:pPr>
      <w:r>
        <w:t xml:space="preserve">Dakin, S. C., Bex, P. J., Cass, J. R., &amp; Watt, R. J. (2009). Dissociable effects of attention and crowding on orientation averaging. </w:t>
      </w:r>
      <w:r>
        <w:rPr>
          <w:i/>
          <w:iCs/>
        </w:rPr>
        <w:t>Journal of Vision</w:t>
      </w:r>
      <w:r>
        <w:t xml:space="preserve">, </w:t>
      </w:r>
      <w:r>
        <w:rPr>
          <w:i/>
          <w:iCs/>
        </w:rPr>
        <w:t>9</w:t>
      </w:r>
      <w:r>
        <w:t>(11), 28–28. https://doi.org/10.1167/9.11.28</w:t>
      </w:r>
    </w:p>
    <w:p w14:paraId="44BE0F96" w14:textId="77777777" w:rsidR="00387B10" w:rsidRDefault="00387B10" w:rsidP="00387B10">
      <w:pPr>
        <w:pStyle w:val="Bibliography"/>
      </w:pPr>
      <w:r>
        <w:t xml:space="preserve">Dakin, S. C., &amp; Watt, R. J. (1997). The computation of orientation statistics from visual texture. </w:t>
      </w:r>
      <w:r>
        <w:rPr>
          <w:i/>
          <w:iCs/>
        </w:rPr>
        <w:t>Vision Research</w:t>
      </w:r>
      <w:r>
        <w:t xml:space="preserve">, </w:t>
      </w:r>
      <w:r>
        <w:rPr>
          <w:i/>
          <w:iCs/>
        </w:rPr>
        <w:t>37</w:t>
      </w:r>
      <w:r>
        <w:t>(22), 3181–3192. https://doi.org/10.1016/S0042-6989(97)00133-8</w:t>
      </w:r>
    </w:p>
    <w:p w14:paraId="4A68BDAA" w14:textId="77777777" w:rsidR="00387B10" w:rsidRDefault="00387B10" w:rsidP="00387B10">
      <w:pPr>
        <w:pStyle w:val="Bibliography"/>
      </w:pPr>
      <w:r>
        <w:t xml:space="preserve">David J. Field. (1989). </w:t>
      </w:r>
      <w:r>
        <w:rPr>
          <w:i/>
          <w:iCs/>
        </w:rPr>
        <w:t>What The Statistics Of Natural Images Tell Us About Visual Coding</w:t>
      </w:r>
      <w:r>
        <w:t xml:space="preserve">. </w:t>
      </w:r>
      <w:r>
        <w:rPr>
          <w:i/>
          <w:iCs/>
        </w:rPr>
        <w:t>1077</w:t>
      </w:r>
      <w:r>
        <w:t>, 269–276. https://doi.org/10.1117/12.952724</w:t>
      </w:r>
    </w:p>
    <w:p w14:paraId="2F410A3C" w14:textId="77777777" w:rsidR="00387B10" w:rsidRDefault="00387B10" w:rsidP="00387B10">
      <w:pPr>
        <w:pStyle w:val="Bibliography"/>
      </w:pPr>
      <w:r>
        <w:t xml:space="preserve">de Fockert, J. W., &amp; Marchant, A. P. (2008). Attention modulates set representation by statistical properties. </w:t>
      </w:r>
      <w:r>
        <w:rPr>
          <w:i/>
          <w:iCs/>
        </w:rPr>
        <w:t>Perception &amp; Psychophysics</w:t>
      </w:r>
      <w:r>
        <w:t xml:space="preserve">, </w:t>
      </w:r>
      <w:r>
        <w:rPr>
          <w:i/>
          <w:iCs/>
        </w:rPr>
        <w:t>70</w:t>
      </w:r>
      <w:r>
        <w:t>(5), 789–794. https://doi.org/10.3758/PP.70.5.789</w:t>
      </w:r>
    </w:p>
    <w:p w14:paraId="6D3273B7" w14:textId="77777777" w:rsidR="00387B10" w:rsidRDefault="00387B10" w:rsidP="00387B10">
      <w:pPr>
        <w:pStyle w:val="Bibliography"/>
      </w:pPr>
      <w:r>
        <w:t xml:space="preserve">Durant, S., Sulykos, I., &amp; Czigler, I. (2017). Automatic detection of orientation variance. </w:t>
      </w:r>
      <w:r>
        <w:rPr>
          <w:i/>
          <w:iCs/>
        </w:rPr>
        <w:t>Neuroscience Letters</w:t>
      </w:r>
      <w:r>
        <w:t xml:space="preserve">, </w:t>
      </w:r>
      <w:r>
        <w:rPr>
          <w:i/>
          <w:iCs/>
        </w:rPr>
        <w:t>658</w:t>
      </w:r>
      <w:r>
        <w:t>, 43–47. https://doi.org/10.1016/j.neulet.2017.08.027</w:t>
      </w:r>
    </w:p>
    <w:p w14:paraId="438E1E1B" w14:textId="77777777" w:rsidR="00387B10" w:rsidRDefault="00387B10" w:rsidP="00387B10">
      <w:pPr>
        <w:pStyle w:val="Bibliography"/>
      </w:pPr>
      <w:r>
        <w:lastRenderedPageBreak/>
        <w:t xml:space="preserve">Eimer, M. (1996). The N2pc component as an indicator of attentional selectivity. </w:t>
      </w:r>
      <w:r>
        <w:rPr>
          <w:i/>
          <w:iCs/>
        </w:rPr>
        <w:t>Electroencephalography &amp; Clinical Neurophysiology</w:t>
      </w:r>
      <w:r>
        <w:t xml:space="preserve">, </w:t>
      </w:r>
      <w:r>
        <w:rPr>
          <w:i/>
          <w:iCs/>
        </w:rPr>
        <w:t>99</w:t>
      </w:r>
      <w:r>
        <w:t>(3), 225–234. https://doi.org/10.1016/0013-4694(96)95711-9</w:t>
      </w:r>
    </w:p>
    <w:p w14:paraId="3E25B791" w14:textId="77777777" w:rsidR="00387B10" w:rsidRDefault="00387B10" w:rsidP="00387B10">
      <w:pPr>
        <w:pStyle w:val="Bibliography"/>
      </w:pPr>
      <w:r>
        <w:t xml:space="preserve">Epstein, M. L., &amp; Emmanouil, T. A. (2017). Ensemble coding remains accurate under object and spatial visual working memory load. </w:t>
      </w:r>
      <w:r>
        <w:rPr>
          <w:i/>
          <w:iCs/>
        </w:rPr>
        <w:t>Attention, Perception, &amp; Psychophysics</w:t>
      </w:r>
      <w:r>
        <w:t xml:space="preserve">, </w:t>
      </w:r>
      <w:r>
        <w:rPr>
          <w:i/>
          <w:iCs/>
        </w:rPr>
        <w:t>79</w:t>
      </w:r>
      <w:r>
        <w:t>(7), 2088–2097. https://doi.org/10.3758/s13414-017-1353-2</w:t>
      </w:r>
    </w:p>
    <w:p w14:paraId="480013A3" w14:textId="77777777" w:rsidR="00387B10" w:rsidRDefault="00387B10" w:rsidP="00387B10">
      <w:pPr>
        <w:pStyle w:val="Bibliography"/>
      </w:pPr>
      <w:r>
        <w:t xml:space="preserve">Epstein, M. L., Quilty-Dunn, J., Mandelbaum, E., &amp; Emmanouil, T. A. (2020). The outlier paradox: The role of iterative ensemble coding in discounting outliers. </w:t>
      </w:r>
      <w:r>
        <w:rPr>
          <w:i/>
          <w:iCs/>
        </w:rPr>
        <w:t>Journal of Experimental Psychology: Human Perception and Performance</w:t>
      </w:r>
      <w:r>
        <w:t xml:space="preserve">, </w:t>
      </w:r>
      <w:r>
        <w:rPr>
          <w:i/>
          <w:iCs/>
        </w:rPr>
        <w:t>46</w:t>
      </w:r>
      <w:r>
        <w:t>(11), 1267–1279. https://doi.org/10.1037/xhp0000857</w:t>
      </w:r>
    </w:p>
    <w:p w14:paraId="45FE2583" w14:textId="77777777" w:rsidR="00387B10" w:rsidRDefault="00387B10" w:rsidP="00387B10">
      <w:pPr>
        <w:pStyle w:val="Bibliography"/>
      </w:pPr>
      <w:r>
        <w:t xml:space="preserve">Field, D. J. (1987). Relations between the statistics of natural images and the response properties of cortical cells. </w:t>
      </w:r>
      <w:r>
        <w:rPr>
          <w:i/>
          <w:iCs/>
        </w:rPr>
        <w:t>Journal of the Optical Society of America A</w:t>
      </w:r>
      <w:r>
        <w:t xml:space="preserve">, </w:t>
      </w:r>
      <w:r>
        <w:rPr>
          <w:i/>
          <w:iCs/>
        </w:rPr>
        <w:t>4</w:t>
      </w:r>
      <w:r>
        <w:t>(12), 2379. https://doi.org/10.1364/JOSAA.4.002379</w:t>
      </w:r>
    </w:p>
    <w:p w14:paraId="41F1EF80" w14:textId="77777777" w:rsidR="00387B10" w:rsidRDefault="00387B10" w:rsidP="00387B10">
      <w:pPr>
        <w:pStyle w:val="Bibliography"/>
      </w:pPr>
      <w:r>
        <w:t xml:space="preserve">Gorea, A., Belkoura, S., &amp; Solomon, J. A. (2014). Summary statistics for size over space and time. </w:t>
      </w:r>
      <w:r>
        <w:rPr>
          <w:i/>
          <w:iCs/>
        </w:rPr>
        <w:t>Journal of Vision</w:t>
      </w:r>
      <w:r>
        <w:t xml:space="preserve">, </w:t>
      </w:r>
      <w:r>
        <w:rPr>
          <w:i/>
          <w:iCs/>
        </w:rPr>
        <w:t>14</w:t>
      </w:r>
      <w:r>
        <w:t>(9), 22–22. https://doi.org/10.1167/14.9.22</w:t>
      </w:r>
    </w:p>
    <w:p w14:paraId="797DE454" w14:textId="77777777" w:rsidR="00387B10" w:rsidRDefault="00387B10" w:rsidP="00387B10">
      <w:pPr>
        <w:pStyle w:val="Bibliography"/>
      </w:pPr>
      <w:r>
        <w:t xml:space="preserve">Guthrie, D., &amp; Buchwald, J. S. (1991). Guthrie Buchwald 1991 Significance Testing of Difference Potentials.Pdf. </w:t>
      </w:r>
      <w:r>
        <w:rPr>
          <w:i/>
          <w:iCs/>
        </w:rPr>
        <w:t>Psychophysiology</w:t>
      </w:r>
      <w:r>
        <w:t xml:space="preserve">, </w:t>
      </w:r>
      <w:r>
        <w:rPr>
          <w:i/>
          <w:iCs/>
        </w:rPr>
        <w:t>28</w:t>
      </w:r>
      <w:r>
        <w:t>, 240–244.</w:t>
      </w:r>
    </w:p>
    <w:p w14:paraId="6DAD5AC1" w14:textId="77777777" w:rsidR="00387B10" w:rsidRDefault="00387B10" w:rsidP="00387B10">
      <w:pPr>
        <w:pStyle w:val="Bibliography"/>
      </w:pPr>
      <w:r>
        <w:t xml:space="preserve">Haberman, J., Lee, P., &amp; Whitney, D. (2015). Mixed emotions: Sensitivity to facial variance in a crowd of faces. </w:t>
      </w:r>
      <w:r>
        <w:rPr>
          <w:i/>
          <w:iCs/>
        </w:rPr>
        <w:t>Journal of Vision</w:t>
      </w:r>
      <w:r>
        <w:t xml:space="preserve">, </w:t>
      </w:r>
      <w:r>
        <w:rPr>
          <w:i/>
          <w:iCs/>
        </w:rPr>
        <w:t>15</w:t>
      </w:r>
      <w:r>
        <w:t>(4), 16–16. https://doi.org/10.1167/15.4.16</w:t>
      </w:r>
    </w:p>
    <w:p w14:paraId="2E7FA237" w14:textId="77777777" w:rsidR="00387B10" w:rsidRDefault="00387B10" w:rsidP="00387B10">
      <w:pPr>
        <w:pStyle w:val="Bibliography"/>
      </w:pPr>
      <w:r>
        <w:t xml:space="preserve">Haberman, J., &amp; Suresh, S. (2021). Ensemble size judgments account for size constancy. </w:t>
      </w:r>
      <w:r>
        <w:rPr>
          <w:i/>
          <w:iCs/>
        </w:rPr>
        <w:t>Attention, Perception, &amp; Psychophysics</w:t>
      </w:r>
      <w:r>
        <w:t xml:space="preserve">, </w:t>
      </w:r>
      <w:r>
        <w:rPr>
          <w:i/>
          <w:iCs/>
        </w:rPr>
        <w:t>83</w:t>
      </w:r>
      <w:r>
        <w:t>(3), 925–933. https://doi.org/10.3758/s13414-020-02144-6</w:t>
      </w:r>
    </w:p>
    <w:p w14:paraId="717ED472" w14:textId="77777777" w:rsidR="00387B10" w:rsidRDefault="00387B10" w:rsidP="00387B10">
      <w:pPr>
        <w:pStyle w:val="Bibliography"/>
      </w:pPr>
      <w:r>
        <w:lastRenderedPageBreak/>
        <w:t xml:space="preserve">Haberman, J., &amp; Whitney, D. (2007). Rapid extraction of mean emotion and gender from sets of faces. </w:t>
      </w:r>
      <w:r>
        <w:rPr>
          <w:i/>
          <w:iCs/>
        </w:rPr>
        <w:t>Current Biology</w:t>
      </w:r>
      <w:r>
        <w:t xml:space="preserve">, </w:t>
      </w:r>
      <w:r>
        <w:rPr>
          <w:i/>
          <w:iCs/>
        </w:rPr>
        <w:t>17</w:t>
      </w:r>
      <w:r>
        <w:t>(17), R751–R753. https://doi.org/10.1016/j.cub.2007.06.039</w:t>
      </w:r>
    </w:p>
    <w:p w14:paraId="29A909A9" w14:textId="77777777" w:rsidR="00387B10" w:rsidRDefault="00387B10" w:rsidP="00387B10">
      <w:pPr>
        <w:pStyle w:val="Bibliography"/>
      </w:pPr>
      <w:r>
        <w:t xml:space="preserve">Haberman, J., &amp; Whitney, D. (2009). Seeing the mean: Ensemble coding for sets of faces. </w:t>
      </w:r>
      <w:r>
        <w:rPr>
          <w:i/>
          <w:iCs/>
        </w:rPr>
        <w:t>Journal of Experimental Psychology: Human Perception and Performance</w:t>
      </w:r>
      <w:r>
        <w:t xml:space="preserve">, </w:t>
      </w:r>
      <w:r>
        <w:rPr>
          <w:i/>
          <w:iCs/>
        </w:rPr>
        <w:t>35</w:t>
      </w:r>
      <w:r>
        <w:t>(3), 718–734. https://doi.org/10.1037/a0013899</w:t>
      </w:r>
    </w:p>
    <w:p w14:paraId="54E44FC4" w14:textId="77777777" w:rsidR="00387B10" w:rsidRDefault="00387B10" w:rsidP="00387B10">
      <w:pPr>
        <w:pStyle w:val="Bibliography"/>
      </w:pPr>
      <w:r>
        <w:t xml:space="preserve">Halberda, J., Sires, S. F., &amp; Feigenson, L. (2006). Multiple Spatially Overlapping Sets Can Be Enumerated in Parallel. </w:t>
      </w:r>
      <w:r>
        <w:rPr>
          <w:i/>
          <w:iCs/>
        </w:rPr>
        <w:t>Psychological Science</w:t>
      </w:r>
      <w:r>
        <w:t xml:space="preserve">, </w:t>
      </w:r>
      <w:r>
        <w:rPr>
          <w:i/>
          <w:iCs/>
        </w:rPr>
        <w:t>17</w:t>
      </w:r>
      <w:r>
        <w:t>(7), 572–576. https://doi.org/10.1111/j.1467-9280.2006.01746.x</w:t>
      </w:r>
    </w:p>
    <w:p w14:paraId="55D4F4F5" w14:textId="77777777" w:rsidR="00387B10" w:rsidRDefault="00387B10" w:rsidP="00387B10">
      <w:pPr>
        <w:pStyle w:val="Bibliography"/>
      </w:pPr>
      <w:r>
        <w:t xml:space="preserve">Hansmann-Roth, S., Chetverikov, A., &amp; Kristjánsson, Á. (2023). Extracting statistical information about shapes in the visual environment. </w:t>
      </w:r>
      <w:r>
        <w:rPr>
          <w:i/>
          <w:iCs/>
        </w:rPr>
        <w:t>Vision Research</w:t>
      </w:r>
      <w:r>
        <w:t xml:space="preserve">, </w:t>
      </w:r>
      <w:r>
        <w:rPr>
          <w:i/>
          <w:iCs/>
        </w:rPr>
        <w:t>206</w:t>
      </w:r>
      <w:r>
        <w:t>, 108190. https://doi.org/10.1016/j.visres.2023.108190</w:t>
      </w:r>
    </w:p>
    <w:p w14:paraId="65C64447" w14:textId="77777777" w:rsidR="00387B10" w:rsidRDefault="00387B10" w:rsidP="00387B10">
      <w:pPr>
        <w:pStyle w:val="Bibliography"/>
      </w:pPr>
      <w:r>
        <w:t xml:space="preserve">Heinen, S. J., &amp; Watamaniuk, S. N. (1998). Spatial integration in human smooth pursuit. </w:t>
      </w:r>
      <w:r>
        <w:rPr>
          <w:i/>
          <w:iCs/>
        </w:rPr>
        <w:t>Vision Research</w:t>
      </w:r>
      <w:r>
        <w:t xml:space="preserve">, </w:t>
      </w:r>
      <w:r>
        <w:rPr>
          <w:i/>
          <w:iCs/>
        </w:rPr>
        <w:t>38</w:t>
      </w:r>
      <w:r>
        <w:t>(23), 3785–3794. https://doi.org/10.1016/s0042-6989(97)00422-7</w:t>
      </w:r>
    </w:p>
    <w:p w14:paraId="02363981" w14:textId="77777777" w:rsidR="00387B10" w:rsidRDefault="00387B10" w:rsidP="00387B10">
      <w:pPr>
        <w:pStyle w:val="Bibliography"/>
      </w:pPr>
      <w:r>
        <w:t xml:space="preserve">Hochstein, S., &amp; Ahissar, M. (2002). View from the top: Hierarchies and reverse hierarchies in the visual system. </w:t>
      </w:r>
      <w:r>
        <w:rPr>
          <w:i/>
          <w:iCs/>
        </w:rPr>
        <w:t>Neuron</w:t>
      </w:r>
      <w:r>
        <w:t xml:space="preserve">, </w:t>
      </w:r>
      <w:r>
        <w:rPr>
          <w:i/>
          <w:iCs/>
        </w:rPr>
        <w:t>36</w:t>
      </w:r>
      <w:r>
        <w:t>(5), 791–804. https://doi.org/10.1016/s0896-6273(02)01091-7</w:t>
      </w:r>
    </w:p>
    <w:p w14:paraId="7548B7F1" w14:textId="77777777" w:rsidR="00387B10" w:rsidRDefault="00387B10" w:rsidP="00387B10">
      <w:pPr>
        <w:pStyle w:val="Bibliography"/>
      </w:pPr>
      <w:r>
        <w:t xml:space="preserve">Hochstein, S., Pavlovskaya, M., Bonneh, Y. S., &amp; Soroker, N. (2015). Global statistics are not neglected. </w:t>
      </w:r>
      <w:r>
        <w:rPr>
          <w:i/>
          <w:iCs/>
        </w:rPr>
        <w:t>Journal of Vision</w:t>
      </w:r>
      <w:r>
        <w:t xml:space="preserve">, </w:t>
      </w:r>
      <w:r>
        <w:rPr>
          <w:i/>
          <w:iCs/>
        </w:rPr>
        <w:t>15</w:t>
      </w:r>
      <w:r>
        <w:t>(4), 7. https://doi.org/10.1167/15.4.7</w:t>
      </w:r>
    </w:p>
    <w:p w14:paraId="01C58D98" w14:textId="77777777" w:rsidR="00387B10" w:rsidRDefault="00387B10" w:rsidP="00387B10">
      <w:pPr>
        <w:pStyle w:val="Bibliography"/>
      </w:pPr>
      <w:r>
        <w:t xml:space="preserve">Hopf, J.-M., Luck, S. J., Girelli, M., Hagner, T., Mangun, G. R., Scheich, H., &amp; Heinze, H.-J. (2000). Neural Sources of Focused Attention in Visual Search. </w:t>
      </w:r>
      <w:r>
        <w:rPr>
          <w:i/>
          <w:iCs/>
        </w:rPr>
        <w:t>Cerebral Cortex</w:t>
      </w:r>
      <w:r>
        <w:t xml:space="preserve">, </w:t>
      </w:r>
      <w:r>
        <w:rPr>
          <w:i/>
          <w:iCs/>
        </w:rPr>
        <w:t>10</w:t>
      </w:r>
      <w:r>
        <w:t>(12), 1233–1241. https://doi.org/10.1093/cercor/10.12.1233</w:t>
      </w:r>
    </w:p>
    <w:p w14:paraId="12D5C023" w14:textId="77777777" w:rsidR="00387B10" w:rsidRDefault="00387B10" w:rsidP="00387B10">
      <w:pPr>
        <w:pStyle w:val="Bibliography"/>
      </w:pPr>
      <w:r>
        <w:t xml:space="preserve">Huang, L. (2015). Statistical Properties Demand as Much Attention as Object Features. </w:t>
      </w:r>
      <w:r>
        <w:rPr>
          <w:i/>
          <w:iCs/>
        </w:rPr>
        <w:t>PLOS ONE</w:t>
      </w:r>
      <w:r>
        <w:t xml:space="preserve">, </w:t>
      </w:r>
      <w:r>
        <w:rPr>
          <w:i/>
          <w:iCs/>
        </w:rPr>
        <w:t>10</w:t>
      </w:r>
      <w:r>
        <w:t>(8), e0131191. https://doi.org/10.1371/journal.pone.0131191</w:t>
      </w:r>
    </w:p>
    <w:p w14:paraId="2D38AFDF" w14:textId="77777777" w:rsidR="00387B10" w:rsidRDefault="00387B10" w:rsidP="00387B10">
      <w:pPr>
        <w:pStyle w:val="Bibliography"/>
      </w:pPr>
      <w:r>
        <w:lastRenderedPageBreak/>
        <w:t xml:space="preserve">Iakovlev, A. U., &amp; Utochkin, I. S. (2021). Roles of saliency and set size in ensemble averaging. </w:t>
      </w:r>
      <w:r>
        <w:rPr>
          <w:i/>
          <w:iCs/>
        </w:rPr>
        <w:t>Attention, Perception, &amp; Psychophysics</w:t>
      </w:r>
      <w:r>
        <w:t xml:space="preserve">, </w:t>
      </w:r>
      <w:r>
        <w:rPr>
          <w:i/>
          <w:iCs/>
        </w:rPr>
        <w:t>83</w:t>
      </w:r>
      <w:r>
        <w:t>(3), 1251–1262. https://doi.org/10.3758/s13414-020-02089-w</w:t>
      </w:r>
    </w:p>
    <w:p w14:paraId="72BFCE7B" w14:textId="77777777" w:rsidR="00387B10" w:rsidRDefault="00387B10" w:rsidP="00387B10">
      <w:pPr>
        <w:pStyle w:val="Bibliography"/>
      </w:pPr>
      <w:r>
        <w:t xml:space="preserve">Im, H. Y., &amp; Chong, S. C. (2014). Mean Size as a Unit of Visual Working Memory. </w:t>
      </w:r>
      <w:r>
        <w:rPr>
          <w:i/>
          <w:iCs/>
        </w:rPr>
        <w:t>Perception</w:t>
      </w:r>
      <w:r>
        <w:t xml:space="preserve">, </w:t>
      </w:r>
      <w:r>
        <w:rPr>
          <w:i/>
          <w:iCs/>
        </w:rPr>
        <w:t>43</w:t>
      </w:r>
      <w:r>
        <w:t>(7), 663–676. https://doi.org/10.1068/p7719</w:t>
      </w:r>
    </w:p>
    <w:p w14:paraId="43614808" w14:textId="77777777" w:rsidR="00387B10" w:rsidRDefault="00387B10" w:rsidP="00387B10">
      <w:pPr>
        <w:pStyle w:val="Bibliography"/>
      </w:pPr>
      <w:r>
        <w:t xml:space="preserve">Im, H. Y., Cushing, C. A., Ward, N., &amp; Kveraga, K. (2021). Differential neurodynamics and connectivity in the dorsal and ventral visual pathways during perception of emotional crowds and individuals: A MEG study. </w:t>
      </w:r>
      <w:r>
        <w:rPr>
          <w:i/>
          <w:iCs/>
        </w:rPr>
        <w:t>Cognitive, Affective and Behavioral Neuroscience</w:t>
      </w:r>
      <w:r>
        <w:t xml:space="preserve">, </w:t>
      </w:r>
      <w:r>
        <w:rPr>
          <w:i/>
          <w:iCs/>
        </w:rPr>
        <w:t>March</w:t>
      </w:r>
      <w:r>
        <w:t>. https://doi.org/10.3758/s13415-021-00880-2</w:t>
      </w:r>
    </w:p>
    <w:p w14:paraId="061544C9" w14:textId="77777777" w:rsidR="00387B10" w:rsidRDefault="00387B10" w:rsidP="00387B10">
      <w:pPr>
        <w:pStyle w:val="Bibliography"/>
      </w:pPr>
      <w:r>
        <w:t xml:space="preserve">Inverso, M., Sun, P., Chubb, C., Wright, C. E., &amp; Sperling, G. (2016). Evidence against global attention filters selective for absolute bar-orientation in human vision. </w:t>
      </w:r>
      <w:r>
        <w:rPr>
          <w:i/>
          <w:iCs/>
        </w:rPr>
        <w:t>Attention, Perception, &amp; Psychophysics</w:t>
      </w:r>
      <w:r>
        <w:t xml:space="preserve">, </w:t>
      </w:r>
      <w:r>
        <w:rPr>
          <w:i/>
          <w:iCs/>
        </w:rPr>
        <w:t>78</w:t>
      </w:r>
      <w:r>
        <w:t>(1), 293–308. https://doi.org/10.3758/s13414-015-1005-3</w:t>
      </w:r>
    </w:p>
    <w:p w14:paraId="78FC7961" w14:textId="77777777" w:rsidR="00387B10" w:rsidRDefault="00387B10" w:rsidP="00387B10">
      <w:pPr>
        <w:pStyle w:val="Bibliography"/>
      </w:pPr>
      <w:r>
        <w:t xml:space="preserve">Jackson-Nielsen, M., Cohen, M. A., &amp; Pitts, M. A. (2017). Perception of ensemble statistics requires attention. </w:t>
      </w:r>
      <w:r>
        <w:rPr>
          <w:i/>
          <w:iCs/>
        </w:rPr>
        <w:t>Consciousness and Cognition</w:t>
      </w:r>
      <w:r>
        <w:t xml:space="preserve">, </w:t>
      </w:r>
      <w:r>
        <w:rPr>
          <w:i/>
          <w:iCs/>
        </w:rPr>
        <w:t>48</w:t>
      </w:r>
      <w:r>
        <w:t>, 149–160. https://doi.org/10.1016/j.concog.2016.11.007</w:t>
      </w:r>
    </w:p>
    <w:p w14:paraId="08C97E72" w14:textId="77777777" w:rsidR="00387B10" w:rsidRDefault="00387B10" w:rsidP="00387B10">
      <w:pPr>
        <w:pStyle w:val="Bibliography"/>
      </w:pPr>
      <w:r>
        <w:t xml:space="preserve">Joo, S. J., Shin, K., Chong, S. C., &amp; Blake, R. (2009). On the nature of the stimulus information necessary for estimating mean size of visual arrays. </w:t>
      </w:r>
      <w:r>
        <w:rPr>
          <w:i/>
          <w:iCs/>
        </w:rPr>
        <w:t>Journal of Vision</w:t>
      </w:r>
      <w:r>
        <w:t xml:space="preserve">, </w:t>
      </w:r>
      <w:r>
        <w:rPr>
          <w:i/>
          <w:iCs/>
        </w:rPr>
        <w:t>9</w:t>
      </w:r>
      <w:r>
        <w:t>(9). https://doi.org/10.1167/9.9.7</w:t>
      </w:r>
    </w:p>
    <w:p w14:paraId="350486CC" w14:textId="77777777" w:rsidR="00387B10" w:rsidRDefault="00387B10" w:rsidP="00387B10">
      <w:pPr>
        <w:pStyle w:val="Bibliography"/>
      </w:pPr>
      <w:r>
        <w:t xml:space="preserve">Julesz, B. (1981). Textons, the elements of texture perception, and their interactions. </w:t>
      </w:r>
      <w:r>
        <w:rPr>
          <w:i/>
          <w:iCs/>
        </w:rPr>
        <w:t>Nature</w:t>
      </w:r>
      <w:r>
        <w:t xml:space="preserve">, </w:t>
      </w:r>
      <w:r>
        <w:rPr>
          <w:i/>
          <w:iCs/>
        </w:rPr>
        <w:t>290</w:t>
      </w:r>
      <w:r>
        <w:t>(5802), 91–97. https://doi.org/10.1038/290091a0</w:t>
      </w:r>
    </w:p>
    <w:p w14:paraId="09B42079" w14:textId="77777777" w:rsidR="00387B10" w:rsidRDefault="00387B10" w:rsidP="00387B10">
      <w:pPr>
        <w:pStyle w:val="Bibliography"/>
      </w:pPr>
      <w:r>
        <w:t xml:space="preserve">Kanaya, S., Hayashi, M. J., &amp; Whitney, D. (2018). Exaggerated groups: Amplification in ensemble coding of temporal and spatial features. </w:t>
      </w:r>
      <w:r>
        <w:rPr>
          <w:i/>
          <w:iCs/>
        </w:rPr>
        <w:t>Proceedings of the Royal Society B: Biological Sciences</w:t>
      </w:r>
      <w:r>
        <w:t>. https://doi.org/10.1098/rspb.2017.2770</w:t>
      </w:r>
    </w:p>
    <w:p w14:paraId="5E4E65B2" w14:textId="77777777" w:rsidR="00387B10" w:rsidRDefault="00387B10" w:rsidP="00387B10">
      <w:pPr>
        <w:pStyle w:val="Bibliography"/>
      </w:pPr>
      <w:r>
        <w:lastRenderedPageBreak/>
        <w:t xml:space="preserve">Kass, R. E., &amp; Raftery, A. E. (1995). Bayes Factors. </w:t>
      </w:r>
      <w:r>
        <w:rPr>
          <w:i/>
          <w:iCs/>
        </w:rPr>
        <w:t>Journal of the American Statistical Association</w:t>
      </w:r>
      <w:r>
        <w:t xml:space="preserve">, </w:t>
      </w:r>
      <w:r>
        <w:rPr>
          <w:i/>
          <w:iCs/>
        </w:rPr>
        <w:t>90</w:t>
      </w:r>
      <w:r>
        <w:t>(430), 773–795. https://doi.org/10.1080/01621459.1995.10476572</w:t>
      </w:r>
    </w:p>
    <w:p w14:paraId="00A05029" w14:textId="77777777" w:rsidR="00387B10" w:rsidRDefault="00387B10" w:rsidP="00387B10">
      <w:pPr>
        <w:pStyle w:val="Bibliography"/>
      </w:pPr>
      <w:r>
        <w:t xml:space="preserve">Khayat, N., &amp; Hochstein, S. (2018). Perceiving set mean and range: Automaticity and precision. </w:t>
      </w:r>
      <w:r>
        <w:rPr>
          <w:i/>
          <w:iCs/>
        </w:rPr>
        <w:t>Journal of Vision</w:t>
      </w:r>
      <w:r>
        <w:t xml:space="preserve">, </w:t>
      </w:r>
      <w:r>
        <w:rPr>
          <w:i/>
          <w:iCs/>
        </w:rPr>
        <w:t>18</w:t>
      </w:r>
      <w:r>
        <w:t>(9). https://doi.org/10.1167/18.9.23</w:t>
      </w:r>
    </w:p>
    <w:p w14:paraId="212FD6FD" w14:textId="77777777" w:rsidR="00387B10" w:rsidRDefault="00387B10" w:rsidP="00387B10">
      <w:pPr>
        <w:pStyle w:val="Bibliography"/>
      </w:pPr>
      <w:r>
        <w:t xml:space="preserve">Khvostov, V. A., &amp; Utochkin, I. S. (2019). Independent and parallel visual processing of ensemble statistics: Evidence from dual tasks. </w:t>
      </w:r>
      <w:r>
        <w:rPr>
          <w:i/>
          <w:iCs/>
        </w:rPr>
        <w:t>Journal of Vision</w:t>
      </w:r>
      <w:r>
        <w:t xml:space="preserve">, </w:t>
      </w:r>
      <w:r>
        <w:rPr>
          <w:i/>
          <w:iCs/>
        </w:rPr>
        <w:t>19</w:t>
      </w:r>
      <w:r>
        <w:t>(9), 3–3. https://doi.org/10.1167/19.9.3</w:t>
      </w:r>
    </w:p>
    <w:p w14:paraId="43577430" w14:textId="77777777" w:rsidR="00387B10" w:rsidRDefault="00387B10" w:rsidP="00387B10">
      <w:pPr>
        <w:pStyle w:val="Bibliography"/>
      </w:pPr>
      <w:r>
        <w:t xml:space="preserve">Khvostov, V., Ásgeirsson, Á. G., &amp; Kristjánsson, Á. (2025). Explicit access to detailed representations of feature distributions. </w:t>
      </w:r>
      <w:r>
        <w:rPr>
          <w:i/>
          <w:iCs/>
        </w:rPr>
        <w:t>Psychonomic Bulletin &amp; Review</w:t>
      </w:r>
      <w:r>
        <w:t>, 1–10. https://doi.org/10.3758/s13423-025-02716-3</w:t>
      </w:r>
    </w:p>
    <w:p w14:paraId="0D113756" w14:textId="77777777" w:rsidR="00387B10" w:rsidRDefault="00387B10" w:rsidP="00387B10">
      <w:pPr>
        <w:pStyle w:val="Bibliography"/>
      </w:pPr>
      <w:r>
        <w:t xml:space="preserve">Kimura, M., Katayama, J., Ohira, H., &amp; Schröger, E. (2009). Visual mismatch negativity: New evidence from the equiprobable paradigm. </w:t>
      </w:r>
      <w:r>
        <w:rPr>
          <w:i/>
          <w:iCs/>
        </w:rPr>
        <w:t>Psychophysiology</w:t>
      </w:r>
      <w:r>
        <w:t xml:space="preserve">, </w:t>
      </w:r>
      <w:r>
        <w:rPr>
          <w:i/>
          <w:iCs/>
        </w:rPr>
        <w:t>46</w:t>
      </w:r>
      <w:r>
        <w:t>(2), 402–409. https://doi.org/10.1111/j.1469-8986.2008.00767.x</w:t>
      </w:r>
    </w:p>
    <w:p w14:paraId="68848A99" w14:textId="77777777" w:rsidR="00387B10" w:rsidRDefault="00387B10" w:rsidP="00387B10">
      <w:pPr>
        <w:pStyle w:val="Bibliography"/>
      </w:pPr>
      <w:r>
        <w:t xml:space="preserve">Kimura, M., &amp; Takeda, Y. (2013). Task difficulty affects the predictive process indexed by visual mismatch negativity. </w:t>
      </w:r>
      <w:r>
        <w:rPr>
          <w:i/>
          <w:iCs/>
        </w:rPr>
        <w:t>Frontiers in Human Neuroscience</w:t>
      </w:r>
      <w:r>
        <w:t xml:space="preserve">, </w:t>
      </w:r>
      <w:r>
        <w:rPr>
          <w:i/>
          <w:iCs/>
        </w:rPr>
        <w:t>7</w:t>
      </w:r>
      <w:r>
        <w:t>, 267. https://doi.org/10.3389/fnhum.2013.00267</w:t>
      </w:r>
    </w:p>
    <w:p w14:paraId="3FC5FDCD" w14:textId="77777777" w:rsidR="00387B10" w:rsidRDefault="00387B10" w:rsidP="00387B10">
      <w:pPr>
        <w:pStyle w:val="Bibliography"/>
      </w:pPr>
      <w:r>
        <w:t xml:space="preserve">Kiss, M., Velzen, J. V., &amp; Eimer, M. (2008). The N2pc component and its links to attention shifts and spatially selective visual processing. </w:t>
      </w:r>
      <w:r>
        <w:rPr>
          <w:i/>
          <w:iCs/>
        </w:rPr>
        <w:t>Psychophysiology</w:t>
      </w:r>
      <w:r>
        <w:t xml:space="preserve">, </w:t>
      </w:r>
      <w:r>
        <w:rPr>
          <w:i/>
          <w:iCs/>
        </w:rPr>
        <w:t>45</w:t>
      </w:r>
      <w:r>
        <w:t>(2), 240–249. https://doi.org/10.1111/j.1469-8986.2007.00611.x</w:t>
      </w:r>
    </w:p>
    <w:p w14:paraId="29A682BB" w14:textId="77777777" w:rsidR="00387B10" w:rsidRDefault="00387B10" w:rsidP="00387B10">
      <w:pPr>
        <w:pStyle w:val="Bibliography"/>
      </w:pPr>
      <w:r>
        <w:t xml:space="preserve">Knierim, J. J., &amp; van Essen, D. C. (1992). Neuronal responses to static texture patterns in area V1 of the alert macaque monkey. </w:t>
      </w:r>
      <w:r>
        <w:rPr>
          <w:i/>
          <w:iCs/>
        </w:rPr>
        <w:t>Journal of Neurophysiology</w:t>
      </w:r>
      <w:r>
        <w:t xml:space="preserve">, </w:t>
      </w:r>
      <w:r>
        <w:rPr>
          <w:i/>
          <w:iCs/>
        </w:rPr>
        <w:t>67</w:t>
      </w:r>
      <w:r>
        <w:t>(4), 961–980. https://doi.org/10.1152/jn.1992.67.4.961</w:t>
      </w:r>
    </w:p>
    <w:p w14:paraId="73F210EE" w14:textId="77777777" w:rsidR="00387B10" w:rsidRDefault="00387B10" w:rsidP="00387B10">
      <w:pPr>
        <w:pStyle w:val="Bibliography"/>
      </w:pPr>
      <w:r>
        <w:t xml:space="preserve">Kovarski, K., Latinus, M., Charpentier, J., Cléry, H., Roux, S., Houy-Durand, E., Saby, A., Bonnet-Brilhault, F., Batty, M., &amp; Gomot, M. (2017). Facial Expression Related </w:t>
      </w:r>
      <w:r>
        <w:lastRenderedPageBreak/>
        <w:t xml:space="preserve">vMMN: Disentangling Emotional from Neutral Change Detection. </w:t>
      </w:r>
      <w:r>
        <w:rPr>
          <w:i/>
          <w:iCs/>
        </w:rPr>
        <w:t>Frontiers in Human Neuroscience</w:t>
      </w:r>
      <w:r>
        <w:t xml:space="preserve">, </w:t>
      </w:r>
      <w:r>
        <w:rPr>
          <w:i/>
          <w:iCs/>
        </w:rPr>
        <w:t>Volume 11-2017</w:t>
      </w:r>
      <w:r>
        <w:t>. https://www.frontiersin.org/journals/human-neuroscience/articles/10.3389/fnhum.2017.00018</w:t>
      </w:r>
    </w:p>
    <w:p w14:paraId="288061DD" w14:textId="77777777" w:rsidR="00387B10" w:rsidRDefault="00387B10" w:rsidP="00387B10">
      <w:pPr>
        <w:pStyle w:val="Bibliography"/>
      </w:pPr>
      <w:r>
        <w:t xml:space="preserve">Kreegipuu, K., Kuldkepp, N., Sibolt, O., Toom, M., Allik, J., &amp; Näätänen, R. (2013). vMMN for schematic faces: Automatic detection of change in emotional expression. </w:t>
      </w:r>
      <w:r>
        <w:rPr>
          <w:i/>
          <w:iCs/>
        </w:rPr>
        <w:t>Frontiers in Human Neuroscience</w:t>
      </w:r>
      <w:r>
        <w:t xml:space="preserve">, </w:t>
      </w:r>
      <w:r>
        <w:rPr>
          <w:i/>
          <w:iCs/>
        </w:rPr>
        <w:t>7</w:t>
      </w:r>
      <w:r>
        <w:t>, 714. https://doi.org/10.3389/fnhum.2013.00714</w:t>
      </w:r>
    </w:p>
    <w:p w14:paraId="6037283C" w14:textId="77777777" w:rsidR="00387B10" w:rsidRDefault="00387B10" w:rsidP="00387B10">
      <w:pPr>
        <w:pStyle w:val="Bibliography"/>
      </w:pPr>
      <w:r>
        <w:t xml:space="preserve">Kremlacek, J., Kuba, M., Kubová, Z., Langrová, J., Szanyi, J., Vít, F., &amp; Bednar, M. (2013). Visual mismatch negativity in the dorsal stream is independent of concurrent visual task difficulty. </w:t>
      </w:r>
      <w:r>
        <w:rPr>
          <w:i/>
          <w:iCs/>
        </w:rPr>
        <w:t>Frontiers in Human Neuroscience</w:t>
      </w:r>
      <w:r>
        <w:t xml:space="preserve">, </w:t>
      </w:r>
      <w:r>
        <w:rPr>
          <w:i/>
          <w:iCs/>
        </w:rPr>
        <w:t>Volume 7-2013</w:t>
      </w:r>
      <w:r>
        <w:t>. https://www.frontiersin.org/journals/human-neuroscience/articles/10.3389/fnhum.2013.00411</w:t>
      </w:r>
    </w:p>
    <w:p w14:paraId="3F0F748B" w14:textId="77777777" w:rsidR="00387B10" w:rsidRDefault="00387B10" w:rsidP="00387B10">
      <w:pPr>
        <w:pStyle w:val="Bibliography"/>
      </w:pPr>
      <w:r>
        <w:t xml:space="preserve">Leib, A. Y., Kosovicheva, A., &amp; Whitney, D. (2016). Fast ensemble representations for abstract visual impressions. </w:t>
      </w:r>
      <w:r>
        <w:rPr>
          <w:i/>
          <w:iCs/>
        </w:rPr>
        <w:t>Nature Communications</w:t>
      </w:r>
      <w:r>
        <w:t xml:space="preserve">, </w:t>
      </w:r>
      <w:r>
        <w:rPr>
          <w:i/>
          <w:iCs/>
        </w:rPr>
        <w:t>7</w:t>
      </w:r>
      <w:r>
        <w:t>(1), Article 1. https://doi.org/10.1038/ncomms13186</w:t>
      </w:r>
    </w:p>
    <w:p w14:paraId="4EF6BDCE" w14:textId="77777777" w:rsidR="00387B10" w:rsidRDefault="00387B10" w:rsidP="00387B10">
      <w:pPr>
        <w:pStyle w:val="Bibliography"/>
      </w:pPr>
      <w:r>
        <w:t xml:space="preserve">Leibovich, T., Katzin, N., Harel, M., &amp; Henik, A. (2017). From “sense of number” to “sense of magnitude”: The role of continuous magnitudes in numerical cognition. </w:t>
      </w:r>
      <w:r>
        <w:rPr>
          <w:i/>
          <w:iCs/>
        </w:rPr>
        <w:t>Behavioral and Brain Sciences</w:t>
      </w:r>
      <w:r>
        <w:t xml:space="preserve">, </w:t>
      </w:r>
      <w:r>
        <w:rPr>
          <w:i/>
          <w:iCs/>
        </w:rPr>
        <w:t>40</w:t>
      </w:r>
      <w:r>
        <w:t>, e164. Cambridge Core. https://doi.org/10.1017/S0140525X16000960</w:t>
      </w:r>
    </w:p>
    <w:p w14:paraId="6ADC6259" w14:textId="77777777" w:rsidR="00387B10" w:rsidRDefault="00387B10" w:rsidP="00387B10">
      <w:pPr>
        <w:pStyle w:val="Bibliography"/>
      </w:pPr>
      <w:r>
        <w:t xml:space="preserve">Li, X., Lu, Y., Sun, G., Gao, L., &amp; Zhao, L. (2012). Visual mismatch negativity elicited by facial expressions: New evidence from the equiprobable paradigm. </w:t>
      </w:r>
      <w:r>
        <w:rPr>
          <w:i/>
          <w:iCs/>
        </w:rPr>
        <w:t>Behavioral and Brain Functions</w:t>
      </w:r>
      <w:r>
        <w:t xml:space="preserve">, </w:t>
      </w:r>
      <w:r>
        <w:rPr>
          <w:i/>
          <w:iCs/>
        </w:rPr>
        <w:t>8</w:t>
      </w:r>
      <w:r>
        <w:t>(1), 7. https://doi.org/10.1186/1744-9081-8-7</w:t>
      </w:r>
    </w:p>
    <w:p w14:paraId="23B5DA5C" w14:textId="77777777" w:rsidR="00387B10" w:rsidRDefault="00387B10" w:rsidP="00387B10">
      <w:pPr>
        <w:pStyle w:val="Bibliography"/>
      </w:pPr>
      <w:r>
        <w:lastRenderedPageBreak/>
        <w:t xml:space="preserve">Linden, D. E. J. (2005). The P300: Where in the Brain Is It Produced and What Does It Tell Us? </w:t>
      </w:r>
      <w:r>
        <w:rPr>
          <w:i/>
          <w:iCs/>
        </w:rPr>
        <w:t>The Neuroscientist</w:t>
      </w:r>
      <w:r>
        <w:t xml:space="preserve">, </w:t>
      </w:r>
      <w:r>
        <w:rPr>
          <w:i/>
          <w:iCs/>
        </w:rPr>
        <w:t>11</w:t>
      </w:r>
      <w:r>
        <w:t>(6), 563–576. https://doi.org/10.1177/1073858405280524</w:t>
      </w:r>
    </w:p>
    <w:p w14:paraId="1286AFCD" w14:textId="77777777" w:rsidR="00387B10" w:rsidRDefault="00387B10" w:rsidP="00387B10">
      <w:pPr>
        <w:pStyle w:val="Bibliography"/>
      </w:pPr>
      <w:r>
        <w:t xml:space="preserve">Long, B., Störmer, V. S., &amp; Alvarez, G. A. (2017). Mid-level perceptual features contain early cues to animacy. </w:t>
      </w:r>
      <w:r>
        <w:rPr>
          <w:i/>
          <w:iCs/>
        </w:rPr>
        <w:t>Journal of Vision</w:t>
      </w:r>
      <w:r>
        <w:t xml:space="preserve">, </w:t>
      </w:r>
      <w:r>
        <w:rPr>
          <w:i/>
          <w:iCs/>
        </w:rPr>
        <w:t>17</w:t>
      </w:r>
      <w:r>
        <w:t>(6), 1–20. https://doi.org/10.1167/17.6.20</w:t>
      </w:r>
    </w:p>
    <w:p w14:paraId="5412FDAC" w14:textId="77777777" w:rsidR="00387B10" w:rsidRDefault="00387B10" w:rsidP="00387B10">
      <w:pPr>
        <w:pStyle w:val="Bibliography"/>
      </w:pPr>
      <w:r>
        <w:t xml:space="preserve">Luck, S. J., &amp; Hillyard, S. A. (1994). Electrophysiological correlates of feature analysis during visual search. </w:t>
      </w:r>
      <w:r>
        <w:rPr>
          <w:i/>
          <w:iCs/>
        </w:rPr>
        <w:t>Psychophysiology</w:t>
      </w:r>
      <w:r>
        <w:t xml:space="preserve">, </w:t>
      </w:r>
      <w:r>
        <w:rPr>
          <w:i/>
          <w:iCs/>
        </w:rPr>
        <w:t>31</w:t>
      </w:r>
      <w:r>
        <w:t>(3), 291–308. https://doi.org/10.1111/j.1469-8986.1994.tb02218.x</w:t>
      </w:r>
    </w:p>
    <w:p w14:paraId="779AA425" w14:textId="77777777" w:rsidR="00387B10" w:rsidRDefault="00387B10" w:rsidP="00387B10">
      <w:pPr>
        <w:pStyle w:val="Bibliography"/>
      </w:pPr>
      <w:r>
        <w:t xml:space="preserve">Luck, S. J., &amp; Vogel, E. K. (2013). Visual working memory capacity: From psychophysics and neurobiology to individual differences. </w:t>
      </w:r>
      <w:r>
        <w:rPr>
          <w:i/>
          <w:iCs/>
        </w:rPr>
        <w:t>Trends in Cognitive Sciences</w:t>
      </w:r>
      <w:r>
        <w:t xml:space="preserve">, </w:t>
      </w:r>
      <w:r>
        <w:rPr>
          <w:i/>
          <w:iCs/>
        </w:rPr>
        <w:t>17</w:t>
      </w:r>
      <w:r>
        <w:t>(8), 391–400. https://doi.org/10.1016/j.tics.2013.06.006</w:t>
      </w:r>
    </w:p>
    <w:p w14:paraId="02981888" w14:textId="77777777" w:rsidR="00387B10" w:rsidRDefault="00387B10" w:rsidP="00387B10">
      <w:pPr>
        <w:pStyle w:val="Bibliography"/>
      </w:pPr>
      <w:r>
        <w:t xml:space="preserve">Maule, J., &amp; Franklin, A. (2015). Effects of ensemble complexity and perceptual similarity on rapid averaging of hue. </w:t>
      </w:r>
      <w:r>
        <w:rPr>
          <w:i/>
          <w:iCs/>
        </w:rPr>
        <w:t>Journal of Vision</w:t>
      </w:r>
      <w:r>
        <w:t xml:space="preserve">, </w:t>
      </w:r>
      <w:r>
        <w:rPr>
          <w:i/>
          <w:iCs/>
        </w:rPr>
        <w:t>15</w:t>
      </w:r>
      <w:r>
        <w:t>(4).</w:t>
      </w:r>
    </w:p>
    <w:p w14:paraId="1FF1BAE7" w14:textId="77777777" w:rsidR="00387B10" w:rsidRDefault="00387B10" w:rsidP="00387B10">
      <w:pPr>
        <w:pStyle w:val="Bibliography"/>
      </w:pPr>
      <w:r>
        <w:t xml:space="preserve">Maule, J., Witzel, C., &amp; Franklin, A. (2014). Getting the gist of multiple hues: Metric and categorical effects on ensemble perception of hue. </w:t>
      </w:r>
      <w:r>
        <w:rPr>
          <w:i/>
          <w:iCs/>
        </w:rPr>
        <w:t>JOSA A</w:t>
      </w:r>
      <w:r>
        <w:t xml:space="preserve">, </w:t>
      </w:r>
      <w:r>
        <w:rPr>
          <w:i/>
          <w:iCs/>
        </w:rPr>
        <w:t>31</w:t>
      </w:r>
      <w:r>
        <w:t>(4), A93–A102. https://doi.org/10.1364/JOSAA.31.000A93</w:t>
      </w:r>
    </w:p>
    <w:p w14:paraId="179BEAD1" w14:textId="77777777" w:rsidR="00387B10" w:rsidRDefault="00387B10" w:rsidP="00387B10">
      <w:pPr>
        <w:pStyle w:val="Bibliography"/>
      </w:pPr>
      <w:r>
        <w:t xml:space="preserve">McNair, N. A., Goodbourn, P. T., Shone, L. T., &amp; Harris, I. M. (2017). Summary statistics in the attentional blink. </w:t>
      </w:r>
      <w:r>
        <w:rPr>
          <w:i/>
          <w:iCs/>
        </w:rPr>
        <w:t>Attention, Perception, &amp; Psychophysics</w:t>
      </w:r>
      <w:r>
        <w:t xml:space="preserve">, </w:t>
      </w:r>
      <w:r>
        <w:rPr>
          <w:i/>
          <w:iCs/>
        </w:rPr>
        <w:t>79</w:t>
      </w:r>
      <w:r>
        <w:t>(1), 100–116. https://doi.org/10.3758/s13414-016-1216-2</w:t>
      </w:r>
    </w:p>
    <w:p w14:paraId="538C1590" w14:textId="77777777" w:rsidR="00387B10" w:rsidRDefault="00387B10" w:rsidP="00387B10">
      <w:pPr>
        <w:pStyle w:val="Bibliography"/>
      </w:pPr>
      <w:r>
        <w:t xml:space="preserve">Moore, C. M., &amp; Egeth, H. (1997). Perception without attention: Evidence of grouping under conditions of inattention. </w:t>
      </w:r>
      <w:r>
        <w:rPr>
          <w:i/>
          <w:iCs/>
        </w:rPr>
        <w:t>Journal of Experimental Psychology: Human Perception and Performance</w:t>
      </w:r>
      <w:r>
        <w:t xml:space="preserve">, </w:t>
      </w:r>
      <w:r>
        <w:rPr>
          <w:i/>
          <w:iCs/>
        </w:rPr>
        <w:t>23</w:t>
      </w:r>
      <w:r>
        <w:t>(2), 339–352. https://doi.org/10.1037/0096-1523.23.2.339</w:t>
      </w:r>
    </w:p>
    <w:p w14:paraId="402413A6" w14:textId="77777777" w:rsidR="00387B10" w:rsidRDefault="00387B10" w:rsidP="00387B10">
      <w:pPr>
        <w:pStyle w:val="Bibliography"/>
      </w:pPr>
      <w:r>
        <w:lastRenderedPageBreak/>
        <w:t xml:space="preserve">Morgan, M., Chubb, C., &amp; Solomon, J. A. (2008). A ‘dipper’ function for texture discrimination based on orientation variance. </w:t>
      </w:r>
      <w:r>
        <w:rPr>
          <w:i/>
          <w:iCs/>
        </w:rPr>
        <w:t>Journal of Vision</w:t>
      </w:r>
      <w:r>
        <w:t xml:space="preserve">, </w:t>
      </w:r>
      <w:r>
        <w:rPr>
          <w:i/>
          <w:iCs/>
        </w:rPr>
        <w:t>8</w:t>
      </w:r>
      <w:r>
        <w:t>(11), 9–9. https://doi.org/10.1167/8.11.9</w:t>
      </w:r>
    </w:p>
    <w:p w14:paraId="43129515" w14:textId="77777777" w:rsidR="00387B10" w:rsidRDefault="00387B10" w:rsidP="00387B10">
      <w:pPr>
        <w:pStyle w:val="Bibliography"/>
      </w:pPr>
      <w:r>
        <w:t xml:space="preserve">Morlet, D., &amp; Fischer, C. (2014). MMN and Novelty P3 in Coma and Other Altered States of Consciousness: A Review. </w:t>
      </w:r>
      <w:r>
        <w:rPr>
          <w:i/>
          <w:iCs/>
        </w:rPr>
        <w:t>Brain Topography</w:t>
      </w:r>
      <w:r>
        <w:t xml:space="preserve">, </w:t>
      </w:r>
      <w:r>
        <w:rPr>
          <w:i/>
          <w:iCs/>
        </w:rPr>
        <w:t>27</w:t>
      </w:r>
      <w:r>
        <w:t>(4), 467–479. https://doi.org/10.1007/s10548-013-0335-5</w:t>
      </w:r>
    </w:p>
    <w:p w14:paraId="3AEE0EEF" w14:textId="77777777" w:rsidR="00387B10" w:rsidRDefault="00387B10" w:rsidP="00387B10">
      <w:pPr>
        <w:pStyle w:val="Bibliography"/>
      </w:pPr>
      <w:r>
        <w:t xml:space="preserve">Myczek, K., &amp; Simons, D. J. (2008). Better than average: Alternatives to statistical summary representations for rapid judgments of average size. </w:t>
      </w:r>
      <w:r>
        <w:rPr>
          <w:i/>
          <w:iCs/>
        </w:rPr>
        <w:t>Perception &amp; Psychophysics</w:t>
      </w:r>
      <w:r>
        <w:t xml:space="preserve">, </w:t>
      </w:r>
      <w:r>
        <w:rPr>
          <w:i/>
          <w:iCs/>
        </w:rPr>
        <w:t>70</w:t>
      </w:r>
      <w:r>
        <w:t>(5), 772–788. https://doi.org/10.3758/PP.70.5.772</w:t>
      </w:r>
    </w:p>
    <w:p w14:paraId="59BFCB87" w14:textId="77777777" w:rsidR="00387B10" w:rsidRDefault="00387B10" w:rsidP="00387B10">
      <w:pPr>
        <w:pStyle w:val="Bibliography"/>
      </w:pPr>
      <w:r>
        <w:t xml:space="preserve">Näätänen, R., &amp; Escera, C. (2000). Mismatch negativity: Clinical and other applications. </w:t>
      </w:r>
      <w:r>
        <w:rPr>
          <w:i/>
          <w:iCs/>
        </w:rPr>
        <w:t>Audiology &amp; Neuro-Otology</w:t>
      </w:r>
      <w:r>
        <w:t xml:space="preserve">, </w:t>
      </w:r>
      <w:r>
        <w:rPr>
          <w:i/>
          <w:iCs/>
        </w:rPr>
        <w:t>5</w:t>
      </w:r>
      <w:r>
        <w:t>(3–4), 105–110. https://doi.org/10.1159/000013874</w:t>
      </w:r>
    </w:p>
    <w:p w14:paraId="2DEFD8AE" w14:textId="77777777" w:rsidR="00387B10" w:rsidRDefault="00387B10" w:rsidP="00387B10">
      <w:pPr>
        <w:pStyle w:val="Bibliography"/>
      </w:pPr>
      <w:r>
        <w:t xml:space="preserve">Näätänen, R., Jacobsen, T., &amp; Winkler, I. (2005). Memory-based or afferent processes in mismatch negativity (MMN): A review of the evidence. </w:t>
      </w:r>
      <w:r>
        <w:rPr>
          <w:i/>
          <w:iCs/>
        </w:rPr>
        <w:t>Psychophysiology</w:t>
      </w:r>
      <w:r>
        <w:t xml:space="preserve">, </w:t>
      </w:r>
      <w:r>
        <w:rPr>
          <w:i/>
          <w:iCs/>
        </w:rPr>
        <w:t>42</w:t>
      </w:r>
      <w:r>
        <w:t>(1), 25–32. https://doi.org/10.1111/j.1469-8986.2005.00256.x</w:t>
      </w:r>
    </w:p>
    <w:p w14:paraId="65584E7F" w14:textId="77777777" w:rsidR="00387B10" w:rsidRDefault="00387B10" w:rsidP="00387B10">
      <w:pPr>
        <w:pStyle w:val="Bibliography"/>
      </w:pPr>
      <w:r>
        <w:t xml:space="preserve">Neumann, M. F., Schweinberger, S. R., &amp; Burton, A. M. (2013). Viewers extract mean and individual identity from sets of famous faces. </w:t>
      </w:r>
      <w:r>
        <w:rPr>
          <w:i/>
          <w:iCs/>
        </w:rPr>
        <w:t>Cognition</w:t>
      </w:r>
      <w:r>
        <w:t xml:space="preserve">, </w:t>
      </w:r>
      <w:r>
        <w:rPr>
          <w:i/>
          <w:iCs/>
        </w:rPr>
        <w:t>128</w:t>
      </w:r>
      <w:r>
        <w:t>(1), 56–63. https://doi.org/10.1016/j.cognition.2013.03.006</w:t>
      </w:r>
    </w:p>
    <w:p w14:paraId="07C83C53" w14:textId="77777777" w:rsidR="00387B10" w:rsidRDefault="00387B10" w:rsidP="00387B10">
      <w:pPr>
        <w:pStyle w:val="Bibliography"/>
      </w:pPr>
      <w:r>
        <w:t xml:space="preserve">Norman, L. J., Heywood, C. A., &amp; Kentridge, R. W. (2015). Direct encoding of orientation variance in the visual system. </w:t>
      </w:r>
      <w:r>
        <w:rPr>
          <w:i/>
          <w:iCs/>
        </w:rPr>
        <w:t>Journal of Vision</w:t>
      </w:r>
      <w:r>
        <w:t xml:space="preserve">, </w:t>
      </w:r>
      <w:r>
        <w:rPr>
          <w:i/>
          <w:iCs/>
        </w:rPr>
        <w:t>15</w:t>
      </w:r>
      <w:r>
        <w:t>(4), 3. https://doi.org/10.1167/15.4.3</w:t>
      </w:r>
    </w:p>
    <w:p w14:paraId="27BEFBFE" w14:textId="77777777" w:rsidR="00387B10" w:rsidRDefault="00387B10" w:rsidP="00387B10">
      <w:pPr>
        <w:pStyle w:val="Bibliography"/>
      </w:pPr>
      <w:r>
        <w:t xml:space="preserve">Nothdurft, H.-C. (1993). The role of features in preattentive vision: Comparison of orientation, motion and color cues. </w:t>
      </w:r>
      <w:r>
        <w:rPr>
          <w:i/>
          <w:iCs/>
        </w:rPr>
        <w:t>Vision Research</w:t>
      </w:r>
      <w:r>
        <w:t xml:space="preserve">, </w:t>
      </w:r>
      <w:r>
        <w:rPr>
          <w:i/>
          <w:iCs/>
        </w:rPr>
        <w:t>33</w:t>
      </w:r>
      <w:r>
        <w:t>(14), 1937–1958. https://doi.org/10.1016/0042-6989(93)90020-W</w:t>
      </w:r>
    </w:p>
    <w:p w14:paraId="64D60FD2" w14:textId="77777777" w:rsidR="00387B10" w:rsidRDefault="00387B10" w:rsidP="00387B10">
      <w:pPr>
        <w:pStyle w:val="Bibliography"/>
      </w:pPr>
      <w:r>
        <w:lastRenderedPageBreak/>
        <w:t xml:space="preserve">Oriet, C., &amp; Brand, J. (2013). Size averaging of irrelevant stimuli cannot be prevented. </w:t>
      </w:r>
      <w:r>
        <w:rPr>
          <w:i/>
          <w:iCs/>
        </w:rPr>
        <w:t>Vision Research</w:t>
      </w:r>
      <w:r>
        <w:t xml:space="preserve">, </w:t>
      </w:r>
      <w:r>
        <w:rPr>
          <w:i/>
          <w:iCs/>
        </w:rPr>
        <w:t>79</w:t>
      </w:r>
      <w:r>
        <w:t>, 8–16. https://doi.org/10.1016/j.visres.2012.12.004</w:t>
      </w:r>
    </w:p>
    <w:p w14:paraId="0329CF3F" w14:textId="77777777" w:rsidR="00387B10" w:rsidRDefault="00387B10" w:rsidP="00387B10">
      <w:pPr>
        <w:pStyle w:val="Bibliography"/>
      </w:pPr>
      <w:r>
        <w:t xml:space="preserve">Park, J., &amp; Park, S. (2017). Conjoint representation of texture ensemble and location in the parahippocampal place area. </w:t>
      </w:r>
      <w:r>
        <w:rPr>
          <w:i/>
          <w:iCs/>
        </w:rPr>
        <w:t>Journal of Neurophysiology</w:t>
      </w:r>
      <w:r>
        <w:t xml:space="preserve">, </w:t>
      </w:r>
      <w:r>
        <w:rPr>
          <w:i/>
          <w:iCs/>
        </w:rPr>
        <w:t>117</w:t>
      </w:r>
      <w:r>
        <w:t>(4), 1595–1607. https://doi.org/10.1152/jn.00338.2016</w:t>
      </w:r>
    </w:p>
    <w:p w14:paraId="76006333" w14:textId="77777777" w:rsidR="00387B10" w:rsidRDefault="00387B10" w:rsidP="00387B10">
      <w:pPr>
        <w:pStyle w:val="Bibliography"/>
      </w:pPr>
      <w:r>
        <w:t xml:space="preserve">Parkes, L., Lund, J., Angelucci, A., Solomon, J. A., &amp; Morgan, M. (2001). Compulsory averaging of crowded orientation signals in human vision. </w:t>
      </w:r>
      <w:r>
        <w:rPr>
          <w:i/>
          <w:iCs/>
        </w:rPr>
        <w:t>Nature Neuroscience</w:t>
      </w:r>
      <w:r>
        <w:t xml:space="preserve">, </w:t>
      </w:r>
      <w:r>
        <w:rPr>
          <w:i/>
          <w:iCs/>
        </w:rPr>
        <w:t>4</w:t>
      </w:r>
      <w:r>
        <w:t>(7), 739–744. https://doi.org/10.1038/89532</w:t>
      </w:r>
    </w:p>
    <w:p w14:paraId="07EA8808" w14:textId="77777777" w:rsidR="00387B10" w:rsidRDefault="00387B10" w:rsidP="00387B10">
      <w:pPr>
        <w:pStyle w:val="Bibliography"/>
      </w:pPr>
      <w:r>
        <w:t xml:space="preserve">Pazo-Alvarez, P., Cadaveira, F., &amp; Amenedo, E. (2003). MMN in the visual modality: A review. </w:t>
      </w:r>
      <w:r>
        <w:rPr>
          <w:i/>
          <w:iCs/>
        </w:rPr>
        <w:t>Biological Psychology</w:t>
      </w:r>
      <w:r>
        <w:t xml:space="preserve">, </w:t>
      </w:r>
      <w:r>
        <w:rPr>
          <w:i/>
          <w:iCs/>
        </w:rPr>
        <w:t>63</w:t>
      </w:r>
      <w:r>
        <w:t>(3), 199–236. https://doi.org/10.1016/S0301-0511(03)00049-8</w:t>
      </w:r>
    </w:p>
    <w:p w14:paraId="4B713FB2" w14:textId="77777777" w:rsidR="00387B10" w:rsidRDefault="00387B10" w:rsidP="00387B10">
      <w:pPr>
        <w:pStyle w:val="Bibliography"/>
      </w:pPr>
      <w:r>
        <w:t xml:space="preserve">Praamstra, P. (2006). Prior information of stimulus location: Effects on ERP measures of visual selection and response selection. </w:t>
      </w:r>
      <w:r>
        <w:rPr>
          <w:i/>
          <w:iCs/>
        </w:rPr>
        <w:t>Brain Research</w:t>
      </w:r>
      <w:r>
        <w:t xml:space="preserve">, </w:t>
      </w:r>
      <w:r>
        <w:rPr>
          <w:i/>
          <w:iCs/>
        </w:rPr>
        <w:t>1072</w:t>
      </w:r>
      <w:r>
        <w:t>(1), 153–160. https://doi.org/10.1016/j.brainres.2005.11.098</w:t>
      </w:r>
    </w:p>
    <w:p w14:paraId="52A5709F" w14:textId="77777777" w:rsidR="00387B10" w:rsidRDefault="00387B10" w:rsidP="00387B10">
      <w:pPr>
        <w:pStyle w:val="Bibliography"/>
      </w:pPr>
      <w:r>
        <w:t xml:space="preserve">Pylyshyn, Z. W., &amp; Storm, R. W. (1988). Tracking multiple independent targets: Evidence for a parallel tracking mechanism. </w:t>
      </w:r>
      <w:r>
        <w:rPr>
          <w:i/>
          <w:iCs/>
        </w:rPr>
        <w:t>Spatial Vision</w:t>
      </w:r>
      <w:r>
        <w:t xml:space="preserve">, </w:t>
      </w:r>
      <w:r>
        <w:rPr>
          <w:i/>
          <w:iCs/>
        </w:rPr>
        <w:t>3</w:t>
      </w:r>
      <w:r>
        <w:t>(3), 179–197. https://doi.org/10.1163/156856888X00122</w:t>
      </w:r>
    </w:p>
    <w:p w14:paraId="2FDE5F40" w14:textId="77777777" w:rsidR="00387B10" w:rsidRDefault="00387B10" w:rsidP="00387B10">
      <w:pPr>
        <w:pStyle w:val="Bibliography"/>
      </w:pPr>
      <w:r>
        <w:t xml:space="preserve">Rosenholtz, R. (2000). Significantly Different Textures: A Computational Model of Pre-attentive Texture Segmentation. In D. Vernon (Ed.), </w:t>
      </w:r>
      <w:r>
        <w:rPr>
          <w:i/>
          <w:iCs/>
        </w:rPr>
        <w:t>Computer Vision—ECCV 2000</w:t>
      </w:r>
      <w:r>
        <w:t xml:space="preserve"> (pp. 197–211). Springer Berlin Heidelberg.</w:t>
      </w:r>
    </w:p>
    <w:p w14:paraId="00F8EBC7" w14:textId="77777777" w:rsidR="00387B10" w:rsidRDefault="00387B10" w:rsidP="00387B10">
      <w:pPr>
        <w:pStyle w:val="Bibliography"/>
      </w:pPr>
      <w:r>
        <w:t xml:space="preserve">Sekimoto, T., &amp; Motoyoshi, I. (2022). Ensemble perception without phenomenal awareness of elements. </w:t>
      </w:r>
      <w:r>
        <w:rPr>
          <w:i/>
          <w:iCs/>
        </w:rPr>
        <w:t>Scientific Reports</w:t>
      </w:r>
      <w:r>
        <w:t xml:space="preserve">, </w:t>
      </w:r>
      <w:r>
        <w:rPr>
          <w:i/>
          <w:iCs/>
        </w:rPr>
        <w:t>12</w:t>
      </w:r>
      <w:r>
        <w:t>(1), Article 1. https://doi.org/10.1038/s41598-022-15850-y</w:t>
      </w:r>
    </w:p>
    <w:p w14:paraId="6879D661" w14:textId="77777777" w:rsidR="00387B10" w:rsidRDefault="00387B10" w:rsidP="00387B10">
      <w:pPr>
        <w:pStyle w:val="Bibliography"/>
      </w:pPr>
      <w:r>
        <w:lastRenderedPageBreak/>
        <w:t xml:space="preserve">Simons, D. J., &amp; Myczek, K. (2008). Average size perception and the allure of a new mechanism. </w:t>
      </w:r>
      <w:r>
        <w:rPr>
          <w:i/>
          <w:iCs/>
        </w:rPr>
        <w:t>Perception &amp; Psychophysics</w:t>
      </w:r>
      <w:r>
        <w:t xml:space="preserve">, </w:t>
      </w:r>
      <w:r>
        <w:rPr>
          <w:i/>
          <w:iCs/>
        </w:rPr>
        <w:t>70</w:t>
      </w:r>
      <w:r>
        <w:t>(7), 1335–1336. https://doi.org/10.3758/PP.70.7.1335</w:t>
      </w:r>
    </w:p>
    <w:p w14:paraId="25224412" w14:textId="77777777" w:rsidR="00387B10" w:rsidRDefault="00387B10" w:rsidP="00387B10">
      <w:pPr>
        <w:pStyle w:val="Bibliography"/>
      </w:pPr>
      <w:r>
        <w:t xml:space="preserve">Solomon, J. A., Morgan, M., &amp; Chubb, C. (2011). Efficiencies for the statistics of size discrimination. </w:t>
      </w:r>
      <w:r>
        <w:rPr>
          <w:i/>
          <w:iCs/>
        </w:rPr>
        <w:t>Journal of Vision</w:t>
      </w:r>
      <w:r>
        <w:t xml:space="preserve">, </w:t>
      </w:r>
      <w:r>
        <w:rPr>
          <w:i/>
          <w:iCs/>
        </w:rPr>
        <w:t>11</w:t>
      </w:r>
      <w:r>
        <w:t>(12), 13–13. https://doi.org/10.1167/11.12.13</w:t>
      </w:r>
    </w:p>
    <w:p w14:paraId="2E9A3D02" w14:textId="77777777" w:rsidR="00387B10" w:rsidRDefault="00387B10" w:rsidP="00387B10">
      <w:pPr>
        <w:pStyle w:val="Bibliography"/>
      </w:pPr>
      <w:r>
        <w:t xml:space="preserve">Stefanics, G., Astikainen, P., &amp; Czigler, I. (2015). Visual mismatch negativity (vMMN): A prediction error signal in the visual modality. In </w:t>
      </w:r>
      <w:r>
        <w:rPr>
          <w:i/>
          <w:iCs/>
        </w:rPr>
        <w:t>Frontiers in Human Neuroscience</w:t>
      </w:r>
      <w:r>
        <w:t xml:space="preserve"> (Vol. 8, Issue JAN). https://doi.org/10.3389/fnhum.2014.01074</w:t>
      </w:r>
    </w:p>
    <w:p w14:paraId="6E2340BA" w14:textId="77777777" w:rsidR="00387B10" w:rsidRDefault="00387B10" w:rsidP="00387B10">
      <w:pPr>
        <w:pStyle w:val="Bibliography"/>
      </w:pPr>
      <w:r>
        <w:t xml:space="preserve">Stefanics, G., Csukly, G., Komlósi, S., Czobor, P., &amp; Czigler, I. (2012). Processing of unattended facial emotions: A visual mismatch negativity study. </w:t>
      </w:r>
      <w:r>
        <w:rPr>
          <w:i/>
          <w:iCs/>
        </w:rPr>
        <w:t>NeuroImage</w:t>
      </w:r>
      <w:r>
        <w:t xml:space="preserve">, </w:t>
      </w:r>
      <w:r>
        <w:rPr>
          <w:i/>
          <w:iCs/>
        </w:rPr>
        <w:t>59</w:t>
      </w:r>
      <w:r>
        <w:t>(3), 3042–3049. https://doi.org/10.1016/j.neuroimage.2011.10.041</w:t>
      </w:r>
    </w:p>
    <w:p w14:paraId="597718F4" w14:textId="77777777" w:rsidR="00387B10" w:rsidRDefault="00387B10" w:rsidP="00387B10">
      <w:pPr>
        <w:pStyle w:val="Bibliography"/>
      </w:pPr>
      <w:r>
        <w:t xml:space="preserve">Stefanics, G., Kimura, M., &amp; Czigler, I. (2011). Visual mismatch negativity reveals automatic detection of sequential regularity violation. </w:t>
      </w:r>
      <w:r>
        <w:rPr>
          <w:i/>
          <w:iCs/>
        </w:rPr>
        <w:t>Frontiers in Human Neuroscience</w:t>
      </w:r>
      <w:r>
        <w:t xml:space="preserve">, </w:t>
      </w:r>
      <w:r>
        <w:rPr>
          <w:i/>
          <w:iCs/>
        </w:rPr>
        <w:t>5</w:t>
      </w:r>
      <w:r>
        <w:t>, 46. https://doi.org/10.3389/fnhum.2011.00046</w:t>
      </w:r>
    </w:p>
    <w:p w14:paraId="49052C5F" w14:textId="77777777" w:rsidR="00387B10" w:rsidRDefault="00387B10" w:rsidP="00387B10">
      <w:pPr>
        <w:pStyle w:val="Bibliography"/>
      </w:pPr>
      <w:r>
        <w:t xml:space="preserve">Stefanics, G., Kremláček, J., &amp; Czigler, I. (2014). Visual mismatch negativity: A predictive coding view. </w:t>
      </w:r>
      <w:r>
        <w:rPr>
          <w:i/>
          <w:iCs/>
        </w:rPr>
        <w:t>Frontiers in Human Neuroscience</w:t>
      </w:r>
      <w:r>
        <w:t xml:space="preserve">, </w:t>
      </w:r>
      <w:r>
        <w:rPr>
          <w:i/>
          <w:iCs/>
        </w:rPr>
        <w:t>8</w:t>
      </w:r>
      <w:r>
        <w:t>, 666. https://doi.org/10.3389/fnhum.2014.00666</w:t>
      </w:r>
    </w:p>
    <w:p w14:paraId="66840948" w14:textId="77777777" w:rsidR="00387B10" w:rsidRDefault="00387B10" w:rsidP="00387B10">
      <w:pPr>
        <w:pStyle w:val="Bibliography"/>
      </w:pPr>
      <w:r>
        <w:t xml:space="preserve">Stoletniy, A. S., Alekseeva, D. S., Babenko, V. V., Anokhina, P. V., &amp; Yavna, D. V. (2022). The N2pc Component in Studies of Visual Attention. </w:t>
      </w:r>
      <w:r>
        <w:rPr>
          <w:i/>
          <w:iCs/>
        </w:rPr>
        <w:t>Neuroscience and Behavioral Physiology</w:t>
      </w:r>
      <w:r>
        <w:t xml:space="preserve">, </w:t>
      </w:r>
      <w:r>
        <w:rPr>
          <w:i/>
          <w:iCs/>
        </w:rPr>
        <w:t>52</w:t>
      </w:r>
      <w:r>
        <w:t>(8), 1299–1309. https://doi.org/10.1007/s11055-023-01359-y</w:t>
      </w:r>
    </w:p>
    <w:p w14:paraId="72650803" w14:textId="77777777" w:rsidR="00387B10" w:rsidRDefault="00387B10" w:rsidP="00387B10">
      <w:pPr>
        <w:pStyle w:val="Bibliography"/>
      </w:pPr>
      <w:r>
        <w:t xml:space="preserve">Sun, P., Chubb, C., Wright, C. E., &amp; Sperling, G. (2016). Human attention filters for single colors. </w:t>
      </w:r>
      <w:r>
        <w:rPr>
          <w:i/>
          <w:iCs/>
        </w:rPr>
        <w:t>Proceedings of the National Academy of Sciences</w:t>
      </w:r>
      <w:r>
        <w:t xml:space="preserve">, </w:t>
      </w:r>
      <w:r>
        <w:rPr>
          <w:i/>
          <w:iCs/>
        </w:rPr>
        <w:t>113</w:t>
      </w:r>
      <w:r>
        <w:t>(43), E6712–E6720. https://doi.org/10.1073/pnas.1614062113</w:t>
      </w:r>
    </w:p>
    <w:p w14:paraId="28F15AC5" w14:textId="77777777" w:rsidR="00387B10" w:rsidRDefault="00387B10" w:rsidP="00387B10">
      <w:pPr>
        <w:pStyle w:val="Bibliography"/>
      </w:pPr>
      <w:r>
        <w:lastRenderedPageBreak/>
        <w:t xml:space="preserve">Susac, A., Heslenfeld, D. J., Huonker, R., &amp; Supek, S. (2014). Magnetic source localization of early visual mismatch response. </w:t>
      </w:r>
      <w:r>
        <w:rPr>
          <w:i/>
          <w:iCs/>
        </w:rPr>
        <w:t>Brain Topography</w:t>
      </w:r>
      <w:r>
        <w:t xml:space="preserve">, </w:t>
      </w:r>
      <w:r>
        <w:rPr>
          <w:i/>
          <w:iCs/>
        </w:rPr>
        <w:t>27</w:t>
      </w:r>
      <w:r>
        <w:t>(5), 648–651. https://doi.org/10.1007/s10548-013-0340-8</w:t>
      </w:r>
    </w:p>
    <w:p w14:paraId="4E33FED3" w14:textId="77777777" w:rsidR="00387B10" w:rsidRDefault="00387B10" w:rsidP="00387B10">
      <w:pPr>
        <w:pStyle w:val="Bibliography"/>
      </w:pPr>
      <w:r>
        <w:t xml:space="preserve">Talipski, L. A., Goodhew, S. C., &amp; Edwards, M. (2022). No effect of spatial attention on the processing of a motion ensemble: Evidence from Posner cueing. </w:t>
      </w:r>
      <w:r>
        <w:rPr>
          <w:i/>
          <w:iCs/>
        </w:rPr>
        <w:t>Attention, Perception &amp; Psychophysics</w:t>
      </w:r>
      <w:r>
        <w:t xml:space="preserve">, </w:t>
      </w:r>
      <w:r>
        <w:rPr>
          <w:i/>
          <w:iCs/>
        </w:rPr>
        <w:t>84</w:t>
      </w:r>
      <w:r>
        <w:t>(6), 1845–1857. https://doi.org/10.3758/s13414-021-02392-0</w:t>
      </w:r>
    </w:p>
    <w:p w14:paraId="3BC3B487" w14:textId="77777777" w:rsidR="00387B10" w:rsidRDefault="00387B10" w:rsidP="00387B10">
      <w:pPr>
        <w:pStyle w:val="Bibliography"/>
      </w:pPr>
      <w:r>
        <w:t xml:space="preserve">Tark, K.-J., Kang, M.-S., Chong, S. C., &amp; Shim, W. M. (2021). Neural representations of ensemble coding in the occipital and parietal cortices. </w:t>
      </w:r>
      <w:r>
        <w:rPr>
          <w:i/>
          <w:iCs/>
        </w:rPr>
        <w:t>NeuroImage</w:t>
      </w:r>
      <w:r>
        <w:t xml:space="preserve">, </w:t>
      </w:r>
      <w:r>
        <w:rPr>
          <w:i/>
          <w:iCs/>
        </w:rPr>
        <w:t>245</w:t>
      </w:r>
      <w:r>
        <w:t>, 118680. https://doi.org/10.1016/j.neuroimage.2021.118680</w:t>
      </w:r>
    </w:p>
    <w:p w14:paraId="5DF16AA5" w14:textId="77777777" w:rsidR="00387B10" w:rsidRDefault="00387B10" w:rsidP="00387B10">
      <w:pPr>
        <w:pStyle w:val="Bibliography"/>
      </w:pPr>
      <w:r>
        <w:t xml:space="preserve">Tiurina, N. A., &amp; Markov, Y. A. (2024). Ensemble representation of animacy could be based on mid-level visual features. </w:t>
      </w:r>
      <w:r>
        <w:rPr>
          <w:i/>
          <w:iCs/>
        </w:rPr>
        <w:t>Attention, Perception, &amp; Psychophysics</w:t>
      </w:r>
      <w:r>
        <w:t>, 1–16. https://doi.org/10.3758/s13414-024-02976-6</w:t>
      </w:r>
    </w:p>
    <w:p w14:paraId="11952059" w14:textId="77777777" w:rsidR="00387B10" w:rsidRDefault="00387B10" w:rsidP="00387B10">
      <w:pPr>
        <w:pStyle w:val="Bibliography"/>
      </w:pPr>
      <w:r>
        <w:t xml:space="preserve">Tiurina, N. A., &amp; Utochkin, I. S. (2019). Ensemble perception in depth: Correct size-distance rescaling of multiple objects before averaging. </w:t>
      </w:r>
      <w:r>
        <w:rPr>
          <w:i/>
          <w:iCs/>
        </w:rPr>
        <w:t>Journal of Experimental Psychology: General</w:t>
      </w:r>
      <w:r>
        <w:t xml:space="preserve">, </w:t>
      </w:r>
      <w:r>
        <w:rPr>
          <w:i/>
          <w:iCs/>
        </w:rPr>
        <w:t>148</w:t>
      </w:r>
      <w:r>
        <w:t>(4), 728–738. https://doi.org/10.1037/xge0000485</w:t>
      </w:r>
    </w:p>
    <w:p w14:paraId="2106B918" w14:textId="77777777" w:rsidR="00387B10" w:rsidRDefault="00387B10" w:rsidP="00387B10">
      <w:pPr>
        <w:pStyle w:val="Bibliography"/>
      </w:pPr>
      <w:r>
        <w:t xml:space="preserve">Treisman, A., &amp; Gormican, S. (1988). Feature analysis in early vision: Evidence from search asymmetries. </w:t>
      </w:r>
      <w:r>
        <w:rPr>
          <w:i/>
          <w:iCs/>
        </w:rPr>
        <w:t>Psychological Review</w:t>
      </w:r>
      <w:r>
        <w:t xml:space="preserve">, </w:t>
      </w:r>
      <w:r>
        <w:rPr>
          <w:i/>
          <w:iCs/>
        </w:rPr>
        <w:t>95</w:t>
      </w:r>
      <w:r>
        <w:t>(1), 15–48. https://doi.org/10.1037/0033-295X.95.1.15</w:t>
      </w:r>
    </w:p>
    <w:p w14:paraId="19F7A17E" w14:textId="77777777" w:rsidR="00387B10" w:rsidRDefault="00387B10" w:rsidP="00387B10">
      <w:pPr>
        <w:pStyle w:val="Bibliography"/>
      </w:pPr>
      <w:r>
        <w:t xml:space="preserve">Treisman, A. M., &amp; Gelade, G. (1980). A feature-integration theory of attention. </w:t>
      </w:r>
      <w:r>
        <w:rPr>
          <w:i/>
          <w:iCs/>
        </w:rPr>
        <w:t>Cognitive Psychology</w:t>
      </w:r>
      <w:r>
        <w:t xml:space="preserve">, </w:t>
      </w:r>
      <w:r>
        <w:rPr>
          <w:i/>
          <w:iCs/>
        </w:rPr>
        <w:t>12</w:t>
      </w:r>
      <w:r>
        <w:t>(1), 97–136. https://doi.org/10.1016/0010-0285(80)90005-5</w:t>
      </w:r>
    </w:p>
    <w:p w14:paraId="4BFB1519" w14:textId="77777777" w:rsidR="00387B10" w:rsidRDefault="00387B10" w:rsidP="00387B10">
      <w:pPr>
        <w:pStyle w:val="Bibliography"/>
      </w:pPr>
      <w:r>
        <w:t xml:space="preserve">Tsotsos, J. K. (1988). A ‘complexity level’ analysis of immediate vision. </w:t>
      </w:r>
      <w:r>
        <w:rPr>
          <w:i/>
          <w:iCs/>
        </w:rPr>
        <w:t>International Journal of Computer Vision</w:t>
      </w:r>
      <w:r>
        <w:t xml:space="preserve">, </w:t>
      </w:r>
      <w:r>
        <w:rPr>
          <w:i/>
          <w:iCs/>
        </w:rPr>
        <w:t>1</w:t>
      </w:r>
      <w:r>
        <w:t>(4), 303–320. https://doi.org/10.1007/BF00133569</w:t>
      </w:r>
    </w:p>
    <w:p w14:paraId="7A652E01" w14:textId="77777777" w:rsidR="00387B10" w:rsidRDefault="00387B10" w:rsidP="00387B10">
      <w:pPr>
        <w:pStyle w:val="Bibliography"/>
      </w:pPr>
      <w:r>
        <w:lastRenderedPageBreak/>
        <w:t xml:space="preserve">Utochkin, I. S. (2015). Ensemble summary statistics as a basis for rapid visual categorization. </w:t>
      </w:r>
      <w:r>
        <w:rPr>
          <w:i/>
          <w:iCs/>
        </w:rPr>
        <w:t>Journal of Vision</w:t>
      </w:r>
      <w:r>
        <w:t xml:space="preserve">, </w:t>
      </w:r>
      <w:r>
        <w:rPr>
          <w:i/>
          <w:iCs/>
        </w:rPr>
        <w:t>15</w:t>
      </w:r>
      <w:r>
        <w:t>(4), 1–14. https://doi.org/10.1167/15.4.8</w:t>
      </w:r>
    </w:p>
    <w:p w14:paraId="16A2D8F9" w14:textId="77777777" w:rsidR="00387B10" w:rsidRDefault="00387B10" w:rsidP="00387B10">
      <w:pPr>
        <w:pStyle w:val="Bibliography"/>
      </w:pPr>
      <w:r>
        <w:t xml:space="preserve">Utochkin, I. S., Choi, J., &amp; Chong, S. C. (2024). A population response model of ensemble perception. </w:t>
      </w:r>
      <w:r>
        <w:rPr>
          <w:i/>
          <w:iCs/>
        </w:rPr>
        <w:t>Psychological Review</w:t>
      </w:r>
      <w:r>
        <w:t xml:space="preserve">, </w:t>
      </w:r>
      <w:r>
        <w:rPr>
          <w:i/>
          <w:iCs/>
        </w:rPr>
        <w:t>131</w:t>
      </w:r>
      <w:r>
        <w:t>(1), 36–57. https://doi.org/10.1037/rev0000426</w:t>
      </w:r>
    </w:p>
    <w:p w14:paraId="006A7EA2" w14:textId="77777777" w:rsidR="00387B10" w:rsidRDefault="00387B10" w:rsidP="00387B10">
      <w:pPr>
        <w:pStyle w:val="Bibliography"/>
      </w:pPr>
      <w:r>
        <w:t xml:space="preserve">Utochkin, I. S., Khvostov, V. A., &amp; Stakina, Y. M. (2018). Continuous to discrete: Ensemble-based segmentation in the perception of multiple feature conjunctions. </w:t>
      </w:r>
      <w:r>
        <w:rPr>
          <w:i/>
          <w:iCs/>
        </w:rPr>
        <w:t>Cognition</w:t>
      </w:r>
      <w:r>
        <w:t xml:space="preserve">, </w:t>
      </w:r>
      <w:r>
        <w:rPr>
          <w:i/>
          <w:iCs/>
        </w:rPr>
        <w:t>179</w:t>
      </w:r>
      <w:r>
        <w:t>(June), 178–191. https://doi.org/10.1016/j.cognition.2018.06.016</w:t>
      </w:r>
    </w:p>
    <w:p w14:paraId="1088CCD8" w14:textId="77777777" w:rsidR="00387B10" w:rsidRDefault="00387B10" w:rsidP="00387B10">
      <w:pPr>
        <w:pStyle w:val="Bibliography"/>
      </w:pPr>
      <w:r>
        <w:t xml:space="preserve">Utochkin, I. S., &amp; Tiurina, N. A. (2014). Parallel averaging of size is possible but range-limited: A reply to Marchant, Simons, and De Fockert. </w:t>
      </w:r>
      <w:r>
        <w:rPr>
          <w:i/>
          <w:iCs/>
        </w:rPr>
        <w:t>Acta Psychologica</w:t>
      </w:r>
      <w:r>
        <w:t xml:space="preserve">, </w:t>
      </w:r>
      <w:r>
        <w:rPr>
          <w:i/>
          <w:iCs/>
        </w:rPr>
        <w:t>146</w:t>
      </w:r>
      <w:r>
        <w:t>, 7–18. https://doi.org/10.1016/j.actpsy.2013.11.012</w:t>
      </w:r>
    </w:p>
    <w:p w14:paraId="6B273297" w14:textId="77777777" w:rsidR="00387B10" w:rsidRDefault="00387B10" w:rsidP="00387B10">
      <w:pPr>
        <w:pStyle w:val="Bibliography"/>
      </w:pPr>
      <w:r>
        <w:t xml:space="preserve">Utochkin, I. S., &amp; Yurevich, M. A. (2016). Similarity and heterogeneity effects in visual search are mediated by “segmentability”. </w:t>
      </w:r>
      <w:r>
        <w:rPr>
          <w:i/>
          <w:iCs/>
        </w:rPr>
        <w:t>Journal of Experimental Psychology: Human Perception and Performance</w:t>
      </w:r>
      <w:r>
        <w:t xml:space="preserve">, </w:t>
      </w:r>
      <w:r>
        <w:rPr>
          <w:i/>
          <w:iCs/>
        </w:rPr>
        <w:t>42</w:t>
      </w:r>
      <w:r>
        <w:t>(7), 995–1007. https://doi.org/10.1037/xhp0000203</w:t>
      </w:r>
    </w:p>
    <w:p w14:paraId="59CCB211" w14:textId="77777777" w:rsidR="00387B10" w:rsidRDefault="00387B10" w:rsidP="00387B10">
      <w:pPr>
        <w:pStyle w:val="Bibliography"/>
      </w:pPr>
      <w:r>
        <w:t xml:space="preserve">Wardle, S. G., Bex, P. J., Cass, J., &amp; Alais, D. (2012). Stereoacuity in the periphery is limited by internal noise. </w:t>
      </w:r>
      <w:r>
        <w:rPr>
          <w:i/>
          <w:iCs/>
        </w:rPr>
        <w:t>Journal of Vision</w:t>
      </w:r>
      <w:r>
        <w:t xml:space="preserve">, </w:t>
      </w:r>
      <w:r>
        <w:rPr>
          <w:i/>
          <w:iCs/>
        </w:rPr>
        <w:t>12</w:t>
      </w:r>
      <w:r>
        <w:t>(6), 12. https://doi.org/10.1167/12.6.12</w:t>
      </w:r>
    </w:p>
    <w:p w14:paraId="1CD82B4B" w14:textId="77777777" w:rsidR="00387B10" w:rsidRDefault="00387B10" w:rsidP="00387B10">
      <w:pPr>
        <w:pStyle w:val="Bibliography"/>
      </w:pPr>
      <w:r>
        <w:t xml:space="preserve">Watamaniuk, S. N., &amp; Duchon, A. (1992). The human visual system averages speed information. </w:t>
      </w:r>
      <w:r>
        <w:rPr>
          <w:i/>
          <w:iCs/>
        </w:rPr>
        <w:t>Vision Research</w:t>
      </w:r>
      <w:r>
        <w:t xml:space="preserve">, </w:t>
      </w:r>
      <w:r>
        <w:rPr>
          <w:i/>
          <w:iCs/>
        </w:rPr>
        <w:t>32</w:t>
      </w:r>
      <w:r>
        <w:t>(5), 931–941. https://doi.org/10.1016/0042-6989(92)90036-i</w:t>
      </w:r>
    </w:p>
    <w:p w14:paraId="2C018C0D" w14:textId="77777777" w:rsidR="00387B10" w:rsidRDefault="00387B10" w:rsidP="00387B10">
      <w:pPr>
        <w:pStyle w:val="Bibliography"/>
      </w:pPr>
      <w:r>
        <w:t xml:space="preserve">Watamaniuk, S. N., &amp; McKee, S. P. (1998). Simultaneous encoding of direction at a local and global scale. </w:t>
      </w:r>
      <w:r>
        <w:rPr>
          <w:i/>
          <w:iCs/>
        </w:rPr>
        <w:t>Perception &amp; Psychophysics</w:t>
      </w:r>
      <w:r>
        <w:t xml:space="preserve">, </w:t>
      </w:r>
      <w:r>
        <w:rPr>
          <w:i/>
          <w:iCs/>
        </w:rPr>
        <w:t>60</w:t>
      </w:r>
      <w:r>
        <w:t>(2), 191–200. https://doi.org/10.3758/bf03206028</w:t>
      </w:r>
    </w:p>
    <w:p w14:paraId="5266A437" w14:textId="77777777" w:rsidR="00387B10" w:rsidRDefault="00387B10" w:rsidP="00387B10">
      <w:pPr>
        <w:pStyle w:val="Bibliography"/>
      </w:pPr>
      <w:r>
        <w:lastRenderedPageBreak/>
        <w:t xml:space="preserve">Webster, J., Kay, P., &amp; Webster, M. A. (2014). Perceiving the average hue of color arrays. </w:t>
      </w:r>
      <w:r>
        <w:rPr>
          <w:i/>
          <w:iCs/>
        </w:rPr>
        <w:t>JOSA A</w:t>
      </w:r>
      <w:r>
        <w:t xml:space="preserve">, </w:t>
      </w:r>
      <w:r>
        <w:rPr>
          <w:i/>
          <w:iCs/>
        </w:rPr>
        <w:t>31</w:t>
      </w:r>
      <w:r>
        <w:t>(4), A283–A292. https://doi.org/10.1364/JOSAA.31.00A283</w:t>
      </w:r>
    </w:p>
    <w:p w14:paraId="46B6B57C" w14:textId="77777777" w:rsidR="00387B10" w:rsidRDefault="00387B10" w:rsidP="00387B10">
      <w:pPr>
        <w:pStyle w:val="Bibliography"/>
      </w:pPr>
      <w:r>
        <w:t xml:space="preserve">Wertheimer, M. (1938). Laws of organization in perceptual forms. In </w:t>
      </w:r>
      <w:r>
        <w:rPr>
          <w:i/>
          <w:iCs/>
        </w:rPr>
        <w:t>A source book of Gestalt psychology</w:t>
      </w:r>
      <w:r>
        <w:t xml:space="preserve"> (pp. 71–88). Kegan Paul, Trench, Trubner &amp; Company. https://doi.org/10.1037/11496-005</w:t>
      </w:r>
    </w:p>
    <w:p w14:paraId="6A5D3847" w14:textId="77777777" w:rsidR="00387B10" w:rsidRDefault="00387B10" w:rsidP="00387B10">
      <w:pPr>
        <w:pStyle w:val="Bibliography"/>
      </w:pPr>
      <w:r>
        <w:t xml:space="preserve">Whiting, B. F., &amp; Oriet, C. (2011). Rapid averaging? Not so fast! </w:t>
      </w:r>
      <w:r>
        <w:rPr>
          <w:i/>
          <w:iCs/>
        </w:rPr>
        <w:t>Psychonomic Bulletin &amp; Review</w:t>
      </w:r>
      <w:r>
        <w:t xml:space="preserve">, </w:t>
      </w:r>
      <w:r>
        <w:rPr>
          <w:i/>
          <w:iCs/>
        </w:rPr>
        <w:t>18</w:t>
      </w:r>
      <w:r>
        <w:t>(3), 484–489. https://doi.org/10.3758/s13423-011-0071-3</w:t>
      </w:r>
    </w:p>
    <w:p w14:paraId="1544DAA8" w14:textId="77777777" w:rsidR="00387B10" w:rsidRDefault="00387B10" w:rsidP="00387B10">
      <w:pPr>
        <w:pStyle w:val="Bibliography"/>
      </w:pPr>
      <w:r>
        <w:t xml:space="preserve">Whitney, D., &amp; Yamanashi Leib, A. (2018). Ensemble Perception. </w:t>
      </w:r>
      <w:r>
        <w:rPr>
          <w:i/>
          <w:iCs/>
        </w:rPr>
        <w:t>Ssrn</w:t>
      </w:r>
      <w:r>
        <w:t xml:space="preserve">, </w:t>
      </w:r>
      <w:r>
        <w:rPr>
          <w:i/>
          <w:iCs/>
        </w:rPr>
        <w:t>August 2017</w:t>
      </w:r>
      <w:r>
        <w:t>, 1–25. https://doi.org/10.1146/annurev-psych-010416-044232</w:t>
      </w:r>
    </w:p>
    <w:p w14:paraId="0D8510DD" w14:textId="77777777" w:rsidR="00387B10" w:rsidRDefault="00387B10" w:rsidP="00387B10">
      <w:pPr>
        <w:pStyle w:val="Bibliography"/>
      </w:pPr>
      <w:r>
        <w:t xml:space="preserve">Winkler, I., Czigler, I., Sussman, E., Horváth, J., &amp; Balázs, L. (2005). Preattentive binding of auditory and visual stimulus features. </w:t>
      </w:r>
      <w:r>
        <w:rPr>
          <w:i/>
          <w:iCs/>
        </w:rPr>
        <w:t>Journal of Cognitive Neuroscience</w:t>
      </w:r>
      <w:r>
        <w:t xml:space="preserve">, </w:t>
      </w:r>
      <w:r>
        <w:rPr>
          <w:i/>
          <w:iCs/>
        </w:rPr>
        <w:t>17</w:t>
      </w:r>
      <w:r>
        <w:t>(2), 320–339. https://doi.org/10.1162/0898929053124866</w:t>
      </w:r>
    </w:p>
    <w:p w14:paraId="44E499BE" w14:textId="77777777" w:rsidR="00387B10" w:rsidRDefault="00387B10" w:rsidP="00387B10">
      <w:pPr>
        <w:pStyle w:val="Bibliography"/>
      </w:pPr>
      <w:r>
        <w:t xml:space="preserve">Wolfe, J. M. (1992). “Effortless” texture segmentation and “parallel” visual search are not the same thing. </w:t>
      </w:r>
      <w:r>
        <w:rPr>
          <w:i/>
          <w:iCs/>
        </w:rPr>
        <w:t>Vision Research</w:t>
      </w:r>
      <w:r>
        <w:t xml:space="preserve">, </w:t>
      </w:r>
      <w:r>
        <w:rPr>
          <w:i/>
          <w:iCs/>
        </w:rPr>
        <w:t>32</w:t>
      </w:r>
      <w:r>
        <w:t>(4), 757–763. https://doi.org/10.1016/0042-6989(92)90190-T</w:t>
      </w:r>
    </w:p>
    <w:p w14:paraId="10EAF55A" w14:textId="77777777" w:rsidR="00387B10" w:rsidRDefault="00387B10" w:rsidP="00387B10">
      <w:pPr>
        <w:pStyle w:val="Bibliography"/>
      </w:pPr>
      <w:r>
        <w:t xml:space="preserve">Wolfe, J. M., Horowitz, T. S., &amp; Kenner, N. M. (2005). Rare items often missed in visual searches. </w:t>
      </w:r>
      <w:r>
        <w:rPr>
          <w:i/>
          <w:iCs/>
        </w:rPr>
        <w:t>Nature</w:t>
      </w:r>
      <w:r>
        <w:t xml:space="preserve">, </w:t>
      </w:r>
      <w:r>
        <w:rPr>
          <w:i/>
          <w:iCs/>
        </w:rPr>
        <w:t>435</w:t>
      </w:r>
      <w:r>
        <w:t>(7041), 439–440. https://doi.org/10.1038/435439a</w:t>
      </w:r>
    </w:p>
    <w:p w14:paraId="20D343AE" w14:textId="77777777" w:rsidR="00387B10" w:rsidRDefault="00387B10" w:rsidP="00387B10">
      <w:pPr>
        <w:pStyle w:val="Bibliography"/>
      </w:pPr>
      <w:r>
        <w:t xml:space="preserve">Wolfe, J. M., Vo, M. L.-H., Evans, K. K., &amp; Greene, M. R. (2011). Visual search in scenes involves selective and non-selective pathways. </w:t>
      </w:r>
      <w:r>
        <w:rPr>
          <w:i/>
          <w:iCs/>
        </w:rPr>
        <w:t>Trends in Cognitive Sciences</w:t>
      </w:r>
      <w:r>
        <w:t xml:space="preserve">, </w:t>
      </w:r>
      <w:r>
        <w:rPr>
          <w:i/>
          <w:iCs/>
        </w:rPr>
        <w:t>15</w:t>
      </w:r>
      <w:r>
        <w:t>(2), 77–84. https://doi.org/10.1016/j.tics.2010.12.001</w:t>
      </w:r>
    </w:p>
    <w:p w14:paraId="63D836B6" w14:textId="77777777" w:rsidR="00387B10" w:rsidRDefault="00387B10" w:rsidP="00387B10">
      <w:pPr>
        <w:pStyle w:val="Bibliography"/>
      </w:pPr>
      <w:r>
        <w:t xml:space="preserve">Wyble, B., Potter, M. C., Bowman, H., &amp; Nieuwenstein, M. (2011). Attentional episodes in visual perception. </w:t>
      </w:r>
      <w:r>
        <w:rPr>
          <w:i/>
          <w:iCs/>
        </w:rPr>
        <w:t>Journal of Experimental Psychology. General</w:t>
      </w:r>
      <w:r>
        <w:t xml:space="preserve">, </w:t>
      </w:r>
      <w:r>
        <w:rPr>
          <w:i/>
          <w:iCs/>
        </w:rPr>
        <w:t>140</w:t>
      </w:r>
      <w:r>
        <w:t>(3), 488–505. https://doi.org/10.1037/a0023612</w:t>
      </w:r>
    </w:p>
    <w:p w14:paraId="78B7CF69" w14:textId="77777777" w:rsidR="00387B10" w:rsidRDefault="00387B10" w:rsidP="00387B10">
      <w:pPr>
        <w:pStyle w:val="Bibliography"/>
      </w:pPr>
      <w:r>
        <w:lastRenderedPageBreak/>
        <w:t xml:space="preserve">Yamanashi Leib, A., Landau, A. N., Baek, Y., Chong, S. C., &amp; Robertson, L. (2012). Extracting the mean size across the visual field in patients with mild, chronic unilateral neglect. </w:t>
      </w:r>
      <w:r>
        <w:rPr>
          <w:i/>
          <w:iCs/>
        </w:rPr>
        <w:t>Frontiers in Human Neuroscience</w:t>
      </w:r>
      <w:r>
        <w:t xml:space="preserve">, </w:t>
      </w:r>
      <w:r>
        <w:rPr>
          <w:i/>
          <w:iCs/>
        </w:rPr>
        <w:t>6</w:t>
      </w:r>
      <w:r>
        <w:t>. https://doi.org/10.3389/fnhum.2012.00267</w:t>
      </w:r>
    </w:p>
    <w:p w14:paraId="3E9CF38B" w14:textId="77777777" w:rsidR="00387B10" w:rsidRDefault="00387B10" w:rsidP="00387B10">
      <w:pPr>
        <w:pStyle w:val="Bibliography"/>
      </w:pPr>
      <w:r>
        <w:t xml:space="preserve">Yang, Y., Tokita, M., &amp; Ishiguchi, A. (2018). Is there a common summary statistical process for representing the mean and variance? A study using illustrations of familiar items. </w:t>
      </w:r>
      <w:r>
        <w:rPr>
          <w:i/>
          <w:iCs/>
        </w:rPr>
        <w:t>I-Perception</w:t>
      </w:r>
      <w:r>
        <w:t xml:space="preserve">, </w:t>
      </w:r>
      <w:r>
        <w:rPr>
          <w:i/>
          <w:iCs/>
        </w:rPr>
        <w:t>9</w:t>
      </w:r>
      <w:r>
        <w:t>(1). https://doi.org/10.1177/2041669517747297</w:t>
      </w:r>
    </w:p>
    <w:p w14:paraId="4F3A5028" w14:textId="4B923880" w:rsidR="00387901" w:rsidRPr="00D16F2B" w:rsidRDefault="001103FE">
      <w:pPr>
        <w:spacing w:line="312" w:lineRule="auto"/>
        <w:ind w:right="272"/>
        <w:jc w:val="left"/>
        <w:rPr>
          <w:lang w:eastAsia="is-IS"/>
        </w:rPr>
      </w:pPr>
      <w:r w:rsidRPr="00D16F2B">
        <w:rPr>
          <w:lang w:eastAsia="is-IS"/>
        </w:rPr>
        <w:fldChar w:fldCharType="end"/>
      </w:r>
    </w:p>
    <w:p w14:paraId="5A7DEAE8" w14:textId="77777777" w:rsidR="001103FE" w:rsidRPr="00D16F2B" w:rsidRDefault="001103FE">
      <w:pPr>
        <w:spacing w:line="312" w:lineRule="auto"/>
        <w:ind w:right="272"/>
        <w:jc w:val="left"/>
        <w:rPr>
          <w:lang w:eastAsia="is-IS"/>
        </w:rPr>
      </w:pPr>
    </w:p>
    <w:p w14:paraId="411AA55A" w14:textId="77777777" w:rsidR="00387901" w:rsidRPr="00D16F2B" w:rsidRDefault="00000000">
      <w:pPr>
        <w:spacing w:line="312" w:lineRule="auto"/>
        <w:ind w:right="272"/>
        <w:jc w:val="left"/>
        <w:rPr>
          <w:lang w:eastAsia="is-IS"/>
        </w:rPr>
        <w:sectPr w:rsidR="00387901" w:rsidRPr="00D16F2B">
          <w:footerReference w:type="even" r:id="rId96"/>
          <w:footerReference w:type="default" r:id="rId97"/>
          <w:type w:val="oddPage"/>
          <w:pgSz w:w="9978" w:h="14173"/>
          <w:pgMar w:top="1134" w:right="1134" w:bottom="793" w:left="1418" w:header="0" w:footer="510" w:gutter="0"/>
          <w:cols w:space="720"/>
          <w:formProt w:val="0"/>
          <w:docGrid w:linePitch="360" w:charSpace="8192"/>
        </w:sectPr>
      </w:pPr>
      <w:r w:rsidRPr="00D16F2B">
        <w:br w:type="page"/>
      </w:r>
    </w:p>
    <w:p w14:paraId="36465147" w14:textId="77777777" w:rsidR="00387901" w:rsidRPr="00D16F2B" w:rsidRDefault="00000000">
      <w:pPr>
        <w:pStyle w:val="Heading1-nnmerabirtingar"/>
        <w:rPr>
          <w:lang w:val="en-US"/>
        </w:rPr>
      </w:pPr>
      <w:bookmarkStart w:id="98" w:name="_Toc207823491"/>
      <w:r w:rsidRPr="00D16F2B">
        <w:rPr>
          <w:lang w:val="en-US"/>
        </w:rPr>
        <w:lastRenderedPageBreak/>
        <w:t>Original Publications</w:t>
      </w:r>
      <w:bookmarkEnd w:id="98"/>
    </w:p>
    <w:p w14:paraId="6D148BFB" w14:textId="77777777" w:rsidR="00387901" w:rsidRDefault="00387901">
      <w:pPr>
        <w:spacing w:after="0" w:line="240" w:lineRule="auto"/>
        <w:jc w:val="left"/>
        <w:rPr>
          <w:b/>
          <w:sz w:val="28"/>
          <w:szCs w:val="28"/>
        </w:rPr>
      </w:pPr>
    </w:p>
    <w:p w14:paraId="04CC10DF" w14:textId="77777777" w:rsidR="007B4842" w:rsidRPr="00D16F2B" w:rsidRDefault="007B4842" w:rsidP="007B4842">
      <w:pPr>
        <w:pStyle w:val="ListParagraph"/>
        <w:numPr>
          <w:ilvl w:val="0"/>
          <w:numId w:val="30"/>
        </w:numPr>
        <w:tabs>
          <w:tab w:val="left" w:pos="700"/>
        </w:tabs>
      </w:pPr>
      <w:r w:rsidRPr="00A2635D">
        <w:rPr>
          <w:lang w:val="sv-SE"/>
        </w:rPr>
        <w:t xml:space="preserve">Lukashevich, A., Sigurdardottir, H. M., Kudriavtsev, N., &amp; Utochkin, I. (2025). </w:t>
      </w:r>
      <w:r w:rsidRPr="00D16F2B">
        <w:t xml:space="preserve">The role of attention in basic ensemble statistics processing. </w:t>
      </w:r>
      <w:proofErr w:type="spellStart"/>
      <w:r w:rsidRPr="00D16F2B">
        <w:rPr>
          <w:i/>
          <w:iCs/>
        </w:rPr>
        <w:t>Neuropsychologia</w:t>
      </w:r>
      <w:proofErr w:type="spellEnd"/>
      <w:r w:rsidRPr="00D16F2B">
        <w:t xml:space="preserve">, </w:t>
      </w:r>
      <w:r w:rsidRPr="00D16F2B">
        <w:rPr>
          <w:i/>
          <w:iCs/>
        </w:rPr>
        <w:t>208</w:t>
      </w:r>
      <w:r w:rsidRPr="00D16F2B">
        <w:t xml:space="preserve">, 109086. </w:t>
      </w:r>
      <w:hyperlink r:id="rId98">
        <w:r w:rsidRPr="00D16F2B">
          <w:rPr>
            <w:rStyle w:val="Hyperlink"/>
          </w:rPr>
          <w:t>https://doi.org/10.1016/j.neuropsychologia.2025.109086</w:t>
        </w:r>
      </w:hyperlink>
    </w:p>
    <w:p w14:paraId="23AFE712" w14:textId="77777777" w:rsidR="007B4842" w:rsidRPr="00D16F2B" w:rsidRDefault="007B4842" w:rsidP="007B4842">
      <w:pPr>
        <w:pStyle w:val="ListParagraph"/>
        <w:tabs>
          <w:tab w:val="left" w:pos="700"/>
        </w:tabs>
      </w:pPr>
    </w:p>
    <w:p w14:paraId="2E406FE3" w14:textId="77777777" w:rsidR="007B4842" w:rsidRPr="00D16F2B" w:rsidRDefault="007B4842" w:rsidP="007B4842">
      <w:pPr>
        <w:pStyle w:val="ListParagraph"/>
        <w:numPr>
          <w:ilvl w:val="0"/>
          <w:numId w:val="30"/>
        </w:numPr>
        <w:tabs>
          <w:tab w:val="left" w:pos="700"/>
        </w:tabs>
      </w:pPr>
      <w:r w:rsidRPr="00A2635D">
        <w:rPr>
          <w:lang w:val="sv-SE"/>
        </w:rPr>
        <w:t xml:space="preserve">Khvostov, V. A., Lukashevich, A. O., &amp; Utochkin, I. S. (2021). </w:t>
      </w:r>
      <w:r w:rsidRPr="00D16F2B">
        <w:t xml:space="preserve">Spatially intermixed objects of different categories are parsed automatically. Scientific Reports, 11(1), 1–8. </w:t>
      </w:r>
      <w:hyperlink r:id="rId99">
        <w:r w:rsidRPr="00D16F2B">
          <w:rPr>
            <w:rStyle w:val="Hyperlink"/>
          </w:rPr>
          <w:t>https://doi.org/10.1038/s41598-020-79828-4</w:t>
        </w:r>
      </w:hyperlink>
    </w:p>
    <w:p w14:paraId="791122D7" w14:textId="77777777" w:rsidR="007B4842" w:rsidRPr="00D16F2B" w:rsidRDefault="007B4842" w:rsidP="007B4842">
      <w:pPr>
        <w:pStyle w:val="ListParagraph"/>
      </w:pPr>
    </w:p>
    <w:p w14:paraId="513D22A6" w14:textId="15EEC16C" w:rsidR="007B4842" w:rsidRPr="007B4842" w:rsidRDefault="007B4842" w:rsidP="007B4842">
      <w:pPr>
        <w:pStyle w:val="ListParagraph"/>
        <w:numPr>
          <w:ilvl w:val="0"/>
          <w:numId w:val="30"/>
        </w:numPr>
        <w:tabs>
          <w:tab w:val="left" w:pos="700"/>
        </w:tabs>
        <w:sectPr w:rsidR="007B4842" w:rsidRPr="007B4842">
          <w:footerReference w:type="even" r:id="rId100"/>
          <w:footerReference w:type="default" r:id="rId101"/>
          <w:type w:val="oddPage"/>
          <w:pgSz w:w="9978" w:h="14173"/>
          <w:pgMar w:top="1134" w:right="1134" w:bottom="793" w:left="1418" w:header="0" w:footer="510" w:gutter="0"/>
          <w:cols w:space="720"/>
          <w:formProt w:val="0"/>
          <w:docGrid w:linePitch="360" w:charSpace="8192"/>
        </w:sectPr>
      </w:pPr>
      <w:r>
        <w:t xml:space="preserve">Lukashevich, A., Igor </w:t>
      </w:r>
      <w:proofErr w:type="spellStart"/>
      <w:r>
        <w:t>Utochkin</w:t>
      </w:r>
      <w:proofErr w:type="spellEnd"/>
      <w:r>
        <w:t xml:space="preserve">, I., Hansmann-Roth, S., </w:t>
      </w:r>
      <w:proofErr w:type="spellStart"/>
      <w:r>
        <w:t>Sigurdardotti</w:t>
      </w:r>
      <w:proofErr w:type="spellEnd"/>
      <w:r>
        <w:t xml:space="preserve">, H. M., (2025). </w:t>
      </w:r>
      <w:r w:rsidRPr="00D16F2B">
        <w:t xml:space="preserve">No attention - no ensembles: spatial attention is crucial for </w:t>
      </w:r>
      <w:proofErr w:type="gramStart"/>
      <w:r w:rsidRPr="00D16F2B">
        <w:t>an accurate</w:t>
      </w:r>
      <w:proofErr w:type="gramEnd"/>
      <w:r w:rsidRPr="00D16F2B">
        <w:t xml:space="preserve"> ensemble processing. Submitted</w:t>
      </w:r>
      <w:r>
        <w:t xml:space="preserve"> to Journal of Vision.</w:t>
      </w:r>
    </w:p>
    <w:p w14:paraId="31670B4E" w14:textId="1F47F31C" w:rsidR="00387901" w:rsidRPr="00D16F2B" w:rsidRDefault="0027079F">
      <w:pPr>
        <w:pStyle w:val="Heading1-nnmerabirtingar"/>
        <w:jc w:val="left"/>
        <w:rPr>
          <w:lang w:val="en-US"/>
        </w:rPr>
      </w:pPr>
      <w:bookmarkStart w:id="99" w:name="_Toc207823492"/>
      <w:r>
        <w:rPr>
          <w:noProof/>
        </w:rPr>
        <w:lastRenderedPageBreak/>
        <mc:AlternateContent>
          <mc:Choice Requires="wps">
            <w:drawing>
              <wp:anchor distT="0" distB="20320" distL="0" distR="16510" simplePos="0" relativeHeight="14" behindDoc="0" locked="0" layoutInCell="1" allowOverlap="1" wp14:anchorId="3F52B7A2" wp14:editId="6AFDA24A">
                <wp:simplePos x="0" y="0"/>
                <wp:positionH relativeFrom="column">
                  <wp:posOffset>2736215</wp:posOffset>
                </wp:positionH>
                <wp:positionV relativeFrom="page">
                  <wp:posOffset>1440180</wp:posOffset>
                </wp:positionV>
                <wp:extent cx="2689225" cy="1065530"/>
                <wp:effectExtent l="0" t="0" r="0" b="1270"/>
                <wp:wrapNone/>
                <wp:docPr id="1090781255"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2689225" cy="1065530"/>
                        </a:xfrm>
                        <a:prstGeom prst="rect">
                          <a:avLst/>
                        </a:prstGeom>
                        <a:solidFill>
                          <a:srgbClr val="000000">
                            <a:lumMod val="100000"/>
                            <a:lumOff val="0"/>
                          </a:srgbClr>
                        </a:solidFill>
                        <a:ln w="9525">
                          <a:solidFill>
                            <a:srgbClr val="000000"/>
                          </a:solidFill>
                          <a:miter/>
                        </a:ln>
                        <a:effectLst/>
                      </wps:spPr>
                      <wps:txbx>
                        <w:txbxContent>
                          <w:p w14:paraId="263F9066" w14:textId="77777777" w:rsidR="00387901" w:rsidRDefault="00000000">
                            <w:pPr>
                              <w:pStyle w:val="FrameContents"/>
                              <w:spacing w:before="240" w:line="240" w:lineRule="auto"/>
                              <w:ind w:right="1474"/>
                              <w:jc w:val="right"/>
                              <w:rPr>
                                <w:b/>
                                <w:color w:val="FFFFFF" w:themeColor="background1"/>
                                <w:sz w:val="40"/>
                                <w:szCs w:val="40"/>
                                <w:lang w:val="is-IS"/>
                              </w:rPr>
                            </w:pPr>
                            <w:r>
                              <w:rPr>
                                <w:b/>
                                <w:color w:val="FFFFFF" w:themeColor="background1"/>
                                <w:sz w:val="40"/>
                                <w:szCs w:val="40"/>
                                <w:lang w:val="is-IS"/>
                              </w:rPr>
                              <w:t>Paper I</w:t>
                            </w:r>
                          </w:p>
                        </w:txbxContent>
                      </wps:txbx>
                      <wps:bodyPr anchor="ctr" upright="1">
                        <a:noAutofit/>
                      </wps:bodyPr>
                    </wps:wsp>
                  </a:graphicData>
                </a:graphic>
                <wp14:sizeRelH relativeFrom="page">
                  <wp14:pctWidth>0</wp14:pctWidth>
                </wp14:sizeRelH>
                <wp14:sizeRelV relativeFrom="page">
                  <wp14:pctHeight>0</wp14:pctHeight>
                </wp14:sizeRelV>
              </wp:anchor>
            </w:drawing>
          </mc:Choice>
          <mc:Fallback>
            <w:pict>
              <v:rect w14:anchorId="3F52B7A2" id="Rectangle 14" o:spid="_x0000_s1042" style="position:absolute;margin-left:215.45pt;margin-top:113.4pt;width:211.75pt;height:83.9pt;z-index:14;visibility:visible;mso-wrap-style:square;mso-width-percent:0;mso-height-percent:0;mso-wrap-distance-left:0;mso-wrap-distance-top:0;mso-wrap-distance-right:1.3pt;mso-wrap-distance-bottom:1.6pt;mso-position-horizontal:absolute;mso-position-horizontal-relative:text;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" fillcolor="black">
                <v:textbox>
                  <w:txbxContent>
                    <w:p w14:paraId="263F9066" w14:textId="77777777" w:rsidR="00387901" w:rsidRDefault="00000000">
                      <w:pPr>
                        <w:pStyle w:val="FrameContents"/>
                        <w:spacing w:before="240" w:line="240" w:lineRule="auto"/>
                        <w:ind w:right="1474"/>
                        <w:jc w:val="right"/>
                        <w:rPr>
                          <w:b/>
                          <w:color w:val="FFFFFF" w:themeColor="background1"/>
                          <w:sz w:val="40"/>
                          <w:szCs w:val="40"/>
                          <w:lang w:val="is-IS"/>
                        </w:rPr>
                      </w:pPr>
                      <w:r>
                        <w:rPr>
                          <w:b/>
                          <w:color w:val="FFFFFF" w:themeColor="background1"/>
                          <w:sz w:val="40"/>
                          <w:szCs w:val="40"/>
                          <w:lang w:val="is-IS"/>
                        </w:rPr>
                        <w:t>Paper I</w:t>
                      </w:r>
                    </w:p>
                  </w:txbxContent>
                </v:textbox>
                <w10:wrap anchory="page"/>
              </v:rect>
            </w:pict>
          </mc:Fallback>
        </mc:AlternateContent>
      </w:r>
      <w:r w:rsidR="00FF6D7C" w:rsidRPr="00D16F2B">
        <w:rPr>
          <w:lang w:val="en-US"/>
        </w:rPr>
        <w:t>Paper I</w:t>
      </w:r>
      <w:bookmarkEnd w:id="99"/>
    </w:p>
    <w:p w14:paraId="4F56A649" w14:textId="77777777" w:rsidR="00387901" w:rsidRPr="00D16F2B" w:rsidRDefault="00387901">
      <w:pPr>
        <w:spacing w:after="0" w:line="240" w:lineRule="auto"/>
        <w:jc w:val="left"/>
        <w:rPr>
          <w:b/>
          <w:sz w:val="28"/>
          <w:szCs w:val="28"/>
        </w:rPr>
        <w:sectPr w:rsidR="00387901" w:rsidRPr="00D16F2B">
          <w:footerReference w:type="even" r:id="rId102"/>
          <w:footerReference w:type="default" r:id="rId103"/>
          <w:type w:val="oddPage"/>
          <w:pgSz w:w="9978" w:h="14173"/>
          <w:pgMar w:top="1134" w:right="1134" w:bottom="793" w:left="1418" w:header="0" w:footer="510" w:gutter="0"/>
          <w:cols w:space="720"/>
          <w:formProt w:val="0"/>
          <w:docGrid w:linePitch="360" w:charSpace="8192"/>
        </w:sectPr>
      </w:pPr>
    </w:p>
    <w:p w14:paraId="6583F4CA" w14:textId="77777777" w:rsidR="000A1EC0" w:rsidRPr="000A1EC0" w:rsidRDefault="000A1EC0" w:rsidP="000A1EC0">
      <w:pPr>
        <w:spacing w:after="0" w:line="240" w:lineRule="auto"/>
        <w:jc w:val="left"/>
        <w:rPr>
          <w:b/>
        </w:rPr>
      </w:pPr>
      <w:r w:rsidRPr="000A1EC0">
        <w:rPr>
          <w:b/>
        </w:rPr>
        <w:lastRenderedPageBreak/>
        <w:t>The Role of Attention in Basic Ensemble Statistics Processing</w:t>
      </w:r>
    </w:p>
    <w:p w14:paraId="1252E744" w14:textId="77777777" w:rsidR="000A1EC0" w:rsidRPr="000A1EC0" w:rsidRDefault="000A1EC0" w:rsidP="000A1EC0">
      <w:pPr>
        <w:spacing w:after="0" w:line="240" w:lineRule="auto"/>
        <w:jc w:val="left"/>
        <w:rPr>
          <w:lang w:val="sv-SE"/>
        </w:rPr>
      </w:pPr>
      <w:r w:rsidRPr="000A1EC0">
        <w:rPr>
          <w:lang w:val="sv-SE"/>
        </w:rPr>
        <w:t xml:space="preserve">Anton Lukashevich </w:t>
      </w:r>
      <w:r w:rsidRPr="000A1EC0">
        <w:rPr>
          <w:vertAlign w:val="superscript"/>
          <w:lang w:val="sv-SE"/>
        </w:rPr>
        <w:t>1</w:t>
      </w:r>
      <w:r w:rsidRPr="000A1EC0">
        <w:rPr>
          <w:lang w:val="sv-SE"/>
        </w:rPr>
        <w:t xml:space="preserve">, Heida Maria Sigurdardottir </w:t>
      </w:r>
      <w:r w:rsidRPr="000A1EC0">
        <w:rPr>
          <w:vertAlign w:val="superscript"/>
          <w:lang w:val="sv-SE"/>
        </w:rPr>
        <w:t>1</w:t>
      </w:r>
      <w:r w:rsidRPr="000A1EC0">
        <w:rPr>
          <w:lang w:val="sv-SE"/>
        </w:rPr>
        <w:t xml:space="preserve">, Nikita Kydriavstsev </w:t>
      </w:r>
      <w:r w:rsidRPr="000A1EC0">
        <w:rPr>
          <w:vertAlign w:val="superscript"/>
          <w:lang w:val="sv-SE"/>
        </w:rPr>
        <w:t>2</w:t>
      </w:r>
      <w:r w:rsidRPr="000A1EC0">
        <w:rPr>
          <w:lang w:val="sv-SE"/>
        </w:rPr>
        <w:t>, Igor Utochkin</w:t>
      </w:r>
      <w:r w:rsidRPr="000A1EC0">
        <w:rPr>
          <w:vertAlign w:val="superscript"/>
          <w:lang w:val="sv-SE"/>
        </w:rPr>
        <w:t xml:space="preserve"> 3</w:t>
      </w:r>
      <w:r w:rsidRPr="000A1EC0">
        <w:rPr>
          <w:lang w:val="sv-SE"/>
        </w:rPr>
        <w:t xml:space="preserve"> </w:t>
      </w:r>
    </w:p>
    <w:p w14:paraId="117ED52D" w14:textId="77777777" w:rsidR="000A1EC0" w:rsidRPr="000A1EC0" w:rsidRDefault="000A1EC0" w:rsidP="000A1EC0">
      <w:pPr>
        <w:spacing w:after="0" w:line="240" w:lineRule="auto"/>
        <w:jc w:val="left"/>
      </w:pPr>
      <w:r w:rsidRPr="000A1EC0">
        <w:rPr>
          <w:vertAlign w:val="superscript"/>
        </w:rPr>
        <w:t xml:space="preserve">1 </w:t>
      </w:r>
      <w:r w:rsidRPr="000A1EC0">
        <w:t>Department of Psychology, University of Iceland</w:t>
      </w:r>
    </w:p>
    <w:p w14:paraId="49C4DF09" w14:textId="77777777" w:rsidR="000A1EC0" w:rsidRPr="000A1EC0" w:rsidRDefault="000A1EC0" w:rsidP="000A1EC0">
      <w:pPr>
        <w:spacing w:after="0" w:line="240" w:lineRule="auto"/>
        <w:jc w:val="left"/>
      </w:pPr>
      <w:r w:rsidRPr="000A1EC0">
        <w:rPr>
          <w:vertAlign w:val="superscript"/>
        </w:rPr>
        <w:t>2</w:t>
      </w:r>
      <w:r w:rsidRPr="000A1EC0">
        <w:t xml:space="preserve"> Department of Cognitive Neuroscience, Faculty of Psychology and Neuroscience, Maastricht University </w:t>
      </w:r>
    </w:p>
    <w:p w14:paraId="20AD453F" w14:textId="77777777" w:rsidR="000A1EC0" w:rsidRPr="000A1EC0" w:rsidRDefault="000A1EC0" w:rsidP="000A1EC0">
      <w:pPr>
        <w:spacing w:after="0" w:line="240" w:lineRule="auto"/>
        <w:jc w:val="left"/>
      </w:pPr>
      <w:r w:rsidRPr="000A1EC0">
        <w:rPr>
          <w:vertAlign w:val="superscript"/>
        </w:rPr>
        <w:t xml:space="preserve">3 </w:t>
      </w:r>
      <w:r w:rsidRPr="000A1EC0">
        <w:t>Institute for Mind and Biology, University of Chicago</w:t>
      </w:r>
    </w:p>
    <w:p w14:paraId="324647B9" w14:textId="77777777" w:rsidR="000A1EC0" w:rsidRPr="000A1EC0" w:rsidRDefault="000A1EC0" w:rsidP="000A1EC0">
      <w:pPr>
        <w:spacing w:after="0" w:line="240" w:lineRule="auto"/>
        <w:jc w:val="left"/>
        <w:rPr>
          <w:b/>
        </w:rPr>
      </w:pPr>
    </w:p>
    <w:p w14:paraId="4D3A42C6" w14:textId="77777777" w:rsidR="000A1EC0" w:rsidRPr="000A1EC0" w:rsidRDefault="000A1EC0" w:rsidP="000A1EC0">
      <w:pPr>
        <w:spacing w:after="0" w:line="240" w:lineRule="auto"/>
        <w:jc w:val="left"/>
        <w:rPr>
          <w:bCs/>
        </w:rPr>
      </w:pPr>
      <w:r w:rsidRPr="000A1EC0">
        <w:rPr>
          <w:bCs/>
        </w:rPr>
        <w:t>Author note</w:t>
      </w:r>
      <w:r w:rsidRPr="000A1EC0">
        <w:t>:</w:t>
      </w:r>
    </w:p>
    <w:p w14:paraId="4F20731B" w14:textId="77777777" w:rsidR="000A1EC0" w:rsidRPr="000A1EC0" w:rsidRDefault="000A1EC0" w:rsidP="000A1EC0">
      <w:pPr>
        <w:spacing w:after="0" w:line="240" w:lineRule="auto"/>
        <w:jc w:val="left"/>
      </w:pPr>
      <w:r w:rsidRPr="000A1EC0">
        <w:t>Anton Lukashevich https://orcid.org/0000-0002-6927-7724</w:t>
      </w:r>
    </w:p>
    <w:p w14:paraId="2AECB019" w14:textId="77777777" w:rsidR="000A1EC0" w:rsidRPr="000A1EC0" w:rsidRDefault="000A1EC0" w:rsidP="000A1EC0">
      <w:pPr>
        <w:spacing w:after="0" w:line="240" w:lineRule="auto"/>
        <w:jc w:val="left"/>
        <w:rPr>
          <w:lang w:val="sv-SE"/>
        </w:rPr>
      </w:pPr>
      <w:r w:rsidRPr="000A1EC0">
        <w:rPr>
          <w:lang w:val="sv-SE"/>
        </w:rPr>
        <w:t>Heida Maria Sigurdardottir https://orcid.org/0000-0002-4248-0992</w:t>
      </w:r>
      <w:r w:rsidRPr="000A1EC0">
        <w:rPr>
          <w:lang w:val="sv-SE"/>
        </w:rPr>
        <w:tab/>
      </w:r>
    </w:p>
    <w:p w14:paraId="552C6807" w14:textId="77777777" w:rsidR="000A1EC0" w:rsidRPr="000A1EC0" w:rsidRDefault="000A1EC0" w:rsidP="000A1EC0">
      <w:pPr>
        <w:spacing w:after="0" w:line="240" w:lineRule="auto"/>
        <w:jc w:val="left"/>
        <w:rPr>
          <w:lang w:val="sv-SE"/>
        </w:rPr>
      </w:pPr>
      <w:r w:rsidRPr="000A1EC0">
        <w:rPr>
          <w:lang w:val="sv-SE"/>
        </w:rPr>
        <w:t>Igor Utochkin https://orcid.org/0000-0001-8433-446X</w:t>
      </w:r>
    </w:p>
    <w:p w14:paraId="239FB02F" w14:textId="77777777" w:rsidR="000A1EC0" w:rsidRPr="000A1EC0" w:rsidRDefault="000A1EC0" w:rsidP="000A1EC0">
      <w:pPr>
        <w:spacing w:after="0" w:line="240" w:lineRule="auto"/>
        <w:jc w:val="left"/>
        <w:rPr>
          <w:lang w:val="sv-SE"/>
        </w:rPr>
      </w:pPr>
    </w:p>
    <w:p w14:paraId="4036B42B" w14:textId="77777777" w:rsidR="000A1EC0" w:rsidRPr="000A1EC0" w:rsidRDefault="000A1EC0" w:rsidP="000A1EC0">
      <w:pPr>
        <w:spacing w:after="0" w:line="240" w:lineRule="auto"/>
        <w:jc w:val="left"/>
        <w:rPr>
          <w:lang w:val="sv-SE"/>
        </w:rPr>
      </w:pPr>
    </w:p>
    <w:p w14:paraId="0DAABF33" w14:textId="77777777" w:rsidR="000A1EC0" w:rsidRPr="000A1EC0" w:rsidRDefault="000A1EC0" w:rsidP="000A1EC0">
      <w:pPr>
        <w:spacing w:after="0" w:line="240" w:lineRule="auto"/>
        <w:jc w:val="left"/>
      </w:pPr>
      <w:proofErr w:type="gramStart"/>
      <w:r w:rsidRPr="000A1EC0">
        <w:t>Funding</w:t>
      </w:r>
      <w:proofErr w:type="gramEnd"/>
      <w:r w:rsidRPr="000A1EC0">
        <w:t>:</w:t>
      </w:r>
    </w:p>
    <w:p w14:paraId="6A75B861" w14:textId="77777777" w:rsidR="000A1EC0" w:rsidRPr="000A1EC0" w:rsidRDefault="000A1EC0" w:rsidP="000A1EC0">
      <w:pPr>
        <w:spacing w:after="0" w:line="240" w:lineRule="auto"/>
        <w:jc w:val="left"/>
      </w:pPr>
      <w:r w:rsidRPr="000A1EC0">
        <w:t xml:space="preserve">This work was supported by the Icelandic Research Fund (grant number: 228916). </w:t>
      </w:r>
    </w:p>
    <w:p w14:paraId="412F4B90" w14:textId="77777777" w:rsidR="000A1EC0" w:rsidRPr="000A1EC0" w:rsidRDefault="000A1EC0" w:rsidP="000A1EC0">
      <w:pPr>
        <w:spacing w:after="0" w:line="240" w:lineRule="auto"/>
        <w:jc w:val="left"/>
      </w:pPr>
    </w:p>
    <w:p w14:paraId="4E72A37C" w14:textId="77777777" w:rsidR="000A1EC0" w:rsidRPr="000A1EC0" w:rsidRDefault="000A1EC0" w:rsidP="000A1EC0">
      <w:pPr>
        <w:spacing w:after="0" w:line="240" w:lineRule="auto"/>
        <w:jc w:val="left"/>
      </w:pPr>
      <w:r w:rsidRPr="000A1EC0">
        <w:t>Conflict of interest:</w:t>
      </w:r>
    </w:p>
    <w:p w14:paraId="1EF6B386" w14:textId="77777777" w:rsidR="000A1EC0" w:rsidRPr="000A1EC0" w:rsidRDefault="000A1EC0" w:rsidP="000A1EC0">
      <w:pPr>
        <w:spacing w:after="0" w:line="240" w:lineRule="auto"/>
        <w:jc w:val="left"/>
      </w:pPr>
      <w:r w:rsidRPr="000A1EC0">
        <w:t xml:space="preserve">The authors declare no conflicts of interest. </w:t>
      </w:r>
    </w:p>
    <w:p w14:paraId="7951EF99" w14:textId="77777777" w:rsidR="000A1EC0" w:rsidRPr="000A1EC0" w:rsidRDefault="000A1EC0" w:rsidP="000A1EC0">
      <w:pPr>
        <w:spacing w:after="0" w:line="240" w:lineRule="auto"/>
        <w:jc w:val="left"/>
      </w:pPr>
    </w:p>
    <w:p w14:paraId="5761AB34" w14:textId="77777777" w:rsidR="000A1EC0" w:rsidRPr="000A1EC0" w:rsidRDefault="000A1EC0" w:rsidP="000A1EC0">
      <w:pPr>
        <w:spacing w:after="0" w:line="240" w:lineRule="auto"/>
        <w:jc w:val="left"/>
      </w:pPr>
      <w:r w:rsidRPr="000A1EC0">
        <w:t xml:space="preserve">Correspondence should be addressed to Anton Lukashevich, University of Iceland, </w:t>
      </w:r>
      <w:proofErr w:type="spellStart"/>
      <w:r w:rsidRPr="000A1EC0">
        <w:t>Sæmundargata</w:t>
      </w:r>
      <w:proofErr w:type="spellEnd"/>
      <w:r w:rsidRPr="000A1EC0">
        <w:t xml:space="preserve"> 12, 102 Reykjavík, Iceland</w:t>
      </w:r>
    </w:p>
    <w:p w14:paraId="7DACFD86" w14:textId="77777777" w:rsidR="000A1EC0" w:rsidRPr="000A1EC0" w:rsidRDefault="000A1EC0" w:rsidP="000A1EC0">
      <w:pPr>
        <w:spacing w:after="0" w:line="240" w:lineRule="auto"/>
        <w:jc w:val="left"/>
        <w:rPr>
          <w:b/>
        </w:rPr>
      </w:pPr>
      <w:bookmarkStart w:id="100" w:name="_Hlk178881803"/>
      <w:r w:rsidRPr="000A1EC0">
        <w:t>E-mail: anl22@hi.is</w:t>
      </w:r>
      <w:bookmarkEnd w:id="100"/>
      <w:r w:rsidRPr="000A1EC0">
        <w:br w:type="page"/>
      </w:r>
      <w:r w:rsidRPr="000A1EC0">
        <w:rPr>
          <w:b/>
        </w:rPr>
        <w:lastRenderedPageBreak/>
        <w:t>Abstract</w:t>
      </w:r>
    </w:p>
    <w:p w14:paraId="7086FA0F" w14:textId="77777777" w:rsidR="000A1EC0" w:rsidRPr="000A1EC0" w:rsidRDefault="000A1EC0" w:rsidP="00C91CDE">
      <w:pPr>
        <w:spacing w:after="0" w:line="240" w:lineRule="auto"/>
      </w:pPr>
      <w:r w:rsidRPr="000A1EC0">
        <w:t>The visual system can represent information about multiple objects in the form of ensemble statistics, such as their mean feature. Although ensemble representation is often considered a strategy to deal with attentional capacity limitations, it is under debate whether it requires attention. We investigated this question using two ERP markers, the P3 which is evoked by change detection of attended stimuli, and visual mismatch negativity (</w:t>
      </w:r>
      <w:proofErr w:type="spellStart"/>
      <w:r w:rsidRPr="000A1EC0">
        <w:t>vMMN</w:t>
      </w:r>
      <w:proofErr w:type="spellEnd"/>
      <w:r w:rsidRPr="000A1EC0">
        <w:t xml:space="preserve">) which is elicited by automatic sensory discrimination when attention is diverted from the critical stimulus. In Experiment 1 (attended ensemble changes), observers attended to ensembles and reported rare changes of their mean orientation, while fixating on a central cross. In Experiment 2 (unattended ensemble changes), participants attended to changes in a central cross and ignored the background ensemble stimuli that also sporadically changed mean orientation. When ensembles were attended, changes in their </w:t>
      </w:r>
      <w:proofErr w:type="gramStart"/>
      <w:r w:rsidRPr="000A1EC0">
        <w:t>mean</w:t>
      </w:r>
      <w:proofErr w:type="gramEnd"/>
      <w:r w:rsidRPr="000A1EC0">
        <w:t xml:space="preserve"> evoked the P3 component, a marker of conscious change detection. When the same ensembles were unattended, no evidence for the </w:t>
      </w:r>
      <w:proofErr w:type="spellStart"/>
      <w:r w:rsidRPr="000A1EC0">
        <w:t>vMMN</w:t>
      </w:r>
      <w:proofErr w:type="spellEnd"/>
      <w:r w:rsidRPr="000A1EC0">
        <w:t xml:space="preserve">, a marker of automatic discrimination, to ensemble mean changes </w:t>
      </w:r>
      <w:proofErr w:type="gramStart"/>
      <w:r w:rsidRPr="000A1EC0">
        <w:t>was</w:t>
      </w:r>
      <w:proofErr w:type="gramEnd"/>
      <w:r w:rsidRPr="000A1EC0">
        <w:t xml:space="preserve"> found. These </w:t>
      </w:r>
      <w:proofErr w:type="gramStart"/>
      <w:r w:rsidRPr="000A1EC0">
        <w:t>results let us</w:t>
      </w:r>
      <w:proofErr w:type="gramEnd"/>
      <w:r w:rsidRPr="000A1EC0">
        <w:t xml:space="preserve"> suggest that attention dedicated to the ensemble task is critical for ensemble discrimination.</w:t>
      </w:r>
    </w:p>
    <w:p w14:paraId="0533FF5F" w14:textId="77777777" w:rsidR="000A1EC0" w:rsidRPr="000A1EC0" w:rsidRDefault="000A1EC0" w:rsidP="00C91CDE">
      <w:pPr>
        <w:spacing w:after="0" w:line="240" w:lineRule="auto"/>
      </w:pPr>
    </w:p>
    <w:p w14:paraId="36D8A4F9" w14:textId="77777777" w:rsidR="000A1EC0" w:rsidRPr="000A1EC0" w:rsidRDefault="000A1EC0" w:rsidP="00C91CDE">
      <w:pPr>
        <w:spacing w:after="0" w:line="240" w:lineRule="auto"/>
      </w:pPr>
      <w:r w:rsidRPr="000A1EC0">
        <w:t xml:space="preserve">Keywords: ensemble perception, ERP, attention, </w:t>
      </w:r>
      <w:proofErr w:type="spellStart"/>
      <w:r w:rsidRPr="000A1EC0">
        <w:t>vMMN</w:t>
      </w:r>
      <w:proofErr w:type="spellEnd"/>
      <w:r w:rsidRPr="000A1EC0">
        <w:t>, P3.</w:t>
      </w:r>
    </w:p>
    <w:p w14:paraId="303DA68C" w14:textId="77777777" w:rsidR="000A1EC0" w:rsidRPr="000A1EC0" w:rsidRDefault="000A1EC0" w:rsidP="00C91CDE">
      <w:pPr>
        <w:spacing w:after="0" w:line="240" w:lineRule="auto"/>
        <w:rPr>
          <w:bCs/>
        </w:rPr>
      </w:pPr>
    </w:p>
    <w:p w14:paraId="482B0447" w14:textId="77777777" w:rsidR="000A1EC0" w:rsidRPr="000A1EC0" w:rsidRDefault="000A1EC0" w:rsidP="00C91CDE">
      <w:pPr>
        <w:spacing w:after="0" w:line="240" w:lineRule="auto"/>
        <w:rPr>
          <w:bCs/>
        </w:rPr>
      </w:pPr>
      <w:r w:rsidRPr="000A1EC0">
        <w:rPr>
          <w:bCs/>
        </w:rPr>
        <w:t>Highlights:</w:t>
      </w:r>
    </w:p>
    <w:p w14:paraId="354FF335" w14:textId="77777777" w:rsidR="000A1EC0" w:rsidRPr="000A1EC0" w:rsidRDefault="000A1EC0" w:rsidP="00C91CDE">
      <w:pPr>
        <w:numPr>
          <w:ilvl w:val="0"/>
          <w:numId w:val="31"/>
        </w:numPr>
        <w:spacing w:after="0" w:line="240" w:lineRule="auto"/>
        <w:rPr>
          <w:bCs/>
        </w:rPr>
      </w:pPr>
      <w:r w:rsidRPr="000A1EC0">
        <w:rPr>
          <w:bCs/>
        </w:rPr>
        <w:t xml:space="preserve">Attention-dependent ensemble processing: Ensemble </w:t>
      </w:r>
      <w:proofErr w:type="gramStart"/>
      <w:r w:rsidRPr="000A1EC0">
        <w:rPr>
          <w:bCs/>
        </w:rPr>
        <w:t>mean</w:t>
      </w:r>
      <w:proofErr w:type="gramEnd"/>
      <w:r w:rsidRPr="000A1EC0">
        <w:rPr>
          <w:bCs/>
        </w:rPr>
        <w:t xml:space="preserve"> orientation changes are processed only when attended, as indicated by the P3 component, with no </w:t>
      </w:r>
      <w:proofErr w:type="spellStart"/>
      <w:r w:rsidRPr="000A1EC0">
        <w:rPr>
          <w:bCs/>
        </w:rPr>
        <w:t>vMMN</w:t>
      </w:r>
      <w:proofErr w:type="spellEnd"/>
      <w:r w:rsidRPr="000A1EC0">
        <w:rPr>
          <w:bCs/>
        </w:rPr>
        <w:t xml:space="preserve"> response for unattended changes.</w:t>
      </w:r>
    </w:p>
    <w:p w14:paraId="573202CE" w14:textId="77777777" w:rsidR="000A1EC0" w:rsidRPr="000A1EC0" w:rsidRDefault="000A1EC0" w:rsidP="00C91CDE">
      <w:pPr>
        <w:numPr>
          <w:ilvl w:val="0"/>
          <w:numId w:val="31"/>
        </w:numPr>
        <w:spacing w:after="0" w:line="240" w:lineRule="auto"/>
        <w:rPr>
          <w:bCs/>
        </w:rPr>
      </w:pPr>
      <w:r w:rsidRPr="000A1EC0">
        <w:rPr>
          <w:bCs/>
        </w:rPr>
        <w:t>Distinct neural signatures: ERP components show a clear divide between attended and unattended ensemble statistics, revealing attention's crucial role.</w:t>
      </w:r>
    </w:p>
    <w:p w14:paraId="34A28EC6" w14:textId="77777777" w:rsidR="000A1EC0" w:rsidRPr="000A1EC0" w:rsidRDefault="000A1EC0" w:rsidP="00C91CDE">
      <w:pPr>
        <w:numPr>
          <w:ilvl w:val="0"/>
          <w:numId w:val="31"/>
        </w:numPr>
        <w:spacing w:after="0" w:line="240" w:lineRule="auto"/>
        <w:rPr>
          <w:bCs/>
        </w:rPr>
      </w:pPr>
      <w:r w:rsidRPr="000A1EC0">
        <w:rPr>
          <w:bCs/>
        </w:rPr>
        <w:t xml:space="preserve">Challenging automaticity: Our findings suggest that ensemble processing is not </w:t>
      </w:r>
      <w:proofErr w:type="gramStart"/>
      <w:r w:rsidRPr="000A1EC0">
        <w:rPr>
          <w:bCs/>
        </w:rPr>
        <w:t>automatic, and</w:t>
      </w:r>
      <w:proofErr w:type="gramEnd"/>
      <w:r w:rsidRPr="000A1EC0">
        <w:rPr>
          <w:bCs/>
        </w:rPr>
        <w:t xml:space="preserve"> instead point to a crucial role of attention.</w:t>
      </w:r>
    </w:p>
    <w:p w14:paraId="0532E180" w14:textId="77777777" w:rsidR="000A1EC0" w:rsidRDefault="000A1EC0">
      <w:pPr>
        <w:spacing w:after="0" w:line="240" w:lineRule="auto"/>
        <w:jc w:val="left"/>
      </w:pPr>
      <w:r>
        <w:br w:type="page"/>
      </w:r>
    </w:p>
    <w:p w14:paraId="57D6CDC1" w14:textId="77777777" w:rsidR="000A1EC0" w:rsidRPr="000A1EC0" w:rsidRDefault="000A1EC0" w:rsidP="000A1EC0">
      <w:pPr>
        <w:numPr>
          <w:ilvl w:val="0"/>
          <w:numId w:val="32"/>
        </w:numPr>
        <w:spacing w:after="0" w:line="240" w:lineRule="auto"/>
        <w:jc w:val="left"/>
        <w:rPr>
          <w:b/>
        </w:rPr>
      </w:pPr>
      <w:r w:rsidRPr="000A1EC0">
        <w:rPr>
          <w:b/>
        </w:rPr>
        <w:lastRenderedPageBreak/>
        <w:t>Introduction</w:t>
      </w:r>
    </w:p>
    <w:p w14:paraId="66A04BFD" w14:textId="77777777" w:rsidR="000A1EC0" w:rsidRPr="000A1EC0" w:rsidRDefault="000A1EC0" w:rsidP="00C91CDE">
      <w:pPr>
        <w:spacing w:after="0" w:line="240" w:lineRule="auto"/>
      </w:pPr>
      <w:r w:rsidRPr="000A1EC0">
        <w:t xml:space="preserve">We are normally exposed to numerous objects at a time in our everyday visual perception. Due to limited attentional and working memory resources, we cannot deeply process all objects simultaneously (Cowan, 2001; </w:t>
      </w:r>
      <w:proofErr w:type="spellStart"/>
      <w:r w:rsidRPr="000A1EC0">
        <w:t>Pylyshyn</w:t>
      </w:r>
      <w:proofErr w:type="spellEnd"/>
      <w:r w:rsidRPr="000A1EC0">
        <w:t xml:space="preserve"> &amp; Storm, 1988). Nevertheless, the visual system utilizes more information than these limitations would suggest. One possible way to accomplish this is by extracting </w:t>
      </w:r>
      <w:r w:rsidRPr="000A1EC0">
        <w:rPr>
          <w:i/>
          <w:iCs/>
        </w:rPr>
        <w:t xml:space="preserve">ensemble summary statistics </w:t>
      </w:r>
      <w:r w:rsidRPr="000A1EC0">
        <w:t>from the entire set of objects of the same type rather than detailed information about each individual item (Alvarez, 2011; Baek &amp; Chong, 2020). Such ensemble perception can rely on neural substrates distinct from those involved in single object perception (</w:t>
      </w:r>
      <w:proofErr w:type="gramStart"/>
      <w:r w:rsidRPr="000A1EC0">
        <w:t>Cant</w:t>
      </w:r>
      <w:proofErr w:type="gramEnd"/>
      <w:r w:rsidRPr="000A1EC0">
        <w:t xml:space="preserve"> et al., 2015) and access to ensemble properties may precede access to properties of individual items (Epstein &amp; Emmanouil, 2021; Hochstein &amp; </w:t>
      </w:r>
      <w:proofErr w:type="spellStart"/>
      <w:r w:rsidRPr="000A1EC0">
        <w:t>Ahissar</w:t>
      </w:r>
      <w:proofErr w:type="spellEnd"/>
      <w:r w:rsidRPr="000A1EC0">
        <w:t>, 2004). Ensemble perception is not limited to single parameters of a distribution; it encompasses the ability to extract comprehensive statistical properties from a set, including the mean feature (Haberman &amp; Whitney, 2009), feature variability (such as variance or range, Khayat &amp; Hochstein, 2018), and even detailed information about the entire feature distribution, including the probability density function (</w:t>
      </w:r>
      <w:proofErr w:type="spellStart"/>
      <w:r w:rsidRPr="000A1EC0">
        <w:t>Chetverikov</w:t>
      </w:r>
      <w:proofErr w:type="spellEnd"/>
      <w:r w:rsidRPr="000A1EC0">
        <w:t xml:space="preserve"> et al., 2016; Kim &amp; Chong, 2020). Ensemble perception is not limited to basic, low-level feature dimensions such as orientation and color (Whitney &amp; Yamanashi Leib, 2018) but can extend to complex and even abstract dimensions such as animacy (Leib et al., 2016; </w:t>
      </w:r>
      <w:proofErr w:type="spellStart"/>
      <w:r w:rsidRPr="000A1EC0">
        <w:t>Tiurina</w:t>
      </w:r>
      <w:proofErr w:type="spellEnd"/>
      <w:r w:rsidRPr="000A1EC0">
        <w:t xml:space="preserve"> &amp; Markov, 2024) and facial expressions (Haberman &amp; Whitney, 2009); for a more comprehensive review, see Corbett et al., 2023). </w:t>
      </w:r>
    </w:p>
    <w:p w14:paraId="2E9011D0" w14:textId="77777777" w:rsidR="000A1EC0" w:rsidRPr="000A1EC0" w:rsidRDefault="000A1EC0" w:rsidP="00C91CDE">
      <w:pPr>
        <w:spacing w:after="0" w:line="240" w:lineRule="auto"/>
      </w:pPr>
      <w:r w:rsidRPr="000A1EC0">
        <w:t xml:space="preserve"> </w:t>
      </w:r>
      <w:r w:rsidRPr="000A1EC0">
        <w:tab/>
        <w:t xml:space="preserve">Ensemble perception can occur without phenomenal awareness of the stimuli (Sekimoto &amp; </w:t>
      </w:r>
      <w:proofErr w:type="spellStart"/>
      <w:r w:rsidRPr="000A1EC0">
        <w:t>Motoyoshi</w:t>
      </w:r>
      <w:proofErr w:type="spellEnd"/>
      <w:r w:rsidRPr="000A1EC0">
        <w:t xml:space="preserve">, 2022) and feature distributions may be encoded implicitly (Hansmann-Roth et al., 2021). Despite showing various signs of automaticity (for example, its implicit and fast character (Corbett &amp; </w:t>
      </w:r>
      <w:proofErr w:type="spellStart"/>
      <w:r w:rsidRPr="000A1EC0">
        <w:t>Oriet</w:t>
      </w:r>
      <w:proofErr w:type="spellEnd"/>
      <w:r w:rsidRPr="000A1EC0">
        <w:t>, 2011; Han et al., 2021) and potentially allowing the visual system to overcome its capacity limitations, there is no strong consensus on to what degree ensemble perception relies on limited-capacity mechanisms such as attention.</w:t>
      </w:r>
    </w:p>
    <w:p w14:paraId="6808176D" w14:textId="77777777" w:rsidR="000A1EC0" w:rsidRPr="000A1EC0" w:rsidRDefault="000A1EC0" w:rsidP="00C91CDE">
      <w:pPr>
        <w:spacing w:after="0" w:line="240" w:lineRule="auto"/>
      </w:pPr>
      <w:r w:rsidRPr="000A1EC0">
        <w:t xml:space="preserve">One way of answering this question is to look at an interaction between attention and ensemble perception. Selective attention indeed seems to influence such perception; for example, judgments about a set of objects can be biased towards perceptually salient or attended members of the set, a phenomenon called weighted averaging (Choi &amp; Chong, 2020) or amplification (Iakovlev &amp; </w:t>
      </w:r>
      <w:proofErr w:type="spellStart"/>
      <w:r w:rsidRPr="000A1EC0">
        <w:t>Utochkin</w:t>
      </w:r>
      <w:proofErr w:type="spellEnd"/>
      <w:r w:rsidRPr="000A1EC0">
        <w:t xml:space="preserve">, 2021; Kanaya et al., 2018). Moreover, models that account for distributed attention better predict average size judgments of objects in a set (Baek &amp; Chong, 2020). </w:t>
      </w:r>
      <w:proofErr w:type="gramStart"/>
      <w:r w:rsidRPr="000A1EC0">
        <w:t>however</w:t>
      </w:r>
      <w:proofErr w:type="gramEnd"/>
      <w:r w:rsidRPr="000A1EC0">
        <w:t xml:space="preserve">, while attention may affect ensemble </w:t>
      </w:r>
      <w:proofErr w:type="gramStart"/>
      <w:r w:rsidRPr="000A1EC0">
        <w:t>judgments,  does</w:t>
      </w:r>
      <w:proofErr w:type="gramEnd"/>
      <w:r w:rsidRPr="000A1EC0">
        <w:t xml:space="preserve"> it necessarily imply that ensemble perception cannot function without it? The literature presents conflicting evidence regarding this question. Patients with unilateral spatial neglect are severely impaired at tasks requiring focused attention; however, ensemble performance is spared from the deficit (Hochstein et al., 2015). More experiments suggest that even when attention is diverted from a set of items, observers can accurately identify its overall central location and detect global changes in that set, indicating that ensemble information is preserved (Alvarez &amp; Oliva, 2008). Similarly, </w:t>
      </w:r>
      <w:r w:rsidRPr="000A1EC0">
        <w:lastRenderedPageBreak/>
        <w:t>using a Posner cueing paradigm, no effects of spatial attention were found on the processing of motion ensembles (</w:t>
      </w:r>
      <w:proofErr w:type="spellStart"/>
      <w:r w:rsidRPr="000A1EC0">
        <w:t>Talipski</w:t>
      </w:r>
      <w:proofErr w:type="spellEnd"/>
      <w:r w:rsidRPr="000A1EC0">
        <w:t xml:space="preserve"> et al., 2021). Also, mean and range of objects’ orientation and size were found to be encoded automatically, even when observers are instructed to encode and report the features of individual items (Khayat &amp; Hochstein, 2018). Moreover, recent work by Kacin et al. (2023) suggests that ensemble processing ability is at least partially independent of spatial attentional abilities. </w:t>
      </w:r>
    </w:p>
    <w:p w14:paraId="197799A6" w14:textId="77777777" w:rsidR="000A1EC0" w:rsidRPr="000A1EC0" w:rsidRDefault="000A1EC0" w:rsidP="00C91CDE">
      <w:pPr>
        <w:spacing w:after="0" w:line="240" w:lineRule="auto"/>
      </w:pPr>
      <w:r w:rsidRPr="000A1EC0">
        <w:t xml:space="preserve">Other evidence, derived from studies that employed various attentional manipulations, suggests that ensemble processing does indeed require attention. For instance, one experiment showed that participants recognized the average emotional expression of a group of faces only after directing their attention to them (McNair et al., 2017). Another study found that people often failed to notice changes in color or size when their attention was directed elsewhere (Jackson-Nielsen et al., 2017). An attention-demanding secondary task has also been reported to decrease observers' efficiency in making a judgment of average orientation of a set of Gabor patches (Dakin et al., 2009). </w:t>
      </w:r>
    </w:p>
    <w:p w14:paraId="1C4E421C" w14:textId="77777777" w:rsidR="000A1EC0" w:rsidRPr="000A1EC0" w:rsidRDefault="000A1EC0" w:rsidP="00C91CDE">
      <w:pPr>
        <w:spacing w:after="0" w:line="240" w:lineRule="auto"/>
      </w:pPr>
    </w:p>
    <w:p w14:paraId="014AE69F" w14:textId="77777777" w:rsidR="000A1EC0" w:rsidRPr="000A1EC0" w:rsidRDefault="000A1EC0" w:rsidP="00C91CDE">
      <w:pPr>
        <w:spacing w:after="0" w:line="240" w:lineRule="auto"/>
      </w:pPr>
      <w:r w:rsidRPr="000A1EC0">
        <w:t xml:space="preserve">In the present study, we address this long-standing question of attentional involvement in ensemble statistics. Rather than examining whether and how attention influences ensemble perception, we investigate if ensemble statistics can be extracted automatically (Shiffrin &amp; Schneider, 1984) without relying on attention at </w:t>
      </w:r>
      <w:proofErr w:type="gramStart"/>
      <w:r w:rsidRPr="000A1EC0">
        <w:t>all..</w:t>
      </w:r>
      <w:proofErr w:type="gramEnd"/>
      <w:r w:rsidRPr="000A1EC0">
        <w:t xml:space="preserve"> We do this by looking at neurophysiological </w:t>
      </w:r>
      <w:proofErr w:type="gramStart"/>
      <w:r w:rsidRPr="000A1EC0">
        <w:t>correlates</w:t>
      </w:r>
      <w:proofErr w:type="gramEnd"/>
      <w:r w:rsidRPr="000A1EC0">
        <w:t xml:space="preserve"> of attentional and non-attentional change detection, namely, event-related potential (ERP) components P3 and the mismatch negativity (MMN). The occurrence of P3 correlates with the detection of a critical target event that the observer is instructed to respond to and that, therefore, is processed under full attention (Polich, 2007). In contrast, the MMN is associated with automatic and non-attentional detection of a change in a repetitive sequence of stimuli (</w:t>
      </w:r>
      <w:proofErr w:type="spellStart"/>
      <w:r w:rsidRPr="000A1EC0">
        <w:t>Naatanen</w:t>
      </w:r>
      <w:proofErr w:type="spellEnd"/>
      <w:r w:rsidRPr="000A1EC0">
        <w:t>, 2000). Through this methodology, we aim to investigate the automaticity of ensemble processing.</w:t>
      </w:r>
    </w:p>
    <w:p w14:paraId="317E08F3" w14:textId="77777777" w:rsidR="000A1EC0" w:rsidRPr="000A1EC0" w:rsidRDefault="000A1EC0" w:rsidP="00C91CDE">
      <w:pPr>
        <w:spacing w:after="0" w:line="240" w:lineRule="auto"/>
      </w:pPr>
      <w:bookmarkStart w:id="101" w:name="_heading=h.gjdgxs"/>
      <w:bookmarkEnd w:id="101"/>
      <w:r w:rsidRPr="000A1EC0">
        <w:t xml:space="preserve">The P3 is an ERP component that can be operationally defined as an increased ERP amplitude within a 300 to 500 </w:t>
      </w:r>
      <w:proofErr w:type="spellStart"/>
      <w:r w:rsidRPr="000A1EC0">
        <w:t>ms</w:t>
      </w:r>
      <w:proofErr w:type="spellEnd"/>
      <w:r w:rsidRPr="000A1EC0">
        <w:t xml:space="preserve"> time window after the presentation of a rare target stimulus in an oddball paradigm (Polich, 2012). The P3 may reflect the enhancement of attentional focus, including an early attention-related process due to a change in working memory representations as well as transmission of attention-driven signals from temporal to parietal regions, and may also be related to decision-making processes (Nieuwenhuis, 2005; Polich, 2012). The P3 component shows a dipole pattern with a stronger positive response to deviant stimuli in frontal regions and a more negative response in parietal regions (Polich, 2007). The P3 component is sensitive to event probability and salience, linking it to stimulus evaluation and context updating. In go/no-go tasks, rare events such as infrequent go trials in a mostly no-go context (Verleger et al., 2016) produce larger P3 amplitudes, consistent with greater cognitive control and attentional engagement. The P3 may index neural resources devoted to processing deviations from established patterns as well as event significance when task sets must be quickly adjusted.</w:t>
      </w:r>
    </w:p>
    <w:p w14:paraId="4B2A2C0B" w14:textId="77777777" w:rsidR="000A1EC0" w:rsidRPr="000A1EC0" w:rsidRDefault="000A1EC0" w:rsidP="00C91CDE">
      <w:pPr>
        <w:spacing w:after="0" w:line="240" w:lineRule="auto"/>
      </w:pPr>
      <w:bookmarkStart w:id="102" w:name="_Hlk188870535"/>
      <w:r w:rsidRPr="000A1EC0">
        <w:t xml:space="preserve">The MMN is thought to be an automatic brain response emerging in the absence of attention or even consciousness since it is elicited by changes of an unattended stimulus </w:t>
      </w:r>
      <w:r w:rsidRPr="000A1EC0">
        <w:lastRenderedPageBreak/>
        <w:t>even in comatose patients (Morlet &amp; Fischer, 2014). The MMN was initially found in the auditory domain (</w:t>
      </w:r>
      <w:proofErr w:type="spellStart"/>
      <w:r w:rsidRPr="000A1EC0">
        <w:t>Näätänen</w:t>
      </w:r>
      <w:proofErr w:type="spellEnd"/>
      <w:r w:rsidRPr="000A1EC0">
        <w:t xml:space="preserve">, 2000). A typical MMN experimental design for testing the role of attention in stimulus processing involves two tasks, one in which participants are actively involved (Winkler, 2008) and another is a passive oddball task where the occurrence of rare stimuli is unattended and linked to MMN elicitation. </w:t>
      </w:r>
    </w:p>
    <w:p w14:paraId="2BE87834" w14:textId="77777777" w:rsidR="000A1EC0" w:rsidRPr="000A1EC0" w:rsidRDefault="000A1EC0" w:rsidP="00C91CDE">
      <w:pPr>
        <w:spacing w:after="0" w:line="240" w:lineRule="auto"/>
      </w:pPr>
      <w:r w:rsidRPr="000A1EC0">
        <w:t>Building on research in the auditory domain, an analogous phenomenon, visual mismatch negativity (</w:t>
      </w:r>
      <w:proofErr w:type="spellStart"/>
      <w:r w:rsidRPr="000A1EC0">
        <w:t>vMMN</w:t>
      </w:r>
      <w:proofErr w:type="spellEnd"/>
      <w:r w:rsidRPr="000A1EC0">
        <w:t xml:space="preserve">), has been identified in the visual domain (Czigler, 2007; Pazo-Alvarez et al., 2003). </w:t>
      </w:r>
      <w:bookmarkEnd w:id="102"/>
      <w:r w:rsidRPr="000A1EC0">
        <w:t xml:space="preserve">The </w:t>
      </w:r>
      <w:proofErr w:type="spellStart"/>
      <w:r w:rsidRPr="000A1EC0">
        <w:t>vMMN</w:t>
      </w:r>
      <w:proofErr w:type="spellEnd"/>
      <w:r w:rsidRPr="000A1EC0">
        <w:t xml:space="preserve"> has been shown to be elicited by changes in </w:t>
      </w:r>
      <w:proofErr w:type="gramStart"/>
      <w:r w:rsidRPr="000A1EC0">
        <w:t>a number of</w:t>
      </w:r>
      <w:proofErr w:type="gramEnd"/>
      <w:r w:rsidRPr="000A1EC0">
        <w:t xml:space="preserve"> visual features such as color, spatial frequency, motion direction, shape, line orientation, location, as well as by conjunctive changes of these features (Czigler, 2007; Stefanics et al., 2014). The </w:t>
      </w:r>
      <w:proofErr w:type="spellStart"/>
      <w:r w:rsidRPr="000A1EC0">
        <w:t>vMMN</w:t>
      </w:r>
      <w:proofErr w:type="spellEnd"/>
      <w:r w:rsidRPr="000A1EC0">
        <w:t xml:space="preserve"> has also to a limited degree been used in studies on ensembles. Stefanics et al. (2012) showed that unattended changes of the average emotion of a set of faces can be automatically detected using </w:t>
      </w:r>
      <w:proofErr w:type="spellStart"/>
      <w:r w:rsidRPr="000A1EC0">
        <w:t>vMMN</w:t>
      </w:r>
      <w:proofErr w:type="spellEnd"/>
      <w:r w:rsidRPr="000A1EC0">
        <w:t xml:space="preserve">. Durant et al. (2017) recorded neural responses to a deviant unattended ensemble of randomly oriented lines presented among ordered alternatives and showed that changes in orientation variance can elicit a </w:t>
      </w:r>
      <w:proofErr w:type="spellStart"/>
      <w:r w:rsidRPr="000A1EC0">
        <w:t>vMMN</w:t>
      </w:r>
      <w:proofErr w:type="spellEnd"/>
      <w:r w:rsidRPr="000A1EC0">
        <w:t xml:space="preserve">. </w:t>
      </w:r>
      <w:proofErr w:type="spellStart"/>
      <w:r w:rsidRPr="000A1EC0">
        <w:t>Khvostov</w:t>
      </w:r>
      <w:proofErr w:type="spellEnd"/>
      <w:r w:rsidRPr="000A1EC0">
        <w:t xml:space="preserve"> et al. (2021) found that unattended background changes of categories defined by certain length-orientation conjunctions of line ensembles elicited a </w:t>
      </w:r>
      <w:proofErr w:type="spellStart"/>
      <w:r w:rsidRPr="000A1EC0">
        <w:t>vMMN</w:t>
      </w:r>
      <w:proofErr w:type="spellEnd"/>
      <w:r w:rsidRPr="000A1EC0">
        <w:t xml:space="preserve">. While unattended background changes of categories defined by certain length-orientation conjunctions elicited a </w:t>
      </w:r>
      <w:proofErr w:type="spellStart"/>
      <w:r w:rsidRPr="000A1EC0">
        <w:t>vMMN</w:t>
      </w:r>
      <w:proofErr w:type="spellEnd"/>
      <w:r w:rsidRPr="000A1EC0">
        <w:t xml:space="preserve"> response, it could not be detected when categorical differences between changing categories were less distinct. That is also in line with Winkler et al. (2005) who found </w:t>
      </w:r>
      <w:proofErr w:type="spellStart"/>
      <w:r w:rsidRPr="000A1EC0">
        <w:t>vMMN</w:t>
      </w:r>
      <w:proofErr w:type="spellEnd"/>
      <w:r w:rsidRPr="000A1EC0">
        <w:t xml:space="preserve"> evidence that feature binding (in their case, color and orientation) is carried out automatically. The </w:t>
      </w:r>
      <w:proofErr w:type="spellStart"/>
      <w:r w:rsidRPr="000A1EC0">
        <w:t>vMMN</w:t>
      </w:r>
      <w:proofErr w:type="spellEnd"/>
      <w:r w:rsidRPr="000A1EC0">
        <w:t xml:space="preserve">, therefore, may be sensitive to changes in unattended ensemble statistics, which </w:t>
      </w:r>
      <w:proofErr w:type="gramStart"/>
      <w:r w:rsidRPr="000A1EC0">
        <w:t>hints</w:t>
      </w:r>
      <w:proofErr w:type="gramEnd"/>
      <w:r w:rsidRPr="000A1EC0">
        <w:t xml:space="preserve"> at their automatic nature. However, some types of changes of unattended ensembles in </w:t>
      </w:r>
      <w:proofErr w:type="spellStart"/>
      <w:r w:rsidRPr="000A1EC0">
        <w:t>Khvostov</w:t>
      </w:r>
      <w:proofErr w:type="spellEnd"/>
      <w:r w:rsidRPr="000A1EC0">
        <w:t xml:space="preserve"> et al. (2021) did not evoke a </w:t>
      </w:r>
      <w:proofErr w:type="spellStart"/>
      <w:r w:rsidRPr="000A1EC0">
        <w:t>vMMN</w:t>
      </w:r>
      <w:proofErr w:type="spellEnd"/>
      <w:r w:rsidRPr="000A1EC0">
        <w:t xml:space="preserve">, which rather </w:t>
      </w:r>
      <w:proofErr w:type="gramStart"/>
      <w:r w:rsidRPr="000A1EC0">
        <w:t>suggest</w:t>
      </w:r>
      <w:proofErr w:type="gramEnd"/>
      <w:r w:rsidRPr="000A1EC0">
        <w:t xml:space="preserve"> that not all ensemble features can be processed automatically. </w:t>
      </w:r>
    </w:p>
    <w:p w14:paraId="105828BA" w14:textId="77777777" w:rsidR="000A1EC0" w:rsidRPr="000A1EC0" w:rsidRDefault="000A1EC0" w:rsidP="00C91CDE">
      <w:pPr>
        <w:spacing w:after="0" w:line="240" w:lineRule="auto"/>
      </w:pPr>
      <w:r w:rsidRPr="000A1EC0">
        <w:t xml:space="preserve">In the present study, we ask whether changes in ensemble average features can be detected automatically or whether the detection of ensemble changes depends on the allocation of attention. In two experiments, we recorded EEG to </w:t>
      </w:r>
      <w:proofErr w:type="gramStart"/>
      <w:r w:rsidRPr="000A1EC0">
        <w:t>attended</w:t>
      </w:r>
      <w:proofErr w:type="gramEnd"/>
      <w:r w:rsidRPr="000A1EC0">
        <w:t xml:space="preserve"> and unattended oddball changes in the ensemble average orientations. In Experiment 1, participants were asked to attend and respond to changes in the ensemble mean orientation. In Experiment 2, we presented similar streams of orientation ensembles but diverted attention from those streams with a central attentional task requiring participants to track changes at the fixation cross and ignore ensemble changes. As ensemble changes were never task-relevant, participants arguably did not benefit from allocating any attentional resources towards the ensemble stimuli. We predict different ERP patterns depending on the role of attention in ensemble processing. If ensemble change detection relies on attention, we expect that attended and detectable changes (Experiment 1) should result in a P3 component, while the equivalent unattended changes (Experiment 2) should not be automatically processed and therefore not elicit a </w:t>
      </w:r>
      <w:proofErr w:type="spellStart"/>
      <w:r w:rsidRPr="000A1EC0">
        <w:t>vMMN</w:t>
      </w:r>
      <w:proofErr w:type="spellEnd"/>
      <w:r w:rsidRPr="000A1EC0">
        <w:t xml:space="preserve">. On the contrary, if ensemble changes can be detected without attention, we expect the presence of a </w:t>
      </w:r>
      <w:proofErr w:type="spellStart"/>
      <w:r w:rsidRPr="000A1EC0">
        <w:t>vMMN</w:t>
      </w:r>
      <w:proofErr w:type="spellEnd"/>
      <w:r w:rsidRPr="000A1EC0">
        <w:t xml:space="preserve"> in Experiment 2.</w:t>
      </w:r>
    </w:p>
    <w:p w14:paraId="427EF9B1" w14:textId="77777777" w:rsidR="00C91CDE" w:rsidRDefault="00C91CDE" w:rsidP="000A1EC0">
      <w:pPr>
        <w:spacing w:after="0" w:line="240" w:lineRule="auto"/>
        <w:jc w:val="left"/>
        <w:rPr>
          <w:b/>
          <w:bCs/>
        </w:rPr>
      </w:pPr>
    </w:p>
    <w:p w14:paraId="49ACAD89" w14:textId="27A6BBCA" w:rsidR="000A1EC0" w:rsidRPr="000A1EC0" w:rsidRDefault="000A1EC0" w:rsidP="00C91CDE">
      <w:pPr>
        <w:spacing w:after="0" w:line="240" w:lineRule="auto"/>
        <w:rPr>
          <w:b/>
          <w:bCs/>
        </w:rPr>
      </w:pPr>
      <w:r w:rsidRPr="000A1EC0">
        <w:rPr>
          <w:b/>
          <w:bCs/>
        </w:rPr>
        <w:t>General Materials and Methods</w:t>
      </w:r>
    </w:p>
    <w:p w14:paraId="008A39A4" w14:textId="77777777" w:rsidR="000A1EC0" w:rsidRPr="000A1EC0" w:rsidRDefault="000A1EC0" w:rsidP="00C91CDE">
      <w:pPr>
        <w:spacing w:after="0" w:line="240" w:lineRule="auto"/>
        <w:rPr>
          <w:b/>
        </w:rPr>
      </w:pPr>
    </w:p>
    <w:p w14:paraId="51D1E606" w14:textId="77777777" w:rsidR="000A1EC0" w:rsidRPr="000A1EC0" w:rsidRDefault="000A1EC0" w:rsidP="00C91CDE">
      <w:pPr>
        <w:numPr>
          <w:ilvl w:val="1"/>
          <w:numId w:val="32"/>
        </w:numPr>
        <w:spacing w:after="0" w:line="240" w:lineRule="auto"/>
        <w:rPr>
          <w:b/>
          <w:i/>
        </w:rPr>
      </w:pPr>
      <w:r w:rsidRPr="000A1EC0">
        <w:rPr>
          <w:b/>
          <w:i/>
        </w:rPr>
        <w:t xml:space="preserve">Participants </w:t>
      </w:r>
    </w:p>
    <w:p w14:paraId="7C725CC7" w14:textId="77777777" w:rsidR="000A1EC0" w:rsidRPr="000A1EC0" w:rsidRDefault="000A1EC0" w:rsidP="00C91CDE">
      <w:pPr>
        <w:spacing w:after="0" w:line="240" w:lineRule="auto"/>
        <w:rPr>
          <w:b/>
          <w:bCs/>
        </w:rPr>
      </w:pPr>
      <w:r w:rsidRPr="000A1EC0">
        <w:t xml:space="preserve">Two independent samples of participants took part in Experiments 1 and 2. Whereas the expected effect size for the P3 component is usually high (Cohen’s </w:t>
      </w:r>
      <w:proofErr w:type="spellStart"/>
      <w:r w:rsidRPr="000A1EC0">
        <w:rPr>
          <w:i/>
          <w:iCs/>
        </w:rPr>
        <w:t>d</w:t>
      </w:r>
      <w:r w:rsidRPr="000A1EC0">
        <w:rPr>
          <w:vertAlign w:val="subscript"/>
        </w:rPr>
        <w:t>z</w:t>
      </w:r>
      <w:proofErr w:type="spellEnd"/>
      <w:r w:rsidRPr="000A1EC0">
        <w:t xml:space="preserve"> = 1.86, Kappenman et al., 2021), our sample size justification for both experiments was based on more conservative estimates from our previous work on the </w:t>
      </w:r>
      <w:proofErr w:type="spellStart"/>
      <w:r w:rsidRPr="000A1EC0">
        <w:t>vMMN</w:t>
      </w:r>
      <w:proofErr w:type="spellEnd"/>
      <w:r w:rsidRPr="000A1EC0">
        <w:t xml:space="preserve"> (</w:t>
      </w:r>
      <w:proofErr w:type="spellStart"/>
      <w:r w:rsidRPr="000A1EC0">
        <w:t>Khvostov</w:t>
      </w:r>
      <w:proofErr w:type="spellEnd"/>
      <w:r w:rsidRPr="000A1EC0">
        <w:t xml:space="preserve"> et al., 2021). We estimated that we would need to recruit at least 18 participants to detect the component (</w:t>
      </w:r>
      <w:proofErr w:type="spellStart"/>
      <w:r w:rsidRPr="000A1EC0">
        <w:rPr>
          <w:i/>
          <w:iCs/>
        </w:rPr>
        <w:t>d</w:t>
      </w:r>
      <w:r w:rsidRPr="000A1EC0">
        <w:rPr>
          <w:vertAlign w:val="subscript"/>
        </w:rPr>
        <w:t>z</w:t>
      </w:r>
      <w:proofErr w:type="spellEnd"/>
      <w:r w:rsidRPr="000A1EC0">
        <w:t xml:space="preserve"> = 0.8, </w:t>
      </w:r>
      <w:r w:rsidRPr="000A1EC0">
        <w:rPr>
          <w:rFonts w:ascii="Cambria" w:hAnsi="Cambria" w:cs="Cambria"/>
        </w:rPr>
        <w:t>α</w:t>
      </w:r>
      <w:r w:rsidRPr="000A1EC0">
        <w:t xml:space="preserve"> = 0.05, power = 0.9, G*Power 3 software (Faul, 2007). As we expected data loss from potential technical issues (e.g., noisy electrodes, extensive eye blinks), in each experiment we recruited 24 Higher School of Economics (Moscow, Russia) students who participated as volunteers (Experiment 1: 14 female and 10 male, mean age of 25 years old, range 18 to 32 years old; Experiment 2: 16 female and 8 male, mean age of 23 years old, range 18 to 32 years old). One recording from Experiment 1 was corrupted (misplacement of event triggers) and therefore not analyzed, leaving us with a final sample of N = 23 in Experiment 1 and N = 24 in Experiment 2.</w:t>
      </w:r>
    </w:p>
    <w:p w14:paraId="4A5E397A" w14:textId="77777777" w:rsidR="000A1EC0" w:rsidRPr="000A1EC0" w:rsidRDefault="000A1EC0" w:rsidP="00C91CDE">
      <w:pPr>
        <w:spacing w:after="0" w:line="240" w:lineRule="auto"/>
        <w:rPr>
          <w:b/>
          <w:i/>
        </w:rPr>
      </w:pPr>
      <w:r w:rsidRPr="000A1EC0">
        <w:t>All participants reported normal or corrected to normal vision and no prior history of neurological diseases. All gave written informed consent. The protocol was approved by the Research Ethics Committee of the Psychology Department, Higher School of Economics and followed the Declaration of Helsinki guidelines.</w:t>
      </w:r>
    </w:p>
    <w:p w14:paraId="1BCFC87A" w14:textId="77777777" w:rsidR="000A1EC0" w:rsidRPr="000A1EC0" w:rsidRDefault="000A1EC0" w:rsidP="00C91CDE">
      <w:pPr>
        <w:spacing w:after="0" w:line="240" w:lineRule="auto"/>
        <w:rPr>
          <w:b/>
          <w:i/>
        </w:rPr>
      </w:pPr>
    </w:p>
    <w:p w14:paraId="0D4AAAEB" w14:textId="77777777" w:rsidR="000A1EC0" w:rsidRPr="000A1EC0" w:rsidRDefault="000A1EC0" w:rsidP="00C91CDE">
      <w:pPr>
        <w:spacing w:after="0" w:line="240" w:lineRule="auto"/>
        <w:rPr>
          <w:b/>
          <w:i/>
        </w:rPr>
      </w:pPr>
      <w:r w:rsidRPr="000A1EC0">
        <w:rPr>
          <w:b/>
          <w:i/>
        </w:rPr>
        <w:t xml:space="preserve">2.2 Stimuli </w:t>
      </w:r>
    </w:p>
    <w:p w14:paraId="048BAE80" w14:textId="77777777" w:rsidR="000A1EC0" w:rsidRPr="000A1EC0" w:rsidRDefault="000A1EC0" w:rsidP="00C91CDE">
      <w:pPr>
        <w:spacing w:after="0" w:line="240" w:lineRule="auto"/>
      </w:pPr>
      <w:r w:rsidRPr="000A1EC0">
        <w:t xml:space="preserve">In both experiments, stimuli </w:t>
      </w:r>
      <w:proofErr w:type="gramStart"/>
      <w:r w:rsidRPr="000A1EC0">
        <w:t>were</w:t>
      </w:r>
      <w:proofErr w:type="gramEnd"/>
      <w:r w:rsidRPr="000A1EC0">
        <w:t xml:space="preserve"> a set of 64 oriented lines drawn from two different orientation distributions. One distribution was constructed by transforming 64 equally spaced numbers between 0.01 to 0.99 using the logit function: log(a/1-a). The number list was shifted and scaled to fit into the 25 to 75 degrees range, where 0 is horizontal and 90 is vertical (adapted from Epstein &amp; Emmanouil, 2021). The resulting distribution was skewed which allowed us to use its mirror reflection to get a new distribution with the same range (25 to 75 degrees) and standard deviation (10.41 degrees) but a different mean (40 vs. 60 degrees). This was important to diminish potential confounds from stimulus changes other than mean orientation that might affect the occurrence of </w:t>
      </w:r>
      <w:proofErr w:type="spellStart"/>
      <w:r w:rsidRPr="000A1EC0">
        <w:t>vMMN</w:t>
      </w:r>
      <w:proofErr w:type="spellEnd"/>
      <w:r w:rsidRPr="000A1EC0">
        <w:t xml:space="preserve"> and P3. Both the positively skewed (mean 40 degrees) and negatively skewed (mean 60 degrees) distributions of orientations can be seen in Figure 1. </w:t>
      </w:r>
    </w:p>
    <w:p w14:paraId="7DB20FA8" w14:textId="77777777" w:rsidR="000A1EC0" w:rsidRPr="000A1EC0" w:rsidRDefault="000A1EC0" w:rsidP="00C91CDE">
      <w:pPr>
        <w:spacing w:after="0" w:line="240" w:lineRule="auto"/>
      </w:pPr>
      <w:r w:rsidRPr="000A1EC0">
        <w:t xml:space="preserve">As we used skewed orientation distributions, orientations drawn from one tail of such distributions are inherently rarer than those from the other tail. This could cause a potential problem, such that any randomly placed item with a rare orientation would be surrounded by multiple items with frequent orientations. This would create highly salient local patches (when individual lines pop out from their surround, Nothdurft, 1993) whose processing can be confounded with ensemble processing. To minimize this possibility, we </w:t>
      </w:r>
      <w:proofErr w:type="spellStart"/>
      <w:r w:rsidRPr="000A1EC0">
        <w:t>pregenerated</w:t>
      </w:r>
      <w:proofErr w:type="spellEnd"/>
      <w:r w:rsidRPr="000A1EC0">
        <w:t xml:space="preserve"> two million random spatial combinations of </w:t>
      </w:r>
      <w:proofErr w:type="gramStart"/>
      <w:r w:rsidRPr="000A1EC0">
        <w:t>64 line</w:t>
      </w:r>
      <w:proofErr w:type="gramEnd"/>
      <w:r w:rsidRPr="000A1EC0">
        <w:t xml:space="preserve"> orientations from each distribution embedded in an 8x8-cell grid (size 8.6°x8.6°) and selected a subset of </w:t>
      </w:r>
      <w:r w:rsidRPr="000A1EC0">
        <w:lastRenderedPageBreak/>
        <w:t xml:space="preserve">combinations where no neighboring lines differed in orientation by more than 25 degrees from each other (half of the distribution range). Ensembles of each trial were drawn from these remaining sets.  It is important to point out that the resulting stimuli (both standard and deviant) were unique in terms of assigning individual orientations to individual cells of the stimulus </w:t>
      </w:r>
      <w:proofErr w:type="gramStart"/>
      <w:r w:rsidRPr="000A1EC0">
        <w:t>array..</w:t>
      </w:r>
      <w:proofErr w:type="gramEnd"/>
      <w:r w:rsidRPr="000A1EC0">
        <w:t xml:space="preserve"> The </w:t>
      </w:r>
      <w:proofErr w:type="spellStart"/>
      <w:r w:rsidRPr="000A1EC0">
        <w:t>pregenerated</w:t>
      </w:r>
      <w:proofErr w:type="spellEnd"/>
      <w:r w:rsidRPr="000A1EC0">
        <w:t xml:space="preserve"> orientation distributions were created using R software (v4.1.2; R Core Team 2021).  Stimulus presentation was run in </w:t>
      </w:r>
      <w:proofErr w:type="spellStart"/>
      <w:r w:rsidRPr="000A1EC0">
        <w:t>PsychoPY</w:t>
      </w:r>
      <w:proofErr w:type="spellEnd"/>
      <w:r w:rsidRPr="000A1EC0">
        <w:t xml:space="preserve"> 2022.2.1 </w:t>
      </w:r>
      <w:proofErr w:type="gramStart"/>
      <w:r w:rsidRPr="000A1EC0">
        <w:t>software.(</w:t>
      </w:r>
      <w:proofErr w:type="gramEnd"/>
      <w:r w:rsidRPr="000A1EC0">
        <w:t xml:space="preserve">Pierce et al., 2019). </w:t>
      </w:r>
    </w:p>
    <w:p w14:paraId="330F91D9" w14:textId="77777777" w:rsidR="000A1EC0" w:rsidRPr="000A1EC0" w:rsidRDefault="000A1EC0" w:rsidP="00C91CDE">
      <w:pPr>
        <w:spacing w:after="0" w:line="240" w:lineRule="auto"/>
        <w:jc w:val="center"/>
      </w:pPr>
      <w:r w:rsidRPr="000A1EC0">
        <w:rPr>
          <w:noProof/>
        </w:rPr>
        <w:drawing>
          <wp:inline distT="0" distB="0" distL="0" distR="0" wp14:anchorId="011BFF32" wp14:editId="2A19E008">
            <wp:extent cx="5120640" cy="2265045"/>
            <wp:effectExtent l="0" t="0" r="0" b="0"/>
            <wp:docPr id="1744134987" name="image4.png"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4.png" descr="A diagram of a graph&#10;&#10;Description automatically generated"/>
                    <pic:cNvPicPr>
                      <a:picLocks noChangeAspect="1" noChangeArrowheads="1"/>
                    </pic:cNvPicPr>
                  </pic:nvPicPr>
                  <pic:blipFill>
                    <a:blip r:embed="rId104"/>
                    <a:stretch>
                      <a:fillRect/>
                    </a:stretch>
                  </pic:blipFill>
                  <pic:spPr bwMode="auto">
                    <a:xfrm>
                      <a:off x="0" y="0"/>
                      <a:ext cx="5120640" cy="2265045"/>
                    </a:xfrm>
                    <a:prstGeom prst="rect">
                      <a:avLst/>
                    </a:prstGeom>
                  </pic:spPr>
                </pic:pic>
              </a:graphicData>
            </a:graphic>
          </wp:inline>
        </w:drawing>
      </w:r>
    </w:p>
    <w:p w14:paraId="775B085F" w14:textId="77777777" w:rsidR="000A1EC0" w:rsidRPr="000A1EC0" w:rsidRDefault="000A1EC0" w:rsidP="00C91CDE">
      <w:pPr>
        <w:spacing w:after="0" w:line="240" w:lineRule="auto"/>
      </w:pPr>
      <w:r w:rsidRPr="000A1EC0">
        <w:rPr>
          <w:b/>
        </w:rPr>
        <w:t>Figure 1</w:t>
      </w:r>
      <w:r w:rsidRPr="000A1EC0">
        <w:rPr>
          <w:i/>
        </w:rPr>
        <w:t xml:space="preserve">. </w:t>
      </w:r>
      <w:r w:rsidRPr="000A1EC0">
        <w:rPr>
          <w:b/>
        </w:rPr>
        <w:t xml:space="preserve">A. </w:t>
      </w:r>
      <w:r w:rsidRPr="000A1EC0">
        <w:t>A probability</w:t>
      </w:r>
      <w:r w:rsidRPr="000A1EC0">
        <w:rPr>
          <w:b/>
        </w:rPr>
        <w:t xml:space="preserve"> </w:t>
      </w:r>
      <w:r w:rsidRPr="000A1EC0">
        <w:t xml:space="preserve">density plot representing the orientation distributions from which stimuli were drawn. The blue graph corresponds to the distribution with a mean of 40 degrees. The orange plot corresponds to the distribution with a mean of 60 degrees. </w:t>
      </w:r>
      <w:r w:rsidRPr="000A1EC0">
        <w:rPr>
          <w:b/>
        </w:rPr>
        <w:t>B.</w:t>
      </w:r>
      <w:r w:rsidRPr="000A1EC0">
        <w:t xml:space="preserve"> Example ensemble stimuli drawn from these distributions. The ensembles consisted of 64 lines randomly spaced on an 8 x 8 grid. The blue frame corresponds to stimuli drawn from the orientation distribution with a mean of 40 degrees. The orange frame corresponds to the stimuli drawn from the distribution with a mean of 60 degrees. The colored frames are shown here for illustrative purposes and were not presented to participants.</w:t>
      </w:r>
    </w:p>
    <w:p w14:paraId="7A5D1CD8" w14:textId="77777777" w:rsidR="000A1EC0" w:rsidRPr="000A1EC0" w:rsidRDefault="000A1EC0" w:rsidP="00C91CDE">
      <w:pPr>
        <w:spacing w:after="0" w:line="240" w:lineRule="auto"/>
        <w:rPr>
          <w:b/>
          <w:bCs/>
          <w:i/>
          <w:iCs/>
        </w:rPr>
      </w:pPr>
      <w:r w:rsidRPr="000A1EC0">
        <w:rPr>
          <w:b/>
          <w:bCs/>
          <w:i/>
          <w:iCs/>
        </w:rPr>
        <w:t>2.3 EEG Recording and Analysis</w:t>
      </w:r>
    </w:p>
    <w:p w14:paraId="61287FE1" w14:textId="05250CB4" w:rsidR="00C91CDE" w:rsidRDefault="000A1EC0" w:rsidP="00C91CDE">
      <w:pPr>
        <w:spacing w:after="0" w:line="240" w:lineRule="auto"/>
      </w:pPr>
      <w:r w:rsidRPr="000A1EC0">
        <w:t xml:space="preserve">EEG was recorded using the </w:t>
      </w:r>
      <w:proofErr w:type="spellStart"/>
      <w:r w:rsidRPr="000A1EC0">
        <w:t>ActiCHamp</w:t>
      </w:r>
      <w:proofErr w:type="spellEnd"/>
      <w:r w:rsidRPr="000A1EC0">
        <w:t xml:space="preserve"> amplifier with 64-channel active AgCl electrodes (</w:t>
      </w:r>
      <w:proofErr w:type="spellStart"/>
      <w:r w:rsidRPr="000A1EC0">
        <w:t>actiCHamp</w:t>
      </w:r>
      <w:proofErr w:type="spellEnd"/>
      <w:r w:rsidRPr="000A1EC0">
        <w:t xml:space="preserve"> Plus, Brain Products GmbH, </w:t>
      </w:r>
      <w:proofErr w:type="spellStart"/>
      <w:r w:rsidRPr="000A1EC0">
        <w:t>Gilching</w:t>
      </w:r>
      <w:proofErr w:type="spellEnd"/>
      <w:r w:rsidRPr="000A1EC0">
        <w:t xml:space="preserve">, Germany) with both mastoids as reference electrodes. Recording was performed at the 1000 Hz sample rate and re-referenced to the grand average. Off-line filters with a high cut-off at 0.1 Hz and low cut-off at 40 Hz were applied. EEG preprocessing was performed using the </w:t>
      </w:r>
      <w:proofErr w:type="spellStart"/>
      <w:r w:rsidRPr="000A1EC0">
        <w:t>BrainVision</w:t>
      </w:r>
      <w:proofErr w:type="spellEnd"/>
      <w:r w:rsidRPr="000A1EC0">
        <w:t xml:space="preserve"> Analyzer software (</w:t>
      </w:r>
      <w:proofErr w:type="spellStart"/>
      <w:r w:rsidRPr="000A1EC0">
        <w:t>BrainVision</w:t>
      </w:r>
      <w:proofErr w:type="spellEnd"/>
      <w:r w:rsidRPr="000A1EC0">
        <w:t xml:space="preserve"> Analyzer, Brain Products GmbH, </w:t>
      </w:r>
      <w:proofErr w:type="spellStart"/>
      <w:r w:rsidRPr="000A1EC0">
        <w:t>Gilching</w:t>
      </w:r>
      <w:proofErr w:type="spellEnd"/>
      <w:r w:rsidRPr="000A1EC0">
        <w:t>, Germany). Ocular artifacts were corrected using the ocular correction ICA algorithm in semi-automatic mode, meaning that computed components were looked at and final rejection was made by hand, based on the voltage scalp distribution. Detailed artifact rejection parameters are listed in Supplementary Material section.</w:t>
      </w:r>
    </w:p>
    <w:p w14:paraId="69BECCDA" w14:textId="367642C6" w:rsidR="000A1EC0" w:rsidRPr="000A1EC0" w:rsidRDefault="00C91CDE" w:rsidP="000A1EC0">
      <w:pPr>
        <w:spacing w:after="0" w:line="240" w:lineRule="auto"/>
        <w:jc w:val="left"/>
      </w:pPr>
      <w:r>
        <w:br w:type="page"/>
      </w:r>
    </w:p>
    <w:p w14:paraId="57C5B989" w14:textId="77777777" w:rsidR="000A1EC0" w:rsidRPr="000A1EC0" w:rsidRDefault="000A1EC0" w:rsidP="00C91CDE">
      <w:pPr>
        <w:spacing w:after="0" w:line="240" w:lineRule="auto"/>
        <w:rPr>
          <w:b/>
          <w:i/>
          <w:iCs/>
        </w:rPr>
      </w:pPr>
      <w:r w:rsidRPr="000A1EC0">
        <w:rPr>
          <w:b/>
          <w:i/>
          <w:iCs/>
        </w:rPr>
        <w:lastRenderedPageBreak/>
        <w:t>2.4 Procedure</w:t>
      </w:r>
    </w:p>
    <w:p w14:paraId="576B9DA7" w14:textId="77777777" w:rsidR="000A1EC0" w:rsidRPr="000A1EC0" w:rsidRDefault="000A1EC0" w:rsidP="00C91CDE">
      <w:pPr>
        <w:spacing w:after="0" w:line="240" w:lineRule="auto"/>
      </w:pPr>
      <w:r w:rsidRPr="000A1EC0">
        <w:t xml:space="preserve">In both experiments, participants completed 1,000 trials divided into 10 blocks of 100 trials each. An intertrial interval was 900 to 1100 </w:t>
      </w:r>
      <w:proofErr w:type="spellStart"/>
      <w:r w:rsidRPr="000A1EC0">
        <w:t>ms</w:t>
      </w:r>
      <w:proofErr w:type="spellEnd"/>
      <w:r w:rsidRPr="000A1EC0">
        <w:t xml:space="preserve"> during which an empty gray screen with a fixation dot at the screen center was presented. Each block was followed by a pause screen. Five blocks had a standard ensemble mean of 40 degrees and oddball deviant ensemble mean of 60 degrees, and five blocks had standards of mean 60 and deviants of mean 40 degrees (for an example, see Figure 2A). The block order was randomized. In neither </w:t>
      </w:r>
      <w:proofErr w:type="gramStart"/>
      <w:r w:rsidRPr="000A1EC0">
        <w:t>experiment</w:t>
      </w:r>
      <w:proofErr w:type="gramEnd"/>
      <w:r w:rsidRPr="000A1EC0">
        <w:t xml:space="preserve"> practice trials were used. </w:t>
      </w:r>
    </w:p>
    <w:p w14:paraId="568BE430" w14:textId="77777777" w:rsidR="000A1EC0" w:rsidRPr="000A1EC0" w:rsidRDefault="000A1EC0" w:rsidP="00C91CDE">
      <w:pPr>
        <w:spacing w:after="0" w:line="240" w:lineRule="auto"/>
      </w:pPr>
      <w:r w:rsidRPr="000A1EC0">
        <w:t xml:space="preserve">Stimuli were presented using </w:t>
      </w:r>
      <w:proofErr w:type="spellStart"/>
      <w:r w:rsidRPr="000A1EC0">
        <w:t>PsychoPy</w:t>
      </w:r>
      <w:proofErr w:type="spellEnd"/>
      <w:r w:rsidRPr="000A1EC0">
        <w:t xml:space="preserve"> 2022.2.1 software.  On each trial, a central fixation cross (exp. 1: width 0.16°, height: 0.33°; exp. 2: width 0.16°, height: 0.33° or width 0.33°, height: 0.16°) and 64 lines (line length 1°) were presented for 200 </w:t>
      </w:r>
      <w:proofErr w:type="spellStart"/>
      <w:r w:rsidRPr="000A1EC0">
        <w:t>ms</w:t>
      </w:r>
      <w:proofErr w:type="spellEnd"/>
      <w:r w:rsidRPr="000A1EC0">
        <w:t xml:space="preserve"> on a gray background (Figure 2). The lines drawn from the positive and negative skew distributions served as either standard or deviant conditions, depending on the block. The standard trials were presented more frequently (90 standard trials in each block), while the deviant trials were presented less frequently (10 deviant trials in each block). At the beginning of each block, 10 standard trials were always presented. At least three standard trials were presented between deviant trials. Participants were instructed to maintain fixation on the central cross.</w:t>
      </w:r>
      <w:r w:rsidRPr="000A1EC0">
        <w:br w:type="page"/>
      </w:r>
    </w:p>
    <w:p w14:paraId="4FBDDB14" w14:textId="2CC663EC" w:rsidR="000A1EC0" w:rsidRPr="000A1EC0" w:rsidRDefault="00C91CDE" w:rsidP="000A1EC0">
      <w:pPr>
        <w:spacing w:after="0" w:line="240" w:lineRule="auto"/>
        <w:jc w:val="left"/>
        <w:rPr>
          <w:b/>
          <w:bCs/>
        </w:rPr>
      </w:pPr>
      <w:r w:rsidRPr="000A1EC0">
        <w:rPr>
          <w:noProof/>
        </w:rPr>
        <w:lastRenderedPageBreak/>
        <w:drawing>
          <wp:anchor distT="0" distB="0" distL="114300" distR="114300" simplePos="0" relativeHeight="251687936" behindDoc="0" locked="0" layoutInCell="1" allowOverlap="1" wp14:anchorId="3DB45598" wp14:editId="1F4133DD">
            <wp:simplePos x="0" y="0"/>
            <wp:positionH relativeFrom="margin">
              <wp:align>center</wp:align>
            </wp:positionH>
            <wp:positionV relativeFrom="paragraph">
              <wp:posOffset>68712</wp:posOffset>
            </wp:positionV>
            <wp:extent cx="5943600" cy="3188639"/>
            <wp:effectExtent l="0" t="0" r="0" b="0"/>
            <wp:wrapTopAndBottom/>
            <wp:docPr id="3" name="Рисунок 13"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13" descr="A screenshot of a video game&#10;&#10;AI-generated content may be incorrect."/>
                    <pic:cNvPicPr>
                      <a:picLocks noChangeAspect="1" noChangeArrowheads="1"/>
                    </pic:cNvPicPr>
                  </pic:nvPicPr>
                  <pic:blipFill>
                    <a:blip r:embed="rId105" cstate="print">
                      <a:extLst>
                        <a:ext uri="{28A0092B-C50C-407E-A947-70E740481C1C}">
                          <a14:useLocalDpi xmlns:a14="http://schemas.microsoft.com/office/drawing/2010/main" val="0"/>
                        </a:ext>
                      </a:extLst>
                    </a:blip>
                    <a:stretch>
                      <a:fillRect/>
                    </a:stretch>
                  </pic:blipFill>
                  <pic:spPr bwMode="auto">
                    <a:xfrm>
                      <a:off x="0" y="0"/>
                      <a:ext cx="5943600" cy="3188639"/>
                    </a:xfrm>
                    <a:prstGeom prst="rect">
                      <a:avLst/>
                    </a:prstGeom>
                  </pic:spPr>
                </pic:pic>
              </a:graphicData>
            </a:graphic>
            <wp14:sizeRelH relativeFrom="page">
              <wp14:pctWidth>0</wp14:pctWidth>
            </wp14:sizeRelH>
            <wp14:sizeRelV relativeFrom="page">
              <wp14:pctHeight>0</wp14:pctHeight>
            </wp14:sizeRelV>
          </wp:anchor>
        </w:drawing>
      </w:r>
    </w:p>
    <w:p w14:paraId="418A7FB5" w14:textId="32060A50" w:rsidR="000A1EC0" w:rsidRPr="000A1EC0" w:rsidRDefault="000A1EC0" w:rsidP="00C91CDE">
      <w:pPr>
        <w:spacing w:after="0" w:line="240" w:lineRule="auto"/>
        <w:rPr>
          <w:b/>
          <w:bCs/>
        </w:rPr>
      </w:pPr>
    </w:p>
    <w:p w14:paraId="79521CBD" w14:textId="77777777" w:rsidR="000A1EC0" w:rsidRPr="000A1EC0" w:rsidRDefault="000A1EC0" w:rsidP="00C91CDE">
      <w:pPr>
        <w:spacing w:after="0" w:line="240" w:lineRule="auto"/>
      </w:pPr>
      <w:bookmarkStart w:id="103" w:name="_Hlk196732607"/>
      <w:r w:rsidRPr="000A1EC0">
        <w:rPr>
          <w:b/>
          <w:bCs/>
        </w:rPr>
        <w:t>Figure 2</w:t>
      </w:r>
      <w:r w:rsidRPr="000A1EC0">
        <w:t xml:space="preserve">. Block schematic of Experiments 1 and 2. Trials were 200 </w:t>
      </w:r>
      <w:proofErr w:type="spellStart"/>
      <w:r w:rsidRPr="000A1EC0">
        <w:t>ms</w:t>
      </w:r>
      <w:proofErr w:type="spellEnd"/>
      <w:r w:rsidRPr="000A1EC0">
        <w:t xml:space="preserve"> with an inter-trial interval of 900-1100 </w:t>
      </w:r>
      <w:proofErr w:type="spellStart"/>
      <w:r w:rsidRPr="000A1EC0">
        <w:t>ms.</w:t>
      </w:r>
      <w:proofErr w:type="spellEnd"/>
      <w:r w:rsidRPr="000A1EC0">
        <w:t xml:space="preserve"> Colored frames (added here for illustrative purposes) correspond to the average orientation of the background stimuli (blue: 40 degrees; orange: 60 degrees). </w:t>
      </w:r>
      <w:r w:rsidRPr="000A1EC0">
        <w:rPr>
          <w:b/>
          <w:bCs/>
        </w:rPr>
        <w:t>(A) An example trial sequence of Experiment 1.</w:t>
      </w:r>
      <w:r w:rsidRPr="000A1EC0">
        <w:t xml:space="preserve"> Participants were asked to respond to changes of the mean orientation of the white lines, here shown in the second depicted trial marked “press space”.  (</w:t>
      </w:r>
      <w:r w:rsidRPr="000A1EC0">
        <w:rPr>
          <w:b/>
          <w:bCs/>
        </w:rPr>
        <w:t xml:space="preserve">B) An example trial sequence of Experiment 2. </w:t>
      </w:r>
      <w:r w:rsidRPr="000A1EC0">
        <w:t xml:space="preserve"> Participants were asked to respond to changes of the central cross, here shown in the third depicted trial marked “press space”. The relative sizes of the ensemble, fixation cross and dot are changed for illustrative purposes. </w:t>
      </w:r>
    </w:p>
    <w:bookmarkEnd w:id="103"/>
    <w:p w14:paraId="5E2584A1" w14:textId="77777777" w:rsidR="000A1EC0" w:rsidRPr="000A1EC0" w:rsidRDefault="000A1EC0" w:rsidP="000A1EC0">
      <w:pPr>
        <w:spacing w:after="0" w:line="240" w:lineRule="auto"/>
        <w:jc w:val="left"/>
      </w:pPr>
    </w:p>
    <w:p w14:paraId="605E0BFF" w14:textId="77777777" w:rsidR="000A1EC0" w:rsidRPr="000A1EC0" w:rsidRDefault="000A1EC0" w:rsidP="00C91CDE">
      <w:pPr>
        <w:numPr>
          <w:ilvl w:val="0"/>
          <w:numId w:val="32"/>
        </w:numPr>
        <w:spacing w:after="0" w:line="240" w:lineRule="auto"/>
        <w:rPr>
          <w:b/>
        </w:rPr>
      </w:pPr>
      <w:r w:rsidRPr="000A1EC0">
        <w:rPr>
          <w:b/>
        </w:rPr>
        <w:t>Experiment 1: Attended Ensemble Statistics</w:t>
      </w:r>
    </w:p>
    <w:p w14:paraId="12FF2AFA" w14:textId="77777777" w:rsidR="000A1EC0" w:rsidRPr="000A1EC0" w:rsidRDefault="000A1EC0" w:rsidP="00C91CDE">
      <w:pPr>
        <w:spacing w:after="0" w:line="240" w:lineRule="auto"/>
        <w:rPr>
          <w:b/>
          <w:i/>
        </w:rPr>
      </w:pPr>
    </w:p>
    <w:p w14:paraId="62207D87" w14:textId="77777777" w:rsidR="000A1EC0" w:rsidRPr="000A1EC0" w:rsidRDefault="000A1EC0" w:rsidP="00C91CDE">
      <w:pPr>
        <w:spacing w:after="0" w:line="240" w:lineRule="auto"/>
        <w:rPr>
          <w:b/>
          <w:i/>
        </w:rPr>
      </w:pPr>
      <w:r w:rsidRPr="000A1EC0">
        <w:rPr>
          <w:b/>
          <w:i/>
        </w:rPr>
        <w:t xml:space="preserve">3.1 Procedure </w:t>
      </w:r>
    </w:p>
    <w:p w14:paraId="137C938A" w14:textId="77777777" w:rsidR="000A1EC0" w:rsidRPr="000A1EC0" w:rsidRDefault="000A1EC0" w:rsidP="00C91CDE">
      <w:pPr>
        <w:spacing w:after="0" w:line="240" w:lineRule="auto"/>
      </w:pPr>
      <w:bookmarkStart w:id="104" w:name="_Hlk196732772"/>
      <w:r w:rsidRPr="000A1EC0">
        <w:t xml:space="preserve">Participants were asked to explicitly detect the change of the mean orientation of the background line ensemble by pressing the space key (Figure 2A). </w:t>
      </w:r>
    </w:p>
    <w:bookmarkEnd w:id="104"/>
    <w:p w14:paraId="2D34D366" w14:textId="77777777" w:rsidR="000A1EC0" w:rsidRPr="000A1EC0" w:rsidRDefault="000A1EC0" w:rsidP="00C91CDE">
      <w:pPr>
        <w:spacing w:after="0" w:line="240" w:lineRule="auto"/>
        <w:rPr>
          <w:b/>
          <w:bCs/>
          <w:i/>
          <w:iCs/>
        </w:rPr>
      </w:pPr>
      <w:r w:rsidRPr="000A1EC0">
        <w:br w:type="page"/>
      </w:r>
    </w:p>
    <w:p w14:paraId="5E9EC7B8" w14:textId="77777777" w:rsidR="000A1EC0" w:rsidRPr="000A1EC0" w:rsidRDefault="000A1EC0" w:rsidP="00C91CDE">
      <w:pPr>
        <w:spacing w:after="0" w:line="240" w:lineRule="auto"/>
        <w:rPr>
          <w:i/>
        </w:rPr>
      </w:pPr>
      <w:r w:rsidRPr="000A1EC0">
        <w:rPr>
          <w:b/>
          <w:i/>
        </w:rPr>
        <w:lastRenderedPageBreak/>
        <w:t>3.2 EEG Analysis</w:t>
      </w:r>
    </w:p>
    <w:p w14:paraId="0C60CB9E" w14:textId="77777777" w:rsidR="000A1EC0" w:rsidRPr="000A1EC0" w:rsidRDefault="000A1EC0" w:rsidP="00C91CDE">
      <w:pPr>
        <w:spacing w:after="0" w:line="240" w:lineRule="auto"/>
      </w:pPr>
      <w:bookmarkStart w:id="105" w:name="_Hlk196733346"/>
      <w:r w:rsidRPr="000A1EC0">
        <w:t xml:space="preserve">The data was </w:t>
      </w:r>
      <w:proofErr w:type="spellStart"/>
      <w:r w:rsidRPr="000A1EC0">
        <w:t>epoched</w:t>
      </w:r>
      <w:proofErr w:type="spellEnd"/>
      <w:r w:rsidRPr="000A1EC0">
        <w:t xml:space="preserve"> from -200 </w:t>
      </w:r>
      <w:proofErr w:type="spellStart"/>
      <w:r w:rsidRPr="000A1EC0">
        <w:t>ms</w:t>
      </w:r>
      <w:proofErr w:type="spellEnd"/>
      <w:r w:rsidRPr="000A1EC0">
        <w:t xml:space="preserve"> to 600 </w:t>
      </w:r>
      <w:proofErr w:type="spellStart"/>
      <w:r w:rsidRPr="000A1EC0">
        <w:t>ms</w:t>
      </w:r>
      <w:proofErr w:type="spellEnd"/>
      <w:r w:rsidRPr="000A1EC0">
        <w:t xml:space="preserve"> from trial onset. Only trials with correct answers (pressing space within the inter-trial interval following deviant </w:t>
      </w:r>
      <w:proofErr w:type="gramStart"/>
      <w:r w:rsidRPr="000A1EC0">
        <w:t>trials, and</w:t>
      </w:r>
      <w:proofErr w:type="gramEnd"/>
      <w:r w:rsidRPr="000A1EC0">
        <w:t xml:space="preserve"> not pressing space within the inter-trial interval following standard trials) were included in the analysis of EEG data as deviants. Standards were selected as trials preceding the deviants. The average number of </w:t>
      </w:r>
      <w:proofErr w:type="gramStart"/>
      <w:r w:rsidRPr="000A1EC0">
        <w:t>included trials</w:t>
      </w:r>
      <w:proofErr w:type="gramEnd"/>
      <w:r w:rsidRPr="000A1EC0">
        <w:t xml:space="preserve"> after preprocessing was 92 for standard epochs (SD = 7) and 86 for deviant epochs (SD = 17). Mean amplitudes for standard and deviant stimuli in frontal, central and parietal electrodes (Fz, F3, F4, F5, F6, F7, F8, </w:t>
      </w:r>
      <w:proofErr w:type="spellStart"/>
      <w:r w:rsidRPr="000A1EC0">
        <w:t>AFz</w:t>
      </w:r>
      <w:proofErr w:type="spellEnd"/>
      <w:r w:rsidRPr="000A1EC0">
        <w:t xml:space="preserve">, </w:t>
      </w:r>
      <w:proofErr w:type="spellStart"/>
      <w:r w:rsidRPr="000A1EC0">
        <w:t>Cz</w:t>
      </w:r>
      <w:proofErr w:type="spellEnd"/>
      <w:r w:rsidRPr="000A1EC0">
        <w:t xml:space="preserve">, </w:t>
      </w:r>
      <w:proofErr w:type="spellStart"/>
      <w:r w:rsidRPr="000A1EC0">
        <w:t>Pz</w:t>
      </w:r>
      <w:proofErr w:type="spellEnd"/>
      <w:r w:rsidRPr="000A1EC0">
        <w:t xml:space="preserve">) were compared using repeated measures ANOVA (Stimulus type: standard and deviant as factor and electrode: Fz, F3, F4, F5, F6, F7, F8, </w:t>
      </w:r>
      <w:proofErr w:type="spellStart"/>
      <w:r w:rsidRPr="000A1EC0">
        <w:t>AFz</w:t>
      </w:r>
      <w:proofErr w:type="spellEnd"/>
      <w:r w:rsidRPr="000A1EC0">
        <w:t xml:space="preserve">, </w:t>
      </w:r>
      <w:proofErr w:type="spellStart"/>
      <w:r w:rsidRPr="000A1EC0">
        <w:t>Cz</w:t>
      </w:r>
      <w:proofErr w:type="spellEnd"/>
      <w:r w:rsidRPr="000A1EC0">
        <w:t xml:space="preserve">, </w:t>
      </w:r>
      <w:proofErr w:type="spellStart"/>
      <w:r w:rsidRPr="000A1EC0">
        <w:t>Pz</w:t>
      </w:r>
      <w:proofErr w:type="spellEnd"/>
      <w:r w:rsidRPr="000A1EC0">
        <w:t xml:space="preserve"> as factor) in a time window spanning 300 to 500 </w:t>
      </w:r>
      <w:proofErr w:type="spellStart"/>
      <w:r w:rsidRPr="000A1EC0">
        <w:t>ms</w:t>
      </w:r>
      <w:proofErr w:type="spellEnd"/>
      <w:r w:rsidRPr="000A1EC0">
        <w:t xml:space="preserve"> after trial onset. Additionally, we ran a Bayesian repeated measures ANOVA within the same time window and electrode regions to calculate Bayes Factor </w:t>
      </w:r>
      <w:proofErr w:type="gramStart"/>
      <w:r w:rsidRPr="000A1EC0">
        <w:t>(</w:t>
      </w:r>
      <w:r w:rsidRPr="000A1EC0">
        <w:rPr>
          <w:vertAlign w:val="subscript"/>
        </w:rPr>
        <w:t xml:space="preserve"> </w:t>
      </w:r>
      <w:r w:rsidRPr="000A1EC0">
        <w:t>Cauchy</w:t>
      </w:r>
      <w:proofErr w:type="gramEnd"/>
      <w:r w:rsidRPr="000A1EC0">
        <w:t xml:space="preserve"> distribution as a prior for the fixed effects with a scale parameter of 0.5 was used,</w:t>
      </w:r>
      <w:r w:rsidRPr="000A1EC0">
        <w:rPr>
          <w:i/>
          <w:iCs/>
        </w:rPr>
        <w:t xml:space="preserve"> log BF</w:t>
      </w:r>
      <w:r w:rsidRPr="000A1EC0">
        <w:rPr>
          <w:i/>
          <w:iCs/>
          <w:vertAlign w:val="subscript"/>
        </w:rPr>
        <w:t>10</w:t>
      </w:r>
      <w:r w:rsidRPr="000A1EC0">
        <w:rPr>
          <w:vertAlign w:val="subscript"/>
        </w:rPr>
        <w:t>,</w:t>
      </w:r>
      <w:r w:rsidRPr="000A1EC0">
        <w:t xml:space="preserve"> as base-10 logarithm for the model including the factor of interest divided by null model.). The time window and electrode sites were based on previously known characteristics of the P3 component (Kappenman et al., 2021). </w:t>
      </w:r>
    </w:p>
    <w:p w14:paraId="787023D8" w14:textId="77777777" w:rsidR="000A1EC0" w:rsidRPr="000A1EC0" w:rsidRDefault="000A1EC0" w:rsidP="00C91CDE">
      <w:pPr>
        <w:spacing w:after="0" w:line="240" w:lineRule="auto"/>
      </w:pPr>
      <w:r w:rsidRPr="000A1EC0">
        <w:t xml:space="preserve">Additionally, as part of an exploratory analysis, multivariate pattern analysis (MVPA) using support vector machine (SVM) classification was applied to the previously preprocessed and </w:t>
      </w:r>
      <w:proofErr w:type="spellStart"/>
      <w:r w:rsidRPr="000A1EC0">
        <w:t>epoched</w:t>
      </w:r>
      <w:proofErr w:type="spellEnd"/>
      <w:r w:rsidRPr="000A1EC0">
        <w:t xml:space="preserve"> data. We used a decoding toolbox within ERPLAB toolbox (Luck, 2014) Data was </w:t>
      </w:r>
      <w:proofErr w:type="spellStart"/>
      <w:r w:rsidRPr="000A1EC0">
        <w:t>epoched</w:t>
      </w:r>
      <w:proofErr w:type="spellEnd"/>
      <w:r w:rsidRPr="000A1EC0">
        <w:t xml:space="preserve"> based on the appearance of standard and deviant ensemble stimuli. Decoding was implemented using the N-</w:t>
      </w:r>
      <w:proofErr w:type="spellStart"/>
      <w:r w:rsidRPr="000A1EC0">
        <w:t>crossfold</w:t>
      </w:r>
      <w:proofErr w:type="spellEnd"/>
      <w:r w:rsidRPr="000A1EC0">
        <w:t xml:space="preserve"> cross-validation procedure. The number of cross-validations folds used was 5. We included 62 electrodes in the </w:t>
      </w:r>
      <w:proofErr w:type="gramStart"/>
      <w:r w:rsidRPr="000A1EC0">
        <w:t>deciding</w:t>
      </w:r>
      <w:proofErr w:type="gramEnd"/>
      <w:r w:rsidRPr="000A1EC0">
        <w:t xml:space="preserve"> (both mastoids used as reference were excluded). We tested classification accuracy against the chance level (50%) at each time point using one-tailed t-tests (Holm correction for multiple comparison applied). We conducted another exploratory analysis focusing on the N2 component, a marker of attentive processing (</w:t>
      </w:r>
      <w:proofErr w:type="spellStart"/>
      <w:r w:rsidRPr="000A1EC0">
        <w:t>Bocquillon</w:t>
      </w:r>
      <w:proofErr w:type="spellEnd"/>
      <w:r w:rsidRPr="000A1EC0">
        <w:t xml:space="preserve"> et al., 2014), to investigate whether selective attentional processes were involved in either of the two experimental situations. Similar exploratory analyses were also applied to the EEG data from Experiment 2. The results of these analyses are presented in the Supplementary Material section, as they were not the primary focus of the study and are not discussed further.</w:t>
      </w:r>
    </w:p>
    <w:bookmarkEnd w:id="105"/>
    <w:p w14:paraId="5CD448EE" w14:textId="77777777" w:rsidR="00C91CDE" w:rsidRPr="00C91CDE" w:rsidRDefault="000A1EC0" w:rsidP="00C91CDE">
      <w:pPr>
        <w:spacing w:after="0" w:line="240" w:lineRule="auto"/>
        <w:jc w:val="left"/>
        <w:rPr>
          <w:b/>
          <w:i/>
          <w:iCs/>
        </w:rPr>
      </w:pPr>
      <w:r>
        <w:br w:type="page"/>
      </w:r>
      <w:r w:rsidR="00C91CDE" w:rsidRPr="00C91CDE">
        <w:rPr>
          <w:b/>
          <w:i/>
          <w:iCs/>
        </w:rPr>
        <w:lastRenderedPageBreak/>
        <w:t>3.3 Results</w:t>
      </w:r>
    </w:p>
    <w:p w14:paraId="56FEB78A" w14:textId="77777777" w:rsidR="00C91CDE" w:rsidRPr="00C91CDE" w:rsidRDefault="00C91CDE" w:rsidP="00C91CDE">
      <w:pPr>
        <w:spacing w:after="0" w:line="240" w:lineRule="auto"/>
        <w:jc w:val="left"/>
        <w:rPr>
          <w:b/>
        </w:rPr>
      </w:pPr>
    </w:p>
    <w:p w14:paraId="04D40440" w14:textId="77777777" w:rsidR="00C91CDE" w:rsidRPr="00C91CDE" w:rsidRDefault="00C91CDE" w:rsidP="00C91CDE">
      <w:pPr>
        <w:spacing w:after="0" w:line="240" w:lineRule="auto"/>
        <w:rPr>
          <w:b/>
          <w:i/>
        </w:rPr>
      </w:pPr>
      <w:r w:rsidRPr="00C91CDE">
        <w:rPr>
          <w:b/>
          <w:i/>
        </w:rPr>
        <w:t>Behavioral Results</w:t>
      </w:r>
    </w:p>
    <w:p w14:paraId="54B3B9EE" w14:textId="77777777" w:rsidR="00C91CDE" w:rsidRPr="00C91CDE" w:rsidRDefault="00C91CDE" w:rsidP="00C91CDE">
      <w:pPr>
        <w:spacing w:after="0" w:line="240" w:lineRule="auto"/>
        <w:rPr>
          <w:b/>
          <w:bCs/>
        </w:rPr>
      </w:pPr>
      <w:r w:rsidRPr="00C91CDE">
        <w:t xml:space="preserve">A signal-detection discriminability measure, </w:t>
      </w:r>
      <w:r w:rsidRPr="00C91CDE">
        <w:rPr>
          <w:i/>
          <w:iCs/>
        </w:rPr>
        <w:t>d</w:t>
      </w:r>
      <w:r w:rsidRPr="00C91CDE">
        <w:t xml:space="preserve">’ was calculated as a z(HR) – z(FA) for each participant, where HR (hit rate) is a proportion of correctly detected deviant stimuli and FA (false alarm rate) is a proportion of standard stimuli that participants responded to with a button press.  The average </w:t>
      </w:r>
      <w:r w:rsidRPr="00C91CDE">
        <w:rPr>
          <w:i/>
          <w:iCs/>
        </w:rPr>
        <w:t>d’</w:t>
      </w:r>
      <w:r w:rsidRPr="00C91CDE">
        <w:t xml:space="preserve"> was 3.1 (SD = </w:t>
      </w:r>
      <w:proofErr w:type="gramStart"/>
      <w:r w:rsidRPr="00C91CDE">
        <w:t>1.0)(</w:t>
      </w:r>
      <w:proofErr w:type="gramEnd"/>
      <w:r w:rsidRPr="00C91CDE">
        <w:t xml:space="preserve"> corresponding to 86% correct answers), which is consistent with high sensitivity to attended changes in average orientations.</w:t>
      </w:r>
    </w:p>
    <w:p w14:paraId="0DF0BF86" w14:textId="6D0CA4E7" w:rsidR="00C91CDE" w:rsidRPr="00C91CDE" w:rsidRDefault="00C91CDE" w:rsidP="00C91CDE">
      <w:pPr>
        <w:spacing w:after="0" w:line="240" w:lineRule="auto"/>
        <w:jc w:val="left"/>
      </w:pPr>
      <w:r w:rsidRPr="00C91CDE">
        <w:rPr>
          <w:noProof/>
        </w:rPr>
        <mc:AlternateContent>
          <mc:Choice Requires="wpg">
            <w:drawing>
              <wp:anchor distT="0" distB="0" distL="114300" distR="114300" simplePos="0" relativeHeight="251689984" behindDoc="0" locked="0" layoutInCell="0" allowOverlap="1" wp14:anchorId="05C9D588" wp14:editId="1757B499">
                <wp:simplePos x="0" y="0"/>
                <wp:positionH relativeFrom="margin">
                  <wp:align>center</wp:align>
                </wp:positionH>
                <wp:positionV relativeFrom="paragraph">
                  <wp:posOffset>255905</wp:posOffset>
                </wp:positionV>
                <wp:extent cx="5905500" cy="3926840"/>
                <wp:effectExtent l="0" t="0" r="0" b="0"/>
                <wp:wrapTopAndBottom/>
                <wp:docPr id="322271359" name="Группа 58"/>
                <wp:cNvGraphicFramePr/>
                <a:graphic xmlns:a="http://schemas.openxmlformats.org/drawingml/2006/main">
                  <a:graphicData uri="http://schemas.microsoft.com/office/word/2010/wordprocessingGroup">
                    <wpg:wgp>
                      <wpg:cNvGrpSpPr/>
                      <wpg:grpSpPr>
                        <a:xfrm>
                          <a:off x="0" y="0"/>
                          <a:ext cx="5905500" cy="3926840"/>
                          <a:chOff x="0" y="0"/>
                          <a:chExt cx="5905440" cy="3926880"/>
                        </a:xfrm>
                      </wpg:grpSpPr>
                      <pic:pic xmlns:pic="http://schemas.openxmlformats.org/drawingml/2006/picture">
                        <pic:nvPicPr>
                          <pic:cNvPr id="1589304449" name="Рисунок 177963571" descr="Изображение выглядит как текст, Шрифт, линия, диаграмма&#10;&#10;Автоматически созданное описание"/>
                          <pic:cNvPicPr/>
                        </pic:nvPicPr>
                        <pic:blipFill>
                          <a:blip r:embed="rId106"/>
                          <a:stretch/>
                        </pic:blipFill>
                        <pic:spPr>
                          <a:xfrm>
                            <a:off x="1973520" y="26640"/>
                            <a:ext cx="1959120" cy="976680"/>
                          </a:xfrm>
                          <a:prstGeom prst="rect">
                            <a:avLst/>
                          </a:prstGeom>
                          <a:ln w="0">
                            <a:noFill/>
                          </a:ln>
                        </pic:spPr>
                      </pic:pic>
                      <pic:pic xmlns:pic="http://schemas.openxmlformats.org/drawingml/2006/picture">
                        <pic:nvPicPr>
                          <pic:cNvPr id="304241905" name="Рисунок 1733730003" descr="Изображение выглядит как текст, Шрифт, диаграмма, линия&#10;&#10;Автоматически созданное описание"/>
                          <pic:cNvPicPr/>
                        </pic:nvPicPr>
                        <pic:blipFill>
                          <a:blip r:embed="rId107"/>
                          <a:stretch/>
                        </pic:blipFill>
                        <pic:spPr>
                          <a:xfrm>
                            <a:off x="1970280" y="1971720"/>
                            <a:ext cx="1959120" cy="976680"/>
                          </a:xfrm>
                          <a:prstGeom prst="rect">
                            <a:avLst/>
                          </a:prstGeom>
                          <a:ln w="0">
                            <a:noFill/>
                          </a:ln>
                        </pic:spPr>
                      </pic:pic>
                      <pic:pic xmlns:pic="http://schemas.openxmlformats.org/drawingml/2006/picture">
                        <pic:nvPicPr>
                          <pic:cNvPr id="1670856190" name="Рисунок 1825494531" descr="Изображение выглядит как текст, Шрифт, линия, диаграмма&#10;&#10;Автоматически созданное описание"/>
                          <pic:cNvPicPr/>
                        </pic:nvPicPr>
                        <pic:blipFill>
                          <a:blip r:embed="rId108"/>
                          <a:stretch/>
                        </pic:blipFill>
                        <pic:spPr>
                          <a:xfrm>
                            <a:off x="11520" y="6480"/>
                            <a:ext cx="1956960" cy="976680"/>
                          </a:xfrm>
                          <a:prstGeom prst="rect">
                            <a:avLst/>
                          </a:prstGeom>
                          <a:ln w="0">
                            <a:noFill/>
                          </a:ln>
                        </pic:spPr>
                      </pic:pic>
                      <pic:pic xmlns:pic="http://schemas.openxmlformats.org/drawingml/2006/picture">
                        <pic:nvPicPr>
                          <pic:cNvPr id="1801653898" name="Рисунок 874662950" descr="Изображение выглядит как текст, Шрифт, снимок экрана, линия&#10;&#10;Автоматически созданное описание"/>
                          <pic:cNvPicPr/>
                        </pic:nvPicPr>
                        <pic:blipFill>
                          <a:blip r:embed="rId109"/>
                          <a:stretch/>
                        </pic:blipFill>
                        <pic:spPr>
                          <a:xfrm>
                            <a:off x="3948480" y="0"/>
                            <a:ext cx="1956960" cy="976680"/>
                          </a:xfrm>
                          <a:prstGeom prst="rect">
                            <a:avLst/>
                          </a:prstGeom>
                          <a:ln w="0">
                            <a:noFill/>
                          </a:ln>
                        </pic:spPr>
                      </pic:pic>
                      <pic:pic xmlns:pic="http://schemas.openxmlformats.org/drawingml/2006/picture">
                        <pic:nvPicPr>
                          <pic:cNvPr id="834165749" name="Рисунок 271021241" descr="Изображение выглядит как текст, Шрифт, снимок экрана, линия&#10;&#10;Автоматически созданное описание"/>
                          <pic:cNvPicPr/>
                        </pic:nvPicPr>
                        <pic:blipFill>
                          <a:blip r:embed="rId110"/>
                          <a:stretch/>
                        </pic:blipFill>
                        <pic:spPr>
                          <a:xfrm>
                            <a:off x="6840" y="984960"/>
                            <a:ext cx="1956960" cy="976680"/>
                          </a:xfrm>
                          <a:prstGeom prst="rect">
                            <a:avLst/>
                          </a:prstGeom>
                          <a:ln w="0">
                            <a:noFill/>
                          </a:ln>
                        </pic:spPr>
                      </pic:pic>
                      <pic:pic xmlns:pic="http://schemas.openxmlformats.org/drawingml/2006/picture">
                        <pic:nvPicPr>
                          <pic:cNvPr id="170941791" name="Рисунок 890862358" descr="Изображение выглядит как текст, Шрифт, снимок экрана, линия&#10;&#10;Автоматически созданное описание"/>
                          <pic:cNvPicPr/>
                        </pic:nvPicPr>
                        <pic:blipFill>
                          <a:blip r:embed="rId111"/>
                          <a:stretch/>
                        </pic:blipFill>
                        <pic:spPr>
                          <a:xfrm>
                            <a:off x="3948480" y="984960"/>
                            <a:ext cx="1956960" cy="976680"/>
                          </a:xfrm>
                          <a:prstGeom prst="rect">
                            <a:avLst/>
                          </a:prstGeom>
                          <a:ln w="0">
                            <a:noFill/>
                          </a:ln>
                        </pic:spPr>
                      </pic:pic>
                      <pic:pic xmlns:pic="http://schemas.openxmlformats.org/drawingml/2006/picture">
                        <pic:nvPicPr>
                          <pic:cNvPr id="2058070169" name="Рисунок 814879658" descr="Изображение выглядит как текст, Шрифт, диаграмма, График&#10;&#10;Автоматически созданное описание"/>
                          <pic:cNvPicPr/>
                        </pic:nvPicPr>
                        <pic:blipFill>
                          <a:blip r:embed="rId112"/>
                          <a:stretch/>
                        </pic:blipFill>
                        <pic:spPr>
                          <a:xfrm>
                            <a:off x="0" y="1971720"/>
                            <a:ext cx="1956960" cy="976680"/>
                          </a:xfrm>
                          <a:prstGeom prst="rect">
                            <a:avLst/>
                          </a:prstGeom>
                          <a:ln w="0">
                            <a:noFill/>
                          </a:ln>
                        </pic:spPr>
                      </pic:pic>
                      <pic:pic xmlns:pic="http://schemas.openxmlformats.org/drawingml/2006/picture">
                        <pic:nvPicPr>
                          <pic:cNvPr id="1076936061" name="Рисунок 917790080" descr="Изображение выглядит как текст, Шрифт, линия, диаграмма&#10;&#10;Автоматически созданное описание"/>
                          <pic:cNvPicPr/>
                        </pic:nvPicPr>
                        <pic:blipFill>
                          <a:blip r:embed="rId113"/>
                          <a:stretch/>
                        </pic:blipFill>
                        <pic:spPr>
                          <a:xfrm>
                            <a:off x="3948480" y="1971720"/>
                            <a:ext cx="1956960" cy="976680"/>
                          </a:xfrm>
                          <a:prstGeom prst="rect">
                            <a:avLst/>
                          </a:prstGeom>
                          <a:ln w="0">
                            <a:noFill/>
                          </a:ln>
                        </pic:spPr>
                      </pic:pic>
                      <pic:pic xmlns:pic="http://schemas.openxmlformats.org/drawingml/2006/picture">
                        <pic:nvPicPr>
                          <pic:cNvPr id="1442112162" name="Рисунок 1902776561" descr="Изображение выглядит как текст, Шрифт, линия, диаграмма&#10;&#10;Автоматически созданное описание"/>
                          <pic:cNvPicPr/>
                        </pic:nvPicPr>
                        <pic:blipFill>
                          <a:blip r:embed="rId114"/>
                          <a:stretch/>
                        </pic:blipFill>
                        <pic:spPr>
                          <a:xfrm>
                            <a:off x="1973520" y="991800"/>
                            <a:ext cx="1959120" cy="978480"/>
                          </a:xfrm>
                          <a:prstGeom prst="rect">
                            <a:avLst/>
                          </a:prstGeom>
                          <a:ln w="0">
                            <a:noFill/>
                          </a:ln>
                        </pic:spPr>
                      </pic:pic>
                      <pic:pic xmlns:pic="http://schemas.openxmlformats.org/drawingml/2006/picture">
                        <pic:nvPicPr>
                          <pic:cNvPr id="1681864335" name="Рисунок 362034424" descr="Изображение выглядит как текст, Шрифт, снимок экрана, линия&#10;&#10;Автоматически созданное описание"/>
                          <pic:cNvPicPr/>
                        </pic:nvPicPr>
                        <pic:blipFill>
                          <a:blip r:embed="rId115"/>
                          <a:stretch/>
                        </pic:blipFill>
                        <pic:spPr>
                          <a:xfrm>
                            <a:off x="1967760" y="2950200"/>
                            <a:ext cx="1959120" cy="976680"/>
                          </a:xfrm>
                          <a:prstGeom prst="rect">
                            <a:avLst/>
                          </a:prstGeom>
                          <a:ln w="0">
                            <a:noFill/>
                          </a:ln>
                        </pic:spPr>
                      </pic:pic>
                      <wps:wsp>
                        <wps:cNvPr id="105403153" name="Прямоугольник 773745395"/>
                        <wps:cNvSpPr/>
                        <wps:spPr>
                          <a:xfrm>
                            <a:off x="1009800" y="2033280"/>
                            <a:ext cx="288360" cy="672480"/>
                          </a:xfrm>
                          <a:prstGeom prst="rect">
                            <a:avLst/>
                          </a:prstGeom>
                          <a:solidFill>
                            <a:srgbClr val="ECF1F9">
                              <a:alpha val="50000"/>
                            </a:srgbClr>
                          </a:solidFill>
                          <a:ln w="3175">
                            <a:solidFill>
                              <a:srgbClr val="4F81BD"/>
                            </a:solidFill>
                            <a:round/>
                          </a:ln>
                        </wps:spPr>
                        <wps:style>
                          <a:lnRef idx="2">
                            <a:schemeClr val="accent1">
                              <a:shade val="15000"/>
                            </a:schemeClr>
                          </a:lnRef>
                          <a:fillRef idx="1">
                            <a:schemeClr val="accent1"/>
                          </a:fillRef>
                          <a:effectRef idx="0">
                            <a:schemeClr val="accent1"/>
                          </a:effectRef>
                          <a:fontRef idx="minor"/>
                        </wps:style>
                        <wps:bodyPr/>
                      </wps:wsp>
                      <wps:wsp>
                        <wps:cNvPr id="1596089334" name="Прямоугольник 773710776"/>
                        <wps:cNvSpPr/>
                        <wps:spPr>
                          <a:xfrm>
                            <a:off x="1009800" y="1045800"/>
                            <a:ext cx="288360" cy="672480"/>
                          </a:xfrm>
                          <a:prstGeom prst="rect">
                            <a:avLst/>
                          </a:prstGeom>
                          <a:solidFill>
                            <a:srgbClr val="ECF1F9">
                              <a:alpha val="50000"/>
                            </a:srgbClr>
                          </a:solidFill>
                          <a:ln w="3175">
                            <a:solidFill>
                              <a:srgbClr val="4F81BD"/>
                            </a:solidFill>
                            <a:round/>
                          </a:ln>
                        </wps:spPr>
                        <wps:style>
                          <a:lnRef idx="2">
                            <a:schemeClr val="accent1">
                              <a:shade val="15000"/>
                            </a:schemeClr>
                          </a:lnRef>
                          <a:fillRef idx="1">
                            <a:schemeClr val="accent1"/>
                          </a:fillRef>
                          <a:effectRef idx="0">
                            <a:schemeClr val="accent1"/>
                          </a:effectRef>
                          <a:fontRef idx="minor"/>
                        </wps:style>
                        <wps:bodyPr/>
                      </wps:wsp>
                      <wps:wsp>
                        <wps:cNvPr id="1955061852" name="Прямоугольник 1016467034"/>
                        <wps:cNvSpPr/>
                        <wps:spPr>
                          <a:xfrm>
                            <a:off x="1009800" y="68040"/>
                            <a:ext cx="288360" cy="672480"/>
                          </a:xfrm>
                          <a:prstGeom prst="rect">
                            <a:avLst/>
                          </a:prstGeom>
                          <a:solidFill>
                            <a:srgbClr val="ECF1F9">
                              <a:alpha val="50000"/>
                            </a:srgbClr>
                          </a:solidFill>
                          <a:ln w="3175">
                            <a:solidFill>
                              <a:srgbClr val="4F81BD"/>
                            </a:solidFill>
                            <a:round/>
                          </a:ln>
                        </wps:spPr>
                        <wps:style>
                          <a:lnRef idx="2">
                            <a:schemeClr val="accent1">
                              <a:shade val="15000"/>
                            </a:schemeClr>
                          </a:lnRef>
                          <a:fillRef idx="1">
                            <a:schemeClr val="accent1"/>
                          </a:fillRef>
                          <a:effectRef idx="0">
                            <a:schemeClr val="accent1"/>
                          </a:effectRef>
                          <a:fontRef idx="minor"/>
                        </wps:style>
                        <wps:bodyPr/>
                      </wps:wsp>
                      <wps:wsp>
                        <wps:cNvPr id="342455005" name="Прямоугольник 450580822"/>
                        <wps:cNvSpPr/>
                        <wps:spPr>
                          <a:xfrm>
                            <a:off x="2970360" y="68040"/>
                            <a:ext cx="288360" cy="672480"/>
                          </a:xfrm>
                          <a:prstGeom prst="rect">
                            <a:avLst/>
                          </a:prstGeom>
                          <a:solidFill>
                            <a:srgbClr val="ECF1F9">
                              <a:alpha val="50000"/>
                            </a:srgbClr>
                          </a:solidFill>
                          <a:ln w="3175">
                            <a:solidFill>
                              <a:srgbClr val="4F81BD"/>
                            </a:solidFill>
                            <a:round/>
                          </a:ln>
                        </wps:spPr>
                        <wps:style>
                          <a:lnRef idx="2">
                            <a:schemeClr val="accent1">
                              <a:shade val="15000"/>
                            </a:schemeClr>
                          </a:lnRef>
                          <a:fillRef idx="1">
                            <a:schemeClr val="accent1"/>
                          </a:fillRef>
                          <a:effectRef idx="0">
                            <a:schemeClr val="accent1"/>
                          </a:effectRef>
                          <a:fontRef idx="minor"/>
                        </wps:style>
                        <wps:bodyPr/>
                      </wps:wsp>
                      <wps:wsp>
                        <wps:cNvPr id="1391552389" name="Прямоугольник 320457248"/>
                        <wps:cNvSpPr/>
                        <wps:spPr>
                          <a:xfrm>
                            <a:off x="2970360" y="1045800"/>
                            <a:ext cx="288360" cy="672480"/>
                          </a:xfrm>
                          <a:prstGeom prst="rect">
                            <a:avLst/>
                          </a:prstGeom>
                          <a:solidFill>
                            <a:srgbClr val="ECF1F9">
                              <a:alpha val="50000"/>
                            </a:srgbClr>
                          </a:solidFill>
                          <a:ln w="3175">
                            <a:solidFill>
                              <a:srgbClr val="4F81BD"/>
                            </a:solidFill>
                            <a:round/>
                          </a:ln>
                        </wps:spPr>
                        <wps:style>
                          <a:lnRef idx="2">
                            <a:schemeClr val="accent1">
                              <a:shade val="15000"/>
                            </a:schemeClr>
                          </a:lnRef>
                          <a:fillRef idx="1">
                            <a:schemeClr val="accent1"/>
                          </a:fillRef>
                          <a:effectRef idx="0">
                            <a:schemeClr val="accent1"/>
                          </a:effectRef>
                          <a:fontRef idx="minor"/>
                        </wps:style>
                        <wps:bodyPr/>
                      </wps:wsp>
                      <wps:wsp>
                        <wps:cNvPr id="1598172214" name="Прямоугольник 1809498589"/>
                        <wps:cNvSpPr/>
                        <wps:spPr>
                          <a:xfrm>
                            <a:off x="2970360" y="2033280"/>
                            <a:ext cx="288360" cy="672480"/>
                          </a:xfrm>
                          <a:prstGeom prst="rect">
                            <a:avLst/>
                          </a:prstGeom>
                          <a:solidFill>
                            <a:srgbClr val="ECF1F9">
                              <a:alpha val="50000"/>
                            </a:srgbClr>
                          </a:solidFill>
                          <a:ln w="3175">
                            <a:solidFill>
                              <a:srgbClr val="4F81BD"/>
                            </a:solidFill>
                            <a:round/>
                          </a:ln>
                        </wps:spPr>
                        <wps:style>
                          <a:lnRef idx="2">
                            <a:schemeClr val="accent1">
                              <a:shade val="15000"/>
                            </a:schemeClr>
                          </a:lnRef>
                          <a:fillRef idx="1">
                            <a:schemeClr val="accent1"/>
                          </a:fillRef>
                          <a:effectRef idx="0">
                            <a:schemeClr val="accent1"/>
                          </a:effectRef>
                          <a:fontRef idx="minor"/>
                        </wps:style>
                        <wps:bodyPr/>
                      </wps:wsp>
                      <wps:wsp>
                        <wps:cNvPr id="1027391729" name="Прямоугольник 2133206077"/>
                        <wps:cNvSpPr/>
                        <wps:spPr>
                          <a:xfrm>
                            <a:off x="4946760" y="68040"/>
                            <a:ext cx="288360" cy="672480"/>
                          </a:xfrm>
                          <a:prstGeom prst="rect">
                            <a:avLst/>
                          </a:prstGeom>
                          <a:solidFill>
                            <a:srgbClr val="ECF1F9">
                              <a:alpha val="50000"/>
                            </a:srgbClr>
                          </a:solidFill>
                          <a:ln w="3175">
                            <a:solidFill>
                              <a:srgbClr val="4F81BD"/>
                            </a:solidFill>
                            <a:round/>
                          </a:ln>
                        </wps:spPr>
                        <wps:style>
                          <a:lnRef idx="2">
                            <a:schemeClr val="accent1">
                              <a:shade val="15000"/>
                            </a:schemeClr>
                          </a:lnRef>
                          <a:fillRef idx="1">
                            <a:schemeClr val="accent1"/>
                          </a:fillRef>
                          <a:effectRef idx="0">
                            <a:schemeClr val="accent1"/>
                          </a:effectRef>
                          <a:fontRef idx="minor"/>
                        </wps:style>
                        <wps:bodyPr/>
                      </wps:wsp>
                      <wps:wsp>
                        <wps:cNvPr id="473150407" name="Прямоугольник 1896561451"/>
                        <wps:cNvSpPr/>
                        <wps:spPr>
                          <a:xfrm>
                            <a:off x="4946760" y="1045800"/>
                            <a:ext cx="288360" cy="672480"/>
                          </a:xfrm>
                          <a:prstGeom prst="rect">
                            <a:avLst/>
                          </a:prstGeom>
                          <a:solidFill>
                            <a:srgbClr val="ECF1F9">
                              <a:alpha val="50000"/>
                            </a:srgbClr>
                          </a:solidFill>
                          <a:ln w="3175">
                            <a:solidFill>
                              <a:srgbClr val="4F81BD"/>
                            </a:solidFill>
                            <a:round/>
                          </a:ln>
                        </wps:spPr>
                        <wps:style>
                          <a:lnRef idx="2">
                            <a:schemeClr val="accent1">
                              <a:shade val="15000"/>
                            </a:schemeClr>
                          </a:lnRef>
                          <a:fillRef idx="1">
                            <a:schemeClr val="accent1"/>
                          </a:fillRef>
                          <a:effectRef idx="0">
                            <a:schemeClr val="accent1"/>
                          </a:effectRef>
                          <a:fontRef idx="minor"/>
                        </wps:style>
                        <wps:bodyPr/>
                      </wps:wsp>
                      <wps:wsp>
                        <wps:cNvPr id="1025061891" name="Прямоугольник 1511742486"/>
                        <wps:cNvSpPr/>
                        <wps:spPr>
                          <a:xfrm>
                            <a:off x="4946760" y="2033280"/>
                            <a:ext cx="288360" cy="672480"/>
                          </a:xfrm>
                          <a:prstGeom prst="rect">
                            <a:avLst/>
                          </a:prstGeom>
                          <a:solidFill>
                            <a:srgbClr val="ECF1F9">
                              <a:alpha val="50000"/>
                            </a:srgbClr>
                          </a:solidFill>
                          <a:ln w="3175">
                            <a:solidFill>
                              <a:srgbClr val="4F81BD"/>
                            </a:solidFill>
                            <a:round/>
                          </a:ln>
                        </wps:spPr>
                        <wps:style>
                          <a:lnRef idx="2">
                            <a:schemeClr val="accent1">
                              <a:shade val="15000"/>
                            </a:schemeClr>
                          </a:lnRef>
                          <a:fillRef idx="1">
                            <a:schemeClr val="accent1"/>
                          </a:fillRef>
                          <a:effectRef idx="0">
                            <a:schemeClr val="accent1"/>
                          </a:effectRef>
                          <a:fontRef idx="minor"/>
                        </wps:style>
                        <wps:bodyPr/>
                      </wps:wsp>
                      <wps:wsp>
                        <wps:cNvPr id="1658852929" name="Прямоугольник 334601246"/>
                        <wps:cNvSpPr/>
                        <wps:spPr>
                          <a:xfrm>
                            <a:off x="2970360" y="3018240"/>
                            <a:ext cx="288360" cy="672480"/>
                          </a:xfrm>
                          <a:prstGeom prst="rect">
                            <a:avLst/>
                          </a:prstGeom>
                          <a:solidFill>
                            <a:srgbClr val="ECF1F9">
                              <a:alpha val="50000"/>
                            </a:srgbClr>
                          </a:solidFill>
                          <a:ln w="3175">
                            <a:solidFill>
                              <a:srgbClr val="4F81BD"/>
                            </a:solidFill>
                            <a:round/>
                          </a:ln>
                        </wps:spPr>
                        <wps:style>
                          <a:lnRef idx="2">
                            <a:schemeClr val="accent1">
                              <a:shade val="15000"/>
                            </a:schemeClr>
                          </a:lnRef>
                          <a:fillRef idx="1">
                            <a:schemeClr val="accent1"/>
                          </a:fillRef>
                          <a:effectRef idx="0">
                            <a:schemeClr val="accent1"/>
                          </a:effectRef>
                          <a:fontRef idx="minor"/>
                        </wps:style>
                        <wps:bodyPr/>
                      </wps:wsp>
                    </wpg:wgp>
                  </a:graphicData>
                </a:graphic>
              </wp:anchor>
            </w:drawing>
          </mc:Choice>
          <mc:Fallback>
            <w:pict>
              <v:group w14:anchorId="7D304B3C" id="Группа 58" o:spid="_x0000_s1026" style="position:absolute;margin-left:0;margin-top:20.15pt;width:465pt;height:309.2pt;z-index:251689984;mso-position-horizontal:center;mso-position-horizontal-relative:margin" coordsize="59054,39268" o:gfxdata="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&#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&#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10;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&#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&#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&#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&#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&#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10;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&#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zMz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zMz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zMz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MzMz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MzM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MzMz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&#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&#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MzM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MzM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MzM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&#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&#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&#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10;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&#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&#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&#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10;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&#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&#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&#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10;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&#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zMz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zMz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zMz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MzMz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MzM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MzMz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&#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&#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MzM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MzM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MzM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&#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&#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&#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10;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&#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&#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&#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&#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&#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10;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&#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zMz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zMz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zMz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MzMz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MzM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MzMz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&#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&#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&#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&#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&#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&#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&#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10;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&#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&#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&#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&#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&#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zMzM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zMzM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zMz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" o:allowincell="f">
                <v:shape id="Рисунок 177963571" o:spid="_x0000_s1027" type="#_x0000_t75" alt="Изображение выглядит как текст, Шрифт, линия, диаграмма&#10;&#10;Автоматически созданное описание" style="position:absolute;left:19735;top:266;width:19591;height:97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" strokeweight="0">
                  <v:imagedata r:id="rId116" o:title="Изображение выглядит как текст, Шрифт, линия, диаграмма&#10;&#10;Автоматически созданное описание"/>
                </v:shape>
                <v:shape id="Рисунок 1733730003" o:spid="_x0000_s1028" type="#_x0000_t75" alt="Изображение выглядит как текст, Шрифт, диаграмма, линия&#10;&#10;Автоматически созданное описание" style="position:absolute;left:19702;top:19717;width:19592;height:97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" strokeweight="0">
                  <v:imagedata r:id="rId117" o:title="Изображение выглядит как текст, Шрифт, диаграмма, линия&#10;&#10;Автоматически созданное описание"/>
                </v:shape>
                <v:shape id="Рисунок 1825494531" o:spid="_x0000_s1029" type="#_x0000_t75" alt="Изображение выглядит как текст, Шрифт, линия, диаграмма&#10;&#10;Автоматически созданное описание" style="position:absolute;left:115;top:64;width:19569;height:97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" strokeweight="0">
                  <v:imagedata r:id="rId118" o:title="Изображение выглядит как текст, Шрифт, линия, диаграмма&#10;&#10;Автоматически созданное описание"/>
                </v:shape>
                <v:shape id="Рисунок 874662950" o:spid="_x0000_s1030" type="#_x0000_t75" alt="Изображение выглядит как текст, Шрифт, снимок экрана, линия&#10;&#10;Автоматически созданное описание" style="position:absolute;left:39484;width:19570;height:9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" strokeweight="0">
                  <v:imagedata r:id="rId119" o:title="Изображение выглядит как текст, Шрифт, снимок экрана, линия&#10;&#10;Автоматически созданное описание"/>
                </v:shape>
                <v:shape id="Рисунок 271021241" o:spid="_x0000_s1031" type="#_x0000_t75" alt="Изображение выглядит как текст, Шрифт, снимок экрана, линия&#10;&#10;Автоматически созданное описание" style="position:absolute;left:68;top:9849;width:19570;height:97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" strokeweight="0">
                  <v:imagedata r:id="rId120" o:title="Изображение выглядит как текст, Шрифт, снимок экрана, линия&#10;&#10;Автоматически созданное описание"/>
                </v:shape>
                <v:shape id="Рисунок 890862358" o:spid="_x0000_s1032" type="#_x0000_t75" alt="Изображение выглядит как текст, Шрифт, снимок экрана, линия&#10;&#10;Автоматически созданное описание" style="position:absolute;left:39484;top:9849;width:19570;height:97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" strokeweight="0">
                  <v:imagedata r:id="rId121" o:title="Изображение выглядит как текст, Шрифт, снимок экрана, линия&#10;&#10;Автоматически созданное описание"/>
                </v:shape>
                <v:shape id="Рисунок 814879658" o:spid="_x0000_s1033" type="#_x0000_t75" alt="Изображение выглядит как текст, Шрифт, диаграмма, График&#10;&#10;Автоматически созданное описание" style="position:absolute;top:19717;width:19569;height:97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" strokeweight="0">
                  <v:imagedata r:id="rId122" o:title="Изображение выглядит как текст, Шрифт, диаграмма, График&#10;&#10;Автоматически созданное описание"/>
                </v:shape>
                <v:shape id="Рисунок 917790080" o:spid="_x0000_s1034" type="#_x0000_t75" alt="Изображение выглядит как текст, Шрифт, линия, диаграмма&#10;&#10;Автоматически созданное описание" style="position:absolute;left:39484;top:19717;width:19570;height:97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" strokeweight="0">
                  <v:imagedata r:id="rId123" o:title="Изображение выглядит как текст, Шрифт, линия, диаграмма&#10;&#10;Автоматически созданное описание"/>
                </v:shape>
                <v:shape id="Рисунок 1902776561" o:spid="_x0000_s1035" type="#_x0000_t75" alt="Изображение выглядит как текст, Шрифт, линия, диаграмма&#10;&#10;Автоматически созданное описание" style="position:absolute;left:19735;top:9918;width:19591;height:97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" strokeweight="0">
                  <v:imagedata r:id="rId124" o:title="Изображение выглядит как текст, Шрифт, линия, диаграмма&#10;&#10;Автоматически созданное описание"/>
                </v:shape>
                <v:shape id="Рисунок 362034424" o:spid="_x0000_s1036" type="#_x0000_t75" alt="Изображение выглядит как текст, Шрифт, снимок экрана, линия&#10;&#10;Автоматически созданное описание" style="position:absolute;left:19677;top:29502;width:19591;height:9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" strokeweight="0">
                  <v:imagedata r:id="rId125" o:title="Изображение выглядит как текст, Шрифт, снимок экрана, линия&#10;&#10;Автоматически созданное описание"/>
                </v:shape>
                <v:rect id="Прямоугольник 773745395" o:spid="_x0000_s1037" style="position:absolute;left:10098;top:20332;width:2883;height:67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" fillcolor="#ecf1f9" strokecolor="#4f81bd" strokeweight=".25pt">
                  <v:fill opacity="32896f"/>
                  <v:stroke joinstyle="round"/>
                </v:rect>
                <v:rect id="Прямоугольник 773710776" o:spid="_x0000_s1038" style="position:absolute;left:10098;top:10458;width:2883;height:6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" fillcolor="#ecf1f9" strokecolor="#4f81bd" strokeweight=".25pt">
                  <v:fill opacity="32896f"/>
                  <v:stroke joinstyle="round"/>
                </v:rect>
                <v:rect id="Прямоугольник 1016467034" o:spid="_x0000_s1039" style="position:absolute;left:10098;top:680;width:2883;height:67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" fillcolor="#ecf1f9" strokecolor="#4f81bd" strokeweight=".25pt">
                  <v:fill opacity="32896f"/>
                  <v:stroke joinstyle="round"/>
                </v:rect>
                <v:rect id="Прямоугольник 450580822" o:spid="_x0000_s1040" style="position:absolute;left:29703;top:680;width:2884;height:67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" fillcolor="#ecf1f9" strokecolor="#4f81bd" strokeweight=".25pt">
                  <v:fill opacity="32896f"/>
                  <v:stroke joinstyle="round"/>
                </v:rect>
                <v:rect id="Прямоугольник 320457248" o:spid="_x0000_s1041" style="position:absolute;left:29703;top:10458;width:2884;height:6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" fillcolor="#ecf1f9" strokecolor="#4f81bd" strokeweight=".25pt">
                  <v:fill opacity="32896f"/>
                  <v:stroke joinstyle="round"/>
                </v:rect>
                <v:rect id="Прямоугольник 1809498589" o:spid="_x0000_s1042" style="position:absolute;left:29703;top:20332;width:2884;height:67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" fillcolor="#ecf1f9" strokecolor="#4f81bd" strokeweight=".25pt">
                  <v:fill opacity="32896f"/>
                  <v:stroke joinstyle="round"/>
                </v:rect>
                <v:rect id="Прямоугольник 2133206077" o:spid="_x0000_s1043" style="position:absolute;left:49467;top:680;width:2884;height:67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" fillcolor="#ecf1f9" strokecolor="#4f81bd" strokeweight=".25pt">
                  <v:fill opacity="32896f"/>
                  <v:stroke joinstyle="round"/>
                </v:rect>
                <v:rect id="Прямоугольник 1896561451" o:spid="_x0000_s1044" style="position:absolute;left:49467;top:10458;width:2884;height:6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" fillcolor="#ecf1f9" strokecolor="#4f81bd" strokeweight=".25pt">
                  <v:fill opacity="32896f"/>
                  <v:stroke joinstyle="round"/>
                </v:rect>
                <v:rect id="Прямоугольник 1511742486" o:spid="_x0000_s1045" style="position:absolute;left:49467;top:20332;width:2884;height:67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" fillcolor="#ecf1f9" strokecolor="#4f81bd" strokeweight=".25pt">
                  <v:fill opacity="32896f"/>
                  <v:stroke joinstyle="round"/>
                </v:rect>
                <v:rect id="Прямоугольник 334601246" o:spid="_x0000_s1046" style="position:absolute;left:29703;top:30182;width:2884;height:67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" fillcolor="#ecf1f9" strokecolor="#4f81bd" strokeweight=".25pt">
                  <v:fill opacity="32896f"/>
                  <v:stroke joinstyle="round"/>
                </v:rect>
                <w10:wrap type="topAndBottom" anchorx="margin"/>
              </v:group>
            </w:pict>
          </mc:Fallback>
        </mc:AlternateContent>
      </w:r>
    </w:p>
    <w:p w14:paraId="67F025E9" w14:textId="77777777" w:rsidR="00C91CDE" w:rsidRPr="00C91CDE" w:rsidRDefault="00C91CDE" w:rsidP="00C91CDE">
      <w:pPr>
        <w:spacing w:after="0" w:line="240" w:lineRule="auto"/>
        <w:jc w:val="left"/>
      </w:pPr>
    </w:p>
    <w:p w14:paraId="02EB3843" w14:textId="02CF7D75" w:rsidR="00C91CDE" w:rsidRPr="00C91CDE" w:rsidRDefault="00C91CDE" w:rsidP="00C91CDE">
      <w:pPr>
        <w:spacing w:after="0" w:line="240" w:lineRule="auto"/>
      </w:pPr>
      <w:r w:rsidRPr="00C91CDE">
        <w:rPr>
          <w:b/>
        </w:rPr>
        <w:t xml:space="preserve">Figure 3. </w:t>
      </w:r>
      <w:r w:rsidRPr="00C91CDE">
        <w:t xml:space="preserve">Grand average waveforms in electrodes used for P3 analysis for standard vs. deviant ensembles. All sites except </w:t>
      </w:r>
      <w:proofErr w:type="spellStart"/>
      <w:r w:rsidRPr="00C91CDE">
        <w:t>Cz</w:t>
      </w:r>
      <w:proofErr w:type="spellEnd"/>
      <w:r w:rsidRPr="00C91CDE">
        <w:t xml:space="preserve"> showed a significant P3 (revealed by post hoc comparisons) elicited by changes in attended ensemble means in Experiment 1. Shaded areas around lines show ±1 standard error of the mean with subtracted inter-subject variability. The time window of 300 to 500 </w:t>
      </w:r>
      <w:proofErr w:type="spellStart"/>
      <w:r w:rsidRPr="00C91CDE">
        <w:t>ms</w:t>
      </w:r>
      <w:proofErr w:type="spellEnd"/>
      <w:r w:rsidRPr="00C91CDE">
        <w:t xml:space="preserve"> used in the P3 analysis is highlighted. These and following graphs were built with ggplot2 (v3.5.1; Wickham 2016).</w:t>
      </w:r>
    </w:p>
    <w:p w14:paraId="24F0F0B8" w14:textId="78B65879" w:rsidR="00C91CDE" w:rsidRPr="00C91CDE" w:rsidRDefault="00C91CDE" w:rsidP="00C91CDE">
      <w:pPr>
        <w:spacing w:after="0" w:line="240" w:lineRule="auto"/>
        <w:jc w:val="left"/>
        <w:rPr>
          <w:b/>
          <w:i/>
        </w:rPr>
      </w:pPr>
      <w:r>
        <w:rPr>
          <w:b/>
          <w:i/>
        </w:rPr>
        <w:br w:type="page"/>
      </w:r>
    </w:p>
    <w:p w14:paraId="148D7BF8" w14:textId="77777777" w:rsidR="00C91CDE" w:rsidRPr="00C91CDE" w:rsidRDefault="00C91CDE" w:rsidP="00C91CDE">
      <w:pPr>
        <w:spacing w:after="0" w:line="240" w:lineRule="auto"/>
        <w:jc w:val="left"/>
        <w:rPr>
          <w:b/>
          <w:i/>
        </w:rPr>
      </w:pPr>
      <w:r w:rsidRPr="00C91CDE">
        <w:rPr>
          <w:b/>
          <w:i/>
        </w:rPr>
        <w:lastRenderedPageBreak/>
        <w:t>EEG Results</w:t>
      </w:r>
    </w:p>
    <w:p w14:paraId="12D98FCB" w14:textId="77777777" w:rsidR="00C91CDE" w:rsidRPr="00C91CDE" w:rsidRDefault="00C91CDE" w:rsidP="00C91CDE">
      <w:pPr>
        <w:spacing w:after="0" w:line="240" w:lineRule="auto"/>
      </w:pPr>
      <w:r w:rsidRPr="00C91CDE">
        <w:t xml:space="preserve">The mean amplitude in the time window for standard and deviant waveforms in frontal, central, and parietal electrodes (Fz, F3, F4, F5, F6, F7, F8, </w:t>
      </w:r>
      <w:proofErr w:type="spellStart"/>
      <w:r w:rsidRPr="00C91CDE">
        <w:t>AFz</w:t>
      </w:r>
      <w:proofErr w:type="spellEnd"/>
      <w:r w:rsidRPr="00C91CDE">
        <w:t xml:space="preserve">, </w:t>
      </w:r>
      <w:proofErr w:type="spellStart"/>
      <w:r w:rsidRPr="00C91CDE">
        <w:t>Cz</w:t>
      </w:r>
      <w:proofErr w:type="spellEnd"/>
      <w:r w:rsidRPr="00C91CDE">
        <w:t xml:space="preserve">, </w:t>
      </w:r>
      <w:proofErr w:type="spellStart"/>
      <w:r w:rsidRPr="00C91CDE">
        <w:t>Pz</w:t>
      </w:r>
      <w:proofErr w:type="spellEnd"/>
      <w:r w:rsidRPr="00C91CDE">
        <w:t>) was compared using repeated-measures ANOVA (Figure 3). A Greenhouse-Geisser correction of degrees of freedom was applied in cases where Mauchly’s test indicated a violation of the assumption of sphericity. The analysis revealed significant differences in mean amplitude between standard and deviant stimuli (</w:t>
      </w:r>
      <w:proofErr w:type="gramStart"/>
      <w:r w:rsidRPr="00C91CDE">
        <w:t>F(</w:t>
      </w:r>
      <w:proofErr w:type="gramEnd"/>
      <w:r w:rsidRPr="00C91CDE">
        <w:t xml:space="preserve">1,22) = 19.51, p &lt; 0.001, </w:t>
      </w:r>
      <w:r w:rsidRPr="00C91CDE">
        <w:rPr>
          <w:rFonts w:ascii="Cambria" w:hAnsi="Cambria" w:cs="Cambria"/>
        </w:rPr>
        <w:t>η</w:t>
      </w:r>
      <w:r w:rsidRPr="00C91CDE">
        <w:rPr>
          <w:rFonts w:ascii="___WRD_EMBED_SUB_1274" w:hAnsi="___WRD_EMBED_SUB_1274" w:cs="___WRD_EMBED_SUB_1274"/>
        </w:rPr>
        <w:t>²</w:t>
      </w:r>
      <w:r w:rsidRPr="00C91CDE">
        <w:rPr>
          <w:vertAlign w:val="subscript"/>
        </w:rPr>
        <w:t>p</w:t>
      </w:r>
      <w:r w:rsidRPr="00C91CDE">
        <w:t xml:space="preserve"> = 0.47, </w:t>
      </w:r>
      <w:r w:rsidRPr="00C91CDE">
        <w:rPr>
          <w:i/>
          <w:iCs/>
        </w:rPr>
        <w:t>log BF</w:t>
      </w:r>
      <w:r w:rsidRPr="00C91CDE">
        <w:rPr>
          <w:i/>
          <w:iCs/>
          <w:vertAlign w:val="subscript"/>
        </w:rPr>
        <w:t>10</w:t>
      </w:r>
      <w:r w:rsidRPr="00C91CDE">
        <w:t xml:space="preserve"> = 4.753). An effect of electrode site was revealed (</w:t>
      </w:r>
      <w:proofErr w:type="gramStart"/>
      <w:r w:rsidRPr="00C91CDE">
        <w:t>F(</w:t>
      </w:r>
      <w:proofErr w:type="gramEnd"/>
      <w:r w:rsidRPr="00C91CDE">
        <w:t xml:space="preserve">2.81,61.84) = 7.29, p &lt; 0.001, </w:t>
      </w:r>
      <w:r w:rsidRPr="00C91CDE">
        <w:rPr>
          <w:rFonts w:ascii="Cambria" w:hAnsi="Cambria" w:cs="Cambria"/>
        </w:rPr>
        <w:t>η</w:t>
      </w:r>
      <w:r w:rsidRPr="00C91CDE">
        <w:rPr>
          <w:rFonts w:ascii="___WRD_EMBED_SUB_1274" w:hAnsi="___WRD_EMBED_SUB_1274" w:cs="___WRD_EMBED_SUB_1274"/>
        </w:rPr>
        <w:t>²</w:t>
      </w:r>
      <w:r w:rsidRPr="00C91CDE">
        <w:rPr>
          <w:vertAlign w:val="subscript"/>
        </w:rPr>
        <w:t>p</w:t>
      </w:r>
      <w:r w:rsidRPr="00C91CDE">
        <w:t xml:space="preserve"> = 0.25, </w:t>
      </w:r>
      <w:r w:rsidRPr="00C91CDE">
        <w:rPr>
          <w:i/>
          <w:iCs/>
        </w:rPr>
        <w:t>log BF</w:t>
      </w:r>
      <w:r w:rsidRPr="00C91CDE">
        <w:rPr>
          <w:i/>
          <w:iCs/>
          <w:vertAlign w:val="subscript"/>
        </w:rPr>
        <w:t>10</w:t>
      </w:r>
      <w:r w:rsidRPr="00C91CDE">
        <w:t xml:space="preserve"> = 7.379), as well as an interaction between stimulus type and electrode (</w:t>
      </w:r>
      <w:proofErr w:type="gramStart"/>
      <w:r w:rsidRPr="00C91CDE">
        <w:t>F(</w:t>
      </w:r>
      <w:proofErr w:type="gramEnd"/>
      <w:r w:rsidRPr="00C91CDE">
        <w:t xml:space="preserve">3.47,76.43) = 17.81, p &lt; 0.001, </w:t>
      </w:r>
      <w:r w:rsidRPr="00C91CDE">
        <w:rPr>
          <w:rFonts w:ascii="Cambria" w:hAnsi="Cambria" w:cs="Cambria"/>
        </w:rPr>
        <w:t>η</w:t>
      </w:r>
      <w:r w:rsidRPr="00C91CDE">
        <w:rPr>
          <w:rFonts w:ascii="___WRD_EMBED_SUB_1274" w:hAnsi="___WRD_EMBED_SUB_1274" w:cs="___WRD_EMBED_SUB_1274"/>
        </w:rPr>
        <w:t>²</w:t>
      </w:r>
      <w:r w:rsidRPr="00C91CDE">
        <w:rPr>
          <w:vertAlign w:val="subscript"/>
        </w:rPr>
        <w:t>p</w:t>
      </w:r>
      <w:r w:rsidRPr="00C91CDE">
        <w:t xml:space="preserve"> = 0.45, </w:t>
      </w:r>
      <w:r w:rsidRPr="00C91CDE">
        <w:rPr>
          <w:i/>
          <w:iCs/>
        </w:rPr>
        <w:t>log BF</w:t>
      </w:r>
      <w:r w:rsidRPr="00C91CDE">
        <w:rPr>
          <w:i/>
          <w:iCs/>
          <w:vertAlign w:val="subscript"/>
        </w:rPr>
        <w:t>10</w:t>
      </w:r>
      <w:r w:rsidRPr="00C91CDE">
        <w:rPr>
          <w:vertAlign w:val="subscript"/>
        </w:rPr>
        <w:t xml:space="preserve"> </w:t>
      </w:r>
      <w:r w:rsidRPr="00C91CDE">
        <w:t xml:space="preserve">= 12.094). Post-hoc comparisons revealed significant differences between standards and deviants in sites </w:t>
      </w:r>
      <w:proofErr w:type="spellStart"/>
      <w:r w:rsidRPr="00C91CDE">
        <w:t>AFz</w:t>
      </w:r>
      <w:proofErr w:type="spellEnd"/>
      <w:r w:rsidRPr="00C91CDE">
        <w:t xml:space="preserve"> (t = 4.728, </w:t>
      </w:r>
      <w:proofErr w:type="spellStart"/>
      <w:r w:rsidRPr="00C91CDE">
        <w:t>p</w:t>
      </w:r>
      <w:r w:rsidRPr="00C91CDE">
        <w:rPr>
          <w:vertAlign w:val="subscript"/>
        </w:rPr>
        <w:t>holm</w:t>
      </w:r>
      <w:proofErr w:type="spellEnd"/>
      <w:r w:rsidRPr="00C91CDE">
        <w:t xml:space="preserve"> &lt; 0.001), F3 (t = 4.229, </w:t>
      </w:r>
      <w:proofErr w:type="spellStart"/>
      <w:r w:rsidRPr="00C91CDE">
        <w:t>p</w:t>
      </w:r>
      <w:r w:rsidRPr="00C91CDE">
        <w:rPr>
          <w:vertAlign w:val="subscript"/>
        </w:rPr>
        <w:t>holm</w:t>
      </w:r>
      <w:proofErr w:type="spellEnd"/>
      <w:r w:rsidRPr="00C91CDE">
        <w:t xml:space="preserve"> = 0.0003), F4 (t = 4.446, </w:t>
      </w:r>
      <w:proofErr w:type="spellStart"/>
      <w:r w:rsidRPr="00C91CDE">
        <w:t>p</w:t>
      </w:r>
      <w:r w:rsidRPr="00C91CDE">
        <w:rPr>
          <w:vertAlign w:val="subscript"/>
        </w:rPr>
        <w:t>holm</w:t>
      </w:r>
      <w:proofErr w:type="spellEnd"/>
      <w:r w:rsidRPr="00C91CDE">
        <w:t xml:space="preserve"> &lt; 0.001), F5 (t = 4.636, </w:t>
      </w:r>
      <w:proofErr w:type="spellStart"/>
      <w:r w:rsidRPr="00C91CDE">
        <w:t>p</w:t>
      </w:r>
      <w:r w:rsidRPr="00C91CDE">
        <w:rPr>
          <w:vertAlign w:val="subscript"/>
        </w:rPr>
        <w:t>holm</w:t>
      </w:r>
      <w:proofErr w:type="spellEnd"/>
      <w:r w:rsidRPr="00C91CDE">
        <w:t xml:space="preserve"> &lt; 0.001), F6 (t = 4.974, </w:t>
      </w:r>
      <w:proofErr w:type="spellStart"/>
      <w:r w:rsidRPr="00C91CDE">
        <w:t>p</w:t>
      </w:r>
      <w:r w:rsidRPr="00C91CDE">
        <w:rPr>
          <w:vertAlign w:val="subscript"/>
        </w:rPr>
        <w:t>holm</w:t>
      </w:r>
      <w:proofErr w:type="spellEnd"/>
      <w:r w:rsidRPr="00C91CDE">
        <w:t xml:space="preserve"> &lt; 0.001), F7 (t = 4.423, </w:t>
      </w:r>
      <w:proofErr w:type="spellStart"/>
      <w:r w:rsidRPr="00C91CDE">
        <w:t>p</w:t>
      </w:r>
      <w:r w:rsidRPr="00C91CDE">
        <w:rPr>
          <w:vertAlign w:val="subscript"/>
        </w:rPr>
        <w:t>holm</w:t>
      </w:r>
      <w:proofErr w:type="spellEnd"/>
      <w:r w:rsidRPr="00C91CDE">
        <w:t xml:space="preserve"> &lt; 0.001), F8 (t= 6.003, </w:t>
      </w:r>
      <w:proofErr w:type="spellStart"/>
      <w:r w:rsidRPr="00C91CDE">
        <w:t>p</w:t>
      </w:r>
      <w:r w:rsidRPr="00C91CDE">
        <w:rPr>
          <w:vertAlign w:val="subscript"/>
        </w:rPr>
        <w:t>holm</w:t>
      </w:r>
      <w:proofErr w:type="spellEnd"/>
      <w:r w:rsidRPr="00C91CDE">
        <w:rPr>
          <w:vertAlign w:val="subscript"/>
        </w:rPr>
        <w:t xml:space="preserve"> = </w:t>
      </w:r>
      <w:r w:rsidRPr="00C91CDE">
        <w:t xml:space="preserve">0.003), Fz (t = 2.938, </w:t>
      </w:r>
      <w:proofErr w:type="spellStart"/>
      <w:r w:rsidRPr="00C91CDE">
        <w:t>p</w:t>
      </w:r>
      <w:r w:rsidRPr="00C91CDE">
        <w:rPr>
          <w:vertAlign w:val="subscript"/>
        </w:rPr>
        <w:t>holm</w:t>
      </w:r>
      <w:proofErr w:type="spellEnd"/>
      <w:r w:rsidRPr="00C91CDE">
        <w:t xml:space="preserve"> = 0.008), and </w:t>
      </w:r>
      <w:proofErr w:type="spellStart"/>
      <w:r w:rsidRPr="00C91CDE">
        <w:t>Pz</w:t>
      </w:r>
      <w:proofErr w:type="spellEnd"/>
      <w:r w:rsidRPr="00C91CDE">
        <w:t xml:space="preserve"> (t = -5.940, </w:t>
      </w:r>
      <w:proofErr w:type="spellStart"/>
      <w:r w:rsidRPr="00C91CDE">
        <w:t>p</w:t>
      </w:r>
      <w:r w:rsidRPr="00C91CDE">
        <w:rPr>
          <w:vertAlign w:val="subscript"/>
        </w:rPr>
        <w:t>holm</w:t>
      </w:r>
      <w:proofErr w:type="spellEnd"/>
      <w:r w:rsidRPr="00C91CDE">
        <w:t xml:space="preserve"> &lt; 0.001). </w:t>
      </w:r>
    </w:p>
    <w:p w14:paraId="3F6E2926" w14:textId="04220502" w:rsidR="00C91CDE" w:rsidRPr="00C91CDE" w:rsidRDefault="00C91CDE" w:rsidP="00C91CDE">
      <w:pPr>
        <w:spacing w:after="0" w:line="240" w:lineRule="auto"/>
        <w:rPr>
          <w:b/>
        </w:rPr>
      </w:pPr>
      <w:r w:rsidRPr="00C91CDE">
        <w:t xml:space="preserve">The scalp potential distribution of the difference wave between activity in response to standards and deviants (Figure 4) showed the expected dipole signal distribution between frontal and posterior electrode sites in a time window of 300 to 500 </w:t>
      </w:r>
      <w:proofErr w:type="spellStart"/>
      <w:r w:rsidRPr="00C91CDE">
        <w:t>ms.</w:t>
      </w:r>
      <w:proofErr w:type="spellEnd"/>
      <w:r w:rsidRPr="00C91CDE">
        <w:t xml:space="preserve"> Those spatial and temporal characteristics are common for P3 (Polich, 2007). </w:t>
      </w:r>
    </w:p>
    <w:p w14:paraId="002D7ECF" w14:textId="2826C4EA" w:rsidR="00C91CDE" w:rsidRPr="00C91CDE" w:rsidRDefault="00C91CDE" w:rsidP="00C91CDE">
      <w:pPr>
        <w:spacing w:after="0" w:line="240" w:lineRule="auto"/>
        <w:jc w:val="left"/>
      </w:pPr>
      <w:r w:rsidRPr="00C91CDE">
        <w:rPr>
          <w:noProof/>
        </w:rPr>
        <w:drawing>
          <wp:anchor distT="0" distB="0" distL="114300" distR="0" simplePos="0" relativeHeight="251693056" behindDoc="0" locked="0" layoutInCell="0" allowOverlap="1" wp14:anchorId="2D3908A4" wp14:editId="79725CA1">
            <wp:simplePos x="0" y="0"/>
            <wp:positionH relativeFrom="margin">
              <wp:align>center</wp:align>
            </wp:positionH>
            <wp:positionV relativeFrom="paragraph">
              <wp:posOffset>145152</wp:posOffset>
            </wp:positionV>
            <wp:extent cx="5989955" cy="1439545"/>
            <wp:effectExtent l="0" t="0" r="0" b="8255"/>
            <wp:wrapTopAndBottom/>
            <wp:docPr id="343036535" name="Рисунок 18" descr="Изображение выглядит как текст, снимок экрана, Шрифт, диаграмм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18" descr="Изображение выглядит как текст, снимок экрана, Шрифт, диаграмма&#10;&#10;Автоматически созданное описание"/>
                    <pic:cNvPicPr>
                      <a:picLocks noChangeAspect="1" noChangeArrowheads="1"/>
                    </pic:cNvPicPr>
                  </pic:nvPicPr>
                  <pic:blipFill>
                    <a:blip r:embed="rId74"/>
                    <a:stretch>
                      <a:fillRect/>
                    </a:stretch>
                  </pic:blipFill>
                  <pic:spPr bwMode="auto">
                    <a:xfrm>
                      <a:off x="0" y="0"/>
                      <a:ext cx="5989955" cy="1439545"/>
                    </a:xfrm>
                    <a:prstGeom prst="rect">
                      <a:avLst/>
                    </a:prstGeom>
                  </pic:spPr>
                </pic:pic>
              </a:graphicData>
            </a:graphic>
          </wp:anchor>
        </w:drawing>
      </w:r>
    </w:p>
    <w:p w14:paraId="6C66832B" w14:textId="77777777" w:rsidR="00C91CDE" w:rsidRPr="00C91CDE" w:rsidRDefault="00C91CDE" w:rsidP="00C91CDE">
      <w:pPr>
        <w:spacing w:after="0" w:line="240" w:lineRule="auto"/>
      </w:pPr>
      <w:r w:rsidRPr="00C91CDE">
        <w:rPr>
          <w:b/>
        </w:rPr>
        <w:t>Figure 4</w:t>
      </w:r>
      <w:r w:rsidRPr="00C91CDE">
        <w:t xml:space="preserve">. Scalp potential distribution of a difference wave between standard and deviant waveforms in Experiment 1. An expected dipole pattern (more positive in frontal regions and negative in posterior) is observed in the P3 time window (300 to 500 </w:t>
      </w:r>
      <w:proofErr w:type="spellStart"/>
      <w:r w:rsidRPr="00C91CDE">
        <w:t>ms</w:t>
      </w:r>
      <w:proofErr w:type="spellEnd"/>
      <w:r w:rsidRPr="00C91CDE">
        <w:t xml:space="preserve">, highlighted by the frame box). </w:t>
      </w:r>
    </w:p>
    <w:p w14:paraId="33C2FCC3" w14:textId="77777777" w:rsidR="00C91CDE" w:rsidRPr="00C91CDE" w:rsidRDefault="00C91CDE" w:rsidP="00C91CDE">
      <w:pPr>
        <w:spacing w:after="0" w:line="240" w:lineRule="auto"/>
        <w:jc w:val="left"/>
      </w:pPr>
    </w:p>
    <w:p w14:paraId="5A679B88" w14:textId="77777777" w:rsidR="00C91CDE" w:rsidRPr="00C91CDE" w:rsidRDefault="00C91CDE" w:rsidP="00C91CDE">
      <w:pPr>
        <w:spacing w:after="0" w:line="240" w:lineRule="auto"/>
      </w:pPr>
      <w:r w:rsidRPr="00C91CDE">
        <w:t xml:space="preserve">The P3 component was elicited by deviant attended ensembles. In </w:t>
      </w:r>
      <w:proofErr w:type="gramStart"/>
      <w:r w:rsidRPr="00C91CDE">
        <w:t>the additional exploratory</w:t>
      </w:r>
      <w:proofErr w:type="gramEnd"/>
      <w:r w:rsidRPr="00C91CDE">
        <w:t xml:space="preserve"> analysis, we looked at the N2 component, also linked to attentional processing of visual events (see Supplementary Material). Our data shows the elicitation of an N2 response to deviant ensembles which strengthens the point of attentional involvement in ensemble processing. </w:t>
      </w:r>
    </w:p>
    <w:p w14:paraId="53C69050" w14:textId="77777777" w:rsidR="00C91CDE" w:rsidRPr="00C91CDE" w:rsidRDefault="00C91CDE" w:rsidP="00C91CDE">
      <w:pPr>
        <w:spacing w:after="0" w:line="240" w:lineRule="auto"/>
      </w:pPr>
      <w:r w:rsidRPr="00C91CDE">
        <w:t xml:space="preserve">MVPA decoding accuracy for standard and deviant ensembles is plotted in Figure 5. We tested the accuracy at each time point against chance level (50%). Decoding at the </w:t>
      </w:r>
      <w:r w:rsidRPr="00C91CDE">
        <w:lastRenderedPageBreak/>
        <w:t xml:space="preserve">following time windows were significantly higher than chance: 275 </w:t>
      </w:r>
      <w:proofErr w:type="spellStart"/>
      <w:r w:rsidRPr="00C91CDE">
        <w:t>ms</w:t>
      </w:r>
      <w:proofErr w:type="spellEnd"/>
      <w:r w:rsidRPr="00C91CDE">
        <w:t xml:space="preserve"> - 308 </w:t>
      </w:r>
      <w:proofErr w:type="spellStart"/>
      <w:r w:rsidRPr="00C91CDE">
        <w:t>ms</w:t>
      </w:r>
      <w:proofErr w:type="spellEnd"/>
      <w:r w:rsidRPr="00C91CDE">
        <w:t xml:space="preserve">, 406 - 463 </w:t>
      </w:r>
      <w:proofErr w:type="spellStart"/>
      <w:r w:rsidRPr="00C91CDE">
        <w:t>ms</w:t>
      </w:r>
      <w:proofErr w:type="spellEnd"/>
      <w:r w:rsidRPr="00C91CDE">
        <w:t xml:space="preserve">, 475 - 599 </w:t>
      </w:r>
      <w:proofErr w:type="spellStart"/>
      <w:r w:rsidRPr="00C91CDE">
        <w:t>ms.</w:t>
      </w:r>
      <w:proofErr w:type="spellEnd"/>
    </w:p>
    <w:p w14:paraId="039B3A16" w14:textId="77777777" w:rsidR="00C91CDE" w:rsidRPr="00C91CDE" w:rsidRDefault="00C91CDE" w:rsidP="00C91CDE">
      <w:pPr>
        <w:spacing w:after="0" w:line="240" w:lineRule="auto"/>
        <w:rPr>
          <w:b/>
        </w:rPr>
      </w:pPr>
      <w:r w:rsidRPr="00C91CDE">
        <w:rPr>
          <w:b/>
          <w:noProof/>
        </w:rPr>
        <w:drawing>
          <wp:anchor distT="0" distB="0" distL="114300" distR="114300" simplePos="0" relativeHeight="251692032" behindDoc="0" locked="0" layoutInCell="0" allowOverlap="1" wp14:anchorId="172602FD" wp14:editId="593B9E85">
            <wp:simplePos x="0" y="0"/>
            <wp:positionH relativeFrom="column">
              <wp:posOffset>433551</wp:posOffset>
            </wp:positionH>
            <wp:positionV relativeFrom="paragraph">
              <wp:posOffset>253584</wp:posOffset>
            </wp:positionV>
            <wp:extent cx="3657600" cy="1828165"/>
            <wp:effectExtent l="0" t="0" r="0" b="0"/>
            <wp:wrapTopAndBottom/>
            <wp:docPr id="788966433" name="Рисунок 16" descr="A graph showing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966433" name="Рисунок 16" descr="A graph showing a graph&#10;&#10;AI-generated content may be incorrect."/>
                    <pic:cNvPicPr>
                      <a:picLocks noChangeAspect="1" noChangeArrowheads="1"/>
                    </pic:cNvPicPr>
                  </pic:nvPicPr>
                  <pic:blipFill>
                    <a:blip r:embed="rId75"/>
                    <a:stretch>
                      <a:fillRect/>
                    </a:stretch>
                  </pic:blipFill>
                  <pic:spPr bwMode="auto">
                    <a:xfrm>
                      <a:off x="0" y="0"/>
                      <a:ext cx="3657600" cy="1828165"/>
                    </a:xfrm>
                    <a:prstGeom prst="rect">
                      <a:avLst/>
                    </a:prstGeom>
                  </pic:spPr>
                </pic:pic>
              </a:graphicData>
            </a:graphic>
          </wp:anchor>
        </w:drawing>
      </w:r>
    </w:p>
    <w:p w14:paraId="75101C7B" w14:textId="77777777" w:rsidR="00C91CDE" w:rsidRPr="00C91CDE" w:rsidRDefault="00C91CDE" w:rsidP="00C91CDE">
      <w:pPr>
        <w:spacing w:after="0" w:line="240" w:lineRule="auto"/>
        <w:rPr>
          <w:b/>
        </w:rPr>
      </w:pPr>
      <w:r w:rsidRPr="00C91CDE">
        <w:rPr>
          <w:rFonts w:ascii="Times New Roman" w:hAnsi="Times New Roman"/>
        </w:rPr>
        <w:t>​​</w:t>
      </w:r>
    </w:p>
    <w:p w14:paraId="06218742" w14:textId="77777777" w:rsidR="00C91CDE" w:rsidRPr="00C91CDE" w:rsidRDefault="00C91CDE" w:rsidP="00C91CDE">
      <w:pPr>
        <w:spacing w:after="0" w:line="240" w:lineRule="auto"/>
      </w:pPr>
      <w:r w:rsidRPr="00C91CDE">
        <w:rPr>
          <w:b/>
        </w:rPr>
        <w:t xml:space="preserve">Figure 5. </w:t>
      </w:r>
      <w:r w:rsidRPr="00C91CDE">
        <w:t xml:space="preserve">MVPA decoding accuracy for classification of standard vs. deviant ensemble stimuli in Experiment 1. </w:t>
      </w:r>
      <w:proofErr w:type="gramStart"/>
      <w:r w:rsidRPr="00C91CDE">
        <w:t>the</w:t>
      </w:r>
      <w:proofErr w:type="gramEnd"/>
      <w:r w:rsidRPr="00C91CDE">
        <w:t xml:space="preserve"> red line represents the chance level (50%). </w:t>
      </w:r>
      <w:proofErr w:type="gramStart"/>
      <w:r w:rsidRPr="00C91CDE">
        <w:t>the</w:t>
      </w:r>
      <w:proofErr w:type="gramEnd"/>
      <w:r w:rsidRPr="00C91CDE">
        <w:t xml:space="preserve"> error ribbon represents +/-1 SE with subtracted inter-subject variability. </w:t>
      </w:r>
      <w:proofErr w:type="gramStart"/>
      <w:r w:rsidRPr="00C91CDE">
        <w:t>the</w:t>
      </w:r>
      <w:proofErr w:type="gramEnd"/>
      <w:r w:rsidRPr="00C91CDE">
        <w:t xml:space="preserve"> shaded time periods highlight significant deviance from chance level.</w:t>
      </w:r>
    </w:p>
    <w:p w14:paraId="4F4EAA18" w14:textId="77777777" w:rsidR="00C91CDE" w:rsidRPr="00C91CDE" w:rsidRDefault="00C91CDE" w:rsidP="00C91CDE">
      <w:pPr>
        <w:spacing w:after="0" w:line="240" w:lineRule="auto"/>
        <w:rPr>
          <w:b/>
        </w:rPr>
      </w:pPr>
    </w:p>
    <w:p w14:paraId="17E040A0" w14:textId="77777777" w:rsidR="00C91CDE" w:rsidRPr="00C91CDE" w:rsidRDefault="00C91CDE" w:rsidP="00C91CDE">
      <w:pPr>
        <w:spacing w:after="0" w:line="240" w:lineRule="auto"/>
      </w:pPr>
      <w:r w:rsidRPr="00C91CDE">
        <w:t>The results, encompassing both behavioral and EEG findings, indicate effective attentional processing of ensemble stimuli.</w:t>
      </w:r>
    </w:p>
    <w:p w14:paraId="111BEECE" w14:textId="77777777" w:rsidR="00C91CDE" w:rsidRPr="00C91CDE" w:rsidRDefault="00C91CDE" w:rsidP="00C91CDE">
      <w:pPr>
        <w:spacing w:after="0" w:line="240" w:lineRule="auto"/>
        <w:rPr>
          <w:bCs/>
        </w:rPr>
      </w:pPr>
    </w:p>
    <w:p w14:paraId="77A4FC8B" w14:textId="77777777" w:rsidR="00C91CDE" w:rsidRPr="00C91CDE" w:rsidRDefault="00C91CDE" w:rsidP="00C91CDE">
      <w:pPr>
        <w:numPr>
          <w:ilvl w:val="0"/>
          <w:numId w:val="32"/>
        </w:numPr>
        <w:spacing w:after="0" w:line="240" w:lineRule="auto"/>
        <w:rPr>
          <w:b/>
        </w:rPr>
      </w:pPr>
      <w:r w:rsidRPr="00C91CDE">
        <w:rPr>
          <w:b/>
        </w:rPr>
        <w:t>Experiment 2: Unattended Ensemble Statistics</w:t>
      </w:r>
    </w:p>
    <w:p w14:paraId="0F796B0B" w14:textId="77777777" w:rsidR="00C91CDE" w:rsidRPr="00C91CDE" w:rsidRDefault="00C91CDE" w:rsidP="00C91CDE">
      <w:pPr>
        <w:spacing w:after="0" w:line="240" w:lineRule="auto"/>
        <w:rPr>
          <w:b/>
        </w:rPr>
      </w:pPr>
    </w:p>
    <w:p w14:paraId="400C32ED" w14:textId="77777777" w:rsidR="00C91CDE" w:rsidRPr="00C91CDE" w:rsidRDefault="00C91CDE" w:rsidP="00C91CDE">
      <w:pPr>
        <w:spacing w:after="0" w:line="240" w:lineRule="auto"/>
      </w:pPr>
      <w:r w:rsidRPr="00C91CDE">
        <w:rPr>
          <w:b/>
          <w:i/>
        </w:rPr>
        <w:t xml:space="preserve">4.1 Procedure </w:t>
      </w:r>
    </w:p>
    <w:p w14:paraId="2F0A9533" w14:textId="77777777" w:rsidR="00C91CDE" w:rsidRPr="00C91CDE" w:rsidRDefault="00C91CDE" w:rsidP="00C91CDE">
      <w:pPr>
        <w:spacing w:after="0" w:line="240" w:lineRule="auto"/>
      </w:pPr>
      <w:bookmarkStart w:id="106" w:name="_Hlk196732814"/>
      <w:r w:rsidRPr="00C91CDE">
        <w:t xml:space="preserve">In this experiment, participants were instructed to ignore the background stimuli and detect changes in the orientation of the fixation cross. The cross had two possible orientations: vertical (long vertical line and short horizontal line) or horizontal (long horizontal line and short vertical line). The vertical cross was presented on 70% of trials, while the horizontal cross was presented on 30% of trials. Participants were instructed to press the space key immediately after the orientation of the fixation cross changed (Figure 2B). The time window for response was limited to the inter-trial interval (from 900 to 1100 </w:t>
      </w:r>
      <w:proofErr w:type="spellStart"/>
      <w:r w:rsidRPr="00C91CDE">
        <w:t>ms</w:t>
      </w:r>
      <w:proofErr w:type="spellEnd"/>
      <w:r w:rsidRPr="00C91CDE">
        <w:t xml:space="preserve">). The fixation cross did not change its shape on deviant ensemble trials or the standard ensemble trial preceding a deviant trial. </w:t>
      </w:r>
      <w:proofErr w:type="gramStart"/>
      <w:r w:rsidRPr="00C91CDE">
        <w:t>the</w:t>
      </w:r>
      <w:proofErr w:type="gramEnd"/>
      <w:r w:rsidRPr="00C91CDE">
        <w:t xml:space="preserve"> proportion of background deviant ensembles was kept at 10% as in Experiment 1.</w:t>
      </w:r>
    </w:p>
    <w:bookmarkEnd w:id="106"/>
    <w:p w14:paraId="440A9CF8" w14:textId="77777777" w:rsidR="00C91CDE" w:rsidRPr="00C91CDE" w:rsidRDefault="00C91CDE" w:rsidP="00C91CDE">
      <w:pPr>
        <w:spacing w:after="0" w:line="240" w:lineRule="auto"/>
      </w:pPr>
    </w:p>
    <w:p w14:paraId="6634AEF5" w14:textId="77777777" w:rsidR="00C91CDE" w:rsidRPr="00C91CDE" w:rsidRDefault="00C91CDE" w:rsidP="00C91CDE">
      <w:pPr>
        <w:spacing w:after="0" w:line="240" w:lineRule="auto"/>
        <w:rPr>
          <w:i/>
        </w:rPr>
      </w:pPr>
      <w:r w:rsidRPr="00C91CDE">
        <w:rPr>
          <w:b/>
          <w:i/>
        </w:rPr>
        <w:t>4.2 EEG Analysis</w:t>
      </w:r>
    </w:p>
    <w:p w14:paraId="0E28D72E" w14:textId="77777777" w:rsidR="00C91CDE" w:rsidRPr="00C91CDE" w:rsidRDefault="00C91CDE" w:rsidP="00C91CDE">
      <w:pPr>
        <w:spacing w:after="0" w:line="240" w:lineRule="auto"/>
      </w:pPr>
      <w:bookmarkStart w:id="107" w:name="_Hlk196733839"/>
      <w:r w:rsidRPr="00C91CDE">
        <w:t xml:space="preserve">EEG data was </w:t>
      </w:r>
      <w:proofErr w:type="spellStart"/>
      <w:r w:rsidRPr="00C91CDE">
        <w:t>epoched</w:t>
      </w:r>
      <w:proofErr w:type="spellEnd"/>
      <w:r w:rsidRPr="00C91CDE">
        <w:t xml:space="preserve"> into segments of 700 </w:t>
      </w:r>
      <w:proofErr w:type="spellStart"/>
      <w:r w:rsidRPr="00C91CDE">
        <w:t>ms</w:t>
      </w:r>
      <w:proofErr w:type="spellEnd"/>
      <w:r w:rsidRPr="00C91CDE">
        <w:t xml:space="preserve">, thereof 200 </w:t>
      </w:r>
      <w:proofErr w:type="spellStart"/>
      <w:r w:rsidRPr="00C91CDE">
        <w:t>ms</w:t>
      </w:r>
      <w:proofErr w:type="spellEnd"/>
      <w:r w:rsidRPr="00C91CDE">
        <w:t xml:space="preserve"> baseline prior to trial onset and 500 </w:t>
      </w:r>
      <w:proofErr w:type="spellStart"/>
      <w:r w:rsidRPr="00C91CDE">
        <w:t>ms</w:t>
      </w:r>
      <w:proofErr w:type="spellEnd"/>
      <w:r w:rsidRPr="00C91CDE">
        <w:t xml:space="preserve"> after trial onset. Standard epochs corresponded to standard trials immediately preceding deviant trials. Deviant epochs corresponded to deviant trials with a change of ensemble orientation mean. The average number per participant of each </w:t>
      </w:r>
      <w:r w:rsidRPr="00C91CDE">
        <w:lastRenderedPageBreak/>
        <w:t xml:space="preserve">epoch type after artifact rejection was 98 for standards (SD = 3.4) and 99 for deviants (SD = 3.1). </w:t>
      </w:r>
    </w:p>
    <w:p w14:paraId="4FD3C1F2" w14:textId="77777777" w:rsidR="00C91CDE" w:rsidRPr="00C91CDE" w:rsidRDefault="00C91CDE" w:rsidP="00C91CDE">
      <w:pPr>
        <w:spacing w:after="0" w:line="240" w:lineRule="auto"/>
      </w:pPr>
      <w:r w:rsidRPr="00C91CDE">
        <w:t xml:space="preserve">We looked for a </w:t>
      </w:r>
      <w:proofErr w:type="spellStart"/>
      <w:r w:rsidRPr="00C91CDE">
        <w:t>vMMN</w:t>
      </w:r>
      <w:proofErr w:type="spellEnd"/>
      <w:r w:rsidRPr="00C91CDE">
        <w:t xml:space="preserve"> by comparing mean amplitudes for deviant ensemble epochs and standard ensemble epochs preceding deviants in a 160-260 </w:t>
      </w:r>
      <w:proofErr w:type="spellStart"/>
      <w:r w:rsidRPr="00C91CDE">
        <w:t>ms</w:t>
      </w:r>
      <w:proofErr w:type="spellEnd"/>
      <w:r w:rsidRPr="00C91CDE">
        <w:t xml:space="preserve"> time window after trial onset in posterior electrodes (O1, O2, Oz, PO7, PO8) using repeated measures ANOVA. Time window and regions of interest for analysis were a priori selected based on the existing literature on </w:t>
      </w:r>
      <w:proofErr w:type="spellStart"/>
      <w:r w:rsidRPr="00C91CDE">
        <w:t>vMMN</w:t>
      </w:r>
      <w:proofErr w:type="spellEnd"/>
      <w:r w:rsidRPr="00C91CDE">
        <w:t xml:space="preserve"> (Czigler, 2007) and our previous research (</w:t>
      </w:r>
      <w:proofErr w:type="spellStart"/>
      <w:r w:rsidRPr="00C91CDE">
        <w:t>Khvostov</w:t>
      </w:r>
      <w:proofErr w:type="spellEnd"/>
      <w:r w:rsidRPr="00C91CDE">
        <w:t xml:space="preserve"> et al., 2021). Bayes Factor (BF) was additionally calculated via a Bayesian repeated measures ANOVA (Stimulus type: standard and </w:t>
      </w:r>
      <w:proofErr w:type="gramStart"/>
      <w:r w:rsidRPr="00C91CDE">
        <w:t>deviant;  and</w:t>
      </w:r>
      <w:proofErr w:type="gramEnd"/>
      <w:r w:rsidRPr="00C91CDE">
        <w:t xml:space="preserve"> electrodes: O1, O2, Oz, PO7, PO8) within the same time window and electrode regions</w:t>
      </w:r>
      <w:bookmarkStart w:id="108" w:name="_Hlk188872686"/>
      <w:r w:rsidRPr="00C91CDE">
        <w:t xml:space="preserve">. Given the variability in the temporal properties of the </w:t>
      </w:r>
      <w:proofErr w:type="spellStart"/>
      <w:r w:rsidRPr="00C91CDE">
        <w:t>vMMN</w:t>
      </w:r>
      <w:proofErr w:type="spellEnd"/>
      <w:r w:rsidRPr="00C91CDE">
        <w:t xml:space="preserve"> component (Kimura et al., 2010; Male et al., 2020; Winkler, 2008) and visual inspection of the difference potential suggesting a possible </w:t>
      </w:r>
      <w:proofErr w:type="spellStart"/>
      <w:r w:rsidRPr="00C91CDE">
        <w:t>vMMN</w:t>
      </w:r>
      <w:proofErr w:type="spellEnd"/>
      <w:r w:rsidRPr="00C91CDE">
        <w:t xml:space="preserve"> presence in the early time window (100-159 </w:t>
      </w:r>
      <w:proofErr w:type="spellStart"/>
      <w:r w:rsidRPr="00C91CDE">
        <w:t>ms</w:t>
      </w:r>
      <w:proofErr w:type="spellEnd"/>
      <w:r w:rsidRPr="00C91CDE">
        <w:t xml:space="preserve">), we conducted an exploratory analysis on this interval as well as a later one (261-400 </w:t>
      </w:r>
      <w:proofErr w:type="spellStart"/>
      <w:r w:rsidRPr="00C91CDE">
        <w:t>ms</w:t>
      </w:r>
      <w:proofErr w:type="spellEnd"/>
      <w:r w:rsidRPr="00C91CDE">
        <w:t>). However, the analysis showed no significant difference between standard and deviant stimuli. Full results of these additional analyses, which align with our main findings, are provided in the Supplementary Material.</w:t>
      </w:r>
    </w:p>
    <w:bookmarkEnd w:id="108"/>
    <w:p w14:paraId="09C450A3" w14:textId="77777777" w:rsidR="00C91CDE" w:rsidRPr="00C91CDE" w:rsidRDefault="00C91CDE" w:rsidP="00C91CDE">
      <w:pPr>
        <w:spacing w:after="0" w:line="240" w:lineRule="auto"/>
      </w:pPr>
      <w:r w:rsidRPr="00C91CDE">
        <w:t xml:space="preserve">Additionally, the mean amplitudes for standard and deviant responses in frontal, central and parietal electrodes (Fz, F3, F4, F5, F6, F7, F8, </w:t>
      </w:r>
      <w:proofErr w:type="spellStart"/>
      <w:r w:rsidRPr="00C91CDE">
        <w:t>AFz</w:t>
      </w:r>
      <w:proofErr w:type="spellEnd"/>
      <w:r w:rsidRPr="00C91CDE">
        <w:t xml:space="preserve">, </w:t>
      </w:r>
      <w:proofErr w:type="spellStart"/>
      <w:r w:rsidRPr="00C91CDE">
        <w:t>Cz</w:t>
      </w:r>
      <w:proofErr w:type="spellEnd"/>
      <w:r w:rsidRPr="00C91CDE">
        <w:t xml:space="preserve">, </w:t>
      </w:r>
      <w:proofErr w:type="spellStart"/>
      <w:r w:rsidRPr="00C91CDE">
        <w:t>Pz</w:t>
      </w:r>
      <w:proofErr w:type="spellEnd"/>
      <w:r w:rsidRPr="00C91CDE">
        <w:t xml:space="preserve">) was compared using repeated measures ANOVA in a later P3 time window of 300 to 500 </w:t>
      </w:r>
      <w:proofErr w:type="spellStart"/>
      <w:r w:rsidRPr="00C91CDE">
        <w:t>ms</w:t>
      </w:r>
      <w:proofErr w:type="spellEnd"/>
      <w:r w:rsidRPr="00C91CDE">
        <w:t xml:space="preserve">, to test whether the participants could be aware of the appearance of infrequent deviant ensemble background stimuli, and Bayes Factor was calculated. </w:t>
      </w:r>
    </w:p>
    <w:p w14:paraId="4B562A06" w14:textId="77777777" w:rsidR="00C91CDE" w:rsidRPr="00C91CDE" w:rsidRDefault="00C91CDE" w:rsidP="00C91CDE">
      <w:pPr>
        <w:spacing w:after="0" w:line="240" w:lineRule="auto"/>
      </w:pPr>
      <w:r w:rsidRPr="00C91CDE">
        <w:t>We also applied MVPA to standard vs. deviant ensemble EEG data to complement the standard univariate analysis. Parameters of decoding were equal to those in Experiment 1. For analysis of the N2 component for ensembles, and ERP and MVPA analyses of the central fixation stimuli, see Supplementary Material.</w:t>
      </w:r>
    </w:p>
    <w:bookmarkEnd w:id="107"/>
    <w:p w14:paraId="4396F37C" w14:textId="77777777" w:rsidR="00C91CDE" w:rsidRPr="00C91CDE" w:rsidRDefault="00C91CDE" w:rsidP="00C91CDE">
      <w:pPr>
        <w:spacing w:after="0" w:line="240" w:lineRule="auto"/>
        <w:rPr>
          <w:b/>
        </w:rPr>
      </w:pPr>
    </w:p>
    <w:p w14:paraId="1107A495" w14:textId="77777777" w:rsidR="00C91CDE" w:rsidRPr="00C91CDE" w:rsidRDefault="00C91CDE" w:rsidP="00C91CDE">
      <w:pPr>
        <w:spacing w:after="0" w:line="240" w:lineRule="auto"/>
      </w:pPr>
      <w:r w:rsidRPr="00C91CDE">
        <w:rPr>
          <w:b/>
        </w:rPr>
        <w:t>4.3 Results</w:t>
      </w:r>
    </w:p>
    <w:p w14:paraId="6D419502" w14:textId="77777777" w:rsidR="00C91CDE" w:rsidRPr="00C91CDE" w:rsidRDefault="00C91CDE" w:rsidP="00C91CDE">
      <w:pPr>
        <w:spacing w:after="0" w:line="240" w:lineRule="auto"/>
        <w:rPr>
          <w:b/>
        </w:rPr>
      </w:pPr>
    </w:p>
    <w:p w14:paraId="07FE665D" w14:textId="77777777" w:rsidR="00C91CDE" w:rsidRPr="00C91CDE" w:rsidRDefault="00C91CDE" w:rsidP="00C91CDE">
      <w:pPr>
        <w:spacing w:after="0" w:line="240" w:lineRule="auto"/>
        <w:rPr>
          <w:b/>
          <w:i/>
        </w:rPr>
      </w:pPr>
      <w:r w:rsidRPr="00C91CDE">
        <w:rPr>
          <w:b/>
          <w:i/>
        </w:rPr>
        <w:t>Behavioral Results</w:t>
      </w:r>
    </w:p>
    <w:p w14:paraId="45A9C258" w14:textId="77777777" w:rsidR="00C91CDE" w:rsidRPr="00C91CDE" w:rsidRDefault="00C91CDE" w:rsidP="00C91CDE">
      <w:pPr>
        <w:spacing w:after="0" w:line="240" w:lineRule="auto"/>
      </w:pPr>
      <w:r w:rsidRPr="00C91CDE">
        <w:t xml:space="preserve">To estimate participants’ engagement in the central attentional task, the signal-detection theory sensitivity index d’ was calculated the same way as in Experiment 1, but now for the detection of the central fixation cross. The average </w:t>
      </w:r>
      <w:r w:rsidRPr="00C91CDE">
        <w:rPr>
          <w:i/>
          <w:iCs/>
        </w:rPr>
        <w:t>d’</w:t>
      </w:r>
      <w:r w:rsidRPr="00C91CDE">
        <w:t xml:space="preserve"> across participants was 4.3 (SD = </w:t>
      </w:r>
      <w:proofErr w:type="gramStart"/>
      <w:r w:rsidRPr="00C91CDE">
        <w:t>0.8)(</w:t>
      </w:r>
      <w:proofErr w:type="gramEnd"/>
      <w:r w:rsidRPr="00C91CDE">
        <w:t xml:space="preserve">97% correct answers). Based on such good </w:t>
      </w:r>
      <w:proofErr w:type="gramStart"/>
      <w:r w:rsidRPr="00C91CDE">
        <w:t>performance  (</w:t>
      </w:r>
      <w:proofErr w:type="gramEnd"/>
      <w:r w:rsidRPr="00C91CDE">
        <w:t xml:space="preserve">as well as EEG markers of attentional processing of the central fixation stimuli, see Supplementary Material), we conclude that our participants were attentionally engaged in the central task, which is important for the interpretation of the potential </w:t>
      </w:r>
      <w:proofErr w:type="spellStart"/>
      <w:r w:rsidRPr="00C91CDE">
        <w:t>vMMN</w:t>
      </w:r>
      <w:proofErr w:type="spellEnd"/>
      <w:r w:rsidRPr="00C91CDE">
        <w:t xml:space="preserve"> as a neural response to unattended stimuli (oriented ensembles). </w:t>
      </w:r>
    </w:p>
    <w:p w14:paraId="1C918B87" w14:textId="77777777" w:rsidR="00C91CDE" w:rsidRPr="00C91CDE" w:rsidRDefault="00C91CDE" w:rsidP="00C91CDE">
      <w:pPr>
        <w:spacing w:after="0" w:line="240" w:lineRule="auto"/>
        <w:rPr>
          <w:b/>
          <w:bCs/>
          <w:i/>
          <w:iCs/>
        </w:rPr>
      </w:pPr>
    </w:p>
    <w:p w14:paraId="16A2808E" w14:textId="77777777" w:rsidR="00C91CDE" w:rsidRPr="00C91CDE" w:rsidRDefault="00C91CDE" w:rsidP="00C91CDE">
      <w:pPr>
        <w:spacing w:after="0" w:line="240" w:lineRule="auto"/>
        <w:rPr>
          <w:b/>
          <w:bCs/>
          <w:i/>
          <w:iCs/>
        </w:rPr>
      </w:pPr>
      <w:r w:rsidRPr="00C91CDE">
        <w:rPr>
          <w:b/>
          <w:bCs/>
          <w:i/>
          <w:iCs/>
        </w:rPr>
        <w:t>EEG Results</w:t>
      </w:r>
    </w:p>
    <w:p w14:paraId="732A7823" w14:textId="77777777" w:rsidR="00C91CDE" w:rsidRPr="00C91CDE" w:rsidRDefault="00C91CDE" w:rsidP="00C91CDE">
      <w:pPr>
        <w:spacing w:after="0" w:line="240" w:lineRule="auto"/>
      </w:pPr>
      <w:r w:rsidRPr="00C91CDE">
        <w:t xml:space="preserve">We compared mean ERP amplitudes to unattended background ensemble mean changes (deviants) and their preceding standard background ensembles in the </w:t>
      </w:r>
      <w:proofErr w:type="spellStart"/>
      <w:r w:rsidRPr="00C91CDE">
        <w:t>vMMN</w:t>
      </w:r>
      <w:proofErr w:type="spellEnd"/>
      <w:r w:rsidRPr="00C91CDE">
        <w:t xml:space="preserve"> time </w:t>
      </w:r>
      <w:r w:rsidRPr="00C91CDE">
        <w:lastRenderedPageBreak/>
        <w:t xml:space="preserve">window of 160 to 260 </w:t>
      </w:r>
      <w:proofErr w:type="spellStart"/>
      <w:r w:rsidRPr="00C91CDE">
        <w:t>ms</w:t>
      </w:r>
      <w:proofErr w:type="spellEnd"/>
      <w:r w:rsidRPr="00C91CDE">
        <w:t xml:space="preserve"> using repeated measures ANOVA (electrodes: O1, O2, Oz, PO7, PO8). A Greenhouse-Geisser correction of degrees of freedom was applied as needed. No effect of stimulus type was found (</w:t>
      </w:r>
      <w:proofErr w:type="gramStart"/>
      <w:r w:rsidRPr="00C91CDE">
        <w:t>F(</w:t>
      </w:r>
      <w:proofErr w:type="gramEnd"/>
      <w:r w:rsidRPr="00C91CDE">
        <w:t xml:space="preserve">1, 23) = 0.359, p = 0.555, </w:t>
      </w:r>
      <w:r w:rsidRPr="00C91CDE">
        <w:rPr>
          <w:rFonts w:ascii="Cambria" w:hAnsi="Cambria" w:cs="Cambria"/>
        </w:rPr>
        <w:t>η</w:t>
      </w:r>
      <w:r w:rsidRPr="00C91CDE">
        <w:rPr>
          <w:rFonts w:ascii="___WRD_EMBED_SUB_1274" w:hAnsi="___WRD_EMBED_SUB_1274" w:cs="___WRD_EMBED_SUB_1274"/>
        </w:rPr>
        <w:t>²</w:t>
      </w:r>
      <w:r w:rsidRPr="00C91CDE">
        <w:t xml:space="preserve"> = 0.007, </w:t>
      </w:r>
      <w:r w:rsidRPr="00C91CDE">
        <w:rPr>
          <w:i/>
          <w:iCs/>
        </w:rPr>
        <w:t>log BF</w:t>
      </w:r>
      <w:r w:rsidRPr="00C91CDE">
        <w:rPr>
          <w:i/>
          <w:iCs/>
          <w:vertAlign w:val="subscript"/>
        </w:rPr>
        <w:t>10</w:t>
      </w:r>
      <w:r w:rsidRPr="00C91CDE">
        <w:t xml:space="preserve"> = -0.505) indicating comparable responses to both standard and deviant stimuli within the specified time window. No effect of electrode was found (</w:t>
      </w:r>
      <w:proofErr w:type="gramStart"/>
      <w:r w:rsidRPr="00C91CDE">
        <w:t>F(</w:t>
      </w:r>
      <w:proofErr w:type="gramEnd"/>
      <w:r w:rsidRPr="00C91CDE">
        <w:t xml:space="preserve">1.46, 32.573) = 1.250, p = 0.289, </w:t>
      </w:r>
      <w:r w:rsidRPr="00C91CDE">
        <w:rPr>
          <w:i/>
          <w:iCs/>
        </w:rPr>
        <w:t>log BF</w:t>
      </w:r>
      <w:r w:rsidRPr="00C91CDE">
        <w:rPr>
          <w:i/>
          <w:iCs/>
          <w:vertAlign w:val="subscript"/>
        </w:rPr>
        <w:t>10</w:t>
      </w:r>
      <w:r w:rsidRPr="00C91CDE">
        <w:t xml:space="preserve"> = -0.748) and there was no interaction between electrode site and stimulus type (</w:t>
      </w:r>
      <w:proofErr w:type="gramStart"/>
      <w:r w:rsidRPr="00C91CDE">
        <w:t>F(</w:t>
      </w:r>
      <w:proofErr w:type="gramEnd"/>
      <w:r w:rsidRPr="00C91CDE">
        <w:t xml:space="preserve">1.302, 29.955) = 0.868, p = 0.487, </w:t>
      </w:r>
      <w:r w:rsidRPr="00C91CDE">
        <w:rPr>
          <w:i/>
          <w:iCs/>
        </w:rPr>
        <w:t>log</w:t>
      </w:r>
      <w:r w:rsidRPr="00C91CDE">
        <w:t xml:space="preserve"> </w:t>
      </w:r>
      <w:r w:rsidRPr="00C91CDE">
        <w:rPr>
          <w:i/>
          <w:iCs/>
        </w:rPr>
        <w:t>BF</w:t>
      </w:r>
      <w:r w:rsidRPr="00C91CDE">
        <w:rPr>
          <w:i/>
          <w:iCs/>
          <w:vertAlign w:val="subscript"/>
        </w:rPr>
        <w:t>10</w:t>
      </w:r>
      <w:r w:rsidRPr="00C91CDE">
        <w:t xml:space="preserve"> = -0.935). Grand average ERP for standards and deviants, difference waves (standard minus deviant) in posterior electrode sites and scalp distributions of difference waves are displayed in Figures 6,7.</w:t>
      </w:r>
    </w:p>
    <w:p w14:paraId="3F4FCB87" w14:textId="77777777" w:rsidR="00C91CDE" w:rsidRPr="00C91CDE" w:rsidRDefault="00C91CDE" w:rsidP="00C91CDE">
      <w:pPr>
        <w:spacing w:after="0" w:line="240" w:lineRule="auto"/>
      </w:pPr>
    </w:p>
    <w:p w14:paraId="733FDAC6" w14:textId="77777777" w:rsidR="00C91CDE" w:rsidRPr="00C91CDE" w:rsidRDefault="00C91CDE" w:rsidP="00C91CDE">
      <w:pPr>
        <w:spacing w:after="0" w:line="240" w:lineRule="auto"/>
      </w:pPr>
    </w:p>
    <w:p w14:paraId="73B8CADF" w14:textId="77777777" w:rsidR="00C91CDE" w:rsidRPr="00C91CDE" w:rsidRDefault="00C91CDE" w:rsidP="00C91CDE">
      <w:pPr>
        <w:spacing w:after="0" w:line="240" w:lineRule="auto"/>
        <w:rPr>
          <w:lang w:val="ru-RU"/>
        </w:rPr>
      </w:pPr>
      <w:r w:rsidRPr="00C91CDE">
        <w:rPr>
          <w:noProof/>
        </w:rPr>
        <w:lastRenderedPageBreak/>
        <w:drawing>
          <wp:inline distT="0" distB="0" distL="0" distR="0" wp14:anchorId="3E70FE81" wp14:editId="0FE060ED">
            <wp:extent cx="5943600" cy="5801360"/>
            <wp:effectExtent l="0" t="0" r="0" b="0"/>
            <wp:docPr id="616693085" name="Рисунок 10" descr="Изображение выглядит как текст, диаграмма, число, Графи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10" descr="Изображение выглядит как текст, диаграмма, число, График"/>
                    <pic:cNvPicPr>
                      <a:picLocks noChangeAspect="1" noChangeArrowheads="1"/>
                    </pic:cNvPicPr>
                  </pic:nvPicPr>
                  <pic:blipFill>
                    <a:blip r:embed="rId126"/>
                    <a:stretch>
                      <a:fillRect/>
                    </a:stretch>
                  </pic:blipFill>
                  <pic:spPr bwMode="auto">
                    <a:xfrm>
                      <a:off x="0" y="0"/>
                      <a:ext cx="5943600" cy="5801360"/>
                    </a:xfrm>
                    <a:prstGeom prst="rect">
                      <a:avLst/>
                    </a:prstGeom>
                  </pic:spPr>
                </pic:pic>
              </a:graphicData>
            </a:graphic>
          </wp:inline>
        </w:drawing>
      </w:r>
    </w:p>
    <w:p w14:paraId="134BD16A" w14:textId="77777777" w:rsidR="00C91CDE" w:rsidRPr="00C91CDE" w:rsidRDefault="00C91CDE" w:rsidP="00C91CDE">
      <w:pPr>
        <w:spacing w:after="0" w:line="240" w:lineRule="auto"/>
      </w:pPr>
    </w:p>
    <w:p w14:paraId="5EAD817C" w14:textId="77777777" w:rsidR="00C91CDE" w:rsidRPr="00C91CDE" w:rsidRDefault="00C91CDE" w:rsidP="00C91CDE">
      <w:pPr>
        <w:spacing w:after="0" w:line="240" w:lineRule="auto"/>
      </w:pPr>
      <w:r w:rsidRPr="00C91CDE">
        <w:rPr>
          <w:b/>
          <w:bCs/>
        </w:rPr>
        <w:t>Figure 6.</w:t>
      </w:r>
      <w:r w:rsidRPr="00C91CDE">
        <w:t xml:space="preserve"> Panel A: Grand average waveforms in posterior electrodes (PO7, PO8, O1, O2, Oz) in Experiment 2 </w:t>
      </w:r>
      <w:bookmarkStart w:id="109" w:name="_Hlk185613875"/>
      <w:r w:rsidRPr="00C91CDE">
        <w:t>for standard vs. deviant ensemb</w:t>
      </w:r>
      <w:bookmarkEnd w:id="109"/>
      <w:r w:rsidRPr="00C91CDE">
        <w:t xml:space="preserve">les. Shaded areas around lines show ±1 standard error of the mean with subtracted inter-subject variability. The time window of 160 to 260 </w:t>
      </w:r>
      <w:proofErr w:type="spellStart"/>
      <w:r w:rsidRPr="00C91CDE">
        <w:t>ms</w:t>
      </w:r>
      <w:proofErr w:type="spellEnd"/>
      <w:r w:rsidRPr="00C91CDE">
        <w:t xml:space="preserve"> used in the </w:t>
      </w:r>
      <w:proofErr w:type="spellStart"/>
      <w:r w:rsidRPr="00C91CDE">
        <w:t>vMMN</w:t>
      </w:r>
      <w:proofErr w:type="spellEnd"/>
      <w:r w:rsidRPr="00C91CDE">
        <w:t xml:space="preserve"> analysis is highlighted. Panel B: Grand average difference waveforms (Standard - Deviant) in posterior electrodes (PO7, PO8, O1, O2, Oz) in Experiment 2. Shaded areas around lines show ±1 standard error of the mean with subtracted inter-subject variability</w:t>
      </w:r>
    </w:p>
    <w:p w14:paraId="414D51CE" w14:textId="77777777" w:rsidR="00C91CDE" w:rsidRPr="00C91CDE" w:rsidRDefault="00C91CDE" w:rsidP="00C91CDE">
      <w:pPr>
        <w:spacing w:after="0" w:line="240" w:lineRule="auto"/>
      </w:pPr>
    </w:p>
    <w:p w14:paraId="4E482AEB" w14:textId="77777777" w:rsidR="00C91CDE" w:rsidRPr="00C91CDE" w:rsidRDefault="00C91CDE" w:rsidP="00C91CDE">
      <w:pPr>
        <w:spacing w:after="0" w:line="240" w:lineRule="auto"/>
      </w:pPr>
      <w:r w:rsidRPr="00C91CDE">
        <w:rPr>
          <w:noProof/>
        </w:rPr>
        <w:lastRenderedPageBreak/>
        <w:drawing>
          <wp:anchor distT="0" distB="0" distL="114300" distR="114300" simplePos="0" relativeHeight="251694080" behindDoc="0" locked="0" layoutInCell="1" allowOverlap="1" wp14:anchorId="2DF31135" wp14:editId="6CD26B31">
            <wp:simplePos x="0" y="0"/>
            <wp:positionH relativeFrom="margin">
              <wp:align>center</wp:align>
            </wp:positionH>
            <wp:positionV relativeFrom="paragraph">
              <wp:posOffset>109</wp:posOffset>
            </wp:positionV>
            <wp:extent cx="5943600" cy="1356995"/>
            <wp:effectExtent l="0" t="0" r="0" b="0"/>
            <wp:wrapTopAndBottom/>
            <wp:docPr id="505442234" name="Рисунок 11" descr="Изображение выглядит как текст, снимок экрана, Шрифт, линия&#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442234" name="Рисунок 11" descr="Изображение выглядит как текст, снимок экрана, Шрифт, линия&#10;&#10;Автоматически созданное описание"/>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943600" cy="1356995"/>
                    </a:xfrm>
                    <a:prstGeom prst="rect">
                      <a:avLst/>
                    </a:prstGeom>
                  </pic:spPr>
                </pic:pic>
              </a:graphicData>
            </a:graphic>
          </wp:anchor>
        </w:drawing>
      </w:r>
    </w:p>
    <w:p w14:paraId="41A36678" w14:textId="77777777" w:rsidR="00C91CDE" w:rsidRPr="00C91CDE" w:rsidRDefault="00C91CDE" w:rsidP="00C91CDE">
      <w:pPr>
        <w:spacing w:after="0" w:line="240" w:lineRule="auto"/>
      </w:pPr>
      <w:r w:rsidRPr="00C91CDE">
        <w:rPr>
          <w:b/>
          <w:bCs/>
        </w:rPr>
        <w:t>Figure 7.</w:t>
      </w:r>
      <w:r w:rsidRPr="00C91CDE">
        <w:t xml:space="preserve"> Scalp potential distribution of a difference wave between standard and deviant waveforms in Experiment 2. Time window selected for analysis was 160 to 260 </w:t>
      </w:r>
      <w:proofErr w:type="spellStart"/>
      <w:r w:rsidRPr="00C91CDE">
        <w:t>ms.</w:t>
      </w:r>
      <w:proofErr w:type="spellEnd"/>
      <w:r w:rsidRPr="00C91CDE">
        <w:t xml:space="preserve"> The color scale is kept identical to that of Figure 4 from Experiment 1.</w:t>
      </w:r>
    </w:p>
    <w:p w14:paraId="349ECF0E" w14:textId="77777777" w:rsidR="00C91CDE" w:rsidRPr="00C91CDE" w:rsidRDefault="00C91CDE" w:rsidP="00C91CDE">
      <w:pPr>
        <w:spacing w:after="0" w:line="240" w:lineRule="auto"/>
      </w:pPr>
    </w:p>
    <w:p w14:paraId="4B7A0E2C" w14:textId="77777777" w:rsidR="00C91CDE" w:rsidRPr="00C91CDE" w:rsidRDefault="00C91CDE" w:rsidP="00C91CDE">
      <w:pPr>
        <w:spacing w:after="0" w:line="240" w:lineRule="auto"/>
      </w:pPr>
      <w:r w:rsidRPr="00C91CDE">
        <w:t xml:space="preserve">An additional ANOVA in Fz, F3, F4, F5, F6, F7, F8, </w:t>
      </w:r>
      <w:proofErr w:type="spellStart"/>
      <w:r w:rsidRPr="00C91CDE">
        <w:t>AFz</w:t>
      </w:r>
      <w:proofErr w:type="spellEnd"/>
      <w:r w:rsidRPr="00C91CDE">
        <w:t xml:space="preserve">, </w:t>
      </w:r>
      <w:proofErr w:type="spellStart"/>
      <w:r w:rsidRPr="00C91CDE">
        <w:t>Cz</w:t>
      </w:r>
      <w:proofErr w:type="spellEnd"/>
      <w:r w:rsidRPr="00C91CDE">
        <w:t xml:space="preserve">, </w:t>
      </w:r>
      <w:proofErr w:type="spellStart"/>
      <w:r w:rsidRPr="00C91CDE">
        <w:t>Pz</w:t>
      </w:r>
      <w:proofErr w:type="spellEnd"/>
      <w:r w:rsidRPr="00C91CDE">
        <w:t xml:space="preserve"> electrode sites in the 300 to 500 </w:t>
      </w:r>
      <w:proofErr w:type="spellStart"/>
      <w:r w:rsidRPr="00C91CDE">
        <w:t>ms</w:t>
      </w:r>
      <w:proofErr w:type="spellEnd"/>
      <w:r w:rsidRPr="00C91CDE">
        <w:t xml:space="preserve"> P3 time window (for comparison to Experiment 1) revealed no effect of stimulus type (F(1, 23) = 2.075, p = 0.163, </w:t>
      </w:r>
      <w:r w:rsidRPr="00C91CDE">
        <w:rPr>
          <w:rFonts w:ascii="Cambria" w:hAnsi="Cambria" w:cs="Cambria"/>
        </w:rPr>
        <w:t>η</w:t>
      </w:r>
      <w:r w:rsidRPr="00C91CDE">
        <w:t xml:space="preserve">2p= 0.083, </w:t>
      </w:r>
      <w:r w:rsidRPr="00C91CDE">
        <w:rPr>
          <w:i/>
          <w:iCs/>
        </w:rPr>
        <w:t>log BF</w:t>
      </w:r>
      <w:r w:rsidRPr="00C91CDE">
        <w:rPr>
          <w:i/>
          <w:iCs/>
          <w:vertAlign w:val="subscript"/>
        </w:rPr>
        <w:t>10</w:t>
      </w:r>
      <w:r w:rsidRPr="00C91CDE">
        <w:rPr>
          <w:i/>
          <w:iCs/>
        </w:rPr>
        <w:t xml:space="preserve"> </w:t>
      </w:r>
      <w:r w:rsidRPr="00C91CDE">
        <w:t xml:space="preserve">= -0.938), no effect of electrode (with Greenhouse-Geisser correction: F(3.234,74.384) = 25.445, p = 0.08, </w:t>
      </w:r>
      <w:r w:rsidRPr="00C91CDE">
        <w:rPr>
          <w:rFonts w:ascii="Cambria" w:hAnsi="Cambria" w:cs="Cambria"/>
        </w:rPr>
        <w:t>η</w:t>
      </w:r>
      <w:r w:rsidRPr="00C91CDE">
        <w:t xml:space="preserve">2p= 0.091, </w:t>
      </w:r>
      <w:r w:rsidRPr="00C91CDE">
        <w:rPr>
          <w:i/>
          <w:iCs/>
        </w:rPr>
        <w:t>log BF</w:t>
      </w:r>
      <w:r w:rsidRPr="00C91CDE">
        <w:rPr>
          <w:i/>
          <w:iCs/>
          <w:vertAlign w:val="subscript"/>
        </w:rPr>
        <w:t>10</w:t>
      </w:r>
      <w:r w:rsidRPr="00C91CDE">
        <w:t xml:space="preserve"> =-0.408 ) and no interaction (with Greenhouse-Geisser correction: F(2.259,51.951, 23) = 1.465 p = 0.240, </w:t>
      </w:r>
      <w:r w:rsidRPr="00C91CDE">
        <w:rPr>
          <w:rFonts w:ascii="Cambria" w:hAnsi="Cambria" w:cs="Cambria"/>
        </w:rPr>
        <w:t>η</w:t>
      </w:r>
      <w:r w:rsidRPr="00C91CDE">
        <w:t xml:space="preserve">2p= 0.060, </w:t>
      </w:r>
      <w:r w:rsidRPr="00C91CDE">
        <w:rPr>
          <w:i/>
          <w:iCs/>
        </w:rPr>
        <w:t>log BF</w:t>
      </w:r>
      <w:r w:rsidRPr="00C91CDE">
        <w:rPr>
          <w:i/>
          <w:iCs/>
          <w:vertAlign w:val="subscript"/>
        </w:rPr>
        <w:t>10</w:t>
      </w:r>
      <w:r w:rsidRPr="00C91CDE">
        <w:rPr>
          <w:i/>
          <w:iCs/>
        </w:rPr>
        <w:t xml:space="preserve"> </w:t>
      </w:r>
      <w:r w:rsidRPr="00C91CDE">
        <w:t>= -1.274). Similar null effects were found for another attention-related component, the N2 (see Supplementary Material).</w:t>
      </w:r>
    </w:p>
    <w:p w14:paraId="247E8FC5" w14:textId="48F35362" w:rsidR="00C91CDE" w:rsidRPr="00C91CDE" w:rsidRDefault="00C91CDE" w:rsidP="00C91CDE">
      <w:pPr>
        <w:spacing w:after="0" w:line="240" w:lineRule="auto"/>
      </w:pPr>
      <w:proofErr w:type="gramStart"/>
      <w:r w:rsidRPr="00C91CDE">
        <w:t>Similar to</w:t>
      </w:r>
      <w:proofErr w:type="gramEnd"/>
      <w:r w:rsidRPr="00C91CDE">
        <w:t xml:space="preserve"> Experiment 1, we applied the MVPA to the standard vs. deviant ensemble EEG data. Decoding accuracy was tested against chance level at each time-point (Holm correction applied for multiple comparisons; Figure 8a). Unlike Experiment 1, where changes in ensemble means were attended and task-relevant, the unattended and task-irrelevant changes in ensemble means could not be decoded in Experiment 2. The attended changes in the central fixation cross, on the other hand, could easily be decoded with great </w:t>
      </w:r>
      <w:proofErr w:type="gramStart"/>
      <w:r w:rsidRPr="00C91CDE">
        <w:t>accuracy(</w:t>
      </w:r>
      <w:proofErr w:type="gramEnd"/>
      <w:r w:rsidRPr="00C91CDE">
        <w:t>Figure 8b) (Supplementary Material).</w:t>
      </w:r>
    </w:p>
    <w:p w14:paraId="265E2D9E" w14:textId="4B24134F" w:rsidR="00C91CDE" w:rsidRPr="00C91CDE" w:rsidRDefault="00C91CDE" w:rsidP="00C91CDE">
      <w:pPr>
        <w:spacing w:after="0" w:line="240" w:lineRule="auto"/>
      </w:pPr>
    </w:p>
    <w:p w14:paraId="0608D0F5" w14:textId="1CD6D5F1" w:rsidR="00C91CDE" w:rsidRPr="00C91CDE" w:rsidRDefault="00C91CDE" w:rsidP="00C91CDE">
      <w:pPr>
        <w:spacing w:after="0" w:line="240" w:lineRule="auto"/>
      </w:pPr>
    </w:p>
    <w:p w14:paraId="1B44F038" w14:textId="1FCBDDEE" w:rsidR="00C91CDE" w:rsidRPr="00C91CDE" w:rsidRDefault="00C91CDE" w:rsidP="00C91CDE">
      <w:pPr>
        <w:spacing w:after="0" w:line="240" w:lineRule="auto"/>
      </w:pPr>
      <w:r w:rsidRPr="00C91CDE">
        <w:rPr>
          <w:rFonts w:ascii="Times New Roman" w:hAnsi="Times New Roman"/>
        </w:rPr>
        <w:t>​​</w:t>
      </w:r>
    </w:p>
    <w:p w14:paraId="3EC04413" w14:textId="78DA44C1" w:rsidR="00C91CDE" w:rsidRPr="00C91CDE" w:rsidRDefault="0036184B" w:rsidP="00C91CDE">
      <w:pPr>
        <w:spacing w:after="0" w:line="240" w:lineRule="auto"/>
      </w:pPr>
      <w:r w:rsidRPr="00C91CDE">
        <w:rPr>
          <w:noProof/>
        </w:rPr>
        <w:lastRenderedPageBreak/>
        <w:drawing>
          <wp:anchor distT="0" distB="0" distL="114300" distR="114300" simplePos="0" relativeHeight="251695104" behindDoc="0" locked="0" layoutInCell="1" allowOverlap="1" wp14:anchorId="3A656D96" wp14:editId="688CA7E2">
            <wp:simplePos x="0" y="0"/>
            <wp:positionH relativeFrom="page">
              <wp:align>center</wp:align>
            </wp:positionH>
            <wp:positionV relativeFrom="paragraph">
              <wp:posOffset>-536</wp:posOffset>
            </wp:positionV>
            <wp:extent cx="5931818" cy="1881505"/>
            <wp:effectExtent l="0" t="0" r="0" b="4445"/>
            <wp:wrapTopAndBottom/>
            <wp:docPr id="651723776" name="Рисунок 11" descr="A graph of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723776" name="Рисунок 11" descr="A graph of a graph of a graph&#10;&#10;AI-generated content may be incorrect."/>
                    <pic:cNvPicPr>
                      <a:picLocks noChangeAspect="1" noChangeArrowheads="1"/>
                    </pic:cNvPicPr>
                  </pic:nvPicPr>
                  <pic:blipFill>
                    <a:blip r:embed="rId128" cstate="print">
                      <a:extLst>
                        <a:ext uri="{28A0092B-C50C-407E-A947-70E740481C1C}">
                          <a14:useLocalDpi xmlns:a14="http://schemas.microsoft.com/office/drawing/2010/main" val="0"/>
                        </a:ext>
                      </a:extLst>
                    </a:blip>
                    <a:stretch>
                      <a:fillRect/>
                    </a:stretch>
                  </pic:blipFill>
                  <pic:spPr bwMode="auto">
                    <a:xfrm>
                      <a:off x="0" y="0"/>
                      <a:ext cx="5931818" cy="1881505"/>
                    </a:xfrm>
                    <a:prstGeom prst="rect">
                      <a:avLst/>
                    </a:prstGeom>
                  </pic:spPr>
                </pic:pic>
              </a:graphicData>
            </a:graphic>
            <wp14:sizeRelH relativeFrom="page">
              <wp14:pctWidth>0</wp14:pctWidth>
            </wp14:sizeRelH>
            <wp14:sizeRelV relativeFrom="page">
              <wp14:pctHeight>0</wp14:pctHeight>
            </wp14:sizeRelV>
          </wp:anchor>
        </w:drawing>
      </w:r>
      <w:r w:rsidR="00C91CDE" w:rsidRPr="00C91CDE">
        <w:rPr>
          <w:b/>
          <w:bCs/>
        </w:rPr>
        <w:t>Figure 8</w:t>
      </w:r>
      <w:r w:rsidR="00C91CDE" w:rsidRPr="00C91CDE">
        <w:t xml:space="preserve">.   Panel A: Decoding accuracy between standard and deviant ensemble stimuli in Experiment 1. Panel B Decoding accuracy between standard and deviant fixational cross stimuli in Experiment </w:t>
      </w:r>
      <w:proofErr w:type="gramStart"/>
      <w:r w:rsidR="00C91CDE" w:rsidRPr="00C91CDE">
        <w:t>1.Red</w:t>
      </w:r>
      <w:proofErr w:type="gramEnd"/>
      <w:r w:rsidR="00C91CDE" w:rsidRPr="00C91CDE">
        <w:t xml:space="preserve"> line represents the chance level (50%). Ribbons represent +-1 SE with subtracted inter-subject variability. Decoding accuracy was not significantly above chance.</w:t>
      </w:r>
    </w:p>
    <w:p w14:paraId="71005B6D" w14:textId="38C62E15" w:rsidR="00C91CDE" w:rsidRPr="00C91CDE" w:rsidRDefault="00C91CDE" w:rsidP="00C91CDE">
      <w:pPr>
        <w:spacing w:after="0" w:line="240" w:lineRule="auto"/>
      </w:pPr>
    </w:p>
    <w:p w14:paraId="35C04C39" w14:textId="77777777" w:rsidR="00C91CDE" w:rsidRPr="00C91CDE" w:rsidRDefault="00C91CDE" w:rsidP="00C91CDE">
      <w:pPr>
        <w:spacing w:after="0" w:line="240" w:lineRule="auto"/>
      </w:pPr>
      <w:r w:rsidRPr="00C91CDE">
        <w:t xml:space="preserve">Overall, these results suggest that the appearance of a deviant ensemble stimulus is not processed when unattended. </w:t>
      </w:r>
      <w:r w:rsidRPr="00C91CDE">
        <w:rPr>
          <w:rFonts w:ascii="Times New Roman" w:hAnsi="Times New Roman"/>
        </w:rPr>
        <w:t>​​</w:t>
      </w:r>
    </w:p>
    <w:p w14:paraId="45EE3226" w14:textId="1AD1CCE0" w:rsidR="00C91CDE" w:rsidRDefault="00C91CDE" w:rsidP="00C91CDE">
      <w:pPr>
        <w:spacing w:after="0" w:line="240" w:lineRule="auto"/>
      </w:pPr>
    </w:p>
    <w:p w14:paraId="5E06B63E" w14:textId="529DD2F0" w:rsidR="00C91CDE" w:rsidRPr="00C91CDE" w:rsidRDefault="00C91CDE" w:rsidP="00C91CDE">
      <w:pPr>
        <w:numPr>
          <w:ilvl w:val="0"/>
          <w:numId w:val="32"/>
        </w:numPr>
        <w:spacing w:after="0" w:line="240" w:lineRule="auto"/>
        <w:rPr>
          <w:b/>
        </w:rPr>
      </w:pPr>
      <w:r w:rsidRPr="00C91CDE">
        <w:rPr>
          <w:b/>
        </w:rPr>
        <w:t>Discussion</w:t>
      </w:r>
    </w:p>
    <w:p w14:paraId="428A4B94" w14:textId="77777777" w:rsidR="00C91CDE" w:rsidRPr="00C91CDE" w:rsidRDefault="00C91CDE" w:rsidP="00C91CDE">
      <w:pPr>
        <w:spacing w:after="0" w:line="240" w:lineRule="auto"/>
      </w:pPr>
      <w:r w:rsidRPr="00C91CDE">
        <w:t>We used ERP markers of automatic and attentional visual processing (</w:t>
      </w:r>
      <w:proofErr w:type="spellStart"/>
      <w:r w:rsidRPr="00C91CDE">
        <w:t>vMMN</w:t>
      </w:r>
      <w:proofErr w:type="spellEnd"/>
      <w:r w:rsidRPr="00C91CDE">
        <w:t xml:space="preserve"> and P3, respectively) to test whether the visual system </w:t>
      </w:r>
      <w:proofErr w:type="gramStart"/>
      <w:r w:rsidRPr="00C91CDE">
        <w:t>is capable of registering</w:t>
      </w:r>
      <w:proofErr w:type="gramEnd"/>
      <w:r w:rsidRPr="00C91CDE">
        <w:t xml:space="preserve"> an unattended change of an ensemble mean or if this process requires the deployment of attention. Participants could easily explicitly discriminate between two ensemble means when ensembles were in the focus of their attention. This was supported both by high response accuracy and the presence of the P3 component, considered to be generated in response to attentional allocation and change of neural representation of stimuli (Polich, 2003). On the contrary, we found no evidence of a </w:t>
      </w:r>
      <w:proofErr w:type="spellStart"/>
      <w:r w:rsidRPr="00C91CDE">
        <w:t>vMMN</w:t>
      </w:r>
      <w:proofErr w:type="spellEnd"/>
      <w:r w:rsidRPr="00C91CDE">
        <w:t xml:space="preserve"> in response to a change in ensemble </w:t>
      </w:r>
      <w:proofErr w:type="gramStart"/>
      <w:r w:rsidRPr="00C91CDE">
        <w:t>mean</w:t>
      </w:r>
      <w:proofErr w:type="gramEnd"/>
      <w:r w:rsidRPr="00C91CDE">
        <w:t xml:space="preserve"> when task-irrelevant ensemble stimuli were presented in the background and attention was engaged with a central task; the lack of attention to ensemble changes was further supported by no detectable P3. </w:t>
      </w:r>
    </w:p>
    <w:p w14:paraId="4E824B8D" w14:textId="77777777" w:rsidR="00C91CDE" w:rsidRPr="00C91CDE" w:rsidRDefault="00C91CDE" w:rsidP="00C91CDE">
      <w:pPr>
        <w:spacing w:after="0" w:line="240" w:lineRule="auto"/>
      </w:pPr>
      <w:r w:rsidRPr="00C91CDE">
        <w:t xml:space="preserve">The </w:t>
      </w:r>
      <w:proofErr w:type="spellStart"/>
      <w:r w:rsidRPr="00C91CDE">
        <w:t>vMMN</w:t>
      </w:r>
      <w:proofErr w:type="spellEnd"/>
      <w:r w:rsidRPr="00C91CDE">
        <w:t xml:space="preserve"> is expected to be triggered by unattended – yet registered – deviations from a previously encoded visual input (</w:t>
      </w:r>
      <w:proofErr w:type="spellStart"/>
      <w:r w:rsidRPr="00C91CDE">
        <w:t>Kremláček</w:t>
      </w:r>
      <w:proofErr w:type="spellEnd"/>
      <w:r w:rsidRPr="00C91CDE">
        <w:t xml:space="preserve"> et al., 2016). It is known to be elicited by changes in the orientation of a single unattended line while people are engaged in a central attentional task (File &amp; Czigler, 2019). The </w:t>
      </w:r>
      <w:proofErr w:type="spellStart"/>
      <w:r w:rsidRPr="00C91CDE">
        <w:t>vMMN</w:t>
      </w:r>
      <w:proofErr w:type="spellEnd"/>
      <w:r w:rsidRPr="00C91CDE">
        <w:t xml:space="preserve"> is a marker of pre-attentive automatic processing that cannot be explained by simple differential refractoriness of neuronal populations and requires the formation of memory representations of stimulus regularities (Czigler et al., 2002). We interpret the lack of a </w:t>
      </w:r>
      <w:proofErr w:type="spellStart"/>
      <w:r w:rsidRPr="00C91CDE">
        <w:t>vMMN</w:t>
      </w:r>
      <w:proofErr w:type="spellEnd"/>
      <w:r w:rsidRPr="00C91CDE">
        <w:t xml:space="preserve"> for rare yet unattended ensemble changes in the current study – which were easily detected when attended – as an inability to build an expectation that the mean ensemble feature remains constant. Our results instead indicate a crucial role of attention in the discrimination of orientation statistics. </w:t>
      </w:r>
    </w:p>
    <w:p w14:paraId="77993171" w14:textId="77777777" w:rsidR="00C91CDE" w:rsidRPr="00C91CDE" w:rsidRDefault="00C91CDE" w:rsidP="00C91CDE">
      <w:pPr>
        <w:spacing w:after="0" w:line="240" w:lineRule="auto"/>
      </w:pPr>
      <w:r w:rsidRPr="00C91CDE">
        <w:lastRenderedPageBreak/>
        <w:t xml:space="preserve">Do our findings directly contradict the existing pool of literature, claiming the possibility of implicit perception of summary statistics? Not necessarily. We propose that this discrepancy arises from varying definitions of implicit perception. In previous studies, implicit perception often refers to the absence of an explicit ensemble task, even though ensemble stimuli might still be attentively processed. For example, Hansmann-Roth et al. (2021) found evidence for implicit ensemble perception in this sense. However, their participants nonetheless engaged in a visual search for an oddball target that could only be defined in relation to the properties of distractors. This may have required active attentional suppression of ensemble (distractor) stimuli. </w:t>
      </w:r>
      <w:sdt>
        <w:sdtPr>
          <w:id w:val="-2048905991"/>
        </w:sdtPr>
        <w:sdtContent/>
      </w:sdt>
      <w:r w:rsidRPr="00C91CDE">
        <w:t xml:space="preserve">Similarly, Khayat et al. (2023) showed that participants’ responses were biased towards the mean of a previously shown task-irrelevant ensemble. However, these ensembles were passively viewed while people’s attention was not engaged elsewhere, so participants were free to actively attend to the ensembles if they so </w:t>
      </w:r>
      <w:proofErr w:type="spellStart"/>
      <w:r w:rsidRPr="00C91CDE">
        <w:t>chose</w:t>
      </w:r>
      <w:proofErr w:type="spellEnd"/>
      <w:r w:rsidRPr="00C91CDE">
        <w:t xml:space="preserve">. These studies suggest that ensemble statistics can be extracted automatically in the sense that such information is extracted without </w:t>
      </w:r>
      <w:proofErr w:type="gramStart"/>
      <w:r w:rsidRPr="00C91CDE">
        <w:t>an instruction</w:t>
      </w:r>
      <w:proofErr w:type="gramEnd"/>
      <w:r w:rsidRPr="00C91CDE">
        <w:t xml:space="preserve"> to perform an ensemble task. However, they do not rule out the necessity of attention because the elements of the ensemble may at least sometimes be attentively processed. In contrast to these studies, we directly varied attentional setting in the ensemble task, making the ensembles either attended and task-relevant (Experiment 1) or not attended and completely task-irrelevant (Experiment 2). Under such circumstances, when ensemble stimuli are likely completely ignored, we see no indication of the processing of ensemble means. </w:t>
      </w:r>
    </w:p>
    <w:p w14:paraId="4B0AB85B" w14:textId="77777777" w:rsidR="00C91CDE" w:rsidRPr="00C91CDE" w:rsidRDefault="00C91CDE" w:rsidP="00C91CDE">
      <w:pPr>
        <w:spacing w:after="0" w:line="240" w:lineRule="auto"/>
      </w:pPr>
      <w:r w:rsidRPr="00C91CDE">
        <w:t xml:space="preserve">Durant et al. (2017) nonetheless demonstrated that the </w:t>
      </w:r>
      <w:proofErr w:type="spellStart"/>
      <w:r w:rsidRPr="00C91CDE">
        <w:t>vMMN</w:t>
      </w:r>
      <w:proofErr w:type="spellEnd"/>
      <w:r w:rsidRPr="00C91CDE">
        <w:t xml:space="preserve"> is elicited by unattended changes in ensemble orientation variance, suggesting the detection of variance outside the focus of attention. However, this </w:t>
      </w:r>
      <w:proofErr w:type="spellStart"/>
      <w:r w:rsidRPr="00C91CDE">
        <w:t>vMMN</w:t>
      </w:r>
      <w:proofErr w:type="spellEnd"/>
      <w:r w:rsidRPr="00C91CDE">
        <w:t xml:space="preserve"> was elicited for very large differences in variance. In our previous study, we also observed a </w:t>
      </w:r>
      <w:proofErr w:type="spellStart"/>
      <w:r w:rsidRPr="00C91CDE">
        <w:t>vMMN</w:t>
      </w:r>
      <w:proofErr w:type="spellEnd"/>
      <w:r w:rsidRPr="00C91CDE">
        <w:t xml:space="preserve"> in conditions where the mean difference between ensembles was extremely high, even though the mean manipulation was not the focus of the study. Similarly, Alvarez and Oliva (2009) demonstrated that participants could discriminate between ensembles with a 45-degree difference under reduced attention. Taken together, this suggests that automatic detection of ensemble means may indeed occur, but only when the differences are large and coarse. Smaller differences, while being well discriminable in the explicit ensemble task, when attention is involved, may not reach the threshold for automatic processing. </w:t>
      </w:r>
    </w:p>
    <w:p w14:paraId="754F6215" w14:textId="77777777" w:rsidR="00C91CDE" w:rsidRPr="00C91CDE" w:rsidRDefault="00C91CDE" w:rsidP="00C91CDE">
      <w:pPr>
        <w:numPr>
          <w:ilvl w:val="0"/>
          <w:numId w:val="32"/>
        </w:numPr>
        <w:spacing w:after="0" w:line="240" w:lineRule="auto"/>
        <w:rPr>
          <w:b/>
          <w:bCs/>
        </w:rPr>
      </w:pPr>
      <w:r w:rsidRPr="00C91CDE">
        <w:rPr>
          <w:b/>
          <w:bCs/>
        </w:rPr>
        <w:t>Conclusions</w:t>
      </w:r>
    </w:p>
    <w:p w14:paraId="0172B678" w14:textId="77777777" w:rsidR="00C91CDE" w:rsidRPr="00C91CDE" w:rsidRDefault="00C91CDE" w:rsidP="00C91CDE">
      <w:pPr>
        <w:spacing w:after="0" w:line="240" w:lineRule="auto"/>
      </w:pPr>
      <w:r w:rsidRPr="00C91CDE">
        <w:t>Overall, our findings indicate that the extraction of ensemble statistics, such as the mean orientation from a visual scene</w:t>
      </w:r>
      <w:proofErr w:type="gramStart"/>
      <w:r w:rsidRPr="00C91CDE">
        <w:t>, likely</w:t>
      </w:r>
      <w:proofErr w:type="gramEnd"/>
      <w:r w:rsidRPr="00C91CDE">
        <w:t xml:space="preserve"> requires attentional resources and cannot be performed independently of attention.</w:t>
      </w:r>
    </w:p>
    <w:p w14:paraId="28CED05E" w14:textId="77777777" w:rsidR="00C91CDE" w:rsidRPr="00C91CDE" w:rsidRDefault="00C91CDE" w:rsidP="00C91CDE">
      <w:pPr>
        <w:numPr>
          <w:ilvl w:val="0"/>
          <w:numId w:val="32"/>
        </w:numPr>
        <w:spacing w:after="0" w:line="240" w:lineRule="auto"/>
        <w:rPr>
          <w:b/>
          <w:bCs/>
        </w:rPr>
      </w:pPr>
      <w:r w:rsidRPr="00C91CDE">
        <w:rPr>
          <w:b/>
          <w:bCs/>
        </w:rPr>
        <w:t>Open Science</w:t>
      </w:r>
    </w:p>
    <w:p w14:paraId="0A07E3CA" w14:textId="77777777" w:rsidR="00C91CDE" w:rsidRDefault="00C91CDE" w:rsidP="00C91CDE">
      <w:pPr>
        <w:spacing w:after="0" w:line="240" w:lineRule="auto"/>
      </w:pPr>
      <w:r w:rsidRPr="00C91CDE">
        <w:t xml:space="preserve">Data is deposited and can be obtained from </w:t>
      </w:r>
      <w:hyperlink r:id="rId129">
        <w:r w:rsidRPr="00C91CDE">
          <w:rPr>
            <w:rStyle w:val="Hyperlink"/>
          </w:rPr>
          <w:t>https://osf.io/hgr7f/</w:t>
        </w:r>
      </w:hyperlink>
      <w:r w:rsidRPr="00C91CDE">
        <w:t xml:space="preserve"> </w:t>
      </w:r>
    </w:p>
    <w:p w14:paraId="774222BC" w14:textId="77777777" w:rsidR="0036184B" w:rsidRDefault="0036184B" w:rsidP="00C91CDE">
      <w:pPr>
        <w:spacing w:after="0" w:line="240" w:lineRule="auto"/>
      </w:pPr>
    </w:p>
    <w:p w14:paraId="76461F84" w14:textId="77777777" w:rsidR="00C91CDE" w:rsidRDefault="00C91CDE" w:rsidP="00C91CDE">
      <w:pPr>
        <w:spacing w:after="0" w:line="240" w:lineRule="auto"/>
      </w:pPr>
    </w:p>
    <w:p w14:paraId="0633083D" w14:textId="77777777" w:rsidR="0036184B" w:rsidRDefault="0036184B" w:rsidP="00C91CDE">
      <w:pPr>
        <w:spacing w:after="0" w:line="240" w:lineRule="auto"/>
      </w:pPr>
    </w:p>
    <w:p w14:paraId="31767338" w14:textId="77777777" w:rsidR="0036184B" w:rsidRDefault="0036184B" w:rsidP="00C91CDE">
      <w:pPr>
        <w:spacing w:after="0" w:line="240" w:lineRule="auto"/>
      </w:pPr>
    </w:p>
    <w:p w14:paraId="2B5A569D" w14:textId="5A204107" w:rsidR="0036184B" w:rsidRDefault="0036184B" w:rsidP="00C91CDE">
      <w:pPr>
        <w:spacing w:after="0" w:line="240" w:lineRule="auto"/>
        <w:rPr>
          <w:b/>
        </w:rPr>
      </w:pPr>
      <w:r>
        <w:rPr>
          <w:b/>
        </w:rPr>
        <w:lastRenderedPageBreak/>
        <w:t>Supplementary material.</w:t>
      </w:r>
    </w:p>
    <w:p w14:paraId="655F4AF6" w14:textId="77777777" w:rsidR="0036184B" w:rsidRPr="0036184B" w:rsidRDefault="0036184B" w:rsidP="0036184B">
      <w:pPr>
        <w:numPr>
          <w:ilvl w:val="0"/>
          <w:numId w:val="33"/>
        </w:numPr>
        <w:spacing w:after="0" w:line="240" w:lineRule="auto"/>
        <w:rPr>
          <w:b/>
          <w:bCs/>
        </w:rPr>
      </w:pPr>
      <w:r w:rsidRPr="0036184B">
        <w:rPr>
          <w:b/>
          <w:bCs/>
        </w:rPr>
        <w:t>Results for central task in Experiment 2</w:t>
      </w:r>
    </w:p>
    <w:p w14:paraId="13CBB502" w14:textId="6316A0D0" w:rsidR="0036184B" w:rsidRPr="0036184B" w:rsidRDefault="0036184B" w:rsidP="0036184B">
      <w:pPr>
        <w:spacing w:after="0" w:line="240" w:lineRule="auto"/>
        <w:rPr>
          <w:bCs/>
        </w:rPr>
      </w:pPr>
      <w:r w:rsidRPr="0036184B">
        <w:rPr>
          <w:b/>
          <w:noProof/>
        </w:rPr>
        <w:drawing>
          <wp:anchor distT="0" distB="0" distL="114300" distR="114300" simplePos="0" relativeHeight="251698176" behindDoc="0" locked="0" layoutInCell="1" allowOverlap="1" wp14:anchorId="7810DF0E" wp14:editId="667632A9">
            <wp:simplePos x="0" y="0"/>
            <wp:positionH relativeFrom="margin">
              <wp:align>center</wp:align>
            </wp:positionH>
            <wp:positionV relativeFrom="paragraph">
              <wp:posOffset>2320933</wp:posOffset>
            </wp:positionV>
            <wp:extent cx="5943600" cy="1333500"/>
            <wp:effectExtent l="0" t="0" r="0" b="0"/>
            <wp:wrapTopAndBottom/>
            <wp:docPr id="1840655135" name="Picture 344696551" descr="A diagram of a red white and blue sphe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655135" name="Picture 344696551" descr="A diagram of a red white and blue sphere"/>
                    <pic:cNvPicPr>
                      <a:picLocks noChangeAspect="1" noChangeArrowheads="1"/>
                    </pic:cNvPicPr>
                  </pic:nvPicPr>
                  <pic:blipFill>
                    <a:blip r:embed="rId130">
                      <a:extLst>
                        <a:ext uri="{28A0092B-C50C-407E-A947-70E740481C1C}">
                          <a14:useLocalDpi xmlns:a14="http://schemas.microsoft.com/office/drawing/2010/main" val="0"/>
                        </a:ext>
                      </a:extLst>
                    </a:blip>
                    <a:stretch>
                      <a:fillRect/>
                    </a:stretch>
                  </pic:blipFill>
                  <pic:spPr bwMode="auto">
                    <a:xfrm>
                      <a:off x="0" y="0"/>
                      <a:ext cx="5943600" cy="1333500"/>
                    </a:xfrm>
                    <a:prstGeom prst="rect">
                      <a:avLst/>
                    </a:prstGeom>
                  </pic:spPr>
                </pic:pic>
              </a:graphicData>
            </a:graphic>
          </wp:anchor>
        </w:drawing>
      </w:r>
      <w:r w:rsidRPr="0036184B">
        <w:rPr>
          <w:bCs/>
        </w:rPr>
        <w:t xml:space="preserve">The mean amplitude in the time window of 300 to 500 </w:t>
      </w:r>
      <w:proofErr w:type="spellStart"/>
      <w:r w:rsidRPr="0036184B">
        <w:rPr>
          <w:bCs/>
        </w:rPr>
        <w:t>ms</w:t>
      </w:r>
      <w:proofErr w:type="spellEnd"/>
      <w:r w:rsidRPr="0036184B">
        <w:rPr>
          <w:bCs/>
        </w:rPr>
        <w:t xml:space="preserve"> for standard fixation cross and deviant fixation cross waveforms in frontal, central, and parietal electrodes (Fz, F3, F4, F5, F6, F7, F8, </w:t>
      </w:r>
      <w:proofErr w:type="spellStart"/>
      <w:r w:rsidRPr="0036184B">
        <w:rPr>
          <w:bCs/>
        </w:rPr>
        <w:t>AFz</w:t>
      </w:r>
      <w:proofErr w:type="spellEnd"/>
      <w:r w:rsidRPr="0036184B">
        <w:rPr>
          <w:bCs/>
        </w:rPr>
        <w:t xml:space="preserve">, </w:t>
      </w:r>
      <w:proofErr w:type="spellStart"/>
      <w:r w:rsidRPr="0036184B">
        <w:rPr>
          <w:bCs/>
        </w:rPr>
        <w:t>Cz</w:t>
      </w:r>
      <w:proofErr w:type="spellEnd"/>
      <w:r w:rsidRPr="0036184B">
        <w:rPr>
          <w:bCs/>
        </w:rPr>
        <w:t xml:space="preserve">, </w:t>
      </w:r>
      <w:proofErr w:type="spellStart"/>
      <w:r w:rsidRPr="0036184B">
        <w:rPr>
          <w:bCs/>
        </w:rPr>
        <w:t>Pz</w:t>
      </w:r>
      <w:proofErr w:type="spellEnd"/>
      <w:r w:rsidRPr="0036184B">
        <w:rPr>
          <w:bCs/>
        </w:rPr>
        <w:t>) was compared using repeated-measures ANOVA. A Greenhouse-Geisser correction of degrees of freedom was applied in cases where Mauchly’s test indicated a violation of the assumption of sphericity. The analysis revealed significant differences in mean amplitude between standard and deviant stimuli (</w:t>
      </w:r>
      <w:proofErr w:type="gramStart"/>
      <w:r w:rsidRPr="0036184B">
        <w:rPr>
          <w:bCs/>
        </w:rPr>
        <w:t>F(</w:t>
      </w:r>
      <w:proofErr w:type="gramEnd"/>
      <w:r w:rsidRPr="0036184B">
        <w:rPr>
          <w:bCs/>
        </w:rPr>
        <w:t xml:space="preserve">1,23) = 6.25, p = 0.020, </w:t>
      </w:r>
      <w:r w:rsidRPr="0036184B">
        <w:rPr>
          <w:rFonts w:ascii="Cambria" w:hAnsi="Cambria" w:cs="Cambria"/>
          <w:bCs/>
        </w:rPr>
        <w:t>η</w:t>
      </w:r>
      <w:r w:rsidRPr="0036184B">
        <w:rPr>
          <w:rFonts w:ascii="___WRD_EMBED_SUB_1274" w:hAnsi="___WRD_EMBED_SUB_1274" w:cs="___WRD_EMBED_SUB_1274"/>
          <w:bCs/>
        </w:rPr>
        <w:t>²</w:t>
      </w:r>
      <w:r w:rsidRPr="0036184B">
        <w:rPr>
          <w:bCs/>
          <w:vertAlign w:val="subscript"/>
        </w:rPr>
        <w:t>p</w:t>
      </w:r>
      <w:r w:rsidRPr="0036184B">
        <w:rPr>
          <w:bCs/>
        </w:rPr>
        <w:t xml:space="preserve"> = 0.214). An effect of electrode site was revealed (</w:t>
      </w:r>
      <w:proofErr w:type="gramStart"/>
      <w:r w:rsidRPr="0036184B">
        <w:rPr>
          <w:bCs/>
        </w:rPr>
        <w:t>F(</w:t>
      </w:r>
      <w:proofErr w:type="gramEnd"/>
      <w:r w:rsidRPr="0036184B">
        <w:rPr>
          <w:bCs/>
        </w:rPr>
        <w:t xml:space="preserve">3.17,73.02) = 3.676, p = 0.014, </w:t>
      </w:r>
      <w:r w:rsidRPr="0036184B">
        <w:rPr>
          <w:rFonts w:ascii="Cambria" w:hAnsi="Cambria" w:cs="Cambria"/>
          <w:bCs/>
        </w:rPr>
        <w:t>η</w:t>
      </w:r>
      <w:r w:rsidRPr="0036184B">
        <w:rPr>
          <w:rFonts w:ascii="___WRD_EMBED_SUB_1274" w:hAnsi="___WRD_EMBED_SUB_1274" w:cs="___WRD_EMBED_SUB_1274"/>
          <w:bCs/>
        </w:rPr>
        <w:t>²</w:t>
      </w:r>
      <w:r w:rsidRPr="0036184B">
        <w:rPr>
          <w:bCs/>
          <w:vertAlign w:val="subscript"/>
        </w:rPr>
        <w:t>p</w:t>
      </w:r>
      <w:r w:rsidRPr="0036184B">
        <w:rPr>
          <w:bCs/>
        </w:rPr>
        <w:t xml:space="preserve"> = 0.138). There was no interaction between stimulus type and electrode (</w:t>
      </w:r>
      <w:proofErr w:type="gramStart"/>
      <w:r w:rsidRPr="0036184B">
        <w:rPr>
          <w:bCs/>
        </w:rPr>
        <w:t>F(</w:t>
      </w:r>
      <w:proofErr w:type="gramEnd"/>
      <w:r w:rsidRPr="0036184B">
        <w:rPr>
          <w:bCs/>
        </w:rPr>
        <w:t xml:space="preserve">1.56,35.95) = 1.381, p = 0.261, </w:t>
      </w:r>
      <w:r w:rsidRPr="0036184B">
        <w:rPr>
          <w:rFonts w:ascii="Cambria" w:hAnsi="Cambria" w:cs="Cambria"/>
          <w:bCs/>
        </w:rPr>
        <w:t>η</w:t>
      </w:r>
      <w:r w:rsidRPr="0036184B">
        <w:rPr>
          <w:rFonts w:ascii="___WRD_EMBED_SUB_1274" w:hAnsi="___WRD_EMBED_SUB_1274" w:cs="___WRD_EMBED_SUB_1274"/>
          <w:bCs/>
        </w:rPr>
        <w:t>²</w:t>
      </w:r>
      <w:r w:rsidRPr="0036184B">
        <w:rPr>
          <w:bCs/>
          <w:vertAlign w:val="subscript"/>
        </w:rPr>
        <w:t>p</w:t>
      </w:r>
      <w:r w:rsidRPr="0036184B">
        <w:rPr>
          <w:bCs/>
        </w:rPr>
        <w:t xml:space="preserve"> = 0.057). Post-hoc comparisons revealed significant differences between standards and deviants in sites F3 (t = 2.74, </w:t>
      </w:r>
      <w:proofErr w:type="spellStart"/>
      <w:r w:rsidRPr="0036184B">
        <w:rPr>
          <w:bCs/>
        </w:rPr>
        <w:t>p</w:t>
      </w:r>
      <w:r w:rsidRPr="0036184B">
        <w:rPr>
          <w:bCs/>
          <w:vertAlign w:val="subscript"/>
        </w:rPr>
        <w:t>holm</w:t>
      </w:r>
      <w:proofErr w:type="spellEnd"/>
      <w:r w:rsidRPr="0036184B">
        <w:rPr>
          <w:bCs/>
        </w:rPr>
        <w:t xml:space="preserve"> = 0.020), F5 (t = 2.49, </w:t>
      </w:r>
      <w:proofErr w:type="spellStart"/>
      <w:r w:rsidRPr="0036184B">
        <w:rPr>
          <w:bCs/>
        </w:rPr>
        <w:t>p</w:t>
      </w:r>
      <w:r w:rsidRPr="0036184B">
        <w:rPr>
          <w:bCs/>
          <w:vertAlign w:val="subscript"/>
        </w:rPr>
        <w:t>holm</w:t>
      </w:r>
      <w:proofErr w:type="spellEnd"/>
      <w:r w:rsidRPr="0036184B">
        <w:rPr>
          <w:bCs/>
        </w:rPr>
        <w:t xml:space="preserve"> = 0.020), </w:t>
      </w:r>
      <w:proofErr w:type="spellStart"/>
      <w:r w:rsidRPr="0036184B">
        <w:rPr>
          <w:bCs/>
        </w:rPr>
        <w:t>Pz</w:t>
      </w:r>
      <w:proofErr w:type="spellEnd"/>
      <w:r w:rsidRPr="0036184B">
        <w:rPr>
          <w:bCs/>
        </w:rPr>
        <w:t xml:space="preserve"> (t = 2.50, </w:t>
      </w:r>
      <w:proofErr w:type="spellStart"/>
      <w:r w:rsidRPr="0036184B">
        <w:rPr>
          <w:bCs/>
        </w:rPr>
        <w:t>p</w:t>
      </w:r>
      <w:r w:rsidRPr="0036184B">
        <w:rPr>
          <w:bCs/>
          <w:vertAlign w:val="subscript"/>
        </w:rPr>
        <w:t>holm</w:t>
      </w:r>
      <w:proofErr w:type="spellEnd"/>
      <w:r w:rsidRPr="0036184B">
        <w:rPr>
          <w:bCs/>
        </w:rPr>
        <w:t xml:space="preserve"> = 0.020), </w:t>
      </w:r>
      <w:proofErr w:type="spellStart"/>
      <w:r w:rsidRPr="0036184B">
        <w:rPr>
          <w:bCs/>
        </w:rPr>
        <w:t>AFz</w:t>
      </w:r>
      <w:proofErr w:type="spellEnd"/>
      <w:r w:rsidRPr="0036184B">
        <w:rPr>
          <w:bCs/>
        </w:rPr>
        <w:t xml:space="preserve"> (t = 2.71, </w:t>
      </w:r>
      <w:proofErr w:type="spellStart"/>
      <w:r w:rsidRPr="0036184B">
        <w:rPr>
          <w:bCs/>
        </w:rPr>
        <w:t>p</w:t>
      </w:r>
      <w:r w:rsidRPr="0036184B">
        <w:rPr>
          <w:bCs/>
          <w:vertAlign w:val="subscript"/>
        </w:rPr>
        <w:t>holm</w:t>
      </w:r>
      <w:proofErr w:type="spellEnd"/>
      <w:r w:rsidRPr="0036184B">
        <w:rPr>
          <w:bCs/>
        </w:rPr>
        <w:t xml:space="preserve"> = 0.013), </w:t>
      </w:r>
      <w:proofErr w:type="spellStart"/>
      <w:r w:rsidRPr="0036184B">
        <w:rPr>
          <w:bCs/>
        </w:rPr>
        <w:t>Cz</w:t>
      </w:r>
      <w:proofErr w:type="spellEnd"/>
      <w:r w:rsidRPr="0036184B">
        <w:rPr>
          <w:bCs/>
        </w:rPr>
        <w:t xml:space="preserve"> (t = --2.37, </w:t>
      </w:r>
      <w:proofErr w:type="spellStart"/>
      <w:r w:rsidRPr="0036184B">
        <w:rPr>
          <w:bCs/>
        </w:rPr>
        <w:t>p</w:t>
      </w:r>
      <w:r w:rsidRPr="0036184B">
        <w:rPr>
          <w:bCs/>
          <w:vertAlign w:val="subscript"/>
        </w:rPr>
        <w:t>holm</w:t>
      </w:r>
      <w:proofErr w:type="spellEnd"/>
      <w:r w:rsidRPr="0036184B">
        <w:rPr>
          <w:bCs/>
        </w:rPr>
        <w:t xml:space="preserve"> = 0.026); supplementary Figure s1).</w:t>
      </w:r>
    </w:p>
    <w:p w14:paraId="08EBC7F3" w14:textId="57A4A9E5" w:rsidR="0036184B" w:rsidRPr="0036184B" w:rsidRDefault="0036184B" w:rsidP="0036184B">
      <w:pPr>
        <w:spacing w:after="0" w:line="240" w:lineRule="auto"/>
        <w:rPr>
          <w:b/>
        </w:rPr>
      </w:pPr>
    </w:p>
    <w:p w14:paraId="58626DEC" w14:textId="77777777" w:rsidR="0036184B" w:rsidRPr="0036184B" w:rsidRDefault="0036184B" w:rsidP="0036184B">
      <w:pPr>
        <w:spacing w:after="0" w:line="240" w:lineRule="auto"/>
      </w:pPr>
      <w:r w:rsidRPr="0036184B">
        <w:t xml:space="preserve">Figure s1. Scalp potential distribution of a difference wave between standard and deviant waveforms for the central fixation cross stimuli in Experiment 2. Time window selected for analysis is highlighted. </w:t>
      </w:r>
    </w:p>
    <w:p w14:paraId="531FDCDC" w14:textId="77777777" w:rsidR="0036184B" w:rsidRPr="0036184B" w:rsidRDefault="0036184B" w:rsidP="0036184B">
      <w:pPr>
        <w:spacing w:after="0" w:line="240" w:lineRule="auto"/>
        <w:rPr>
          <w:b/>
          <w:bCs/>
        </w:rPr>
      </w:pPr>
    </w:p>
    <w:p w14:paraId="0868D3DE" w14:textId="77777777" w:rsidR="0036184B" w:rsidRPr="0036184B" w:rsidRDefault="0036184B" w:rsidP="0036184B">
      <w:pPr>
        <w:spacing w:after="0" w:line="240" w:lineRule="auto"/>
        <w:rPr>
          <w:bCs/>
        </w:rPr>
      </w:pPr>
      <w:r w:rsidRPr="0036184B">
        <w:rPr>
          <w:b/>
          <w:bCs/>
        </w:rPr>
        <w:tab/>
      </w:r>
      <w:r w:rsidRPr="0036184B">
        <w:rPr>
          <w:bCs/>
        </w:rPr>
        <w:t xml:space="preserve">MVPA using the support vector machine (SVM) method was applied to the previously preprocessed and </w:t>
      </w:r>
      <w:proofErr w:type="spellStart"/>
      <w:r w:rsidRPr="0036184B">
        <w:rPr>
          <w:bCs/>
        </w:rPr>
        <w:t>epoched</w:t>
      </w:r>
      <w:proofErr w:type="spellEnd"/>
      <w:r w:rsidRPr="0036184B">
        <w:rPr>
          <w:bCs/>
        </w:rPr>
        <w:t xml:space="preserve"> data. We used a decoding toolbox within ERPLAB toolbox (Luck, 2014) Data was </w:t>
      </w:r>
      <w:proofErr w:type="spellStart"/>
      <w:r w:rsidRPr="0036184B">
        <w:rPr>
          <w:bCs/>
        </w:rPr>
        <w:t>epoched</w:t>
      </w:r>
      <w:proofErr w:type="spellEnd"/>
      <w:r w:rsidRPr="0036184B">
        <w:rPr>
          <w:bCs/>
        </w:rPr>
        <w:t xml:space="preserve"> based on appearance of standard and deviant central stimuli. Decoding was implemented using the N-</w:t>
      </w:r>
      <w:proofErr w:type="spellStart"/>
      <w:r w:rsidRPr="0036184B">
        <w:rPr>
          <w:bCs/>
        </w:rPr>
        <w:t>crossfold</w:t>
      </w:r>
      <w:proofErr w:type="spellEnd"/>
      <w:r w:rsidRPr="0036184B">
        <w:rPr>
          <w:bCs/>
        </w:rPr>
        <w:t xml:space="preserve"> cross-validation procedure. The number of trials was equated between each category and participants. Decoding was completed 33 epochs at each time </w:t>
      </w:r>
      <w:proofErr w:type="gramStart"/>
      <w:r w:rsidRPr="0036184B">
        <w:rPr>
          <w:bCs/>
        </w:rPr>
        <w:t>point,</w:t>
      </w:r>
      <w:proofErr w:type="gramEnd"/>
      <w:r w:rsidRPr="0036184B">
        <w:rPr>
          <w:bCs/>
        </w:rPr>
        <w:t xml:space="preserve"> the rest of the data was used to train the SVM. We included 62 scalp electrodes in the decoding (both mastoids used as references were excluded).</w:t>
      </w:r>
    </w:p>
    <w:p w14:paraId="3894AD5D" w14:textId="77777777" w:rsidR="0036184B" w:rsidRPr="0036184B" w:rsidRDefault="0036184B" w:rsidP="0036184B">
      <w:pPr>
        <w:spacing w:after="0" w:line="240" w:lineRule="auto"/>
        <w:rPr>
          <w:bCs/>
        </w:rPr>
      </w:pPr>
      <w:r w:rsidRPr="0036184B">
        <w:rPr>
          <w:bCs/>
        </w:rPr>
        <w:t xml:space="preserve">We tested the accuracy against chance level (50%) at each time-point using one-tailed t-tests (Holm correction for multiple comparisons applied; supplementary Figure s2). MVPA on central task data showed that changes vs. no changes in the fixation cross can be classified from relatively </w:t>
      </w:r>
      <w:proofErr w:type="gramStart"/>
      <w:r w:rsidRPr="0036184B">
        <w:rPr>
          <w:bCs/>
        </w:rPr>
        <w:t>early time</w:t>
      </w:r>
      <w:proofErr w:type="gramEnd"/>
      <w:r w:rsidRPr="0036184B">
        <w:rPr>
          <w:bCs/>
        </w:rPr>
        <w:t xml:space="preserve"> points, reaching close to 100% accuracy around 400 </w:t>
      </w:r>
      <w:proofErr w:type="spellStart"/>
      <w:r w:rsidRPr="0036184B">
        <w:rPr>
          <w:bCs/>
        </w:rPr>
        <w:t>ms</w:t>
      </w:r>
      <w:proofErr w:type="spellEnd"/>
      <w:r w:rsidRPr="0036184B">
        <w:rPr>
          <w:bCs/>
        </w:rPr>
        <w:t xml:space="preserve"> after fixation cross onset.</w:t>
      </w:r>
    </w:p>
    <w:p w14:paraId="3ACB87BA" w14:textId="77777777" w:rsidR="0036184B" w:rsidRPr="0036184B" w:rsidRDefault="0036184B" w:rsidP="0036184B">
      <w:pPr>
        <w:spacing w:after="0" w:line="240" w:lineRule="auto"/>
        <w:rPr>
          <w:bCs/>
        </w:rPr>
      </w:pPr>
    </w:p>
    <w:p w14:paraId="2D22B43A" w14:textId="77777777" w:rsidR="0036184B" w:rsidRPr="0036184B" w:rsidRDefault="0036184B" w:rsidP="0036184B">
      <w:pPr>
        <w:spacing w:after="0" w:line="240" w:lineRule="auto"/>
        <w:rPr>
          <w:b/>
          <w:bCs/>
        </w:rPr>
      </w:pPr>
      <w:r w:rsidRPr="0036184B">
        <w:rPr>
          <w:bCs/>
          <w:noProof/>
        </w:rPr>
        <w:lastRenderedPageBreak/>
        <w:drawing>
          <wp:anchor distT="0" distB="0" distL="114300" distR="114300" simplePos="0" relativeHeight="251697152" behindDoc="0" locked="0" layoutInCell="0" allowOverlap="1" wp14:anchorId="47AABA86" wp14:editId="28FAAC21">
            <wp:simplePos x="0" y="0"/>
            <wp:positionH relativeFrom="margin">
              <wp:align>left</wp:align>
            </wp:positionH>
            <wp:positionV relativeFrom="paragraph">
              <wp:posOffset>124</wp:posOffset>
            </wp:positionV>
            <wp:extent cx="3657600" cy="1828800"/>
            <wp:effectExtent l="0" t="0" r="0" b="0"/>
            <wp:wrapTopAndBottom/>
            <wp:docPr id="9" name="Image2" descr="Изображение выглядит как текст, снимок экрана, линия, Шриф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2" descr="Изображение выглядит как текст, снимок экрана, линия, Шрифт&#10;&#10;Автоматически созданное описание"/>
                    <pic:cNvPicPr>
                      <a:picLocks noChangeAspect="1" noChangeArrowheads="1"/>
                    </pic:cNvPicPr>
                  </pic:nvPicPr>
                  <pic:blipFill>
                    <a:blip r:embed="rId131"/>
                    <a:stretch>
                      <a:fillRect/>
                    </a:stretch>
                  </pic:blipFill>
                  <pic:spPr bwMode="auto">
                    <a:xfrm>
                      <a:off x="0" y="0"/>
                      <a:ext cx="3657600" cy="1828800"/>
                    </a:xfrm>
                    <a:prstGeom prst="rect">
                      <a:avLst/>
                    </a:prstGeom>
                  </pic:spPr>
                </pic:pic>
              </a:graphicData>
            </a:graphic>
          </wp:anchor>
        </w:drawing>
      </w:r>
      <w:r w:rsidRPr="0036184B">
        <w:rPr>
          <w:bCs/>
        </w:rPr>
        <w:t>Figure s2. Decoding accuracy for standard vs. deviant central stimuli in Experiment 2. The red line represents the chance level (50%). Ribbons represent +-1 SE with subtracted inter-subject variability. Shaded area highlights significant deviance from chance level</w:t>
      </w:r>
      <w:r w:rsidRPr="0036184B">
        <w:rPr>
          <w:b/>
        </w:rPr>
        <w:t>.</w:t>
      </w:r>
      <w:r w:rsidRPr="0036184B">
        <w:rPr>
          <w:b/>
        </w:rPr>
        <w:br w:type="page"/>
      </w:r>
    </w:p>
    <w:p w14:paraId="2768DDC1" w14:textId="77777777" w:rsidR="0036184B" w:rsidRPr="0036184B" w:rsidRDefault="0036184B" w:rsidP="0036184B">
      <w:pPr>
        <w:spacing w:after="0" w:line="240" w:lineRule="auto"/>
        <w:rPr>
          <w:b/>
          <w:bCs/>
        </w:rPr>
      </w:pPr>
    </w:p>
    <w:p w14:paraId="7D0FEFEE" w14:textId="77777777" w:rsidR="0036184B" w:rsidRPr="0036184B" w:rsidRDefault="0036184B" w:rsidP="0036184B">
      <w:pPr>
        <w:numPr>
          <w:ilvl w:val="0"/>
          <w:numId w:val="33"/>
        </w:numPr>
        <w:spacing w:after="0" w:line="240" w:lineRule="auto"/>
        <w:rPr>
          <w:b/>
          <w:bCs/>
        </w:rPr>
      </w:pPr>
      <w:r w:rsidRPr="0036184B">
        <w:rPr>
          <w:b/>
          <w:bCs/>
        </w:rPr>
        <w:t>Artifact rejection parameters</w:t>
      </w:r>
    </w:p>
    <w:p w14:paraId="0D13D3CD" w14:textId="77777777" w:rsidR="0036184B" w:rsidRDefault="0036184B" w:rsidP="0036184B">
      <w:pPr>
        <w:spacing w:after="0" w:line="240" w:lineRule="auto"/>
        <w:rPr>
          <w:bCs/>
        </w:rPr>
      </w:pPr>
      <w:r w:rsidRPr="0036184B">
        <w:rPr>
          <w:bCs/>
        </w:rPr>
        <w:t>The artifact rejection criteria are defined as follows. For the gradient check, the maximum allowed voltage step is 50 µV/</w:t>
      </w:r>
      <w:proofErr w:type="spellStart"/>
      <w:r w:rsidRPr="0036184B">
        <w:rPr>
          <w:bCs/>
        </w:rPr>
        <w:t>ms.</w:t>
      </w:r>
      <w:proofErr w:type="spellEnd"/>
      <w:r w:rsidRPr="0036184B">
        <w:rPr>
          <w:bCs/>
        </w:rPr>
        <w:t xml:space="preserve"> Any segment exceeding this threshold within 200 </w:t>
      </w:r>
      <w:proofErr w:type="spellStart"/>
      <w:r w:rsidRPr="0036184B">
        <w:rPr>
          <w:bCs/>
        </w:rPr>
        <w:t>ms</w:t>
      </w:r>
      <w:proofErr w:type="spellEnd"/>
      <w:r w:rsidRPr="0036184B">
        <w:rPr>
          <w:bCs/>
        </w:rPr>
        <w:t xml:space="preserve"> before or after the event is marked as "Bad." For the difference check, the maximal allowed difference between the minimum and maximum voltage in a 200 </w:t>
      </w:r>
      <w:proofErr w:type="spellStart"/>
      <w:r w:rsidRPr="0036184B">
        <w:rPr>
          <w:bCs/>
        </w:rPr>
        <w:t>ms</w:t>
      </w:r>
      <w:proofErr w:type="spellEnd"/>
      <w:r w:rsidRPr="0036184B">
        <w:rPr>
          <w:bCs/>
        </w:rPr>
        <w:t xml:space="preserve"> interval is 200 µV. Any segment exceeding this difference within 200 </w:t>
      </w:r>
      <w:proofErr w:type="spellStart"/>
      <w:r w:rsidRPr="0036184B">
        <w:rPr>
          <w:bCs/>
        </w:rPr>
        <w:t>ms</w:t>
      </w:r>
      <w:proofErr w:type="spellEnd"/>
      <w:r w:rsidRPr="0036184B">
        <w:rPr>
          <w:bCs/>
        </w:rPr>
        <w:t xml:space="preserve"> before or after the event is marked as "Bad." For the amplitude check, the allowed amplitude range is from -200 µV to +200 µV, and any segment exceeding this amplitude range within 200 </w:t>
      </w:r>
      <w:proofErr w:type="spellStart"/>
      <w:r w:rsidRPr="0036184B">
        <w:rPr>
          <w:bCs/>
        </w:rPr>
        <w:t>ms</w:t>
      </w:r>
      <w:proofErr w:type="spellEnd"/>
      <w:r w:rsidRPr="0036184B">
        <w:rPr>
          <w:bCs/>
        </w:rPr>
        <w:t xml:space="preserve"> before or after the event is marked as "Bad." For the low activity check, the lowest allowed activity in a 100 </w:t>
      </w:r>
      <w:proofErr w:type="spellStart"/>
      <w:r w:rsidRPr="0036184B">
        <w:rPr>
          <w:bCs/>
        </w:rPr>
        <w:t>ms</w:t>
      </w:r>
      <w:proofErr w:type="spellEnd"/>
      <w:r w:rsidRPr="0036184B">
        <w:rPr>
          <w:bCs/>
        </w:rPr>
        <w:t xml:space="preserve"> interval is 0.5 µV, and any segment below this threshold within 200 </w:t>
      </w:r>
      <w:proofErr w:type="spellStart"/>
      <w:r w:rsidRPr="0036184B">
        <w:rPr>
          <w:bCs/>
        </w:rPr>
        <w:t>ms</w:t>
      </w:r>
      <w:proofErr w:type="spellEnd"/>
      <w:r w:rsidRPr="0036184B">
        <w:rPr>
          <w:bCs/>
        </w:rPr>
        <w:t xml:space="preserve"> before or after the event is marked as "Bad."</w:t>
      </w:r>
    </w:p>
    <w:p w14:paraId="63142F2B" w14:textId="77777777" w:rsidR="0036184B" w:rsidRDefault="0036184B" w:rsidP="0036184B">
      <w:pPr>
        <w:spacing w:after="0" w:line="240" w:lineRule="auto"/>
        <w:rPr>
          <w:b/>
        </w:rPr>
      </w:pPr>
    </w:p>
    <w:p w14:paraId="30D8654A" w14:textId="14230201" w:rsidR="0036184B" w:rsidRDefault="0036184B" w:rsidP="0036184B">
      <w:pPr>
        <w:spacing w:after="0" w:line="240" w:lineRule="auto"/>
        <w:rPr>
          <w:b/>
          <w:bCs/>
        </w:rPr>
      </w:pPr>
      <w:r>
        <w:rPr>
          <w:b/>
        </w:rPr>
        <w:t xml:space="preserve">3. </w:t>
      </w:r>
      <w:r w:rsidRPr="0036184B">
        <w:rPr>
          <w:b/>
          <w:bCs/>
        </w:rPr>
        <w:t xml:space="preserve">EEG results for earlier and later </w:t>
      </w:r>
      <w:proofErr w:type="spellStart"/>
      <w:r w:rsidRPr="0036184B">
        <w:rPr>
          <w:b/>
          <w:bCs/>
        </w:rPr>
        <w:t>vMMN</w:t>
      </w:r>
      <w:proofErr w:type="spellEnd"/>
      <w:r w:rsidRPr="0036184B">
        <w:rPr>
          <w:b/>
          <w:bCs/>
        </w:rPr>
        <w:t xml:space="preserve"> time windows</w:t>
      </w:r>
    </w:p>
    <w:p w14:paraId="00238CD4" w14:textId="77777777" w:rsidR="0036184B" w:rsidRPr="0036184B" w:rsidRDefault="0036184B" w:rsidP="0036184B">
      <w:pPr>
        <w:spacing w:after="0" w:line="240" w:lineRule="auto"/>
        <w:rPr>
          <w:bCs/>
        </w:rPr>
      </w:pPr>
    </w:p>
    <w:p w14:paraId="78B2895E" w14:textId="77777777" w:rsidR="0036184B" w:rsidRPr="0036184B" w:rsidRDefault="0036184B" w:rsidP="0036184B">
      <w:pPr>
        <w:spacing w:after="0" w:line="240" w:lineRule="auto"/>
        <w:rPr>
          <w:bCs/>
        </w:rPr>
      </w:pPr>
      <w:r w:rsidRPr="0036184B">
        <w:rPr>
          <w:bCs/>
        </w:rPr>
        <w:t xml:space="preserve">We compared mean ERP amplitudes to unattended background ensemble mean changes (deviants) and their preceding standard background ensembles in the </w:t>
      </w:r>
      <w:proofErr w:type="spellStart"/>
      <w:r w:rsidRPr="0036184B">
        <w:rPr>
          <w:bCs/>
        </w:rPr>
        <w:t>vMMN</w:t>
      </w:r>
      <w:proofErr w:type="spellEnd"/>
      <w:r w:rsidRPr="0036184B">
        <w:rPr>
          <w:bCs/>
        </w:rPr>
        <w:t xml:space="preserve"> time window of 100 to 159 </w:t>
      </w:r>
      <w:proofErr w:type="spellStart"/>
      <w:r w:rsidRPr="0036184B">
        <w:rPr>
          <w:bCs/>
        </w:rPr>
        <w:t>ms</w:t>
      </w:r>
      <w:proofErr w:type="spellEnd"/>
      <w:r w:rsidRPr="0036184B">
        <w:rPr>
          <w:bCs/>
        </w:rPr>
        <w:t xml:space="preserve"> using repeated measures ANOVA (electrodes: O1, O2, Oz, PO7, PO8). A Greenhouse-Geisser correction of degrees of freedom was applied as needed. No effect of stimulus type was found (</w:t>
      </w:r>
      <w:proofErr w:type="gramStart"/>
      <w:r w:rsidRPr="0036184B">
        <w:rPr>
          <w:bCs/>
        </w:rPr>
        <w:t>F(</w:t>
      </w:r>
      <w:proofErr w:type="gramEnd"/>
      <w:r w:rsidRPr="0036184B">
        <w:rPr>
          <w:bCs/>
        </w:rPr>
        <w:t xml:space="preserve">1, 23) = </w:t>
      </w:r>
      <w:proofErr w:type="gramStart"/>
      <w:r w:rsidRPr="0036184B">
        <w:rPr>
          <w:bCs/>
        </w:rPr>
        <w:t>3.649 ,</w:t>
      </w:r>
      <w:proofErr w:type="gramEnd"/>
      <w:r w:rsidRPr="0036184B">
        <w:rPr>
          <w:bCs/>
        </w:rPr>
        <w:t xml:space="preserve"> p = </w:t>
      </w:r>
      <w:proofErr w:type="gramStart"/>
      <w:r w:rsidRPr="0036184B">
        <w:rPr>
          <w:bCs/>
        </w:rPr>
        <w:t>0.07 ,</w:t>
      </w:r>
      <w:proofErr w:type="gramEnd"/>
      <w:r w:rsidRPr="0036184B">
        <w:rPr>
          <w:bCs/>
        </w:rPr>
        <w:t xml:space="preserve"> </w:t>
      </w:r>
      <w:r w:rsidRPr="0036184B">
        <w:rPr>
          <w:rFonts w:ascii="Cambria" w:hAnsi="Cambria" w:cs="Cambria"/>
          <w:bCs/>
        </w:rPr>
        <w:t>η</w:t>
      </w:r>
      <w:r w:rsidRPr="0036184B">
        <w:rPr>
          <w:rFonts w:ascii="___WRD_EMBED_SUB_1274" w:hAnsi="___WRD_EMBED_SUB_1274" w:cs="___WRD_EMBED_SUB_1274"/>
          <w:bCs/>
        </w:rPr>
        <w:t>²</w:t>
      </w:r>
      <w:proofErr w:type="gramStart"/>
      <w:r w:rsidRPr="0036184B">
        <w:rPr>
          <w:bCs/>
        </w:rPr>
        <w:t>p  =</w:t>
      </w:r>
      <w:proofErr w:type="gramEnd"/>
      <w:r w:rsidRPr="0036184B">
        <w:rPr>
          <w:bCs/>
        </w:rPr>
        <w:t xml:space="preserve"> 0.137) indicating comparable responses to both standard and deviant stimuli within the specified time window. Effect of electrode was found (</w:t>
      </w:r>
      <w:proofErr w:type="gramStart"/>
      <w:r w:rsidRPr="0036184B">
        <w:rPr>
          <w:bCs/>
        </w:rPr>
        <w:t>F(</w:t>
      </w:r>
      <w:proofErr w:type="gramEnd"/>
      <w:r w:rsidRPr="0036184B">
        <w:rPr>
          <w:bCs/>
        </w:rPr>
        <w:t xml:space="preserve">1.957, 45.016) = </w:t>
      </w:r>
      <w:proofErr w:type="gramStart"/>
      <w:r w:rsidRPr="0036184B">
        <w:rPr>
          <w:bCs/>
        </w:rPr>
        <w:t>29.079 ,</w:t>
      </w:r>
      <w:proofErr w:type="gramEnd"/>
      <w:r w:rsidRPr="0036184B">
        <w:rPr>
          <w:bCs/>
        </w:rPr>
        <w:t xml:space="preserve"> p &lt; 0.001, </w:t>
      </w:r>
      <w:r w:rsidRPr="0036184B">
        <w:rPr>
          <w:rFonts w:ascii="Cambria" w:hAnsi="Cambria" w:cs="Cambria"/>
          <w:bCs/>
        </w:rPr>
        <w:t>η</w:t>
      </w:r>
      <w:r w:rsidRPr="0036184B">
        <w:rPr>
          <w:rFonts w:ascii="___WRD_EMBED_SUB_1274" w:hAnsi="___WRD_EMBED_SUB_1274" w:cs="___WRD_EMBED_SUB_1274"/>
          <w:bCs/>
        </w:rPr>
        <w:t>²</w:t>
      </w:r>
      <w:r w:rsidRPr="0036184B">
        <w:rPr>
          <w:bCs/>
        </w:rPr>
        <w:t>p = 0.558) and there was no interaction between electrode site and stimulus type (</w:t>
      </w:r>
      <w:proofErr w:type="gramStart"/>
      <w:r w:rsidRPr="0036184B">
        <w:rPr>
          <w:bCs/>
        </w:rPr>
        <w:t>F(</w:t>
      </w:r>
      <w:proofErr w:type="gramEnd"/>
      <w:r w:rsidRPr="0036184B">
        <w:rPr>
          <w:bCs/>
        </w:rPr>
        <w:t>2.566, 59.016) = 0.9, p = 0.344</w:t>
      </w:r>
      <w:proofErr w:type="gramStart"/>
      <w:r w:rsidRPr="0036184B">
        <w:rPr>
          <w:bCs/>
        </w:rPr>
        <w:t xml:space="preserve">,  </w:t>
      </w:r>
      <w:r w:rsidRPr="0036184B">
        <w:rPr>
          <w:rFonts w:ascii="Cambria" w:hAnsi="Cambria" w:cs="Cambria"/>
          <w:bCs/>
        </w:rPr>
        <w:t>η</w:t>
      </w:r>
      <w:proofErr w:type="gramEnd"/>
      <w:r w:rsidRPr="0036184B">
        <w:rPr>
          <w:rFonts w:ascii="___WRD_EMBED_SUB_1274" w:hAnsi="___WRD_EMBED_SUB_1274" w:cs="___WRD_EMBED_SUB_1274"/>
          <w:bCs/>
        </w:rPr>
        <w:t>²</w:t>
      </w:r>
      <w:r w:rsidRPr="0036184B">
        <w:rPr>
          <w:bCs/>
        </w:rPr>
        <w:t>p = 0.042).</w:t>
      </w:r>
    </w:p>
    <w:p w14:paraId="744CD1E8" w14:textId="77777777" w:rsidR="0036184B" w:rsidRPr="0036184B" w:rsidRDefault="0036184B" w:rsidP="0036184B">
      <w:pPr>
        <w:spacing w:after="0" w:line="240" w:lineRule="auto"/>
        <w:rPr>
          <w:bCs/>
        </w:rPr>
      </w:pPr>
      <w:r w:rsidRPr="0036184B">
        <w:rPr>
          <w:bCs/>
        </w:rPr>
        <w:t xml:space="preserve">We compared mean ERP amplitudes to unattended background </w:t>
      </w:r>
      <w:proofErr w:type="gramStart"/>
      <w:r w:rsidRPr="0036184B">
        <w:rPr>
          <w:bCs/>
        </w:rPr>
        <w:t>ensemble</w:t>
      </w:r>
      <w:proofErr w:type="gramEnd"/>
      <w:r w:rsidRPr="0036184B">
        <w:rPr>
          <w:bCs/>
        </w:rPr>
        <w:t xml:space="preserve"> mean changes (deviants) and their preceding standard background ensembles in the </w:t>
      </w:r>
      <w:proofErr w:type="spellStart"/>
      <w:r w:rsidRPr="0036184B">
        <w:rPr>
          <w:bCs/>
        </w:rPr>
        <w:t>vMMN</w:t>
      </w:r>
      <w:proofErr w:type="spellEnd"/>
      <w:r w:rsidRPr="0036184B">
        <w:rPr>
          <w:bCs/>
        </w:rPr>
        <w:t xml:space="preserve"> time window of 261 to 400 </w:t>
      </w:r>
      <w:proofErr w:type="spellStart"/>
      <w:r w:rsidRPr="0036184B">
        <w:rPr>
          <w:bCs/>
        </w:rPr>
        <w:t>ms</w:t>
      </w:r>
      <w:proofErr w:type="spellEnd"/>
      <w:r w:rsidRPr="0036184B">
        <w:rPr>
          <w:bCs/>
        </w:rPr>
        <w:t xml:space="preserve"> using repeated measures ANOVA (electrodes: O1, O2, Oz, PO7, PO8). A Greenhouse-Geisser correction of degrees of freedom was applied as needed. No effect of stimulus type was found (</w:t>
      </w:r>
      <w:proofErr w:type="gramStart"/>
      <w:r w:rsidRPr="0036184B">
        <w:rPr>
          <w:bCs/>
        </w:rPr>
        <w:t>F(</w:t>
      </w:r>
      <w:proofErr w:type="gramEnd"/>
      <w:r w:rsidRPr="0036184B">
        <w:rPr>
          <w:bCs/>
        </w:rPr>
        <w:t xml:space="preserve">1, 23) = 1.039, p = 0.319, </w:t>
      </w:r>
      <w:r w:rsidRPr="0036184B">
        <w:rPr>
          <w:rFonts w:ascii="Cambria" w:hAnsi="Cambria" w:cs="Cambria"/>
          <w:bCs/>
        </w:rPr>
        <w:t>η</w:t>
      </w:r>
      <w:r w:rsidRPr="0036184B">
        <w:rPr>
          <w:rFonts w:ascii="___WRD_EMBED_SUB_1274" w:hAnsi="___WRD_EMBED_SUB_1274" w:cs="___WRD_EMBED_SUB_1274"/>
          <w:bCs/>
        </w:rPr>
        <w:t>²</w:t>
      </w:r>
      <w:r w:rsidRPr="0036184B">
        <w:rPr>
          <w:bCs/>
        </w:rPr>
        <w:t>p = 0.043), indicating comparable responses to both standard and deviant stimuli within the specified time window. A significant main effect of electrode was revealed (</w:t>
      </w:r>
      <w:proofErr w:type="gramStart"/>
      <w:r w:rsidRPr="0036184B">
        <w:rPr>
          <w:bCs/>
        </w:rPr>
        <w:t>F(</w:t>
      </w:r>
      <w:proofErr w:type="gramEnd"/>
      <w:r w:rsidRPr="0036184B">
        <w:rPr>
          <w:bCs/>
        </w:rPr>
        <w:t xml:space="preserve">2.044, 47.019) = 3.325, p = 0.014, </w:t>
      </w:r>
      <w:r w:rsidRPr="0036184B">
        <w:rPr>
          <w:rFonts w:ascii="Cambria" w:hAnsi="Cambria" w:cs="Cambria"/>
          <w:bCs/>
        </w:rPr>
        <w:t>η</w:t>
      </w:r>
      <w:r w:rsidRPr="0036184B">
        <w:rPr>
          <w:rFonts w:ascii="___WRD_EMBED_SUB_1274" w:hAnsi="___WRD_EMBED_SUB_1274" w:cs="___WRD_EMBED_SUB_1274"/>
          <w:bCs/>
        </w:rPr>
        <w:t>²</w:t>
      </w:r>
      <w:r w:rsidRPr="0036184B">
        <w:rPr>
          <w:bCs/>
        </w:rPr>
        <w:t>p = 0.126). There was no significant interaction between stimulus type and electrode site (</w:t>
      </w:r>
      <w:proofErr w:type="gramStart"/>
      <w:r w:rsidRPr="0036184B">
        <w:rPr>
          <w:bCs/>
        </w:rPr>
        <w:t>F(</w:t>
      </w:r>
      <w:proofErr w:type="gramEnd"/>
      <w:r w:rsidRPr="0036184B">
        <w:rPr>
          <w:bCs/>
        </w:rPr>
        <w:t xml:space="preserve">1.664, 38.278) = 0.997, p = 0.365, </w:t>
      </w:r>
      <w:r w:rsidRPr="0036184B">
        <w:rPr>
          <w:rFonts w:ascii="Cambria" w:hAnsi="Cambria" w:cs="Cambria"/>
          <w:bCs/>
        </w:rPr>
        <w:t>η</w:t>
      </w:r>
      <w:r w:rsidRPr="0036184B">
        <w:rPr>
          <w:rFonts w:ascii="___WRD_EMBED_SUB_1274" w:hAnsi="___WRD_EMBED_SUB_1274" w:cs="___WRD_EMBED_SUB_1274"/>
          <w:bCs/>
        </w:rPr>
        <w:t>²</w:t>
      </w:r>
      <w:r w:rsidRPr="0036184B">
        <w:rPr>
          <w:bCs/>
        </w:rPr>
        <w:t>p = 0.042). Post-hoc pairwise comparison revealed no significant pairs.</w:t>
      </w:r>
    </w:p>
    <w:p w14:paraId="421DADBD" w14:textId="77777777" w:rsidR="0036184B" w:rsidRPr="0036184B" w:rsidRDefault="0036184B" w:rsidP="0036184B">
      <w:pPr>
        <w:spacing w:after="0" w:line="240" w:lineRule="auto"/>
        <w:rPr>
          <w:b/>
        </w:rPr>
      </w:pPr>
    </w:p>
    <w:p w14:paraId="079EFA44" w14:textId="77777777" w:rsidR="0036184B" w:rsidRPr="0036184B" w:rsidRDefault="0036184B" w:rsidP="0036184B">
      <w:pPr>
        <w:numPr>
          <w:ilvl w:val="0"/>
          <w:numId w:val="33"/>
        </w:numPr>
        <w:spacing w:after="0" w:line="240" w:lineRule="auto"/>
        <w:rPr>
          <w:b/>
          <w:bCs/>
        </w:rPr>
      </w:pPr>
      <w:r w:rsidRPr="0036184B">
        <w:rPr>
          <w:b/>
          <w:bCs/>
        </w:rPr>
        <w:t xml:space="preserve">N2 analysis </w:t>
      </w:r>
    </w:p>
    <w:p w14:paraId="78F3A491" w14:textId="139B3E31" w:rsidR="0036184B" w:rsidRPr="0036184B" w:rsidRDefault="0036184B" w:rsidP="0036184B">
      <w:pPr>
        <w:spacing w:after="0" w:line="240" w:lineRule="auto"/>
        <w:rPr>
          <w:bCs/>
        </w:rPr>
      </w:pPr>
      <w:r w:rsidRPr="0036184B">
        <w:rPr>
          <w:bCs/>
        </w:rPr>
        <w:t xml:space="preserve">Another exploratory analysis was aimed at checking the elicitation of an N2 component, also related to detection of deviant stimuli with involvement of attention. Therefore, amplitude in posterior electrodes (O1, O2, Oz, PO7, PO8) in the N2 time window (250-350 </w:t>
      </w:r>
      <w:proofErr w:type="spellStart"/>
      <w:r w:rsidRPr="0036184B">
        <w:rPr>
          <w:bCs/>
        </w:rPr>
        <w:t>ms</w:t>
      </w:r>
      <w:proofErr w:type="spellEnd"/>
      <w:r w:rsidRPr="0036184B">
        <w:rPr>
          <w:bCs/>
        </w:rPr>
        <w:t>) was checked both for Experiment 1 and Experiment 2.</w:t>
      </w:r>
    </w:p>
    <w:p w14:paraId="45AD9699" w14:textId="77777777" w:rsidR="0036184B" w:rsidRPr="0036184B" w:rsidRDefault="0036184B">
      <w:pPr>
        <w:spacing w:after="0" w:line="240" w:lineRule="auto"/>
        <w:jc w:val="left"/>
        <w:rPr>
          <w:bCs/>
        </w:rPr>
      </w:pPr>
      <w:r w:rsidRPr="0036184B">
        <w:rPr>
          <w:bCs/>
        </w:rPr>
        <w:br w:type="page"/>
      </w:r>
    </w:p>
    <w:p w14:paraId="139D4636" w14:textId="77777777" w:rsidR="0036184B" w:rsidRPr="0036184B" w:rsidRDefault="0036184B" w:rsidP="0036184B">
      <w:pPr>
        <w:spacing w:after="0" w:line="240" w:lineRule="auto"/>
        <w:rPr>
          <w:b/>
        </w:rPr>
      </w:pPr>
    </w:p>
    <w:p w14:paraId="35FD52C6" w14:textId="77777777" w:rsidR="0036184B" w:rsidRPr="0036184B" w:rsidRDefault="0036184B" w:rsidP="0036184B">
      <w:pPr>
        <w:spacing w:after="0" w:line="240" w:lineRule="auto"/>
        <w:rPr>
          <w:b/>
          <w:bCs/>
        </w:rPr>
      </w:pPr>
    </w:p>
    <w:p w14:paraId="525D58C2" w14:textId="77777777" w:rsidR="0036184B" w:rsidRPr="0036184B" w:rsidRDefault="0036184B" w:rsidP="0036184B">
      <w:pPr>
        <w:spacing w:after="0" w:line="240" w:lineRule="auto"/>
        <w:rPr>
          <w:b/>
          <w:bCs/>
        </w:rPr>
      </w:pPr>
      <w:r w:rsidRPr="0036184B">
        <w:rPr>
          <w:b/>
          <w:bCs/>
        </w:rPr>
        <w:t>In experiment 1 (attended ensemble change)</w:t>
      </w:r>
    </w:p>
    <w:p w14:paraId="6222FAB8" w14:textId="77777777" w:rsidR="0036184B" w:rsidRPr="0036184B" w:rsidRDefault="0036184B" w:rsidP="0036184B">
      <w:pPr>
        <w:spacing w:after="0" w:line="240" w:lineRule="auto"/>
        <w:rPr>
          <w:bCs/>
        </w:rPr>
      </w:pPr>
      <w:r w:rsidRPr="0036184B">
        <w:rPr>
          <w:bCs/>
        </w:rPr>
        <w:t xml:space="preserve">Repeated measures ANOVA with electrodes (O1, O2, Oz, PO7, PO8) as factors and stimulus type (Standard, Deviant) as factors revealed a significant effect of stimulus type (F(1, 22) = 19.579, p = 0.00024, </w:t>
      </w:r>
      <w:r w:rsidRPr="0036184B">
        <w:rPr>
          <w:rFonts w:ascii="Cambria" w:hAnsi="Cambria" w:cs="Cambria"/>
          <w:bCs/>
        </w:rPr>
        <w:t>η</w:t>
      </w:r>
      <w:r w:rsidRPr="0036184B">
        <w:rPr>
          <w:rFonts w:ascii="___WRD_EMBED_SUB_1274" w:hAnsi="___WRD_EMBED_SUB_1274" w:cs="___WRD_EMBED_SUB_1274"/>
          <w:bCs/>
        </w:rPr>
        <w:t>²</w:t>
      </w:r>
      <w:r w:rsidRPr="0036184B">
        <w:rPr>
          <w:bCs/>
        </w:rPr>
        <w:t xml:space="preserve">p = 0.471) and electrode (F(2.19, 48.21) = 5.791, p = 0.004, </w:t>
      </w:r>
      <w:r w:rsidRPr="0036184B">
        <w:rPr>
          <w:rFonts w:ascii="Cambria" w:hAnsi="Cambria" w:cs="Cambria"/>
          <w:bCs/>
        </w:rPr>
        <w:t>η</w:t>
      </w:r>
      <w:r w:rsidRPr="0036184B">
        <w:rPr>
          <w:rFonts w:ascii="___WRD_EMBED_SUB_1274" w:hAnsi="___WRD_EMBED_SUB_1274" w:cs="___WRD_EMBED_SUB_1274"/>
          <w:bCs/>
        </w:rPr>
        <w:t>²</w:t>
      </w:r>
      <w:r w:rsidRPr="0036184B">
        <w:rPr>
          <w:bCs/>
        </w:rPr>
        <w:t xml:space="preserve">p = 0.208) There was no significant interaction between stimulus type and electrode site (F(1.95, 42.9) = 1.018, p = 0.368, </w:t>
      </w:r>
      <w:r w:rsidRPr="0036184B">
        <w:rPr>
          <w:rFonts w:ascii="Cambria" w:hAnsi="Cambria" w:cs="Cambria"/>
          <w:bCs/>
        </w:rPr>
        <w:t>η</w:t>
      </w:r>
      <w:r w:rsidRPr="0036184B">
        <w:rPr>
          <w:rFonts w:ascii="___WRD_EMBED_SUB_1274" w:hAnsi="___WRD_EMBED_SUB_1274" w:cs="___WRD_EMBED_SUB_1274"/>
          <w:bCs/>
        </w:rPr>
        <w:t>²</w:t>
      </w:r>
      <w:r w:rsidRPr="0036184B">
        <w:rPr>
          <w:bCs/>
        </w:rPr>
        <w:t xml:space="preserve">p = 0.044). Post-hoc comparisons revealed significant differences between standards and deviants in sites O1 (t = -4.24, </w:t>
      </w:r>
      <w:proofErr w:type="spellStart"/>
      <w:r w:rsidRPr="0036184B">
        <w:rPr>
          <w:bCs/>
        </w:rPr>
        <w:t>p</w:t>
      </w:r>
      <w:r w:rsidRPr="0036184B">
        <w:rPr>
          <w:bCs/>
          <w:vertAlign w:val="subscript"/>
        </w:rPr>
        <w:t>holm</w:t>
      </w:r>
      <w:proofErr w:type="spellEnd"/>
      <w:r w:rsidRPr="0036184B">
        <w:rPr>
          <w:bCs/>
        </w:rPr>
        <w:t xml:space="preserve"> &lt; 0.001), O2 (t = -4.07, </w:t>
      </w:r>
      <w:proofErr w:type="spellStart"/>
      <w:r w:rsidRPr="0036184B">
        <w:rPr>
          <w:bCs/>
        </w:rPr>
        <w:t>p</w:t>
      </w:r>
      <w:r w:rsidRPr="0036184B">
        <w:rPr>
          <w:bCs/>
          <w:vertAlign w:val="subscript"/>
        </w:rPr>
        <w:t>holm</w:t>
      </w:r>
      <w:proofErr w:type="spellEnd"/>
      <w:r w:rsidRPr="0036184B">
        <w:rPr>
          <w:bCs/>
        </w:rPr>
        <w:t xml:space="preserve"> &lt; 0.001), Oz (t = -3.93, </w:t>
      </w:r>
      <w:proofErr w:type="spellStart"/>
      <w:r w:rsidRPr="0036184B">
        <w:rPr>
          <w:bCs/>
        </w:rPr>
        <w:t>p</w:t>
      </w:r>
      <w:r w:rsidRPr="0036184B">
        <w:rPr>
          <w:bCs/>
          <w:vertAlign w:val="subscript"/>
        </w:rPr>
        <w:t>holm</w:t>
      </w:r>
      <w:proofErr w:type="spellEnd"/>
      <w:r w:rsidRPr="0036184B">
        <w:rPr>
          <w:bCs/>
        </w:rPr>
        <w:t xml:space="preserve"> &lt; 0.001), PO7 (t = -3.89, </w:t>
      </w:r>
      <w:proofErr w:type="spellStart"/>
      <w:proofErr w:type="gramStart"/>
      <w:r w:rsidRPr="0036184B">
        <w:rPr>
          <w:bCs/>
        </w:rPr>
        <w:t>p</w:t>
      </w:r>
      <w:r w:rsidRPr="0036184B">
        <w:rPr>
          <w:bCs/>
          <w:vertAlign w:val="subscript"/>
        </w:rPr>
        <w:t>holm</w:t>
      </w:r>
      <w:proofErr w:type="spellEnd"/>
      <w:r w:rsidRPr="0036184B">
        <w:rPr>
          <w:bCs/>
        </w:rPr>
        <w:t>  &lt;</w:t>
      </w:r>
      <w:proofErr w:type="gramEnd"/>
      <w:r w:rsidRPr="0036184B">
        <w:rPr>
          <w:bCs/>
        </w:rPr>
        <w:t xml:space="preserve"> 0.001), PO8 (t = -3.22, </w:t>
      </w:r>
      <w:proofErr w:type="spellStart"/>
      <w:r w:rsidRPr="0036184B">
        <w:rPr>
          <w:bCs/>
        </w:rPr>
        <w:t>p</w:t>
      </w:r>
      <w:r w:rsidRPr="0036184B">
        <w:rPr>
          <w:bCs/>
          <w:vertAlign w:val="subscript"/>
        </w:rPr>
        <w:t>holm</w:t>
      </w:r>
      <w:proofErr w:type="spellEnd"/>
      <w:r w:rsidRPr="0036184B">
        <w:rPr>
          <w:bCs/>
        </w:rPr>
        <w:t xml:space="preserve"> = 0.004), see supplementary Figure s3.</w:t>
      </w:r>
    </w:p>
    <w:p w14:paraId="72F9426D" w14:textId="77777777" w:rsidR="0036184B" w:rsidRPr="0036184B" w:rsidRDefault="0036184B" w:rsidP="0036184B">
      <w:pPr>
        <w:spacing w:after="0" w:line="240" w:lineRule="auto"/>
        <w:rPr>
          <w:b/>
        </w:rPr>
      </w:pPr>
    </w:p>
    <w:p w14:paraId="5F764AC7" w14:textId="77777777" w:rsidR="0036184B" w:rsidRPr="0036184B" w:rsidRDefault="0036184B" w:rsidP="0036184B">
      <w:pPr>
        <w:spacing w:after="0" w:line="240" w:lineRule="auto"/>
        <w:rPr>
          <w:b/>
        </w:rPr>
      </w:pPr>
      <w:r w:rsidRPr="0036184B">
        <w:rPr>
          <w:b/>
          <w:noProof/>
        </w:rPr>
        <w:drawing>
          <wp:inline distT="0" distB="0" distL="0" distR="0" wp14:anchorId="70DA53B3" wp14:editId="6955EADF">
            <wp:extent cx="4334493" cy="3243054"/>
            <wp:effectExtent l="0" t="0" r="9525" b="0"/>
            <wp:docPr id="10" name="Image3" descr="A group of graphs showing different types of signa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3" descr="A group of graphs showing different types of signals&#10;&#10;Description automatically generated with medium confidence"/>
                    <pic:cNvPicPr>
                      <a:picLocks noChangeAspect="1" noChangeArrowheads="1"/>
                    </pic:cNvPicPr>
                  </pic:nvPicPr>
                  <pic:blipFill>
                    <a:blip r:embed="rId132"/>
                    <a:stretch>
                      <a:fillRect/>
                    </a:stretch>
                  </pic:blipFill>
                  <pic:spPr bwMode="auto">
                    <a:xfrm>
                      <a:off x="0" y="0"/>
                      <a:ext cx="4343326" cy="3249663"/>
                    </a:xfrm>
                    <a:prstGeom prst="rect">
                      <a:avLst/>
                    </a:prstGeom>
                  </pic:spPr>
                </pic:pic>
              </a:graphicData>
            </a:graphic>
          </wp:inline>
        </w:drawing>
      </w:r>
    </w:p>
    <w:p w14:paraId="581FA5CF" w14:textId="77777777" w:rsidR="0036184B" w:rsidRPr="0036184B" w:rsidRDefault="0036184B" w:rsidP="0036184B">
      <w:pPr>
        <w:spacing w:after="0" w:line="240" w:lineRule="auto"/>
      </w:pPr>
      <w:r w:rsidRPr="0036184B">
        <w:rPr>
          <w:b/>
          <w:bCs/>
        </w:rPr>
        <w:t>Figure s3</w:t>
      </w:r>
      <w:r w:rsidRPr="0036184B">
        <w:t xml:space="preserve">.  Grand average waveforms in electrodes used for analysis of the N2 component in Experiment 1. Shaded areas around lines show ±1 standard error of the mean with subtracted inter-subject variability. The time window of 250 to 350 </w:t>
      </w:r>
      <w:proofErr w:type="spellStart"/>
      <w:r w:rsidRPr="0036184B">
        <w:t>ms</w:t>
      </w:r>
      <w:proofErr w:type="spellEnd"/>
      <w:r w:rsidRPr="0036184B">
        <w:t xml:space="preserve"> used in the N2 analysis is highlighted.</w:t>
      </w:r>
    </w:p>
    <w:p w14:paraId="5128D728" w14:textId="77777777" w:rsidR="0036184B" w:rsidRPr="0036184B" w:rsidRDefault="0036184B" w:rsidP="0036184B">
      <w:pPr>
        <w:spacing w:after="0" w:line="240" w:lineRule="auto"/>
        <w:rPr>
          <w:b/>
        </w:rPr>
      </w:pPr>
    </w:p>
    <w:p w14:paraId="26D2F505" w14:textId="77777777" w:rsidR="0036184B" w:rsidRPr="0036184B" w:rsidRDefault="0036184B" w:rsidP="0036184B">
      <w:pPr>
        <w:spacing w:after="0" w:line="240" w:lineRule="auto"/>
      </w:pPr>
      <w:r w:rsidRPr="0036184B">
        <w:t>In experiment 2 (unattended ensemble change)</w:t>
      </w:r>
    </w:p>
    <w:p w14:paraId="060E9258" w14:textId="47BFC862" w:rsidR="0036184B" w:rsidRDefault="0036184B" w:rsidP="0036184B">
      <w:pPr>
        <w:spacing w:after="0" w:line="240" w:lineRule="auto"/>
      </w:pPr>
      <w:r w:rsidRPr="0036184B">
        <w:t xml:space="preserve"> Repeated measures ANOVA with electrodes (O1, O2, Oz, PO7, PO8) as factors and stimulus type (Standard, Deviant) as factors revealed a significant effect of electrode (F(2.20, 50.53) = 4.305, p = 0.016, </w:t>
      </w:r>
      <w:r w:rsidRPr="0036184B">
        <w:rPr>
          <w:rFonts w:ascii="Cambria" w:hAnsi="Cambria" w:cs="Cambria"/>
        </w:rPr>
        <w:t>η</w:t>
      </w:r>
      <w:r w:rsidRPr="0036184B">
        <w:rPr>
          <w:rFonts w:ascii="___WRD_EMBED_SUB_1274" w:hAnsi="___WRD_EMBED_SUB_1274" w:cs="___WRD_EMBED_SUB_1274"/>
        </w:rPr>
        <w:t>²</w:t>
      </w:r>
      <w:r w:rsidRPr="0036184B">
        <w:t xml:space="preserve">p = 0.158) and no effect of stimulus type (F(1,23) = 0.68, p = 0.418, </w:t>
      </w:r>
      <w:r w:rsidRPr="0036184B">
        <w:rPr>
          <w:rFonts w:ascii="Cambria" w:hAnsi="Cambria" w:cs="Cambria"/>
        </w:rPr>
        <w:t>η</w:t>
      </w:r>
      <w:r w:rsidRPr="0036184B">
        <w:rPr>
          <w:rFonts w:ascii="___WRD_EMBED_SUB_1274" w:hAnsi="___WRD_EMBED_SUB_1274" w:cs="___WRD_EMBED_SUB_1274"/>
        </w:rPr>
        <w:t>²</w:t>
      </w:r>
      <w:r w:rsidRPr="0036184B">
        <w:t>p = 0.029). There was no significant interaction between stimulus type and electrode site (</w:t>
      </w:r>
      <w:proofErr w:type="gramStart"/>
      <w:r w:rsidRPr="0036184B">
        <w:t>F(</w:t>
      </w:r>
      <w:proofErr w:type="gramEnd"/>
      <w:r w:rsidRPr="0036184B">
        <w:t xml:space="preserve">1.21, 27.79) = 1.433, p = 0.247, </w:t>
      </w:r>
      <w:r w:rsidRPr="0036184B">
        <w:rPr>
          <w:rFonts w:ascii="Cambria" w:hAnsi="Cambria" w:cs="Cambria"/>
        </w:rPr>
        <w:t>η</w:t>
      </w:r>
      <w:r w:rsidRPr="0036184B">
        <w:rPr>
          <w:rFonts w:ascii="___WRD_EMBED_SUB_1274" w:hAnsi="___WRD_EMBED_SUB_1274" w:cs="___WRD_EMBED_SUB_1274"/>
        </w:rPr>
        <w:t>²</w:t>
      </w:r>
      <w:r w:rsidRPr="0036184B">
        <w:t>p = 0.059). </w:t>
      </w:r>
    </w:p>
    <w:p w14:paraId="237735DD" w14:textId="77777777" w:rsidR="0036184B" w:rsidRDefault="0036184B">
      <w:pPr>
        <w:spacing w:after="0" w:line="240" w:lineRule="auto"/>
        <w:jc w:val="left"/>
      </w:pPr>
      <w:r>
        <w:br w:type="page"/>
      </w:r>
    </w:p>
    <w:p w14:paraId="0BDD66DC" w14:textId="77777777" w:rsidR="0036184B" w:rsidRPr="0036184B" w:rsidRDefault="0036184B" w:rsidP="0036184B">
      <w:pPr>
        <w:spacing w:after="0" w:line="240" w:lineRule="auto"/>
      </w:pPr>
    </w:p>
    <w:p w14:paraId="1328C66E" w14:textId="77777777" w:rsidR="0036184B" w:rsidRDefault="0036184B" w:rsidP="00C91CDE">
      <w:pPr>
        <w:spacing w:after="0" w:line="240" w:lineRule="auto"/>
        <w:rPr>
          <w:b/>
        </w:rPr>
      </w:pPr>
    </w:p>
    <w:p w14:paraId="71231A5B" w14:textId="282EED82" w:rsidR="00C91CDE" w:rsidRPr="00C91CDE" w:rsidRDefault="00C91CDE" w:rsidP="00C91CDE">
      <w:pPr>
        <w:spacing w:after="0" w:line="240" w:lineRule="auto"/>
        <w:rPr>
          <w:b/>
        </w:rPr>
      </w:pPr>
      <w:r w:rsidRPr="00C91CDE">
        <w:rPr>
          <w:b/>
        </w:rPr>
        <w:t>References</w:t>
      </w:r>
    </w:p>
    <w:p w14:paraId="6AB712DD" w14:textId="77777777" w:rsidR="00C91CDE" w:rsidRDefault="00C91CDE" w:rsidP="00C91CDE">
      <w:pPr>
        <w:spacing w:after="0" w:line="240" w:lineRule="auto"/>
      </w:pPr>
      <w:r w:rsidRPr="00C91CDE">
        <w:t xml:space="preserve">Ahissar, M., &amp; Hochstein, S. (2004). The reverse hierarchy theory of visual perceptual learning. </w:t>
      </w:r>
      <w:r w:rsidRPr="00C91CDE">
        <w:rPr>
          <w:i/>
        </w:rPr>
        <w:t>Trends in Cognitive Sciences</w:t>
      </w:r>
      <w:r w:rsidRPr="00C91CDE">
        <w:t xml:space="preserve">, </w:t>
      </w:r>
      <w:r w:rsidRPr="00C91CDE">
        <w:rPr>
          <w:i/>
        </w:rPr>
        <w:t>8</w:t>
      </w:r>
      <w:r w:rsidRPr="00C91CDE">
        <w:t>(10), 457–464.https://doi.org/10.1016/j.tics.2004.08.011</w:t>
      </w:r>
    </w:p>
    <w:p w14:paraId="5B2AFAB3" w14:textId="77777777" w:rsidR="00787A26" w:rsidRPr="00C91CDE" w:rsidRDefault="00787A26" w:rsidP="00C91CDE">
      <w:pPr>
        <w:spacing w:after="0" w:line="240" w:lineRule="auto"/>
      </w:pPr>
    </w:p>
    <w:p w14:paraId="0C5B8CC4" w14:textId="77777777" w:rsidR="00C91CDE" w:rsidRDefault="00C91CDE" w:rsidP="00C91CDE">
      <w:pPr>
        <w:spacing w:after="0" w:line="240" w:lineRule="auto"/>
      </w:pPr>
      <w:r w:rsidRPr="00C91CDE">
        <w:t xml:space="preserve">Alvarez, G. A. (2011). Representing multiple objects as an ensemble enhances visual cognition. </w:t>
      </w:r>
      <w:r w:rsidRPr="00C91CDE">
        <w:rPr>
          <w:i/>
        </w:rPr>
        <w:t>Trends in Cognitive Sciences</w:t>
      </w:r>
      <w:r w:rsidRPr="00C91CDE">
        <w:t xml:space="preserve">, </w:t>
      </w:r>
      <w:r w:rsidRPr="00C91CDE">
        <w:rPr>
          <w:i/>
        </w:rPr>
        <w:t>15</w:t>
      </w:r>
      <w:r w:rsidRPr="00C91CDE">
        <w:t>(3), 122–131. https://doi.org/10.1016/j.tics.2011.01.003</w:t>
      </w:r>
    </w:p>
    <w:p w14:paraId="33A622D8" w14:textId="77777777" w:rsidR="00787A26" w:rsidRPr="00C91CDE" w:rsidRDefault="00787A26" w:rsidP="00C91CDE">
      <w:pPr>
        <w:spacing w:after="0" w:line="240" w:lineRule="auto"/>
      </w:pPr>
    </w:p>
    <w:p w14:paraId="2F3404EF" w14:textId="77777777" w:rsidR="00C91CDE" w:rsidRDefault="00C91CDE" w:rsidP="00C91CDE">
      <w:pPr>
        <w:spacing w:after="0" w:line="240" w:lineRule="auto"/>
      </w:pPr>
      <w:r w:rsidRPr="00C91CDE">
        <w:t xml:space="preserve">Alvarez, G. A., &amp; Oliva, A. (2008). The representation of simple ensemble visual features outside the focus of attention: Research article. </w:t>
      </w:r>
      <w:r w:rsidRPr="00C91CDE">
        <w:rPr>
          <w:i/>
        </w:rPr>
        <w:t>Psychological Science</w:t>
      </w:r>
      <w:r w:rsidRPr="00C91CDE">
        <w:t xml:space="preserve">, </w:t>
      </w:r>
      <w:r w:rsidRPr="00C91CDE">
        <w:rPr>
          <w:i/>
        </w:rPr>
        <w:t>19</w:t>
      </w:r>
      <w:r w:rsidRPr="00C91CDE">
        <w:t>(4), 392–398. https://doi.org/10.1111/j.1467-9280.2008.02098.x</w:t>
      </w:r>
    </w:p>
    <w:p w14:paraId="4260DDE2" w14:textId="77777777" w:rsidR="00787A26" w:rsidRPr="00C91CDE" w:rsidRDefault="00787A26" w:rsidP="00C91CDE">
      <w:pPr>
        <w:spacing w:after="0" w:line="240" w:lineRule="auto"/>
      </w:pPr>
    </w:p>
    <w:p w14:paraId="79AE1478" w14:textId="77777777" w:rsidR="00C91CDE" w:rsidRDefault="00C91CDE" w:rsidP="00C91CDE">
      <w:pPr>
        <w:spacing w:after="0" w:line="240" w:lineRule="auto"/>
      </w:pPr>
      <w:r w:rsidRPr="00C91CDE">
        <w:t xml:space="preserve">Alvarez, G. A., &amp; Oliva, A. (2009). Spatial ensemble statistics are efficient codes that can be represented with reduced attention. </w:t>
      </w:r>
      <w:r w:rsidRPr="00C91CDE">
        <w:rPr>
          <w:i/>
          <w:iCs/>
        </w:rPr>
        <w:t>Proceedings of the National Academy of Sciences</w:t>
      </w:r>
      <w:r w:rsidRPr="00C91CDE">
        <w:t xml:space="preserve">, </w:t>
      </w:r>
      <w:r w:rsidRPr="00C91CDE">
        <w:rPr>
          <w:i/>
          <w:iCs/>
        </w:rPr>
        <w:t>106</w:t>
      </w:r>
      <w:r w:rsidRPr="00C91CDE">
        <w:t>(18), 7345–7350. https://doi.org/10.1073/pnas.0808981106</w:t>
      </w:r>
    </w:p>
    <w:p w14:paraId="6BF1ED18" w14:textId="77777777" w:rsidR="00787A26" w:rsidRPr="00C91CDE" w:rsidRDefault="00787A26" w:rsidP="00C91CDE">
      <w:pPr>
        <w:spacing w:after="0" w:line="240" w:lineRule="auto"/>
      </w:pPr>
    </w:p>
    <w:p w14:paraId="26544305" w14:textId="77777777" w:rsidR="00C91CDE" w:rsidRDefault="00C91CDE" w:rsidP="00C91CDE">
      <w:pPr>
        <w:spacing w:after="0" w:line="240" w:lineRule="auto"/>
      </w:pPr>
      <w:r w:rsidRPr="00C91CDE">
        <w:t xml:space="preserve">Baek, J., &amp; Chong, S. C. (2020). Ensemble perception and focused attention: Two different modes of visual processing to cope with limited capacity. </w:t>
      </w:r>
      <w:r w:rsidRPr="00C91CDE">
        <w:rPr>
          <w:i/>
        </w:rPr>
        <w:t>Psychonomic Bulletin &amp; Review</w:t>
      </w:r>
      <w:r w:rsidRPr="00C91CDE">
        <w:t xml:space="preserve">, </w:t>
      </w:r>
      <w:r w:rsidRPr="00C91CDE">
        <w:rPr>
          <w:i/>
        </w:rPr>
        <w:t>27</w:t>
      </w:r>
      <w:r w:rsidRPr="00C91CDE">
        <w:t>(4), 602–606. https://doi.org/10.3758/s13423-020-01718-7</w:t>
      </w:r>
    </w:p>
    <w:p w14:paraId="1591299F" w14:textId="77777777" w:rsidR="00787A26" w:rsidRPr="00C91CDE" w:rsidRDefault="00787A26" w:rsidP="00C91CDE">
      <w:pPr>
        <w:spacing w:after="0" w:line="240" w:lineRule="auto"/>
      </w:pPr>
    </w:p>
    <w:p w14:paraId="099BE160" w14:textId="77777777" w:rsidR="00C91CDE" w:rsidRDefault="00C91CDE" w:rsidP="00C91CDE">
      <w:pPr>
        <w:spacing w:after="0" w:line="240" w:lineRule="auto"/>
      </w:pPr>
      <w:proofErr w:type="spellStart"/>
      <w:r w:rsidRPr="00C91CDE">
        <w:t>Bocquillon</w:t>
      </w:r>
      <w:proofErr w:type="spellEnd"/>
      <w:r w:rsidRPr="00C91CDE">
        <w:t xml:space="preserve">, P., </w:t>
      </w:r>
      <w:proofErr w:type="spellStart"/>
      <w:r w:rsidRPr="00C91CDE">
        <w:t>Bourriez</w:t>
      </w:r>
      <w:proofErr w:type="spellEnd"/>
      <w:r w:rsidRPr="00C91CDE">
        <w:t>, J., Palmero-Soler, E., Molaee-</w:t>
      </w:r>
      <w:proofErr w:type="spellStart"/>
      <w:r w:rsidRPr="00C91CDE">
        <w:t>Ardekani</w:t>
      </w:r>
      <w:proofErr w:type="spellEnd"/>
      <w:r w:rsidRPr="00C91CDE">
        <w:t xml:space="preserve">, B., Derambure, P., &amp; Dujardin, K. (2014). The spatiotemporal dynamics of early attention processes: A high-resolution electroencephalographic study of N2 subcomponent sources. </w:t>
      </w:r>
      <w:r w:rsidRPr="00C91CDE">
        <w:rPr>
          <w:i/>
          <w:iCs/>
        </w:rPr>
        <w:t>Neuroscience</w:t>
      </w:r>
      <w:r w:rsidRPr="00C91CDE">
        <w:t xml:space="preserve">, </w:t>
      </w:r>
      <w:r w:rsidRPr="00C91CDE">
        <w:rPr>
          <w:i/>
          <w:iCs/>
        </w:rPr>
        <w:t>271</w:t>
      </w:r>
      <w:r w:rsidRPr="00C91CDE">
        <w:t>, 9–22. https://doi.org/10.1016/j.neuroscience.2014.04.014</w:t>
      </w:r>
    </w:p>
    <w:p w14:paraId="15CB4484" w14:textId="77777777" w:rsidR="00787A26" w:rsidRPr="00C91CDE" w:rsidRDefault="00787A26" w:rsidP="00C91CDE">
      <w:pPr>
        <w:spacing w:after="0" w:line="240" w:lineRule="auto"/>
      </w:pPr>
    </w:p>
    <w:p w14:paraId="3C21C916" w14:textId="77777777" w:rsidR="00C91CDE" w:rsidRDefault="00C91CDE" w:rsidP="00C91CDE">
      <w:pPr>
        <w:spacing w:after="0" w:line="240" w:lineRule="auto"/>
      </w:pPr>
      <w:proofErr w:type="gramStart"/>
      <w:r w:rsidRPr="00C91CDE">
        <w:t>Cant</w:t>
      </w:r>
      <w:proofErr w:type="gramEnd"/>
      <w:r w:rsidRPr="00C91CDE">
        <w:t xml:space="preserve">, J. S., Sun, S. Z., &amp; Xu, Y. (2015). Distinct cognitive mechanisms involved in the processing of single objects and object ensembles. </w:t>
      </w:r>
      <w:r w:rsidRPr="00C91CDE">
        <w:rPr>
          <w:i/>
        </w:rPr>
        <w:t>Journal of Vision</w:t>
      </w:r>
      <w:r w:rsidRPr="00C91CDE">
        <w:t xml:space="preserve">, </w:t>
      </w:r>
      <w:r w:rsidRPr="00C91CDE">
        <w:rPr>
          <w:i/>
        </w:rPr>
        <w:t>15</w:t>
      </w:r>
      <w:r w:rsidRPr="00C91CDE">
        <w:t>(4), 12. https://doi.org/10.1167/15.4.12</w:t>
      </w:r>
    </w:p>
    <w:p w14:paraId="318B258C" w14:textId="77777777" w:rsidR="00787A26" w:rsidRPr="00C91CDE" w:rsidRDefault="00787A26" w:rsidP="00C91CDE">
      <w:pPr>
        <w:spacing w:after="0" w:line="240" w:lineRule="auto"/>
      </w:pPr>
    </w:p>
    <w:p w14:paraId="772C2715" w14:textId="77777777" w:rsidR="00C91CDE" w:rsidRDefault="00C91CDE" w:rsidP="00C91CDE">
      <w:pPr>
        <w:spacing w:after="0" w:line="240" w:lineRule="auto"/>
      </w:pPr>
      <w:r w:rsidRPr="00C91CDE">
        <w:t xml:space="preserve">Chen, Z., Zhuang, R., Wang, X., Ren, Y., &amp; Abrams, R. A. (2021). Ensemble perception without attention depends upon attentional control settings. </w:t>
      </w:r>
      <w:r w:rsidRPr="00C91CDE">
        <w:rPr>
          <w:i/>
        </w:rPr>
        <w:t>Attention, Perception &amp; Psychophysics</w:t>
      </w:r>
      <w:r w:rsidRPr="00C91CDE">
        <w:t xml:space="preserve">, </w:t>
      </w:r>
      <w:r w:rsidRPr="00C91CDE">
        <w:rPr>
          <w:i/>
        </w:rPr>
        <w:t>83</w:t>
      </w:r>
      <w:r w:rsidRPr="00C91CDE">
        <w:t>(3), 1240–1250. https://doi.org/10.3758/s13414-020-02067-2</w:t>
      </w:r>
    </w:p>
    <w:p w14:paraId="37E2310B" w14:textId="77777777" w:rsidR="00787A26" w:rsidRPr="00C91CDE" w:rsidRDefault="00787A26" w:rsidP="00C91CDE">
      <w:pPr>
        <w:spacing w:after="0" w:line="240" w:lineRule="auto"/>
      </w:pPr>
    </w:p>
    <w:p w14:paraId="73E44584" w14:textId="77777777" w:rsidR="00C91CDE" w:rsidRDefault="00C91CDE" w:rsidP="00C91CDE">
      <w:pPr>
        <w:spacing w:after="0" w:line="240" w:lineRule="auto"/>
      </w:pPr>
      <w:r w:rsidRPr="00C91CDE">
        <w:rPr>
          <w:lang w:val="sv-SE"/>
        </w:rPr>
        <w:t xml:space="preserve">Chetverikov, A., Campana, G., &amp; Kristjánsson, Á. (2016). </w:t>
      </w:r>
      <w:r w:rsidRPr="00C91CDE">
        <w:t>Building ensemble representations: How the shape of preceding distractor distributions affects visual search. Cognition, 153, 196-210. https://doi.org/10.1016/j.cognition.2016.04.018</w:t>
      </w:r>
    </w:p>
    <w:p w14:paraId="04C2B766" w14:textId="77777777" w:rsidR="00787A26" w:rsidRPr="00C91CDE" w:rsidRDefault="00787A26" w:rsidP="00C91CDE">
      <w:pPr>
        <w:spacing w:after="0" w:line="240" w:lineRule="auto"/>
      </w:pPr>
    </w:p>
    <w:p w14:paraId="174BC095" w14:textId="77777777" w:rsidR="00C91CDE" w:rsidRDefault="00C91CDE" w:rsidP="00C91CDE">
      <w:pPr>
        <w:spacing w:after="0" w:line="240" w:lineRule="auto"/>
      </w:pPr>
      <w:r w:rsidRPr="00C91CDE">
        <w:lastRenderedPageBreak/>
        <w:t xml:space="preserve">Corbett, J. E., &amp; </w:t>
      </w:r>
      <w:proofErr w:type="spellStart"/>
      <w:r w:rsidRPr="00C91CDE">
        <w:t>Oriet</w:t>
      </w:r>
      <w:proofErr w:type="spellEnd"/>
      <w:r w:rsidRPr="00C91CDE">
        <w:t xml:space="preserve">, C. (2011). The whole is indeed more than the sum of its parts: Perceptual averaging in the absence of individual item representation. Acta </w:t>
      </w:r>
      <w:proofErr w:type="spellStart"/>
      <w:r w:rsidRPr="00C91CDE">
        <w:t>Psychologica</w:t>
      </w:r>
      <w:proofErr w:type="spellEnd"/>
      <w:r w:rsidRPr="00C91CDE">
        <w:t>, 138(2), 289–301. https://doi.org/10.1016/j.actpsy.2011.08.002</w:t>
      </w:r>
    </w:p>
    <w:p w14:paraId="2493585A" w14:textId="77777777" w:rsidR="00787A26" w:rsidRPr="00C91CDE" w:rsidRDefault="00787A26" w:rsidP="00C91CDE">
      <w:pPr>
        <w:spacing w:after="0" w:line="240" w:lineRule="auto"/>
      </w:pPr>
    </w:p>
    <w:p w14:paraId="5027CFB2" w14:textId="77777777" w:rsidR="00C91CDE" w:rsidRDefault="00C91CDE" w:rsidP="00C91CDE">
      <w:pPr>
        <w:spacing w:after="0" w:line="240" w:lineRule="auto"/>
      </w:pPr>
      <w:r w:rsidRPr="00C91CDE">
        <w:t xml:space="preserve">Corbett, J. E., </w:t>
      </w:r>
      <w:proofErr w:type="spellStart"/>
      <w:r w:rsidRPr="00C91CDE">
        <w:t>Utochkin</w:t>
      </w:r>
      <w:proofErr w:type="spellEnd"/>
      <w:r w:rsidRPr="00C91CDE">
        <w:t xml:space="preserve">, I., &amp; Hochstein, S. (2023). </w:t>
      </w:r>
      <w:r w:rsidRPr="00C91CDE">
        <w:rPr>
          <w:i/>
        </w:rPr>
        <w:t>The Pervasiveness of Ensemble Perception: Not Just Your Average Review</w:t>
      </w:r>
      <w:r w:rsidRPr="00C91CDE">
        <w:t xml:space="preserve"> (1st ed.). Cambridge University Press. https://doi.org/10.1017/9781009222716</w:t>
      </w:r>
    </w:p>
    <w:p w14:paraId="03C87353" w14:textId="77777777" w:rsidR="00787A26" w:rsidRPr="00C91CDE" w:rsidRDefault="00787A26" w:rsidP="00C91CDE">
      <w:pPr>
        <w:spacing w:after="0" w:line="240" w:lineRule="auto"/>
      </w:pPr>
    </w:p>
    <w:p w14:paraId="2257C904" w14:textId="77777777" w:rsidR="00C91CDE" w:rsidRDefault="00C91CDE" w:rsidP="00C91CDE">
      <w:pPr>
        <w:spacing w:after="0" w:line="240" w:lineRule="auto"/>
      </w:pPr>
      <w:r w:rsidRPr="00C91CDE">
        <w:t>Cowan, N. (2001). The magical number 4 in short-term memory: A reconsideration of mental storage capacity. </w:t>
      </w:r>
      <w:r w:rsidRPr="00C91CDE">
        <w:rPr>
          <w:i/>
        </w:rPr>
        <w:t>Behavioral and brain sciences</w:t>
      </w:r>
      <w:r w:rsidRPr="00C91CDE">
        <w:t>, </w:t>
      </w:r>
      <w:r w:rsidRPr="00C91CDE">
        <w:rPr>
          <w:i/>
        </w:rPr>
        <w:t>24</w:t>
      </w:r>
      <w:r w:rsidRPr="00C91CDE">
        <w:t>(1), 87-114.</w:t>
      </w:r>
    </w:p>
    <w:p w14:paraId="71F86631" w14:textId="77777777" w:rsidR="00787A26" w:rsidRPr="00C91CDE" w:rsidRDefault="00787A26" w:rsidP="00C91CDE">
      <w:pPr>
        <w:spacing w:after="0" w:line="240" w:lineRule="auto"/>
      </w:pPr>
    </w:p>
    <w:p w14:paraId="1CC760C4" w14:textId="77777777" w:rsidR="00C91CDE" w:rsidRDefault="00C91CDE" w:rsidP="00C91CDE">
      <w:pPr>
        <w:spacing w:after="0" w:line="240" w:lineRule="auto"/>
      </w:pPr>
      <w:r w:rsidRPr="00C91CDE">
        <w:t xml:space="preserve">Czigler, I., Balázs, L., &amp; Winkler, I. (2002). Memory-based detection of task-irrelevant visual changes. </w:t>
      </w:r>
      <w:r w:rsidRPr="00C91CDE">
        <w:rPr>
          <w:i/>
        </w:rPr>
        <w:t>Psychophysiology</w:t>
      </w:r>
      <w:r w:rsidRPr="00C91CDE">
        <w:t xml:space="preserve">, </w:t>
      </w:r>
      <w:r w:rsidRPr="00C91CDE">
        <w:rPr>
          <w:i/>
        </w:rPr>
        <w:t>39</w:t>
      </w:r>
      <w:r w:rsidRPr="00C91CDE">
        <w:t>(6), 869–873. https://doi.org/10.1017/S0048577202020218</w:t>
      </w:r>
    </w:p>
    <w:p w14:paraId="6C506EB7" w14:textId="77777777" w:rsidR="00787A26" w:rsidRPr="00C91CDE" w:rsidRDefault="00787A26" w:rsidP="00C91CDE">
      <w:pPr>
        <w:spacing w:after="0" w:line="240" w:lineRule="auto"/>
      </w:pPr>
    </w:p>
    <w:p w14:paraId="27D80F87" w14:textId="77777777" w:rsidR="00C91CDE" w:rsidRDefault="00C91CDE" w:rsidP="00C91CDE">
      <w:pPr>
        <w:spacing w:after="0" w:line="240" w:lineRule="auto"/>
        <w:rPr>
          <w:lang w:val="sv-SE"/>
        </w:rPr>
      </w:pPr>
      <w:r w:rsidRPr="00C91CDE">
        <w:t xml:space="preserve">Czigler, I. (2008). Visual Mismatch Negativity. </w:t>
      </w:r>
      <w:r w:rsidRPr="00C91CDE">
        <w:rPr>
          <w:i/>
          <w:iCs/>
        </w:rPr>
        <w:t>Journal of Psychophysiology</w:t>
      </w:r>
      <w:r w:rsidRPr="00C91CDE">
        <w:t xml:space="preserve">.     </w:t>
      </w:r>
      <w:r w:rsidRPr="00C91CDE">
        <w:rPr>
          <w:lang w:val="sv-SE"/>
        </w:rPr>
        <w:t>https://econtent.hogrefe.com/doi/10.1027/0269-8803.21.34.224</w:t>
      </w:r>
    </w:p>
    <w:p w14:paraId="76A80BD7" w14:textId="77777777" w:rsidR="00787A26" w:rsidRPr="00C91CDE" w:rsidRDefault="00787A26" w:rsidP="00C91CDE">
      <w:pPr>
        <w:spacing w:after="0" w:line="240" w:lineRule="auto"/>
        <w:rPr>
          <w:lang w:val="sv-SE"/>
        </w:rPr>
      </w:pPr>
    </w:p>
    <w:p w14:paraId="26D87D18" w14:textId="77777777" w:rsidR="00C91CDE" w:rsidRDefault="00C91CDE" w:rsidP="00C91CDE">
      <w:pPr>
        <w:spacing w:after="0" w:line="240" w:lineRule="auto"/>
      </w:pPr>
      <w:r w:rsidRPr="00C91CDE">
        <w:t xml:space="preserve">Dakin, S. C., Bex, P. J., Cass, J. R., &amp; Watt, R. J. (2009). Dissociable effects of attention and crowding on orientation averaging. </w:t>
      </w:r>
      <w:r w:rsidRPr="00C91CDE">
        <w:rPr>
          <w:i/>
        </w:rPr>
        <w:t>Journal of Vision</w:t>
      </w:r>
      <w:r w:rsidRPr="00C91CDE">
        <w:t xml:space="preserve">, </w:t>
      </w:r>
      <w:r w:rsidRPr="00C91CDE">
        <w:rPr>
          <w:i/>
        </w:rPr>
        <w:t>9</w:t>
      </w:r>
      <w:r w:rsidRPr="00C91CDE">
        <w:t>(11), 28–28. https://doi.org/10.1167/9.11.28</w:t>
      </w:r>
    </w:p>
    <w:p w14:paraId="1CD4E6D4" w14:textId="77777777" w:rsidR="00787A26" w:rsidRPr="00C91CDE" w:rsidRDefault="00787A26" w:rsidP="00C91CDE">
      <w:pPr>
        <w:spacing w:after="0" w:line="240" w:lineRule="auto"/>
      </w:pPr>
    </w:p>
    <w:p w14:paraId="5A43CD65" w14:textId="77777777" w:rsidR="00C91CDE" w:rsidRDefault="00C91CDE" w:rsidP="00C91CDE">
      <w:pPr>
        <w:spacing w:after="0" w:line="240" w:lineRule="auto"/>
      </w:pPr>
      <w:r w:rsidRPr="00C91CDE">
        <w:t xml:space="preserve">Durant, S., </w:t>
      </w:r>
      <w:proofErr w:type="spellStart"/>
      <w:r w:rsidRPr="00C91CDE">
        <w:t>Sulykos</w:t>
      </w:r>
      <w:proofErr w:type="spellEnd"/>
      <w:r w:rsidRPr="00C91CDE">
        <w:t xml:space="preserve">, I., &amp; Czigler, I. (2017). Automatic detection of orientation variance. </w:t>
      </w:r>
      <w:r w:rsidRPr="00C91CDE">
        <w:rPr>
          <w:i/>
        </w:rPr>
        <w:t>Neuroscience Letters</w:t>
      </w:r>
      <w:r w:rsidRPr="00C91CDE">
        <w:t xml:space="preserve">, </w:t>
      </w:r>
      <w:r w:rsidRPr="00C91CDE">
        <w:rPr>
          <w:i/>
        </w:rPr>
        <w:t>658</w:t>
      </w:r>
      <w:r w:rsidRPr="00C91CDE">
        <w:t>, 43–47. https://doi.org/10.1016/j.neulet.2017.08.027</w:t>
      </w:r>
    </w:p>
    <w:p w14:paraId="02F35493" w14:textId="77777777" w:rsidR="00787A26" w:rsidRPr="00C91CDE" w:rsidRDefault="00787A26" w:rsidP="00C91CDE">
      <w:pPr>
        <w:spacing w:after="0" w:line="240" w:lineRule="auto"/>
      </w:pPr>
    </w:p>
    <w:p w14:paraId="762B8710" w14:textId="77777777" w:rsidR="00C91CDE" w:rsidRDefault="00C91CDE" w:rsidP="00C91CDE">
      <w:pPr>
        <w:spacing w:after="0" w:line="240" w:lineRule="auto"/>
      </w:pPr>
      <w:r w:rsidRPr="00C91CDE">
        <w:t xml:space="preserve">Epstein, M. L., &amp; Emmanouil, T. A. (2021). Ensemble Statistics Can Be Available before Individual Item Properties: Electroencephalography Evidence Using the Oddball Paradigm. </w:t>
      </w:r>
      <w:r w:rsidRPr="00C91CDE">
        <w:rPr>
          <w:i/>
        </w:rPr>
        <w:t>Journal of Cognitive Neuroscience</w:t>
      </w:r>
      <w:r w:rsidRPr="00C91CDE">
        <w:t xml:space="preserve">, </w:t>
      </w:r>
      <w:r w:rsidRPr="00C91CDE">
        <w:rPr>
          <w:i/>
        </w:rPr>
        <w:t>33</w:t>
      </w:r>
      <w:r w:rsidRPr="00C91CDE">
        <w:t>(6), 1056–1068. https://doi.org/10.1162/jocn_a_01704</w:t>
      </w:r>
    </w:p>
    <w:p w14:paraId="3ED2826C" w14:textId="77777777" w:rsidR="00787A26" w:rsidRPr="00C91CDE" w:rsidRDefault="00787A26" w:rsidP="00C91CDE">
      <w:pPr>
        <w:spacing w:after="0" w:line="240" w:lineRule="auto"/>
      </w:pPr>
    </w:p>
    <w:p w14:paraId="7EE955D0" w14:textId="77777777" w:rsidR="00C91CDE" w:rsidRDefault="00C91CDE" w:rsidP="00C91CDE">
      <w:pPr>
        <w:spacing w:after="0" w:line="240" w:lineRule="auto"/>
      </w:pPr>
      <w:r w:rsidRPr="00C91CDE">
        <w:t xml:space="preserve">Faul, F., </w:t>
      </w:r>
      <w:proofErr w:type="spellStart"/>
      <w:r w:rsidRPr="00C91CDE">
        <w:t>Erdfelder</w:t>
      </w:r>
      <w:proofErr w:type="spellEnd"/>
      <w:r w:rsidRPr="00C91CDE">
        <w:t xml:space="preserve">, E., Lang, A. G., &amp; Buchner, A. (2007). G*Power 3: a flexible statistical power analysis program for the social, behavioral, and biomedical sciences. </w:t>
      </w:r>
      <w:r w:rsidRPr="00C91CDE">
        <w:rPr>
          <w:i/>
        </w:rPr>
        <w:t>Behavior research methods</w:t>
      </w:r>
      <w:r w:rsidRPr="00C91CDE">
        <w:t xml:space="preserve">, </w:t>
      </w:r>
      <w:r w:rsidRPr="00C91CDE">
        <w:rPr>
          <w:i/>
        </w:rPr>
        <w:t>39</w:t>
      </w:r>
      <w:r w:rsidRPr="00C91CDE">
        <w:t>(2), 175–191. https://doi.org/10.3758/bf03193146</w:t>
      </w:r>
    </w:p>
    <w:p w14:paraId="0161A87D" w14:textId="77777777" w:rsidR="00787A26" w:rsidRPr="00C91CDE" w:rsidRDefault="00787A26" w:rsidP="00C91CDE">
      <w:pPr>
        <w:spacing w:after="0" w:line="240" w:lineRule="auto"/>
      </w:pPr>
    </w:p>
    <w:p w14:paraId="588E0712" w14:textId="77777777" w:rsidR="00C91CDE" w:rsidRDefault="00C91CDE" w:rsidP="00C91CDE">
      <w:pPr>
        <w:spacing w:after="0" w:line="240" w:lineRule="auto"/>
      </w:pPr>
      <w:r w:rsidRPr="00C91CDE">
        <w:t>File, D., &amp; Czigler, I. (2019). Automatic detection of violations of statistical regularities in the periphery is affected by the focus of spatial attention: A visual mismatch negativity study. European Journal of Neuroscience, 49(10), 1348–1356. https://doi.org/10.1111/ejn.14306</w:t>
      </w:r>
    </w:p>
    <w:p w14:paraId="277D2A50" w14:textId="77777777" w:rsidR="00787A26" w:rsidRPr="00C91CDE" w:rsidRDefault="00787A26" w:rsidP="00C91CDE">
      <w:pPr>
        <w:spacing w:after="0" w:line="240" w:lineRule="auto"/>
      </w:pPr>
    </w:p>
    <w:p w14:paraId="5BB216C7" w14:textId="77777777" w:rsidR="00C91CDE" w:rsidRPr="00C91CDE" w:rsidRDefault="00C91CDE" w:rsidP="00C91CDE">
      <w:pPr>
        <w:spacing w:after="0" w:line="240" w:lineRule="auto"/>
      </w:pPr>
      <w:r w:rsidRPr="00C91CDE">
        <w:t xml:space="preserve">Jeffreys, H. (1998). </w:t>
      </w:r>
      <w:r w:rsidRPr="00C91CDE">
        <w:rPr>
          <w:i/>
        </w:rPr>
        <w:t>The theory of probability</w:t>
      </w:r>
      <w:r w:rsidRPr="00C91CDE">
        <w:t xml:space="preserve">. </w:t>
      </w:r>
      <w:proofErr w:type="spellStart"/>
      <w:r w:rsidRPr="00C91CDE">
        <w:t>OuP</w:t>
      </w:r>
      <w:proofErr w:type="spellEnd"/>
      <w:r w:rsidRPr="00C91CDE">
        <w:t xml:space="preserve"> Oxford.</w:t>
      </w:r>
      <w:hyperlink r:id="rId133">
        <w:r w:rsidRPr="00C91CDE">
          <w:rPr>
            <w:rStyle w:val="Hyperlink"/>
          </w:rPr>
          <w:t xml:space="preserve"> </w:t>
        </w:r>
      </w:hyperlink>
    </w:p>
    <w:p w14:paraId="5A20B6F2" w14:textId="77777777" w:rsidR="00C91CDE" w:rsidRDefault="00C91CDE" w:rsidP="00C91CDE">
      <w:pPr>
        <w:spacing w:after="0" w:line="240" w:lineRule="auto"/>
      </w:pPr>
      <w:r w:rsidRPr="00C91CDE">
        <w:lastRenderedPageBreak/>
        <w:t xml:space="preserve">Haberman, J., &amp; Whitney, D. (2009). Seeing the </w:t>
      </w:r>
      <w:proofErr w:type="gramStart"/>
      <w:r w:rsidRPr="00C91CDE">
        <w:t>mean</w:t>
      </w:r>
      <w:proofErr w:type="gramEnd"/>
      <w:r w:rsidRPr="00C91CDE">
        <w:t xml:space="preserve">: Ensemble coding for sets of faces. </w:t>
      </w:r>
      <w:r w:rsidRPr="00C91CDE">
        <w:rPr>
          <w:i/>
        </w:rPr>
        <w:t>Journal of Experimental Psychology: Human Perception and Performance</w:t>
      </w:r>
      <w:r w:rsidRPr="00C91CDE">
        <w:t xml:space="preserve">, </w:t>
      </w:r>
      <w:r w:rsidRPr="00C91CDE">
        <w:rPr>
          <w:i/>
        </w:rPr>
        <w:t>35</w:t>
      </w:r>
      <w:r w:rsidRPr="00C91CDE">
        <w:t>(3), 718–734. https://doi.org/10.1037/a0013899</w:t>
      </w:r>
    </w:p>
    <w:p w14:paraId="5D37F197" w14:textId="77777777" w:rsidR="00787A26" w:rsidRPr="00C91CDE" w:rsidRDefault="00787A26" w:rsidP="00C91CDE">
      <w:pPr>
        <w:spacing w:after="0" w:line="240" w:lineRule="auto"/>
      </w:pPr>
    </w:p>
    <w:p w14:paraId="341735E9" w14:textId="77777777" w:rsidR="00C91CDE" w:rsidRDefault="00C91CDE" w:rsidP="00C91CDE">
      <w:pPr>
        <w:spacing w:after="0" w:line="240" w:lineRule="auto"/>
      </w:pPr>
      <w:r w:rsidRPr="00C91CDE">
        <w:t xml:space="preserve">Han, L., Yamanashi Leib, A., Chen, Z., &amp; Whitney, D. (2021). Holistic ensemble perception. </w:t>
      </w:r>
      <w:r w:rsidRPr="00C91CDE">
        <w:rPr>
          <w:i/>
          <w:iCs/>
        </w:rPr>
        <w:t>Attention, Perception, &amp; Psychophysics</w:t>
      </w:r>
      <w:r w:rsidRPr="00C91CDE">
        <w:t xml:space="preserve">, </w:t>
      </w:r>
      <w:r w:rsidRPr="00C91CDE">
        <w:rPr>
          <w:i/>
          <w:iCs/>
        </w:rPr>
        <w:t>83</w:t>
      </w:r>
      <w:r w:rsidRPr="00C91CDE">
        <w:t>(3), 998–1013.https://doi.org/10.3758/s13414-020-02173-1</w:t>
      </w:r>
    </w:p>
    <w:p w14:paraId="0BD5AD36" w14:textId="77777777" w:rsidR="00787A26" w:rsidRPr="00C91CDE" w:rsidRDefault="00787A26" w:rsidP="00C91CDE">
      <w:pPr>
        <w:spacing w:after="0" w:line="240" w:lineRule="auto"/>
      </w:pPr>
    </w:p>
    <w:p w14:paraId="797BF6DF" w14:textId="77777777" w:rsidR="00C91CDE" w:rsidRDefault="00C91CDE" w:rsidP="00C91CDE">
      <w:pPr>
        <w:spacing w:after="0" w:line="240" w:lineRule="auto"/>
      </w:pPr>
      <w:r w:rsidRPr="00C91CDE">
        <w:t xml:space="preserve">Hansmann-Roth, S., Kristjánsson, Á., Whitney, D., &amp; Chetverikov, A. (2021). Dissociating implicit and explicit ensemble representations reveals the limits of visual perception and the richness of behavior. </w:t>
      </w:r>
      <w:r w:rsidRPr="00C91CDE">
        <w:rPr>
          <w:i/>
        </w:rPr>
        <w:t>Scientific Reports</w:t>
      </w:r>
      <w:r w:rsidRPr="00C91CDE">
        <w:t xml:space="preserve">, </w:t>
      </w:r>
      <w:r w:rsidRPr="00C91CDE">
        <w:rPr>
          <w:i/>
        </w:rPr>
        <w:t>11</w:t>
      </w:r>
      <w:r w:rsidRPr="00C91CDE">
        <w:t>(1), 1–12. https://doi.org/10.1038/s41598-021-83358-y</w:t>
      </w:r>
    </w:p>
    <w:p w14:paraId="2882A445" w14:textId="77777777" w:rsidR="00787A26" w:rsidRPr="00C91CDE" w:rsidRDefault="00787A26" w:rsidP="00C91CDE">
      <w:pPr>
        <w:spacing w:after="0" w:line="240" w:lineRule="auto"/>
      </w:pPr>
    </w:p>
    <w:p w14:paraId="23BAB0F0" w14:textId="77777777" w:rsidR="00C91CDE" w:rsidRDefault="00C91CDE" w:rsidP="00C91CDE">
      <w:pPr>
        <w:spacing w:after="0" w:line="240" w:lineRule="auto"/>
      </w:pPr>
      <w:r w:rsidRPr="00C91CDE">
        <w:t xml:space="preserve">Hochstein, S., Khayat, N., &amp; Pavlovskaya, M. (2023). Comparing explicit and implicit ensemble perception. </w:t>
      </w:r>
      <w:r w:rsidRPr="00C91CDE">
        <w:rPr>
          <w:i/>
        </w:rPr>
        <w:t>Journal of Vision</w:t>
      </w:r>
      <w:r w:rsidRPr="00C91CDE">
        <w:t xml:space="preserve">, </w:t>
      </w:r>
      <w:r w:rsidRPr="00C91CDE">
        <w:rPr>
          <w:i/>
        </w:rPr>
        <w:t>23</w:t>
      </w:r>
      <w:r w:rsidRPr="00C91CDE">
        <w:t>(9), 4886. https://doi.org/10.1167/jov.23.9.4886</w:t>
      </w:r>
    </w:p>
    <w:p w14:paraId="7D4C7906" w14:textId="77777777" w:rsidR="00787A26" w:rsidRPr="00C91CDE" w:rsidRDefault="00787A26" w:rsidP="00C91CDE">
      <w:pPr>
        <w:spacing w:after="0" w:line="240" w:lineRule="auto"/>
      </w:pPr>
    </w:p>
    <w:p w14:paraId="4C22BEA1" w14:textId="77777777" w:rsidR="00C91CDE" w:rsidRDefault="00C91CDE" w:rsidP="00C91CDE">
      <w:pPr>
        <w:spacing w:after="0" w:line="240" w:lineRule="auto"/>
      </w:pPr>
      <w:r w:rsidRPr="00C91CDE">
        <w:t xml:space="preserve">Jackson-Nielsen, M., Cohen, M. A., &amp; Pitts, M. A. (2017). Perception of ensemble statistics requires attention. </w:t>
      </w:r>
      <w:r w:rsidRPr="00C91CDE">
        <w:rPr>
          <w:i/>
        </w:rPr>
        <w:t>Consciousness and Cognition</w:t>
      </w:r>
      <w:r w:rsidRPr="00C91CDE">
        <w:t xml:space="preserve">, </w:t>
      </w:r>
      <w:r w:rsidRPr="00C91CDE">
        <w:rPr>
          <w:i/>
        </w:rPr>
        <w:t>48</w:t>
      </w:r>
      <w:r w:rsidRPr="00C91CDE">
        <w:t>, 149–160. https://doi.org/10.1016/j.concog.2016.11.007</w:t>
      </w:r>
    </w:p>
    <w:p w14:paraId="1D304A67" w14:textId="77777777" w:rsidR="00787A26" w:rsidRPr="00C91CDE" w:rsidRDefault="00787A26" w:rsidP="00C91CDE">
      <w:pPr>
        <w:spacing w:after="0" w:line="240" w:lineRule="auto"/>
      </w:pPr>
    </w:p>
    <w:p w14:paraId="6BF7FF5A" w14:textId="77777777" w:rsidR="00C91CDE" w:rsidRDefault="00C91CDE" w:rsidP="00C91CDE">
      <w:pPr>
        <w:spacing w:after="0" w:line="240" w:lineRule="auto"/>
      </w:pPr>
      <w:r w:rsidRPr="00C91CDE">
        <w:t xml:space="preserve">Kappenman, E. S., Farrens, J. L., Zhang, W., Stewart, A. X., &amp; Luck, S. J. (2021). ERP CORE: An open resource for human event-related potential research. </w:t>
      </w:r>
      <w:proofErr w:type="spellStart"/>
      <w:r w:rsidRPr="00C91CDE">
        <w:rPr>
          <w:i/>
        </w:rPr>
        <w:t>NeuroImage</w:t>
      </w:r>
      <w:proofErr w:type="spellEnd"/>
      <w:r w:rsidRPr="00C91CDE">
        <w:t xml:space="preserve">, </w:t>
      </w:r>
      <w:r w:rsidRPr="00C91CDE">
        <w:rPr>
          <w:i/>
        </w:rPr>
        <w:t>225</w:t>
      </w:r>
      <w:r w:rsidRPr="00C91CDE">
        <w:t>, 117465.</w:t>
      </w:r>
    </w:p>
    <w:p w14:paraId="6A52C79A" w14:textId="77777777" w:rsidR="00787A26" w:rsidRPr="00C91CDE" w:rsidRDefault="00787A26" w:rsidP="00C91CDE">
      <w:pPr>
        <w:spacing w:after="0" w:line="240" w:lineRule="auto"/>
      </w:pPr>
    </w:p>
    <w:p w14:paraId="240C09DF" w14:textId="77777777" w:rsidR="00C91CDE" w:rsidRDefault="00C91CDE" w:rsidP="00C91CDE">
      <w:pPr>
        <w:spacing w:after="0" w:line="240" w:lineRule="auto"/>
      </w:pPr>
      <w:r w:rsidRPr="00C91CDE">
        <w:t xml:space="preserve">Kacin, M., Cha, O., &amp; Gauthier, I. (2022). The relation between ensemble coding of length and orientation does not depend on spatial attention. </w:t>
      </w:r>
      <w:r w:rsidRPr="00C91CDE">
        <w:rPr>
          <w:i/>
        </w:rPr>
        <w:t>Vision, 7(</w:t>
      </w:r>
      <w:r w:rsidRPr="00C91CDE">
        <w:t>1), 3.</w:t>
      </w:r>
    </w:p>
    <w:p w14:paraId="5F1B33FF" w14:textId="77777777" w:rsidR="00787A26" w:rsidRPr="00C91CDE" w:rsidRDefault="00787A26" w:rsidP="00C91CDE">
      <w:pPr>
        <w:spacing w:after="0" w:line="240" w:lineRule="auto"/>
      </w:pPr>
    </w:p>
    <w:p w14:paraId="7CE37252" w14:textId="77777777" w:rsidR="00C91CDE" w:rsidRDefault="00C91CDE" w:rsidP="00C91CDE">
      <w:pPr>
        <w:spacing w:after="0" w:line="240" w:lineRule="auto"/>
      </w:pPr>
      <w:r w:rsidRPr="00C91CDE">
        <w:t xml:space="preserve">Khayat, N., &amp; Hochstein, S. (2018). Perceiving set mean and range: Automaticity and precision. </w:t>
      </w:r>
      <w:r w:rsidRPr="00C91CDE">
        <w:rPr>
          <w:i/>
        </w:rPr>
        <w:t>Journal of Vision</w:t>
      </w:r>
      <w:r w:rsidRPr="00C91CDE">
        <w:t xml:space="preserve">, </w:t>
      </w:r>
      <w:r w:rsidRPr="00C91CDE">
        <w:rPr>
          <w:i/>
        </w:rPr>
        <w:t>18</w:t>
      </w:r>
      <w:r w:rsidRPr="00C91CDE">
        <w:t>(9), 23. https://doi.org/10.1167/18.9.23</w:t>
      </w:r>
    </w:p>
    <w:p w14:paraId="63A87FF7" w14:textId="77777777" w:rsidR="00787A26" w:rsidRPr="00C91CDE" w:rsidRDefault="00787A26" w:rsidP="00C91CDE">
      <w:pPr>
        <w:spacing w:after="0" w:line="240" w:lineRule="auto"/>
      </w:pPr>
    </w:p>
    <w:p w14:paraId="3CA5AA7A" w14:textId="77777777" w:rsidR="00C91CDE" w:rsidRDefault="00C91CDE" w:rsidP="00C91CDE">
      <w:pPr>
        <w:spacing w:after="0" w:line="240" w:lineRule="auto"/>
      </w:pPr>
      <w:r w:rsidRPr="00C91CDE">
        <w:t xml:space="preserve">Khayat, N., Pavlovskaya, M., &amp; Hochstein, S. (2023). Comparing explicit and implicit ensemble perception: 3 stimulus variables and 3 presentation modes. </w:t>
      </w:r>
      <w:r w:rsidRPr="00C91CDE">
        <w:rPr>
          <w:i/>
        </w:rPr>
        <w:t>Attention, Perception, &amp; Psychophysics</w:t>
      </w:r>
      <w:r w:rsidRPr="00C91CDE">
        <w:t>, 1–21. https://doi.org/10.3758/s13414-023-02784-4</w:t>
      </w:r>
    </w:p>
    <w:p w14:paraId="4E8BF41E" w14:textId="77777777" w:rsidR="00787A26" w:rsidRPr="00C91CDE" w:rsidRDefault="00787A26" w:rsidP="00C91CDE">
      <w:pPr>
        <w:spacing w:after="0" w:line="240" w:lineRule="auto"/>
      </w:pPr>
    </w:p>
    <w:p w14:paraId="3A89D95F" w14:textId="77777777" w:rsidR="00C91CDE" w:rsidRDefault="00C91CDE" w:rsidP="00C91CDE">
      <w:pPr>
        <w:spacing w:after="0" w:line="240" w:lineRule="auto"/>
      </w:pPr>
      <w:proofErr w:type="spellStart"/>
      <w:r w:rsidRPr="00C91CDE">
        <w:t>Khvostov</w:t>
      </w:r>
      <w:proofErr w:type="spellEnd"/>
      <w:r w:rsidRPr="00C91CDE">
        <w:t xml:space="preserve">, V. A., Lukashevich, A. O., &amp; </w:t>
      </w:r>
      <w:proofErr w:type="spellStart"/>
      <w:r w:rsidRPr="00C91CDE">
        <w:t>Utochkin</w:t>
      </w:r>
      <w:proofErr w:type="spellEnd"/>
      <w:r w:rsidRPr="00C91CDE">
        <w:t xml:space="preserve">, I. S. (2021). Spatially intermixed objects of different categories are parsed automatically. </w:t>
      </w:r>
      <w:r w:rsidRPr="00C91CDE">
        <w:rPr>
          <w:i/>
        </w:rPr>
        <w:t>Scientific Reports</w:t>
      </w:r>
      <w:r w:rsidRPr="00C91CDE">
        <w:t xml:space="preserve">, </w:t>
      </w:r>
      <w:r w:rsidRPr="00C91CDE">
        <w:rPr>
          <w:i/>
        </w:rPr>
        <w:t>11</w:t>
      </w:r>
      <w:r w:rsidRPr="00C91CDE">
        <w:t>(1), 1–8. https://doi.org/10.1038/s41598-020-79828-4</w:t>
      </w:r>
    </w:p>
    <w:p w14:paraId="0E86F098" w14:textId="77777777" w:rsidR="00787A26" w:rsidRPr="00C91CDE" w:rsidRDefault="00787A26" w:rsidP="00C91CDE">
      <w:pPr>
        <w:spacing w:after="0" w:line="240" w:lineRule="auto"/>
      </w:pPr>
    </w:p>
    <w:p w14:paraId="5564DD30" w14:textId="77777777" w:rsidR="00C91CDE" w:rsidRPr="00C91CDE" w:rsidRDefault="00C91CDE" w:rsidP="00C91CDE">
      <w:pPr>
        <w:spacing w:after="0" w:line="240" w:lineRule="auto"/>
      </w:pPr>
      <w:proofErr w:type="spellStart"/>
      <w:r w:rsidRPr="00C91CDE">
        <w:t>Khvostov</w:t>
      </w:r>
      <w:proofErr w:type="spellEnd"/>
      <w:r w:rsidRPr="00C91CDE">
        <w:t xml:space="preserve">, V. A., &amp; </w:t>
      </w:r>
      <w:proofErr w:type="spellStart"/>
      <w:r w:rsidRPr="00C91CDE">
        <w:t>Utochkin</w:t>
      </w:r>
      <w:proofErr w:type="spellEnd"/>
      <w:r w:rsidRPr="00C91CDE">
        <w:t>, I. S. (2019). Independent and parallel visual processing of ensemble statistics: Evidence from dual tasks. </w:t>
      </w:r>
      <w:r w:rsidRPr="00C91CDE">
        <w:rPr>
          <w:i/>
        </w:rPr>
        <w:t>Journal of Vision</w:t>
      </w:r>
      <w:r w:rsidRPr="00C91CDE">
        <w:t>, </w:t>
      </w:r>
      <w:r w:rsidRPr="00C91CDE">
        <w:rPr>
          <w:i/>
        </w:rPr>
        <w:t>19</w:t>
      </w:r>
      <w:r w:rsidRPr="00C91CDE">
        <w:t>(9), 3-3.</w:t>
      </w:r>
    </w:p>
    <w:p w14:paraId="198665D0" w14:textId="77777777" w:rsidR="00C91CDE" w:rsidRDefault="00C91CDE" w:rsidP="00C91CDE">
      <w:pPr>
        <w:spacing w:after="0" w:line="240" w:lineRule="auto"/>
      </w:pPr>
      <w:r w:rsidRPr="00C91CDE">
        <w:lastRenderedPageBreak/>
        <w:t xml:space="preserve">Kim, M., &amp; Chong, S. C. (2020). The visual system does not compute a single </w:t>
      </w:r>
      <w:proofErr w:type="gramStart"/>
      <w:r w:rsidRPr="00C91CDE">
        <w:t>mean</w:t>
      </w:r>
      <w:proofErr w:type="gramEnd"/>
      <w:r w:rsidRPr="00C91CDE">
        <w:t xml:space="preserve"> but summarizes a distribution. </w:t>
      </w:r>
      <w:r w:rsidRPr="00C91CDE">
        <w:rPr>
          <w:i/>
        </w:rPr>
        <w:t>Journal of Experimental Psychology: Human Perception and Performance</w:t>
      </w:r>
      <w:r w:rsidRPr="00C91CDE">
        <w:t xml:space="preserve">, </w:t>
      </w:r>
      <w:r w:rsidRPr="00C91CDE">
        <w:rPr>
          <w:i/>
        </w:rPr>
        <w:t>46</w:t>
      </w:r>
      <w:r w:rsidRPr="00C91CDE">
        <w:t>(9), 1013–1028. https://doi.org/10.1037/xhp0000804</w:t>
      </w:r>
    </w:p>
    <w:p w14:paraId="537432E3" w14:textId="77777777" w:rsidR="00787A26" w:rsidRPr="00C91CDE" w:rsidRDefault="00787A26" w:rsidP="00C91CDE">
      <w:pPr>
        <w:spacing w:after="0" w:line="240" w:lineRule="auto"/>
      </w:pPr>
    </w:p>
    <w:p w14:paraId="53FC9B34" w14:textId="77777777" w:rsidR="00C91CDE" w:rsidRDefault="00C91CDE" w:rsidP="00C91CDE">
      <w:pPr>
        <w:spacing w:after="0" w:line="240" w:lineRule="auto"/>
        <w:rPr>
          <w:lang w:val="sv-SE"/>
        </w:rPr>
      </w:pPr>
      <w:r w:rsidRPr="00C91CDE">
        <w:rPr>
          <w:lang w:val="sv-SE"/>
        </w:rPr>
        <w:t xml:space="preserve">Kimura, M., Schröger, E., &amp; Czigler, I. (2011). </w:t>
      </w:r>
      <w:r w:rsidRPr="00C91CDE">
        <w:t xml:space="preserve">Visual mismatch negativity and its importance in visual cognitive sciences. </w:t>
      </w:r>
      <w:r w:rsidRPr="00C91CDE">
        <w:rPr>
          <w:i/>
          <w:lang w:val="sv-SE"/>
        </w:rPr>
        <w:t>NeuroReport</w:t>
      </w:r>
      <w:r w:rsidRPr="00C91CDE">
        <w:rPr>
          <w:lang w:val="sv-SE"/>
        </w:rPr>
        <w:t>. https://doi.org/10.1097/WNR.0b013e32834973ba</w:t>
      </w:r>
    </w:p>
    <w:p w14:paraId="0C2A362B" w14:textId="77777777" w:rsidR="00787A26" w:rsidRPr="00C91CDE" w:rsidRDefault="00787A26" w:rsidP="00C91CDE">
      <w:pPr>
        <w:spacing w:after="0" w:line="240" w:lineRule="auto"/>
        <w:rPr>
          <w:lang w:val="sv-SE"/>
        </w:rPr>
      </w:pPr>
    </w:p>
    <w:p w14:paraId="1CDAEE0A" w14:textId="77777777" w:rsidR="00C91CDE" w:rsidRDefault="00C91CDE" w:rsidP="00C91CDE">
      <w:pPr>
        <w:spacing w:after="0" w:line="240" w:lineRule="auto"/>
      </w:pPr>
      <w:r w:rsidRPr="00C91CDE">
        <w:rPr>
          <w:lang w:val="sv-SE"/>
        </w:rPr>
        <w:t xml:space="preserve">Kremláček, J., Kreegipuu, K., Tales, A., Astikainen, P., Põldver, N., Näätänen, R., &amp; Stefanics, G. (2016). </w:t>
      </w:r>
      <w:r w:rsidRPr="00C91CDE">
        <w:t>Visual mismatch negativity (</w:t>
      </w:r>
      <w:proofErr w:type="spellStart"/>
      <w:r w:rsidRPr="00C91CDE">
        <w:t>vMMN</w:t>
      </w:r>
      <w:proofErr w:type="spellEnd"/>
      <w:r w:rsidRPr="00C91CDE">
        <w:t xml:space="preserve">): A review and meta-analysis of studies in psychiatric and neurological disorders. </w:t>
      </w:r>
      <w:r w:rsidRPr="00C91CDE">
        <w:rPr>
          <w:i/>
        </w:rPr>
        <w:t>Cortex</w:t>
      </w:r>
      <w:r w:rsidRPr="00C91CDE">
        <w:t xml:space="preserve">, </w:t>
      </w:r>
      <w:r w:rsidRPr="00C91CDE">
        <w:rPr>
          <w:i/>
        </w:rPr>
        <w:t>80</w:t>
      </w:r>
      <w:r w:rsidRPr="00C91CDE">
        <w:t>, 76–112. https://doi.org/10.1016/j.cortex.2016.03.017</w:t>
      </w:r>
    </w:p>
    <w:p w14:paraId="4A03E210" w14:textId="77777777" w:rsidR="00787A26" w:rsidRPr="00C91CDE" w:rsidRDefault="00787A26" w:rsidP="00C91CDE">
      <w:pPr>
        <w:spacing w:after="0" w:line="240" w:lineRule="auto"/>
      </w:pPr>
    </w:p>
    <w:p w14:paraId="15EAA870" w14:textId="77777777" w:rsidR="00C91CDE" w:rsidRDefault="00C91CDE" w:rsidP="00C91CDE">
      <w:pPr>
        <w:spacing w:after="0" w:line="240" w:lineRule="auto"/>
      </w:pPr>
      <w:r w:rsidRPr="00C91CDE">
        <w:t xml:space="preserve">Leib, A. Y., </w:t>
      </w:r>
      <w:proofErr w:type="spellStart"/>
      <w:r w:rsidRPr="00C91CDE">
        <w:t>Kosovicheva</w:t>
      </w:r>
      <w:proofErr w:type="spellEnd"/>
      <w:r w:rsidRPr="00C91CDE">
        <w:t xml:space="preserve">, A., &amp; Whitney, D. (2016). Fast ensemble representations for abstract visual impressions. </w:t>
      </w:r>
      <w:r w:rsidRPr="00C91CDE">
        <w:rPr>
          <w:i/>
        </w:rPr>
        <w:t>Nature Communications</w:t>
      </w:r>
      <w:r w:rsidRPr="00C91CDE">
        <w:t xml:space="preserve">, </w:t>
      </w:r>
      <w:r w:rsidRPr="00C91CDE">
        <w:rPr>
          <w:i/>
        </w:rPr>
        <w:t>7</w:t>
      </w:r>
      <w:r w:rsidRPr="00C91CDE">
        <w:t>(1), Article 1. https://doi.org/10.1038/ncomms13186</w:t>
      </w:r>
    </w:p>
    <w:p w14:paraId="4D715C02" w14:textId="77777777" w:rsidR="00787A26" w:rsidRPr="00C91CDE" w:rsidRDefault="00787A26" w:rsidP="00C91CDE">
      <w:pPr>
        <w:spacing w:after="0" w:line="240" w:lineRule="auto"/>
      </w:pPr>
    </w:p>
    <w:p w14:paraId="664C8A01" w14:textId="77777777" w:rsidR="00C91CDE" w:rsidRDefault="00C91CDE" w:rsidP="00C91CDE">
      <w:pPr>
        <w:spacing w:after="0" w:line="240" w:lineRule="auto"/>
      </w:pPr>
      <w:r w:rsidRPr="00C91CDE">
        <w:t xml:space="preserve">McNair, N. A., Goodbourn, P. T., Shone, L. T., &amp; Harris, I. M. (2017). Summary statistics in the attentional blink. </w:t>
      </w:r>
      <w:r w:rsidRPr="00C91CDE">
        <w:rPr>
          <w:i/>
        </w:rPr>
        <w:t>Attention, Perception, &amp; Psychophysics</w:t>
      </w:r>
      <w:r w:rsidRPr="00C91CDE">
        <w:t xml:space="preserve">, </w:t>
      </w:r>
      <w:r w:rsidRPr="00C91CDE">
        <w:rPr>
          <w:i/>
        </w:rPr>
        <w:t>79</w:t>
      </w:r>
      <w:r w:rsidRPr="00C91CDE">
        <w:t>(1), 100–116. https://doi.org/10.3758/s13414-016-1216-2</w:t>
      </w:r>
    </w:p>
    <w:p w14:paraId="08E46F09" w14:textId="77777777" w:rsidR="00787A26" w:rsidRPr="00C91CDE" w:rsidRDefault="00787A26" w:rsidP="00C91CDE">
      <w:pPr>
        <w:spacing w:after="0" w:line="240" w:lineRule="auto"/>
      </w:pPr>
    </w:p>
    <w:p w14:paraId="215746D8" w14:textId="77777777" w:rsidR="00C91CDE" w:rsidRDefault="00C91CDE" w:rsidP="00C91CDE">
      <w:pPr>
        <w:spacing w:after="0" w:line="240" w:lineRule="auto"/>
      </w:pPr>
      <w:r w:rsidRPr="00C91CDE">
        <w:t xml:space="preserve">Morlet, D., &amp; Fischer, C. (2014). MMN and Novelty P3 in Coma and Other Altered States of Consciousness: A Review. </w:t>
      </w:r>
      <w:r w:rsidRPr="00C91CDE">
        <w:rPr>
          <w:i/>
        </w:rPr>
        <w:t>Brain Topography</w:t>
      </w:r>
      <w:r w:rsidRPr="00C91CDE">
        <w:t xml:space="preserve">, </w:t>
      </w:r>
      <w:r w:rsidRPr="00C91CDE">
        <w:rPr>
          <w:i/>
        </w:rPr>
        <w:t>27</w:t>
      </w:r>
      <w:r w:rsidRPr="00C91CDE">
        <w:t>(4), 467–479. https://doi.org/10.1007/s10548-013-0335-5</w:t>
      </w:r>
    </w:p>
    <w:p w14:paraId="79429E12" w14:textId="77777777" w:rsidR="00787A26" w:rsidRPr="00C91CDE" w:rsidRDefault="00787A26" w:rsidP="00C91CDE">
      <w:pPr>
        <w:spacing w:after="0" w:line="240" w:lineRule="auto"/>
      </w:pPr>
    </w:p>
    <w:p w14:paraId="2C459753" w14:textId="77777777" w:rsidR="00C91CDE" w:rsidRDefault="00C91CDE" w:rsidP="00C91CDE">
      <w:pPr>
        <w:spacing w:after="0" w:line="240" w:lineRule="auto"/>
      </w:pPr>
      <w:proofErr w:type="spellStart"/>
      <w:r w:rsidRPr="00C91CDE">
        <w:t>Näätänen</w:t>
      </w:r>
      <w:proofErr w:type="spellEnd"/>
      <w:r w:rsidRPr="00C91CDE">
        <w:t xml:space="preserve">, R., Simpson, M., &amp; Loveless, N. E. (1982). Stimulus deviance and evoked </w:t>
      </w:r>
      <w:proofErr w:type="gramStart"/>
      <w:r w:rsidRPr="00C91CDE">
        <w:t>potentials</w:t>
      </w:r>
      <w:proofErr w:type="gramEnd"/>
      <w:r w:rsidRPr="00C91CDE">
        <w:t xml:space="preserve">. </w:t>
      </w:r>
      <w:r w:rsidRPr="00C91CDE">
        <w:rPr>
          <w:i/>
        </w:rPr>
        <w:t>Biological psychology</w:t>
      </w:r>
      <w:r w:rsidRPr="00C91CDE">
        <w:t xml:space="preserve">, </w:t>
      </w:r>
      <w:r w:rsidRPr="00C91CDE">
        <w:rPr>
          <w:i/>
        </w:rPr>
        <w:t>14</w:t>
      </w:r>
      <w:r w:rsidRPr="00C91CDE">
        <w:t>(1-2), 53–98. https://doi.org/10.1016/0301-0511(82)90017-5</w:t>
      </w:r>
    </w:p>
    <w:p w14:paraId="08AA94E1" w14:textId="77777777" w:rsidR="00787A26" w:rsidRPr="00C91CDE" w:rsidRDefault="00787A26" w:rsidP="00C91CDE">
      <w:pPr>
        <w:spacing w:after="0" w:line="240" w:lineRule="auto"/>
      </w:pPr>
    </w:p>
    <w:p w14:paraId="04CB103D" w14:textId="77777777" w:rsidR="00C91CDE" w:rsidRDefault="00C91CDE" w:rsidP="00C91CDE">
      <w:pPr>
        <w:spacing w:after="0" w:line="240" w:lineRule="auto"/>
      </w:pPr>
      <w:proofErr w:type="spellStart"/>
      <w:r w:rsidRPr="00C91CDE">
        <w:t>Näätänen</w:t>
      </w:r>
      <w:proofErr w:type="spellEnd"/>
      <w:r w:rsidRPr="00C91CDE">
        <w:t xml:space="preserve">, R. (2000). Mismatch negativity (MMN): Perspectives for application. </w:t>
      </w:r>
      <w:r w:rsidRPr="00C91CDE">
        <w:rPr>
          <w:i/>
        </w:rPr>
        <w:t>International Journal of Psychophysiology</w:t>
      </w:r>
      <w:r w:rsidRPr="00C91CDE">
        <w:t xml:space="preserve">, </w:t>
      </w:r>
      <w:r w:rsidRPr="00C91CDE">
        <w:rPr>
          <w:i/>
        </w:rPr>
        <w:t>37</w:t>
      </w:r>
      <w:r w:rsidRPr="00C91CDE">
        <w:t>(1), 3–10. https://doi.org/10.1016/S0167-8760(00)00091-X</w:t>
      </w:r>
    </w:p>
    <w:p w14:paraId="0939B4D1" w14:textId="77777777" w:rsidR="00787A26" w:rsidRPr="00C91CDE" w:rsidRDefault="00787A26" w:rsidP="00C91CDE">
      <w:pPr>
        <w:spacing w:after="0" w:line="240" w:lineRule="auto"/>
      </w:pPr>
    </w:p>
    <w:p w14:paraId="7D3AB9C4" w14:textId="77777777" w:rsidR="00C91CDE" w:rsidRDefault="00C91CDE" w:rsidP="00C91CDE">
      <w:pPr>
        <w:spacing w:after="0" w:line="240" w:lineRule="auto"/>
      </w:pPr>
      <w:r w:rsidRPr="00C91CDE">
        <w:t xml:space="preserve">Nieuwenhuis, S., Aston-Jones, G., &amp; Cohen, J. D. (2005). Decision making, the P3, and the locus coeruleus-norepinephrine system. </w:t>
      </w:r>
      <w:r w:rsidRPr="00C91CDE">
        <w:rPr>
          <w:i/>
        </w:rPr>
        <w:t>Psychological bulletin</w:t>
      </w:r>
      <w:r w:rsidRPr="00C91CDE">
        <w:t xml:space="preserve">, </w:t>
      </w:r>
      <w:r w:rsidRPr="00C91CDE">
        <w:rPr>
          <w:i/>
        </w:rPr>
        <w:t>131</w:t>
      </w:r>
      <w:r w:rsidRPr="00C91CDE">
        <w:t>(4), 510–532. https://doi.org/10.1037/0033-2909.131.4.510</w:t>
      </w:r>
    </w:p>
    <w:p w14:paraId="29E1A55F" w14:textId="77777777" w:rsidR="00787A26" w:rsidRPr="00C91CDE" w:rsidRDefault="00787A26" w:rsidP="00C91CDE">
      <w:pPr>
        <w:spacing w:after="0" w:line="240" w:lineRule="auto"/>
      </w:pPr>
    </w:p>
    <w:p w14:paraId="50F58A97" w14:textId="77777777" w:rsidR="00C91CDE" w:rsidRDefault="00C91CDE" w:rsidP="00C91CDE">
      <w:pPr>
        <w:spacing w:after="0" w:line="240" w:lineRule="auto"/>
      </w:pPr>
      <w:r w:rsidRPr="00C91CDE">
        <w:t xml:space="preserve">Nothdurft, H.-C. (1993). Saliency effects across dimensions in visual search. </w:t>
      </w:r>
      <w:r w:rsidRPr="00C91CDE">
        <w:rPr>
          <w:i/>
        </w:rPr>
        <w:t>Vision Research, 33</w:t>
      </w:r>
      <w:r w:rsidRPr="00C91CDE">
        <w:t>(5-6), 839–844. https://doi.org/10.1016/0042-6989(93)90202-8</w:t>
      </w:r>
    </w:p>
    <w:p w14:paraId="0C1A05EA" w14:textId="77777777" w:rsidR="00787A26" w:rsidRPr="00C91CDE" w:rsidRDefault="00787A26" w:rsidP="00C91CDE">
      <w:pPr>
        <w:spacing w:after="0" w:line="240" w:lineRule="auto"/>
      </w:pPr>
    </w:p>
    <w:p w14:paraId="76D29C64" w14:textId="77777777" w:rsidR="00C91CDE" w:rsidRDefault="00C91CDE" w:rsidP="00C91CDE">
      <w:pPr>
        <w:spacing w:after="0" w:line="240" w:lineRule="auto"/>
      </w:pPr>
      <w:r w:rsidRPr="00C91CDE">
        <w:lastRenderedPageBreak/>
        <w:t xml:space="preserve">Pazo-Alvarez, P., </w:t>
      </w:r>
      <w:proofErr w:type="spellStart"/>
      <w:r w:rsidRPr="00C91CDE">
        <w:t>Cadaveira</w:t>
      </w:r>
      <w:proofErr w:type="spellEnd"/>
      <w:r w:rsidRPr="00C91CDE">
        <w:t xml:space="preserve">, F., &amp; </w:t>
      </w:r>
      <w:proofErr w:type="spellStart"/>
      <w:r w:rsidRPr="00C91CDE">
        <w:t>Amenedo</w:t>
      </w:r>
      <w:proofErr w:type="spellEnd"/>
      <w:r w:rsidRPr="00C91CDE">
        <w:t xml:space="preserve">, E. (2003). MMN in the visual modality: A review.    </w:t>
      </w:r>
      <w:r w:rsidRPr="00C91CDE">
        <w:rPr>
          <w:i/>
          <w:iCs/>
        </w:rPr>
        <w:t>Biological Psychology</w:t>
      </w:r>
      <w:r w:rsidRPr="00C91CDE">
        <w:t xml:space="preserve">, </w:t>
      </w:r>
      <w:r w:rsidRPr="00C91CDE">
        <w:rPr>
          <w:i/>
          <w:iCs/>
        </w:rPr>
        <w:t>63</w:t>
      </w:r>
      <w:r w:rsidRPr="00C91CDE">
        <w:t>(3), 199–236. https://doi.org/10.1016/S0301-0511(03)00049-8</w:t>
      </w:r>
    </w:p>
    <w:p w14:paraId="06094CB2" w14:textId="77777777" w:rsidR="00787A26" w:rsidRPr="00C91CDE" w:rsidRDefault="00787A26" w:rsidP="00C91CDE">
      <w:pPr>
        <w:spacing w:after="0" w:line="240" w:lineRule="auto"/>
      </w:pPr>
    </w:p>
    <w:p w14:paraId="08C6AADB" w14:textId="77777777" w:rsidR="00C91CDE" w:rsidRDefault="00C91CDE" w:rsidP="00C91CDE">
      <w:pPr>
        <w:spacing w:after="0" w:line="240" w:lineRule="auto"/>
      </w:pPr>
      <w:r w:rsidRPr="00C91CDE">
        <w:t xml:space="preserve">Peirce, J. W., Gray, J. R., Simpson, S., MacAskill, M. R., </w:t>
      </w:r>
      <w:proofErr w:type="spellStart"/>
      <w:r w:rsidRPr="00C91CDE">
        <w:t>Höchenberger</w:t>
      </w:r>
      <w:proofErr w:type="spellEnd"/>
      <w:r w:rsidRPr="00C91CDE">
        <w:t>, R., Sogo, H., Kastman, E., Lindeløv, J. (2019). PsychoPy2: experiments in behavior made easy. </w:t>
      </w:r>
      <w:r w:rsidRPr="00C91CDE">
        <w:rPr>
          <w:i/>
          <w:iCs/>
        </w:rPr>
        <w:t>Behavior Research Methods.</w:t>
      </w:r>
      <w:r w:rsidRPr="00C91CDE">
        <w:t> 10.3758/s13428-018-01193-y</w:t>
      </w:r>
    </w:p>
    <w:p w14:paraId="1C5F8167" w14:textId="77777777" w:rsidR="00787A26" w:rsidRPr="00C91CDE" w:rsidRDefault="00787A26" w:rsidP="00C91CDE">
      <w:pPr>
        <w:spacing w:after="0" w:line="240" w:lineRule="auto"/>
      </w:pPr>
    </w:p>
    <w:p w14:paraId="48955738" w14:textId="77777777" w:rsidR="00C91CDE" w:rsidRDefault="00C91CDE" w:rsidP="00C91CDE">
      <w:pPr>
        <w:spacing w:after="0" w:line="240" w:lineRule="auto"/>
      </w:pPr>
      <w:r w:rsidRPr="00C91CDE">
        <w:t>Polich, J. (Ed.). (2003). </w:t>
      </w:r>
      <w:r w:rsidRPr="00C91CDE">
        <w:rPr>
          <w:i/>
        </w:rPr>
        <w:t>Detection of change: event-related potential and fMRI findings</w:t>
      </w:r>
      <w:r w:rsidRPr="00C91CDE">
        <w:t xml:space="preserve"> (p. 200). Norwell, </w:t>
      </w:r>
      <w:proofErr w:type="gramStart"/>
      <w:r w:rsidRPr="00C91CDE">
        <w:t>MA::</w:t>
      </w:r>
      <w:proofErr w:type="gramEnd"/>
      <w:r w:rsidRPr="00C91CDE">
        <w:t xml:space="preserve"> Kluwer Academic Publishers.</w:t>
      </w:r>
    </w:p>
    <w:p w14:paraId="2C3F0840" w14:textId="77777777" w:rsidR="00787A26" w:rsidRPr="00C91CDE" w:rsidRDefault="00787A26" w:rsidP="00C91CDE">
      <w:pPr>
        <w:spacing w:after="0" w:line="240" w:lineRule="auto"/>
      </w:pPr>
    </w:p>
    <w:p w14:paraId="243FDA02" w14:textId="77777777" w:rsidR="00C91CDE" w:rsidRDefault="00C91CDE" w:rsidP="00C91CDE">
      <w:pPr>
        <w:spacing w:after="0" w:line="240" w:lineRule="auto"/>
      </w:pPr>
      <w:r w:rsidRPr="00C91CDE">
        <w:t xml:space="preserve">Polich, J. (2007). Updating P300: An Integrative Theory of P3a and P3b. </w:t>
      </w:r>
      <w:r w:rsidRPr="00C91CDE">
        <w:rPr>
          <w:i/>
        </w:rPr>
        <w:t xml:space="preserve">Clinical </w:t>
      </w:r>
      <w:proofErr w:type="gramStart"/>
      <w:r w:rsidRPr="00C91CDE">
        <w:rPr>
          <w:i/>
        </w:rPr>
        <w:t>Neurophysiology</w:t>
      </w:r>
      <w:r w:rsidRPr="00C91CDE">
        <w:rPr>
          <w:rFonts w:ascii="Times New Roman" w:hAnsi="Times New Roman"/>
          <w:i/>
        </w:rPr>
        <w:t> </w:t>
      </w:r>
      <w:r w:rsidRPr="00C91CDE">
        <w:rPr>
          <w:i/>
        </w:rPr>
        <w:t>:</w:t>
      </w:r>
      <w:proofErr w:type="gramEnd"/>
      <w:r w:rsidRPr="00C91CDE">
        <w:rPr>
          <w:i/>
        </w:rPr>
        <w:t xml:space="preserve"> Official Journal of the International Federation of Clinical Neurophysiology</w:t>
      </w:r>
      <w:r w:rsidRPr="00C91CDE">
        <w:t xml:space="preserve">, </w:t>
      </w:r>
      <w:r w:rsidRPr="00C91CDE">
        <w:rPr>
          <w:i/>
        </w:rPr>
        <w:t>118</w:t>
      </w:r>
      <w:r w:rsidRPr="00C91CDE">
        <w:t>(10), 2128. https://doi.org/10.1016/j.clinph.2007.04.019</w:t>
      </w:r>
    </w:p>
    <w:p w14:paraId="01DEE183" w14:textId="77777777" w:rsidR="00787A26" w:rsidRPr="00C91CDE" w:rsidRDefault="00787A26" w:rsidP="00C91CDE">
      <w:pPr>
        <w:spacing w:after="0" w:line="240" w:lineRule="auto"/>
      </w:pPr>
    </w:p>
    <w:p w14:paraId="409B5053" w14:textId="77777777" w:rsidR="00C91CDE" w:rsidRDefault="00C91CDE" w:rsidP="00C91CDE">
      <w:pPr>
        <w:spacing w:after="0" w:line="240" w:lineRule="auto"/>
      </w:pPr>
      <w:r w:rsidRPr="00C91CDE">
        <w:t xml:space="preserve">Polich, J. (2012). Neuropsychology of P300. </w:t>
      </w:r>
      <w:r w:rsidRPr="00C91CDE">
        <w:rPr>
          <w:i/>
        </w:rPr>
        <w:t>The Oxford Handbook of Event-Related Potential Components</w:t>
      </w:r>
      <w:r w:rsidRPr="00C91CDE">
        <w:t xml:space="preserve">, </w:t>
      </w:r>
      <w:r w:rsidRPr="00C91CDE">
        <w:rPr>
          <w:i/>
        </w:rPr>
        <w:t>641</w:t>
      </w:r>
      <w:r w:rsidRPr="00C91CDE">
        <w:t>, 159–188.</w:t>
      </w:r>
    </w:p>
    <w:p w14:paraId="234BE196" w14:textId="77777777" w:rsidR="00787A26" w:rsidRPr="00C91CDE" w:rsidRDefault="00787A26" w:rsidP="00C91CDE">
      <w:pPr>
        <w:spacing w:after="0" w:line="240" w:lineRule="auto"/>
      </w:pPr>
    </w:p>
    <w:p w14:paraId="21655293" w14:textId="77777777" w:rsidR="00C91CDE" w:rsidRDefault="00C91CDE" w:rsidP="00C91CDE">
      <w:pPr>
        <w:spacing w:after="0" w:line="240" w:lineRule="auto"/>
      </w:pPr>
      <w:r w:rsidRPr="00C91CDE">
        <w:rPr>
          <w:lang w:val="sv-SE"/>
        </w:rPr>
        <w:t xml:space="preserve">Pylyshyn, Z. W., &amp; Storm, R. W. (1988). </w:t>
      </w:r>
      <w:r w:rsidRPr="00C91CDE">
        <w:t xml:space="preserve">Tracking multiple independent targets: Evidence for a parallel tracking mechanism. </w:t>
      </w:r>
      <w:r w:rsidRPr="00C91CDE">
        <w:rPr>
          <w:i/>
        </w:rPr>
        <w:t>Spatial Vision</w:t>
      </w:r>
      <w:r w:rsidRPr="00C91CDE">
        <w:t xml:space="preserve">, </w:t>
      </w:r>
      <w:r w:rsidRPr="00C91CDE">
        <w:rPr>
          <w:i/>
        </w:rPr>
        <w:t>3</w:t>
      </w:r>
      <w:r w:rsidRPr="00C91CDE">
        <w:t>(3), 179–197. https://doi.org/10.1163/156856888x00122</w:t>
      </w:r>
    </w:p>
    <w:p w14:paraId="4FE3FDE1" w14:textId="77777777" w:rsidR="00787A26" w:rsidRPr="00C91CDE" w:rsidRDefault="00787A26" w:rsidP="00C91CDE">
      <w:pPr>
        <w:spacing w:after="0" w:line="240" w:lineRule="auto"/>
      </w:pPr>
    </w:p>
    <w:p w14:paraId="471DA3C0" w14:textId="77777777" w:rsidR="00C91CDE" w:rsidRPr="00C91CDE" w:rsidRDefault="00C91CDE" w:rsidP="00C91CDE">
      <w:pPr>
        <w:spacing w:after="0" w:line="240" w:lineRule="auto"/>
        <w:rPr>
          <w:u w:val="single"/>
        </w:rPr>
      </w:pPr>
      <w:r w:rsidRPr="00C91CDE">
        <w:t xml:space="preserve">Shiffrin, R. M., &amp; Schneider, W. (1984). Automatic and controlled processing revisited. </w:t>
      </w:r>
      <w:r w:rsidRPr="00C91CDE">
        <w:rPr>
          <w:i/>
          <w:iCs/>
        </w:rPr>
        <w:t>Psychological Review, 91</w:t>
      </w:r>
      <w:r w:rsidRPr="00C91CDE">
        <w:t>(2), 269–276. https://doi.org/10.1037/0033-295X.91.2.269</w:t>
      </w:r>
    </w:p>
    <w:p w14:paraId="571FC820" w14:textId="77777777" w:rsidR="00C91CDE" w:rsidRDefault="00C91CDE" w:rsidP="00C91CDE">
      <w:pPr>
        <w:spacing w:after="0" w:line="240" w:lineRule="auto"/>
      </w:pPr>
      <w:r w:rsidRPr="00C91CDE">
        <w:t xml:space="preserve">Stefanics, G., Kremláček, J., &amp; Czigler, I. (2014). Visual mismatch negativity: A predictive coding view. </w:t>
      </w:r>
      <w:r w:rsidRPr="00C91CDE">
        <w:rPr>
          <w:i/>
        </w:rPr>
        <w:t>Frontiers in Human Neuroscience</w:t>
      </w:r>
      <w:r w:rsidRPr="00C91CDE">
        <w:t xml:space="preserve">, </w:t>
      </w:r>
      <w:r w:rsidRPr="00C91CDE">
        <w:rPr>
          <w:i/>
        </w:rPr>
        <w:t>8</w:t>
      </w:r>
      <w:r w:rsidRPr="00C91CDE">
        <w:t>, 100587. https://doi.org/10.3389/fnhum.2014.00666</w:t>
      </w:r>
    </w:p>
    <w:p w14:paraId="32EB569D" w14:textId="77777777" w:rsidR="00787A26" w:rsidRPr="00C91CDE" w:rsidRDefault="00787A26" w:rsidP="00C91CDE">
      <w:pPr>
        <w:spacing w:after="0" w:line="240" w:lineRule="auto"/>
      </w:pPr>
    </w:p>
    <w:p w14:paraId="794D697C" w14:textId="77777777" w:rsidR="00C91CDE" w:rsidRDefault="00C91CDE" w:rsidP="00C91CDE">
      <w:pPr>
        <w:spacing w:after="0" w:line="240" w:lineRule="auto"/>
      </w:pPr>
      <w:r w:rsidRPr="00C91CDE">
        <w:t xml:space="preserve">Stefanics, G., </w:t>
      </w:r>
      <w:proofErr w:type="spellStart"/>
      <w:r w:rsidRPr="00C91CDE">
        <w:t>Csukly</w:t>
      </w:r>
      <w:proofErr w:type="spellEnd"/>
      <w:r w:rsidRPr="00C91CDE">
        <w:t>, G., Komlósi, S., Czobor, P., &amp; Czigler, I. (2012). Processing of unattended facial emotions: a visual mismatch negativity study. </w:t>
      </w:r>
      <w:proofErr w:type="spellStart"/>
      <w:r w:rsidRPr="00C91CDE">
        <w:rPr>
          <w:i/>
          <w:iCs/>
        </w:rPr>
        <w:t>NeuroImage</w:t>
      </w:r>
      <w:proofErr w:type="spellEnd"/>
      <w:r w:rsidRPr="00C91CDE">
        <w:t>, </w:t>
      </w:r>
      <w:r w:rsidRPr="00C91CDE">
        <w:rPr>
          <w:i/>
          <w:iCs/>
        </w:rPr>
        <w:t>59</w:t>
      </w:r>
      <w:r w:rsidRPr="00C91CDE">
        <w:t>(3), 3042–3049. https://doi.org/10.1016/j.neuroimage.2011.10.041</w:t>
      </w:r>
    </w:p>
    <w:p w14:paraId="3CD3781F" w14:textId="77777777" w:rsidR="00787A26" w:rsidRPr="00C91CDE" w:rsidRDefault="00787A26" w:rsidP="00C91CDE">
      <w:pPr>
        <w:spacing w:after="0" w:line="240" w:lineRule="auto"/>
      </w:pPr>
    </w:p>
    <w:p w14:paraId="29D4AF89" w14:textId="77777777" w:rsidR="00C91CDE" w:rsidRDefault="00C91CDE" w:rsidP="00C91CDE">
      <w:pPr>
        <w:spacing w:after="0" w:line="240" w:lineRule="auto"/>
      </w:pPr>
      <w:r w:rsidRPr="00C91CDE">
        <w:t xml:space="preserve">Sekimoto, T., &amp; </w:t>
      </w:r>
      <w:proofErr w:type="spellStart"/>
      <w:r w:rsidRPr="00C91CDE">
        <w:t>Motoyoshi</w:t>
      </w:r>
      <w:proofErr w:type="spellEnd"/>
      <w:r w:rsidRPr="00C91CDE">
        <w:t xml:space="preserve">, I. (2022). Ensemble perception without phenomenal awareness of elements. </w:t>
      </w:r>
      <w:r w:rsidRPr="00C91CDE">
        <w:rPr>
          <w:i/>
        </w:rPr>
        <w:t>Scientific Reports</w:t>
      </w:r>
      <w:r w:rsidRPr="00C91CDE">
        <w:t xml:space="preserve">, </w:t>
      </w:r>
      <w:r w:rsidRPr="00C91CDE">
        <w:rPr>
          <w:i/>
        </w:rPr>
        <w:t>12</w:t>
      </w:r>
      <w:r w:rsidRPr="00C91CDE">
        <w:t>(1), Article 1. https://doi.org/10.1038/s41598-022-15850-y</w:t>
      </w:r>
    </w:p>
    <w:p w14:paraId="736B4C2A" w14:textId="77777777" w:rsidR="00787A26" w:rsidRPr="00C91CDE" w:rsidRDefault="00787A26" w:rsidP="00C91CDE">
      <w:pPr>
        <w:spacing w:after="0" w:line="240" w:lineRule="auto"/>
      </w:pPr>
    </w:p>
    <w:p w14:paraId="5F5EED6A" w14:textId="77777777" w:rsidR="00C91CDE" w:rsidRPr="00C91CDE" w:rsidRDefault="00C91CDE" w:rsidP="00C91CDE">
      <w:pPr>
        <w:spacing w:after="0" w:line="240" w:lineRule="auto"/>
      </w:pPr>
      <w:r w:rsidRPr="00C91CDE">
        <w:t xml:space="preserve">Processing of unattended facial emotions: A visual mismatch negativity study. (2012). </w:t>
      </w:r>
      <w:proofErr w:type="spellStart"/>
      <w:r w:rsidRPr="00C91CDE">
        <w:rPr>
          <w:i/>
          <w:iCs/>
        </w:rPr>
        <w:t>NeuroImage</w:t>
      </w:r>
      <w:proofErr w:type="spellEnd"/>
      <w:r w:rsidRPr="00C91CDE">
        <w:t xml:space="preserve">, </w:t>
      </w:r>
      <w:r w:rsidRPr="00C91CDE">
        <w:rPr>
          <w:i/>
          <w:iCs/>
        </w:rPr>
        <w:t>59</w:t>
      </w:r>
      <w:r w:rsidRPr="00C91CDE">
        <w:t>(3), 3042–3049. https://doi.org/10.1016/j.neuroimage.2011.10.041</w:t>
      </w:r>
    </w:p>
    <w:p w14:paraId="57C6E2C2" w14:textId="77777777" w:rsidR="00C91CDE" w:rsidRPr="00C91CDE" w:rsidRDefault="00C91CDE" w:rsidP="00C91CDE">
      <w:pPr>
        <w:spacing w:after="0" w:line="240" w:lineRule="auto"/>
      </w:pPr>
    </w:p>
    <w:p w14:paraId="03F611DC" w14:textId="77777777" w:rsidR="00C91CDE" w:rsidRPr="00C91CDE" w:rsidRDefault="00C91CDE" w:rsidP="00C91CDE">
      <w:pPr>
        <w:spacing w:after="0" w:line="240" w:lineRule="auto"/>
      </w:pPr>
      <w:r w:rsidRPr="00C91CDE">
        <w:t xml:space="preserve">Talipski, L. A., Goodhew, S. C., &amp; Edwards, M. (2022). No effect of spatial attention on the processing of a motion ensemble: Evidence from Posner cueing. </w:t>
      </w:r>
      <w:r w:rsidRPr="00C91CDE">
        <w:rPr>
          <w:i/>
          <w:iCs/>
        </w:rPr>
        <w:t>Attention, Perception, &amp; Psychophysics, 84,</w:t>
      </w:r>
      <w:r w:rsidRPr="00C91CDE">
        <w:t xml:space="preserve"> 1845–1857.</w:t>
      </w:r>
    </w:p>
    <w:p w14:paraId="1217CF2F" w14:textId="77777777" w:rsidR="00C91CDE" w:rsidRDefault="00C91CDE" w:rsidP="00C91CDE">
      <w:pPr>
        <w:spacing w:after="0" w:line="240" w:lineRule="auto"/>
      </w:pPr>
      <w:proofErr w:type="spellStart"/>
      <w:r w:rsidRPr="00C91CDE">
        <w:lastRenderedPageBreak/>
        <w:t>Utochkin</w:t>
      </w:r>
      <w:proofErr w:type="spellEnd"/>
      <w:r w:rsidRPr="00C91CDE">
        <w:t xml:space="preserve">, I. S., &amp; Vostrikov, K. O. (2017). The numerosity and mean size of multiple objects are perceived independently and in parallel. </w:t>
      </w:r>
      <w:r w:rsidRPr="00C91CDE">
        <w:rPr>
          <w:i/>
        </w:rPr>
        <w:t>PLOS ONE</w:t>
      </w:r>
      <w:r w:rsidRPr="00C91CDE">
        <w:t xml:space="preserve">, </w:t>
      </w:r>
      <w:r w:rsidRPr="00C91CDE">
        <w:rPr>
          <w:i/>
        </w:rPr>
        <w:t>12</w:t>
      </w:r>
      <w:r w:rsidRPr="00C91CDE">
        <w:t>(9), e0185452. https://doi.org/10.1371/journal.pone.0185452</w:t>
      </w:r>
    </w:p>
    <w:p w14:paraId="58E26882" w14:textId="77777777" w:rsidR="00787A26" w:rsidRPr="00C91CDE" w:rsidRDefault="00787A26" w:rsidP="00C91CDE">
      <w:pPr>
        <w:spacing w:after="0" w:line="240" w:lineRule="auto"/>
      </w:pPr>
    </w:p>
    <w:p w14:paraId="367402A2" w14:textId="77777777" w:rsidR="00C91CDE" w:rsidRDefault="00C91CDE" w:rsidP="00C91CDE">
      <w:pPr>
        <w:spacing w:after="0" w:line="240" w:lineRule="auto"/>
      </w:pPr>
      <w:r w:rsidRPr="00C91CDE">
        <w:rPr>
          <w:lang w:val="sv-SE"/>
        </w:rPr>
        <w:t xml:space="preserve">Tiurina, N. A., &amp; Markov, Y. A. (2024). </w:t>
      </w:r>
      <w:r w:rsidRPr="00C91CDE">
        <w:t xml:space="preserve">Ensemble representation of animacy could be based on mid-level visual features. </w:t>
      </w:r>
      <w:r w:rsidRPr="00C91CDE">
        <w:rPr>
          <w:i/>
          <w:iCs/>
        </w:rPr>
        <w:t>Attention, Perception, &amp; Psychophysics</w:t>
      </w:r>
      <w:r w:rsidRPr="00C91CDE">
        <w:t>, 1–16. https://doi.org/10.3758/s13414-024-02976-6</w:t>
      </w:r>
    </w:p>
    <w:p w14:paraId="4E61BF88" w14:textId="77777777" w:rsidR="00787A26" w:rsidRPr="00C91CDE" w:rsidRDefault="00787A26" w:rsidP="00C91CDE">
      <w:pPr>
        <w:spacing w:after="0" w:line="240" w:lineRule="auto"/>
      </w:pPr>
    </w:p>
    <w:p w14:paraId="1B95E269" w14:textId="77777777" w:rsidR="00C91CDE" w:rsidRDefault="00C91CDE" w:rsidP="00C91CDE">
      <w:pPr>
        <w:spacing w:after="0" w:line="240" w:lineRule="auto"/>
      </w:pPr>
      <w:r w:rsidRPr="00C91CDE">
        <w:t xml:space="preserve">Whitney, D., &amp; Yamanashi Leib, A. (2018). Ensemble Perception. </w:t>
      </w:r>
      <w:proofErr w:type="spellStart"/>
      <w:r w:rsidRPr="00C91CDE">
        <w:rPr>
          <w:i/>
          <w:iCs/>
        </w:rPr>
        <w:t>Ssrn</w:t>
      </w:r>
      <w:proofErr w:type="spellEnd"/>
      <w:r w:rsidRPr="00C91CDE">
        <w:t xml:space="preserve">, </w:t>
      </w:r>
      <w:r w:rsidRPr="00C91CDE">
        <w:rPr>
          <w:i/>
          <w:iCs/>
        </w:rPr>
        <w:t>August 2017</w:t>
      </w:r>
      <w:r w:rsidRPr="00C91CDE">
        <w:t>, 1–25. https://doi.org/10.1146/annurev-psych-010416-044232</w:t>
      </w:r>
    </w:p>
    <w:p w14:paraId="1C955E0A" w14:textId="77777777" w:rsidR="00787A26" w:rsidRPr="00C91CDE" w:rsidRDefault="00787A26" w:rsidP="00C91CDE">
      <w:pPr>
        <w:spacing w:after="0" w:line="240" w:lineRule="auto"/>
      </w:pPr>
    </w:p>
    <w:p w14:paraId="601B9CA7" w14:textId="77777777" w:rsidR="00C91CDE" w:rsidRDefault="00C91CDE" w:rsidP="00C91CDE">
      <w:pPr>
        <w:spacing w:after="0" w:line="240" w:lineRule="auto"/>
      </w:pPr>
      <w:r w:rsidRPr="00C91CDE">
        <w:t xml:space="preserve">Winkler, I. (2008). Interpreting the Mismatch Negativity. </w:t>
      </w:r>
      <w:r w:rsidRPr="00C91CDE">
        <w:rPr>
          <w:i/>
          <w:iCs/>
        </w:rPr>
        <w:t>Journal of Psychophysiology</w:t>
      </w:r>
      <w:r w:rsidRPr="00C91CDE">
        <w:t>. https://econtent.hogrefe.com/doi/10.1027/0269-8803.21.34.147</w:t>
      </w:r>
    </w:p>
    <w:p w14:paraId="67721692" w14:textId="77777777" w:rsidR="00787A26" w:rsidRPr="00C91CDE" w:rsidRDefault="00787A26" w:rsidP="00C91CDE">
      <w:pPr>
        <w:spacing w:after="0" w:line="240" w:lineRule="auto"/>
      </w:pPr>
    </w:p>
    <w:p w14:paraId="1E558996" w14:textId="77777777" w:rsidR="00C91CDE" w:rsidRPr="00C91CDE" w:rsidRDefault="00C91CDE" w:rsidP="00C91CDE">
      <w:pPr>
        <w:spacing w:after="0" w:line="240" w:lineRule="auto"/>
      </w:pPr>
      <w:r w:rsidRPr="00C91CDE">
        <w:rPr>
          <w:lang w:val="sv-SE"/>
        </w:rPr>
        <w:t xml:space="preserve">Winkler, I., Czigler, I., Sussman, E., Horváth, J., &amp; Balázs, L. (2005). </w:t>
      </w:r>
      <w:proofErr w:type="spellStart"/>
      <w:r w:rsidRPr="00C91CDE">
        <w:t>Preattentive</w:t>
      </w:r>
      <w:proofErr w:type="spellEnd"/>
      <w:r w:rsidRPr="00C91CDE">
        <w:t xml:space="preserve"> binding of auditory and visual stimulus features. </w:t>
      </w:r>
      <w:r w:rsidRPr="00C91CDE">
        <w:rPr>
          <w:i/>
          <w:iCs/>
        </w:rPr>
        <w:t>Journal of Cognitive Neuroscience</w:t>
      </w:r>
      <w:r w:rsidRPr="00C91CDE">
        <w:t xml:space="preserve">, </w:t>
      </w:r>
      <w:r w:rsidRPr="00C91CDE">
        <w:rPr>
          <w:i/>
          <w:iCs/>
        </w:rPr>
        <w:t>17</w:t>
      </w:r>
      <w:r w:rsidRPr="00C91CDE">
        <w:t>(2), 320–339. https://doi.org/10.1162/0898929053124866</w:t>
      </w:r>
    </w:p>
    <w:p w14:paraId="528C0DF1" w14:textId="77777777" w:rsidR="00C91CDE" w:rsidRPr="00C91CDE" w:rsidRDefault="00C91CDE" w:rsidP="00C91CDE">
      <w:pPr>
        <w:spacing w:after="0" w:line="240" w:lineRule="auto"/>
      </w:pPr>
    </w:p>
    <w:p w14:paraId="0E25CB73" w14:textId="1F64BA27" w:rsidR="00C91CDE" w:rsidRDefault="00C91CDE" w:rsidP="00C91CDE">
      <w:pPr>
        <w:spacing w:after="0" w:line="240" w:lineRule="auto"/>
      </w:pPr>
      <w:r>
        <w:br w:type="page"/>
      </w:r>
    </w:p>
    <w:p w14:paraId="1EADC54E" w14:textId="77777777" w:rsidR="000A1EC0" w:rsidRDefault="000A1EC0" w:rsidP="000A1EC0">
      <w:pPr>
        <w:spacing w:after="0" w:line="240" w:lineRule="auto"/>
        <w:jc w:val="left"/>
        <w:rPr>
          <w:b/>
          <w:bCs/>
          <w:kern w:val="2"/>
          <w:sz w:val="32"/>
        </w:rPr>
      </w:pPr>
    </w:p>
    <w:p w14:paraId="4A363043" w14:textId="57B7376F" w:rsidR="00387901" w:rsidRPr="00D16F2B" w:rsidRDefault="00000000">
      <w:pPr>
        <w:pStyle w:val="Heading1-nnmerabirtingar"/>
        <w:jc w:val="left"/>
        <w:rPr>
          <w:lang w:val="en-US"/>
        </w:rPr>
      </w:pPr>
      <w:bookmarkStart w:id="110" w:name="_Toc207823493"/>
      <w:r w:rsidRPr="00D16F2B">
        <w:rPr>
          <w:lang w:val="en-US"/>
        </w:rPr>
        <w:t>Paper II</w:t>
      </w:r>
      <w:bookmarkEnd w:id="110"/>
    </w:p>
    <w:p w14:paraId="17B95BB4" w14:textId="4D2156D4" w:rsidR="00387901" w:rsidRPr="00D16F2B" w:rsidRDefault="0027079F">
      <w:pPr>
        <w:spacing w:after="0" w:line="240" w:lineRule="auto"/>
        <w:jc w:val="left"/>
        <w:rPr>
          <w:b/>
          <w:sz w:val="28"/>
          <w:szCs w:val="28"/>
        </w:rPr>
        <w:sectPr w:rsidR="00387901" w:rsidRPr="00D16F2B">
          <w:footerReference w:type="even" r:id="rId134"/>
          <w:footerReference w:type="default" r:id="rId135"/>
          <w:type w:val="oddPage"/>
          <w:pgSz w:w="9978" w:h="14173"/>
          <w:pgMar w:top="1134" w:right="1134" w:bottom="793" w:left="1418" w:header="0" w:footer="510" w:gutter="0"/>
          <w:cols w:space="720"/>
          <w:formProt w:val="0"/>
          <w:docGrid w:linePitch="360" w:charSpace="8192"/>
        </w:sectPr>
      </w:pPr>
      <w:r>
        <w:rPr>
          <w:noProof/>
        </w:rPr>
        <mc:AlternateContent>
          <mc:Choice Requires="wps">
            <w:drawing>
              <wp:anchor distT="0" distB="20320" distL="0" distR="16510" simplePos="0" relativeHeight="16" behindDoc="0" locked="0" layoutInCell="1" allowOverlap="1" wp14:anchorId="5544337F" wp14:editId="2A8861EC">
                <wp:simplePos x="0" y="0"/>
                <wp:positionH relativeFrom="column">
                  <wp:posOffset>2751455</wp:posOffset>
                </wp:positionH>
                <wp:positionV relativeFrom="page">
                  <wp:posOffset>2160270</wp:posOffset>
                </wp:positionV>
                <wp:extent cx="2689225" cy="1065530"/>
                <wp:effectExtent l="0" t="0" r="0" b="1270"/>
                <wp:wrapNone/>
                <wp:docPr id="794424275"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2689225" cy="1065530"/>
                        </a:xfrm>
                        <a:prstGeom prst="rect">
                          <a:avLst/>
                        </a:prstGeom>
                        <a:solidFill>
                          <a:srgbClr val="000000">
                            <a:lumMod val="100000"/>
                            <a:lumOff val="0"/>
                          </a:srgbClr>
                        </a:solidFill>
                        <a:ln w="9525">
                          <a:solidFill>
                            <a:srgbClr val="000000"/>
                          </a:solidFill>
                          <a:miter/>
                        </a:ln>
                        <a:effectLst/>
                      </wps:spPr>
                      <wps:txbx>
                        <w:txbxContent>
                          <w:p w14:paraId="37EF95E3" w14:textId="77777777" w:rsidR="00387901" w:rsidRDefault="00000000">
                            <w:pPr>
                              <w:pStyle w:val="FrameContents"/>
                              <w:spacing w:before="240" w:line="240" w:lineRule="auto"/>
                              <w:ind w:right="1474"/>
                              <w:jc w:val="right"/>
                              <w:rPr>
                                <w:b/>
                                <w:color w:val="FFFFFF" w:themeColor="background1"/>
                                <w:sz w:val="40"/>
                                <w:szCs w:val="40"/>
                                <w:lang w:val="is-IS"/>
                              </w:rPr>
                            </w:pPr>
                            <w:r>
                              <w:rPr>
                                <w:b/>
                                <w:color w:val="FFFFFF" w:themeColor="background1"/>
                                <w:sz w:val="40"/>
                                <w:szCs w:val="40"/>
                                <w:lang w:val="is-IS"/>
                              </w:rPr>
                              <w:t>Paper II</w:t>
                            </w:r>
                          </w:p>
                        </w:txbxContent>
                      </wps:txbx>
                      <wps:bodyPr anchor="ctr" upright="1">
                        <a:noAutofit/>
                      </wps:bodyPr>
                    </wps:wsp>
                  </a:graphicData>
                </a:graphic>
                <wp14:sizeRelH relativeFrom="page">
                  <wp14:pctWidth>0</wp14:pctWidth>
                </wp14:sizeRelH>
                <wp14:sizeRelV relativeFrom="page">
                  <wp14:pctHeight>0</wp14:pctHeight>
                </wp14:sizeRelV>
              </wp:anchor>
            </w:drawing>
          </mc:Choice>
          <mc:Fallback>
            <w:pict>
              <v:rect w14:anchorId="5544337F" id="Rectangle 12" o:spid="_x0000_s1043" style="position:absolute;margin-left:216.65pt;margin-top:170.1pt;width:211.75pt;height:83.9pt;z-index:16;visibility:visible;mso-wrap-style:square;mso-width-percent:0;mso-height-percent:0;mso-wrap-distance-left:0;mso-wrap-distance-top:0;mso-wrap-distance-right:1.3pt;mso-wrap-distance-bottom:1.6pt;mso-position-horizontal:absolute;mso-position-horizontal-relative:text;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" fillcolor="black">
                <v:textbox>
                  <w:txbxContent>
                    <w:p w14:paraId="37EF95E3" w14:textId="77777777" w:rsidR="00387901" w:rsidRDefault="00000000">
                      <w:pPr>
                        <w:pStyle w:val="FrameContents"/>
                        <w:spacing w:before="240" w:line="240" w:lineRule="auto"/>
                        <w:ind w:right="1474"/>
                        <w:jc w:val="right"/>
                        <w:rPr>
                          <w:b/>
                          <w:color w:val="FFFFFF" w:themeColor="background1"/>
                          <w:sz w:val="40"/>
                          <w:szCs w:val="40"/>
                          <w:lang w:val="is-IS"/>
                        </w:rPr>
                      </w:pPr>
                      <w:r>
                        <w:rPr>
                          <w:b/>
                          <w:color w:val="FFFFFF" w:themeColor="background1"/>
                          <w:sz w:val="40"/>
                          <w:szCs w:val="40"/>
                          <w:lang w:val="is-IS"/>
                        </w:rPr>
                        <w:t>Paper II</w:t>
                      </w:r>
                    </w:p>
                  </w:txbxContent>
                </v:textbox>
                <w10:wrap anchory="page"/>
              </v:rect>
            </w:pict>
          </mc:Fallback>
        </mc:AlternateContent>
      </w:r>
    </w:p>
    <w:p w14:paraId="04191048" w14:textId="77777777" w:rsidR="001F3F61" w:rsidRPr="001F3F61" w:rsidRDefault="001F3F61" w:rsidP="001F3F61">
      <w:pPr>
        <w:spacing w:after="0" w:line="240" w:lineRule="auto"/>
        <w:jc w:val="center"/>
        <w:rPr>
          <w:b/>
          <w:bCs/>
        </w:rPr>
      </w:pPr>
      <w:r w:rsidRPr="001F3F61">
        <w:rPr>
          <w:b/>
          <w:bCs/>
        </w:rPr>
        <w:lastRenderedPageBreak/>
        <w:t>Spatially intermixed objects of different categories are parsed automatically</w:t>
      </w:r>
    </w:p>
    <w:p w14:paraId="50923BCC" w14:textId="77777777" w:rsidR="001F3F61" w:rsidRDefault="001F3F61" w:rsidP="001F3F61">
      <w:pPr>
        <w:spacing w:after="0" w:line="240" w:lineRule="auto"/>
        <w:jc w:val="left"/>
      </w:pPr>
    </w:p>
    <w:p w14:paraId="150CF04E" w14:textId="77777777" w:rsidR="001F3F61" w:rsidRDefault="001F3F61" w:rsidP="00787A26">
      <w:pPr>
        <w:spacing w:after="0" w:line="240" w:lineRule="auto"/>
        <w:jc w:val="center"/>
      </w:pPr>
      <w:r>
        <w:t xml:space="preserve">Anton O. Lukashevich, Vladislav A. </w:t>
      </w:r>
      <w:proofErr w:type="spellStart"/>
      <w:r>
        <w:t>Khvostov</w:t>
      </w:r>
      <w:proofErr w:type="spellEnd"/>
      <w:r>
        <w:t xml:space="preserve">, &amp; Igor S. </w:t>
      </w:r>
      <w:proofErr w:type="spellStart"/>
      <w:r>
        <w:t>Utochkin</w:t>
      </w:r>
      <w:proofErr w:type="spellEnd"/>
    </w:p>
    <w:p w14:paraId="2C6BA918" w14:textId="77777777" w:rsidR="001F3F61" w:rsidRDefault="001F3F61" w:rsidP="00787A26">
      <w:pPr>
        <w:spacing w:after="0" w:line="240" w:lineRule="auto"/>
        <w:jc w:val="center"/>
      </w:pPr>
      <w:r>
        <w:t>National Research University Higher School of Economics, Russian Federation</w:t>
      </w:r>
    </w:p>
    <w:p w14:paraId="3942BF82" w14:textId="77777777" w:rsidR="001F3F61" w:rsidRDefault="001F3F61" w:rsidP="001F3F61">
      <w:pPr>
        <w:spacing w:after="0" w:line="240" w:lineRule="auto"/>
        <w:jc w:val="left"/>
      </w:pPr>
    </w:p>
    <w:p w14:paraId="6485D7C0" w14:textId="77777777" w:rsidR="001F3F61" w:rsidRDefault="001F3F61" w:rsidP="001F3F61">
      <w:pPr>
        <w:spacing w:after="0" w:line="240" w:lineRule="auto"/>
        <w:jc w:val="left"/>
      </w:pPr>
    </w:p>
    <w:p w14:paraId="50E5D3E6" w14:textId="77777777" w:rsidR="001F3F61" w:rsidRDefault="001F3F61" w:rsidP="001F3F61">
      <w:pPr>
        <w:spacing w:after="0" w:line="240" w:lineRule="auto"/>
        <w:jc w:val="left"/>
      </w:pPr>
    </w:p>
    <w:p w14:paraId="23016488" w14:textId="77777777" w:rsidR="001F3F61" w:rsidRDefault="001F3F61" w:rsidP="001F3F61">
      <w:pPr>
        <w:spacing w:after="0" w:line="240" w:lineRule="auto"/>
        <w:jc w:val="left"/>
      </w:pPr>
    </w:p>
    <w:p w14:paraId="03467C07" w14:textId="77777777" w:rsidR="001F3F61" w:rsidRDefault="001F3F61" w:rsidP="001F3F61">
      <w:pPr>
        <w:spacing w:after="0" w:line="240" w:lineRule="auto"/>
        <w:jc w:val="left"/>
      </w:pPr>
    </w:p>
    <w:p w14:paraId="1B8095B2" w14:textId="77777777" w:rsidR="001F3F61" w:rsidRDefault="001F3F61" w:rsidP="001F3F61">
      <w:pPr>
        <w:spacing w:after="0" w:line="240" w:lineRule="auto"/>
        <w:jc w:val="left"/>
      </w:pPr>
    </w:p>
    <w:p w14:paraId="06503D4F" w14:textId="77777777" w:rsidR="001F3F61" w:rsidRDefault="001F3F61" w:rsidP="001F3F61">
      <w:pPr>
        <w:spacing w:after="0" w:line="240" w:lineRule="auto"/>
        <w:jc w:val="left"/>
      </w:pPr>
    </w:p>
    <w:p w14:paraId="4B26C6AB" w14:textId="77777777" w:rsidR="001F3F61" w:rsidRDefault="001F3F61" w:rsidP="001F3F61">
      <w:pPr>
        <w:spacing w:after="0" w:line="240" w:lineRule="auto"/>
        <w:jc w:val="left"/>
      </w:pPr>
    </w:p>
    <w:p w14:paraId="09ACFAF3" w14:textId="77777777" w:rsidR="001F3F61" w:rsidRDefault="001F3F61" w:rsidP="001F3F61">
      <w:pPr>
        <w:spacing w:after="0" w:line="240" w:lineRule="auto"/>
        <w:jc w:val="left"/>
      </w:pPr>
    </w:p>
    <w:p w14:paraId="183341FD" w14:textId="77777777" w:rsidR="001F3F61" w:rsidRDefault="001F3F61" w:rsidP="001F3F61">
      <w:pPr>
        <w:spacing w:after="0" w:line="240" w:lineRule="auto"/>
        <w:jc w:val="left"/>
      </w:pPr>
    </w:p>
    <w:p w14:paraId="579D0767" w14:textId="77777777" w:rsidR="001F3F61" w:rsidRDefault="001F3F61" w:rsidP="001F3F61">
      <w:pPr>
        <w:spacing w:after="0" w:line="240" w:lineRule="auto"/>
        <w:jc w:val="left"/>
      </w:pPr>
    </w:p>
    <w:p w14:paraId="17BFEF97" w14:textId="77777777" w:rsidR="001F3F61" w:rsidRDefault="001F3F61" w:rsidP="001F3F61">
      <w:pPr>
        <w:spacing w:after="0" w:line="240" w:lineRule="auto"/>
        <w:jc w:val="left"/>
      </w:pPr>
    </w:p>
    <w:p w14:paraId="624FD9BC" w14:textId="77777777" w:rsidR="001F3F61" w:rsidRDefault="001F3F61" w:rsidP="001F3F61">
      <w:pPr>
        <w:spacing w:after="0" w:line="240" w:lineRule="auto"/>
        <w:jc w:val="left"/>
      </w:pPr>
    </w:p>
    <w:p w14:paraId="1DFF7A25" w14:textId="77777777" w:rsidR="001F3F61" w:rsidRDefault="001F3F61" w:rsidP="001F3F61">
      <w:pPr>
        <w:spacing w:after="0" w:line="240" w:lineRule="auto"/>
        <w:jc w:val="left"/>
      </w:pPr>
    </w:p>
    <w:p w14:paraId="56F815AE" w14:textId="77777777" w:rsidR="001F3F61" w:rsidRDefault="001F3F61" w:rsidP="001F3F61">
      <w:pPr>
        <w:spacing w:after="0" w:line="240" w:lineRule="auto"/>
        <w:jc w:val="left"/>
      </w:pPr>
    </w:p>
    <w:p w14:paraId="5BC9CD76" w14:textId="77777777" w:rsidR="001F3F61" w:rsidRDefault="001F3F61" w:rsidP="001F3F61">
      <w:pPr>
        <w:spacing w:after="0" w:line="240" w:lineRule="auto"/>
        <w:jc w:val="left"/>
      </w:pPr>
    </w:p>
    <w:p w14:paraId="7FA47E21" w14:textId="77777777" w:rsidR="001F3F61" w:rsidRDefault="001F3F61" w:rsidP="001F3F61">
      <w:pPr>
        <w:spacing w:after="0" w:line="240" w:lineRule="auto"/>
        <w:jc w:val="left"/>
      </w:pPr>
    </w:p>
    <w:p w14:paraId="428D25C2" w14:textId="77777777" w:rsidR="001F3F61" w:rsidRDefault="001F3F61" w:rsidP="001F3F61">
      <w:pPr>
        <w:spacing w:after="0" w:line="240" w:lineRule="auto"/>
        <w:jc w:val="left"/>
      </w:pPr>
    </w:p>
    <w:p w14:paraId="43EBCDAC" w14:textId="77777777" w:rsidR="001F3F61" w:rsidRDefault="001F3F61" w:rsidP="001F3F61">
      <w:pPr>
        <w:spacing w:after="0" w:line="240" w:lineRule="auto"/>
        <w:jc w:val="left"/>
      </w:pPr>
    </w:p>
    <w:p w14:paraId="135B1FF0" w14:textId="77777777" w:rsidR="001F3F61" w:rsidRDefault="001F3F61" w:rsidP="001F3F61">
      <w:pPr>
        <w:spacing w:after="0" w:line="240" w:lineRule="auto"/>
        <w:jc w:val="left"/>
      </w:pPr>
    </w:p>
    <w:p w14:paraId="4E59061C" w14:textId="77777777" w:rsidR="001F3F61" w:rsidRDefault="001F3F61" w:rsidP="001F3F61">
      <w:pPr>
        <w:spacing w:after="0" w:line="240" w:lineRule="auto"/>
        <w:jc w:val="left"/>
      </w:pPr>
    </w:p>
    <w:p w14:paraId="31909D49" w14:textId="77777777" w:rsidR="001F3F61" w:rsidRDefault="001F3F61" w:rsidP="001F3F61">
      <w:pPr>
        <w:spacing w:after="0" w:line="240" w:lineRule="auto"/>
        <w:jc w:val="left"/>
      </w:pPr>
    </w:p>
    <w:p w14:paraId="4B2F6D9A" w14:textId="77777777" w:rsidR="001F3F61" w:rsidRDefault="001F3F61" w:rsidP="001F3F61">
      <w:pPr>
        <w:spacing w:after="0" w:line="240" w:lineRule="auto"/>
        <w:jc w:val="left"/>
      </w:pPr>
    </w:p>
    <w:p w14:paraId="2E435A5A" w14:textId="77777777" w:rsidR="001F3F61" w:rsidRDefault="001F3F61" w:rsidP="001F3F61">
      <w:pPr>
        <w:spacing w:after="0" w:line="240" w:lineRule="auto"/>
        <w:jc w:val="left"/>
      </w:pPr>
    </w:p>
    <w:p w14:paraId="0DAACE61" w14:textId="77777777" w:rsidR="001F3F61" w:rsidRDefault="001F3F61" w:rsidP="001F3F61">
      <w:pPr>
        <w:spacing w:after="0" w:line="240" w:lineRule="auto"/>
        <w:jc w:val="left"/>
      </w:pPr>
    </w:p>
    <w:p w14:paraId="049A1A01" w14:textId="77777777" w:rsidR="001F3F61" w:rsidRDefault="001F3F61" w:rsidP="001F3F61">
      <w:pPr>
        <w:spacing w:after="0" w:line="240" w:lineRule="auto"/>
        <w:jc w:val="left"/>
      </w:pPr>
    </w:p>
    <w:p w14:paraId="1E2A5532" w14:textId="77777777" w:rsidR="001F3F61" w:rsidRDefault="001F3F61" w:rsidP="001F3F61">
      <w:pPr>
        <w:spacing w:after="0" w:line="240" w:lineRule="auto"/>
        <w:jc w:val="left"/>
      </w:pPr>
    </w:p>
    <w:p w14:paraId="4D799B55" w14:textId="77777777" w:rsidR="001F3F61" w:rsidRDefault="001F3F61" w:rsidP="001F3F61">
      <w:pPr>
        <w:spacing w:after="0" w:line="240" w:lineRule="auto"/>
        <w:jc w:val="left"/>
      </w:pPr>
    </w:p>
    <w:p w14:paraId="0330F809" w14:textId="77777777" w:rsidR="001F3F61" w:rsidRDefault="001F3F61" w:rsidP="001F3F61">
      <w:pPr>
        <w:spacing w:after="0" w:line="240" w:lineRule="auto"/>
        <w:jc w:val="left"/>
      </w:pPr>
    </w:p>
    <w:p w14:paraId="32B0E66E" w14:textId="77777777" w:rsidR="001F3F61" w:rsidRDefault="001F3F61" w:rsidP="001F3F61">
      <w:pPr>
        <w:spacing w:after="0" w:line="240" w:lineRule="auto"/>
        <w:jc w:val="left"/>
      </w:pPr>
    </w:p>
    <w:p w14:paraId="50B9A422" w14:textId="08A8116B" w:rsidR="001F3F61" w:rsidRDefault="001F3F61" w:rsidP="001F3F61">
      <w:pPr>
        <w:spacing w:after="0" w:line="240" w:lineRule="auto"/>
        <w:jc w:val="left"/>
      </w:pPr>
      <w:r>
        <w:t>Correspondence should be sent:</w:t>
      </w:r>
    </w:p>
    <w:p w14:paraId="7CDA983F" w14:textId="77777777" w:rsidR="001F3F61" w:rsidRDefault="001F3F61" w:rsidP="001F3F61">
      <w:pPr>
        <w:spacing w:after="0" w:line="240" w:lineRule="auto"/>
        <w:jc w:val="left"/>
      </w:pPr>
      <w:r>
        <w:t xml:space="preserve">Igor S. </w:t>
      </w:r>
      <w:proofErr w:type="spellStart"/>
      <w:r>
        <w:t>Utochkin</w:t>
      </w:r>
      <w:proofErr w:type="spellEnd"/>
    </w:p>
    <w:p w14:paraId="690F984E" w14:textId="77777777" w:rsidR="001F3F61" w:rsidRDefault="001F3F61" w:rsidP="001F3F61">
      <w:pPr>
        <w:spacing w:after="0" w:line="240" w:lineRule="auto"/>
        <w:jc w:val="left"/>
      </w:pPr>
      <w:r>
        <w:t>Psychology Dept, Higher School of Economics</w:t>
      </w:r>
    </w:p>
    <w:p w14:paraId="1652C613" w14:textId="77777777" w:rsidR="001F3F61" w:rsidRDefault="001F3F61" w:rsidP="001F3F61">
      <w:pPr>
        <w:spacing w:after="0" w:line="240" w:lineRule="auto"/>
        <w:jc w:val="left"/>
      </w:pPr>
      <w:r>
        <w:t xml:space="preserve">101000, </w:t>
      </w:r>
      <w:proofErr w:type="spellStart"/>
      <w:r>
        <w:t>Armyansky</w:t>
      </w:r>
      <w:proofErr w:type="spellEnd"/>
      <w:r>
        <w:t xml:space="preserve"> per., 4, room 419</w:t>
      </w:r>
    </w:p>
    <w:p w14:paraId="0085834C" w14:textId="77777777" w:rsidR="001F3F61" w:rsidRDefault="001F3F61" w:rsidP="001F3F61">
      <w:pPr>
        <w:spacing w:after="0" w:line="240" w:lineRule="auto"/>
        <w:jc w:val="left"/>
      </w:pPr>
      <w:r>
        <w:t>Moscow, Russian Federation</w:t>
      </w:r>
    </w:p>
    <w:p w14:paraId="4C217357" w14:textId="77777777" w:rsidR="001F3F61" w:rsidRDefault="001F3F61" w:rsidP="001F3F61">
      <w:pPr>
        <w:spacing w:after="0" w:line="240" w:lineRule="auto"/>
        <w:jc w:val="left"/>
      </w:pPr>
      <w:r>
        <w:t>Corresponding author e-mail: isutochkin@inbox.ru</w:t>
      </w:r>
    </w:p>
    <w:p w14:paraId="0FA6D17F" w14:textId="77777777" w:rsidR="001F3F61" w:rsidRDefault="001F3F61">
      <w:pPr>
        <w:spacing w:after="0" w:line="240" w:lineRule="auto"/>
        <w:jc w:val="left"/>
      </w:pPr>
      <w:r>
        <w:br w:type="page"/>
      </w:r>
    </w:p>
    <w:p w14:paraId="79824336" w14:textId="5771CF86" w:rsidR="001F3F61" w:rsidRDefault="001F3F61" w:rsidP="001F3F61">
      <w:pPr>
        <w:spacing w:after="0" w:line="240" w:lineRule="auto"/>
        <w:jc w:val="left"/>
        <w:rPr>
          <w:b/>
          <w:bCs/>
        </w:rPr>
      </w:pPr>
      <w:proofErr w:type="spellStart"/>
      <w:r w:rsidRPr="001F3F61">
        <w:rPr>
          <w:b/>
          <w:bCs/>
        </w:rPr>
        <w:lastRenderedPageBreak/>
        <w:t>Abdtract</w:t>
      </w:r>
      <w:proofErr w:type="spellEnd"/>
    </w:p>
    <w:p w14:paraId="779CDF5E" w14:textId="77777777" w:rsidR="001F3F61" w:rsidRPr="001F3F61" w:rsidRDefault="001F3F61" w:rsidP="001F3F61">
      <w:pPr>
        <w:spacing w:after="0" w:line="240" w:lineRule="auto"/>
        <w:jc w:val="left"/>
        <w:rPr>
          <w:b/>
          <w:bCs/>
        </w:rPr>
      </w:pPr>
    </w:p>
    <w:p w14:paraId="742B0A6F" w14:textId="77777777" w:rsidR="001F3F61" w:rsidRDefault="001F3F61" w:rsidP="001F3F61">
      <w:pPr>
        <w:spacing w:after="0" w:line="240" w:lineRule="auto"/>
      </w:pPr>
      <w:r w:rsidRPr="001F3F61">
        <w:t xml:space="preserve">Our visual system </w:t>
      </w:r>
      <w:proofErr w:type="gramStart"/>
      <w:r w:rsidRPr="001F3F61">
        <w:t>is able to</w:t>
      </w:r>
      <w:proofErr w:type="gramEnd"/>
      <w:r w:rsidRPr="001F3F61">
        <w:t xml:space="preserve"> separate spatially intermixed objects into different categorical groups (e.g., berries and leaves) using the shape of feature distribution: Determining whether all objects belong to one or several categories depends on whether the distribution has one or several peaks. Despite the apparent ease of rapid categorization, it is a very computationally demanding task, given severely limited “bottlenecks” of attention and working memory capable of processing only a few objects at a time. Here, we tested whether this rapid categorical parsing is automatic or requires attention. We used the visual mismatch negativity (</w:t>
      </w:r>
      <w:proofErr w:type="spellStart"/>
      <w:r w:rsidRPr="001F3F61">
        <w:t>vMMN</w:t>
      </w:r>
      <w:proofErr w:type="spellEnd"/>
      <w:r w:rsidRPr="001F3F61">
        <w:t xml:space="preserve">) ERP component known as a marker of automatic sensory discrimination. 20 volunteers (16 female, mean age—22.7) participated in our study. Loading participants’ attention with a central task, we observed a substantial </w:t>
      </w:r>
      <w:proofErr w:type="spellStart"/>
      <w:r w:rsidRPr="001F3F61">
        <w:t>vMMN</w:t>
      </w:r>
      <w:proofErr w:type="spellEnd"/>
      <w:r w:rsidRPr="001F3F61">
        <w:t xml:space="preserve"> response to unattended background changes of categories defined by certain length-orientation conjunctions. Importantly, this occurred in conditions where the distributions of these features had several peaks and, hence, supported categorical separation. These results suggest that spatially intermixed objects are parsed into distinct categories automatically and give new insight into how the visual system can bypass the severe processing restrictions and form rich perceptual experience.</w:t>
      </w:r>
    </w:p>
    <w:p w14:paraId="236BAB4D" w14:textId="77777777" w:rsidR="001F3F61" w:rsidRDefault="001F3F61" w:rsidP="001F3F61">
      <w:pPr>
        <w:spacing w:after="0" w:line="240" w:lineRule="auto"/>
        <w:jc w:val="left"/>
      </w:pPr>
    </w:p>
    <w:p w14:paraId="6DE7D7C4" w14:textId="77777777" w:rsidR="001F3F61" w:rsidRDefault="001F3F61" w:rsidP="001F3F61">
      <w:pPr>
        <w:spacing w:after="0" w:line="240" w:lineRule="auto"/>
        <w:jc w:val="left"/>
        <w:rPr>
          <w:b/>
          <w:bCs/>
        </w:rPr>
      </w:pPr>
      <w:r w:rsidRPr="001F3F61">
        <w:rPr>
          <w:b/>
          <w:bCs/>
        </w:rPr>
        <w:t>Introduction</w:t>
      </w:r>
    </w:p>
    <w:p w14:paraId="163135CA" w14:textId="77777777" w:rsidR="001F3F61" w:rsidRDefault="001F3F61" w:rsidP="001F3F61">
      <w:pPr>
        <w:spacing w:after="0" w:line="240" w:lineRule="auto"/>
        <w:jc w:val="left"/>
        <w:rPr>
          <w:b/>
          <w:bCs/>
        </w:rPr>
      </w:pPr>
    </w:p>
    <w:p w14:paraId="2A70EFA6" w14:textId="309C53D7" w:rsidR="001F3F61" w:rsidRDefault="001F3F61" w:rsidP="001F3F61">
      <w:pPr>
        <w:spacing w:after="0" w:line="240" w:lineRule="auto"/>
      </w:pPr>
      <w:r w:rsidRPr="001F3F61">
        <w:t>Every moment, our visual system deals with many objects in a visual scene. Despite the severe restrictions of  attentional and working memory capacities</w:t>
      </w:r>
      <w:r w:rsidR="00787A26">
        <w:t xml:space="preserve"> </w:t>
      </w:r>
      <w:r w:rsidR="00787A26">
        <w:fldChar w:fldCharType="begin"/>
      </w:r>
      <w:r w:rsidR="00787A26">
        <w:instrText xml:space="preserve"> ADDIN ZOTERO_ITEM CSL_CITATION {"citationID":"Ab7WTGgC","properties":{"formattedCitation":"(Cowan, 2001; Pylyshyn &amp; Storm, 1988)","plainCitation":"(Cowan, 2001; Pylyshyn &amp; Storm, 1988)","noteIndex":0},"citationItems":[{"id":259,"uris":["http://zotero.org/users/11420493/items/T6VYU7IP"],"itemData":{"id":259,"type":"article-journal","abstract":"Miller (1956) summarized evidence that people can remember about seven chunks in short-term memory (STM) tasks. However, that number was meant more as a rough estimate and a rhetorical device than as a real capacity limit. Others have since suggested that there is a more precise capacity limit, but that it is only three to five chunks. The present target article brings together a wide variety of data on capacity limits suggesting that the smaller capacity limit is real. Capacity limits will be useful in analyses of information processing only if the boundary conditions for observing them can be carefully described. Four basic conditions in which chunks can be identified and capacity limits can accordingly be observed are: (1) when information overload limits chunks to individual stimulus items, (2) when other steps are taken specifically to block the recording of stimulus items into larger chunks, (3) in performance discontinuities caused by the capacity limit, and (4) in various indirect effects of the capacity limit. Under these conditions, rehearsal and long-term memory cannot be used to combine stimulus items into chunks of an unknown size; nor can storage mechanisms that are not capacity-limited, such as sensory memory, allow the capacity-limited storage mechanism to be refilled during recall. A single, central capacity limit averaging about four chunks is implicated along with other, noncapacity-limited sources. The pure STM capacity limit expressed in chunks is distinguished from compound STM limits obtained when the number of separately held chunks is unclear. Reasons why pure capacity estimates fall within a narrow range are discussed and a capacity limit for the focus of attention is proposed.","container-title":"The Behavioral and Brain Sciences","DOI":"10.1017/s0140525x01003922","ISSN":"0140-525X","issue":"1","journalAbbreviation":"Behav Brain Sci","language":"eng","note":"PMID: 11515286","page":"87-114; discussion 114-185","source":"PubMed","title":"The magical number 4 in short-term memory: a reconsideration of mental storage capacity","title-short":"The magical number 4 in short-term memory","volume":"24","author":[{"family":"Cowan","given":"N."}],"issued":{"date-parts":[["2001",2]]}}},{"id":2795,"uris":["http://zotero.org/users/11420493/items/U6FAA39J"],"itemData":{"id":2795,"type":"article-journal","abstract":"Investigated Z. W. Pylyshyn's (in press) hypothesis that there is a visual mechanism that indexes and tracks features in 2 studies with a total of 18 university students. Exp 1 examined whether Ss could track the movements of multiple independent targets (MT) that were visually indistinguishable, and Exp 2 examined whether MT tracking could be carried out without serially sampling targets one at a time (i.e., without using a serial time-sharing algorithm). Results show that Ss were able to accurately track up to 5 independently moving targets. However, more time was required and a greater number of errors were made with an increasing number of targets. (PsycINFO Database Record (c) 2016 APA, all rights reserved)","container-title":"Spatial Vision","DOI":"10.1163/156856888X00122","ISSN":"1568-5683","issue":"3","note":"publisher-place: Netherlands\npublisher: VSP","page":"179-197","source":"APA PsycNet","title":"Tracking multiple independent targets: Evidence for a parallel tracking mechanism","title-short":"Tracking multiple independent targets","volume":"3","author":[{"family":"Pylyshyn","given":"Zenon W."},{"family":"Storm","given":"Ron W."}],"issued":{"date-parts":[["1988"]]}}}],"schema":"https://github.com/citation-style-language/schema/raw/master/csl-citation.json"} </w:instrText>
      </w:r>
      <w:r w:rsidR="00787A26">
        <w:fldChar w:fldCharType="separate"/>
      </w:r>
      <w:r w:rsidR="00787A26" w:rsidRPr="00787A26">
        <w:t>(Cowan, 2001; Pylyshyn &amp; Storm, 1988)</w:t>
      </w:r>
      <w:r w:rsidR="00787A26">
        <w:fldChar w:fldCharType="end"/>
      </w:r>
      <w:r w:rsidR="00787A26">
        <w:t xml:space="preserve"> </w:t>
      </w:r>
      <w:r w:rsidRPr="001F3F61">
        <w:t xml:space="preserve"> precluding deep simultaneous processing of all objects</w:t>
      </w:r>
      <w:r w:rsidR="00787A26">
        <w:t xml:space="preserve"> </w:t>
      </w:r>
      <w:r w:rsidR="00787A26">
        <w:fldChar w:fldCharType="begin"/>
      </w:r>
      <w:r w:rsidR="00352035">
        <w:instrText xml:space="preserve"> ADDIN ZOTERO_ITEM CSL_CITATION {"citationID":"4uVb2Im0","properties":{"formattedCitation":"(Wolfe et al., 2011)","plainCitation":"(Wolfe et al., 2011)","noteIndex":0},"citationItems":[{"id":258,"uris":["http://zotero.org/users/11420493/items/JNWKTPQ7"],"itemData":{"id":258,"type":"article-journal","abstract":"How do we find objects in scenes? For decades, visual search models have been built on experiments in which observers search for targets, presented among distractor items, isolated and randomly arranged on blank backgrounds. Are these models relevant to search in continuous scenes? This paper argues that the mechanisms that govern artificial, laboratory search tasks do play a role in visual search in scenes. However, scene-based information is used to guide search in ways that had no place in earlier models. Search in scenes may be best explained by a dual-path model: A “selective” path in which candidate objects must be individually selected for recognition and a “non-selective” path in which information can be extracted from global / statistical information.","container-title":"Trends in cognitive sciences","DOI":"10.1016/j.tics.2010.12.001","ISSN":"1364-6613","issue":"2","journalAbbreviation":"Trends Cogn Sci","note":"PMID: 21227734\nPMCID: PMC3035167","page":"77-84","source":"PubMed Central","title":"Visual search in scenes involves selective and non-selective pathways","volume":"15","author":[{"family":"Wolfe","given":"Jeremy M"},{"family":"Vo","given":"Melissa L-H"},{"family":"Evans","given":"Karla K"},{"family":"Greene","given":"Michelle R"}],"issued":{"date-parts":[["2011",2,1]]}}}],"schema":"https://github.com/citation-style-language/schema/raw/master/csl-citation.json"} </w:instrText>
      </w:r>
      <w:r w:rsidR="00787A26">
        <w:fldChar w:fldCharType="separate"/>
      </w:r>
      <w:r w:rsidR="00352035" w:rsidRPr="00352035">
        <w:t>(Wolfe et al., 2011)</w:t>
      </w:r>
      <w:r w:rsidR="00787A26">
        <w:fldChar w:fldCharType="end"/>
      </w:r>
      <w:r w:rsidRPr="001F3F61">
        <w:t xml:space="preserve"> the visual system has much more information than these limits predict. One possible solution to this contradiction is the idea that the visual system extracts ensemble summary statistics from the whole set without holding information  about each individual item</w:t>
      </w:r>
      <w:r w:rsidR="00352035">
        <w:t xml:space="preserve"> </w:t>
      </w:r>
      <w:r w:rsidR="00352035">
        <w:fldChar w:fldCharType="begin"/>
      </w:r>
      <w:r w:rsidR="00352035">
        <w:instrText xml:space="preserve"> ADDIN ZOTERO_ITEM CSL_CITATION {"citationID":"gEDjsfHi","properties":{"formattedCitation":"(Alvarez &amp; Oliva, 2008)","plainCitation":"(Alvarez &amp; Oliva, 2008)","noteIndex":0},"citationItems":[{"id":340,"uris":["http://zotero.org/users/11420493/items/LIFUPVYS"],"itemData":{"id":340,"type":"article-journal","abstract":"The representation of visual information inside the focus of attention is more precise than the representation of information outside the focus of attention. We found that the visual system can compensate for the cost of withdrawing attention by pooling noisy local features and computing summary statistics. The location of an individual object is a local feature, whereas the center of mass of several objects (centroid) is a summary feature representing the mean object location. Three experiments showed that withdrawing attention degraded the representation of individual positions more than the representation of the centroid. It appears that information outside the focus of attention can be represented at an abstract level that lacks local detail, but nevertheless carries a precise statistical summary of the scene. The term ensemble features refers to a broad class of statistical summary features that we propose collectively make up the representation of information outside the focus of attention. Copyright © 2008 Association for Psychological Science.","container-title":"Psychological Science","DOI":"10.1111/j.1467-9280.2008.02098.x","ISSN":"09567976","issue":"4","page":"392-398","title":"The representation of simple ensemble visual features outside the focus of attention: Research article","volume":"19","author":[{"family":"Alvarez","given":"George A."},{"family":"Oliva","given":"Aude"}],"issued":{"date-parts":[["2008"]]}}}],"schema":"https://github.com/citation-style-language/schema/raw/master/csl-citation.json"} </w:instrText>
      </w:r>
      <w:r w:rsidR="00352035">
        <w:fldChar w:fldCharType="separate"/>
      </w:r>
      <w:r w:rsidR="00352035" w:rsidRPr="00352035">
        <w:t>(Alvarez &amp; Oliva, 2008)</w:t>
      </w:r>
      <w:r w:rsidR="00352035">
        <w:fldChar w:fldCharType="end"/>
      </w:r>
      <w:r w:rsidRPr="001F3F61">
        <w:t>. It was shown that observers can extract mean</w:t>
      </w:r>
      <w:r w:rsidR="00352035">
        <w:t xml:space="preserve"> </w:t>
      </w:r>
      <w:r w:rsidR="00352035">
        <w:fldChar w:fldCharType="begin"/>
      </w:r>
      <w:r w:rsidR="00352035">
        <w:instrText xml:space="preserve"> ADDIN ZOTERO_ITEM CSL_CITATION {"citationID":"oRt8pr4q","properties":{"formattedCitation":"(Alvarez &amp; Oliva, 2008; Ariely, 2001; Chong &amp; Treisman, 2003, 2005)","plainCitation":"(Alvarez &amp; Oliva, 2008; Ariely, 2001; Chong &amp; Treisman, 2003, 2005)","noteIndex":0},"citationItems":[{"id":340,"uris":["http://zotero.org/users/11420493/items/LIFUPVYS"],"itemData":{"id":340,"type":"article-journal","abstract":"The representation of visual information inside the focus of attention is more precise than the representation of information outside the focus of attention. We found that the visual system can compensate for the cost of withdrawing attention by pooling noisy local features and computing summary statistics. The location of an individual object is a local feature, whereas the center of mass of several objects (centroid) is a summary feature representing the mean object location. Three experiments showed that withdrawing attention degraded the representation of individual positions more than the representation of the centroid. It appears that information outside the focus of attention can be represented at an abstract level that lacks local detail, but nevertheless carries a precise statistical summary of the scene. The term ensemble features refers to a broad class of statistical summary features that we propose collectively make up the representation of information outside the focus of attention. Copyright © 2008 Association for Psychological Science.","container-title":"Psychological Science","DOI":"10.1111/j.1467-9280.2008.02098.x","ISSN":"09567976","issue":"4","page":"392-398","title":"The representation of simple ensemble visual features outside the focus of attention: Research article","volume":"19","author":[{"family":"Alvarez","given":"George A."},{"family":"Oliva","given":"Aude"}],"issued":{"date-parts":[["2008"]]}}},{"id":196,"uris":["http://zotero.org/users/11420493/items/LJN4UTDD"],"itemData":{"id":196,"type":"article-journal","abstract":"Sets of similar objects are common occurrences—a crowd of people, a bunch of bananas, a copse of trees, a shelf of books, a line of cars. Each item in the set may be distinct, highly visible, and discriminable. But when we look away from the set, what information do we have? The current article starts to address this question by introducing the idea of a set representation. This idea was tested using two new paradigms: mean discrimination and member identification. Three experiments using sets of different-sized spots showed that observers know a set's mean quite accurately but know little about the individual items, except their range. Taken together, these results suggest that the visual system represents the overall statistical, and not individual, properties of sets.","container-title":"Psychological Science","DOI":"10.1111/1467-9280.00327","ISSN":"0956-7976, 1467-9280","issue":"2","journalAbbreviation":"Psychol Sci","language":"en","license":"https://journals.sagepub.com/page/policies/text-and-data-mining-license","page":"157-162","source":"DOI.org (Crossref)","title":"Seeing Sets: Representation by Statistical Properties","title-short":"Seeing Sets","volume":"12","author":[{"family":"Ariely","given":"Dan"}],"issued":{"date-parts":[["2001",3]]}}},{"id":338,"uris":["http://zotero.org/users/11420493/items/UV5FHH6D"],"itemData":{"id":338,"type":"article-journal","abstract":"Everyday scenes often contain sets of similar objects. Perceptual representations may summarize these with statistical descriptors. After determining the psychological mean of two sizes, we measured thresholds for judging the mean with arrays of 12 circles of heterogeneous sizes. They were close to those for the size of elements in homogeneous arrays and single elements, and were little affected by either exposure duration (50-1000 ms) or memory delays (up to 2s). They were only slightly more accurate within the same distribution than across different distributions (normal, uniform, two-peaks, and homogeneous), confirming that subjects were indeed averaging sizes. © 2003 Elsevier Science Ltd. All rights reserved.","container-title":"Vision Research","DOI":"10.1016/S0042-6989(02)00596-5","ISSN":"00426989","issue":"4","page":"393-404","title":"Representation of statistical properties","volume":"43","author":[{"family":"Chong","given":"Sang Chul"},{"family":"Treisman","given":"Anne"}],"issued":{"date-parts":[["2003"]]}}},{"id":3115,"uris":["http://zotero.org/users/11420493/items/JKC87BBK"],"itemData":{"id":3115,"type":"article-journal","abstract":"This paper explores some structural constraints on computing the mean sizes of sets of elements. Neither number nor density had much effect on judgments of mean size. Intermingled sets of circles segregated only by color gave mean discrimination thresholds for size that were as accurate as sets segregated by location. They were about the same when the relevant color was cued, when it was not cued, and when no distractor set was present. The results suggest that means are computed automatically and in parallel after an initial preattentive segregation by color.","container-title":"Vision Research","DOI":"10.1016/j.visres.2004.10.004","ISSN":"0042-6989","issue":"7","journalAbbreviation":"Vision Research","page":"891-900","title":"Statistical processing: computing the average size in perceptual groups","volume":"45","author":[{"family":"Chong","given":"Sang Chul"},{"family":"Treisman","given":"Anne"}],"issued":{"date-parts":[["2005",3,1]]}}}],"schema":"https://github.com/citation-style-language/schema/raw/master/csl-citation.json"} </w:instrText>
      </w:r>
      <w:r w:rsidR="00352035">
        <w:fldChar w:fldCharType="separate"/>
      </w:r>
      <w:r w:rsidR="00352035" w:rsidRPr="00352035">
        <w:t>(Alvarez &amp; Oliva, 2008; Ariely, 2001; Chong &amp; Treisman, 2003, 2005)</w:t>
      </w:r>
      <w:r w:rsidR="00352035">
        <w:fldChar w:fldCharType="end"/>
      </w:r>
      <w:r w:rsidRPr="001F3F61">
        <w:t xml:space="preserve"> and variance/range</w:t>
      </w:r>
      <w:r w:rsidR="00352035">
        <w:t xml:space="preserve"> </w:t>
      </w:r>
      <w:r w:rsidR="00352035">
        <w:fldChar w:fldCharType="begin"/>
      </w:r>
      <w:r w:rsidR="00352035">
        <w:instrText xml:space="preserve"> ADDIN ZOTERO_ITEM CSL_CITATION {"citationID":"r24Qrfpz","properties":{"formattedCitation":"(Dakin &amp; Watt, 1997; Morgan et al., 2008)","plainCitation":"(Dakin &amp; Watt, 1997; Morgan et al., 2008)","noteIndex":0},"citationItems":[{"id":3057,"uris":["http://zotero.org/users/11420493/items/GLC3DUQ9"],"itemData":{"id":3057,"type":"article-journal","abstract":"Examined how observers estimate the overall orientation of spatially disorganized textures containing variable orientation. Asymmetrical distributions of orientations were used to separate the predictions from different models of average orientation estimation. Stimuli were composed of 2 spatially intermingled sets of oriented patches, each set having Gaussian distributed element orientation. The threshold separation of the means of the 2 sets was determined for a variety of tasks. Discrimination of these textures from a reference composed of 2 sets with the same mean orientation was well predicted by discrimination of orientation variability. A single interval judgment of which set contained more elements required a greater separation of the set orientations and suggested that the sets must be resolved in the orientation domain for independent representation of their properties. That resolution is required to perform this task further suggests that orientational skew is not coded. Threshold offsets for judgment of average orientation were re-expressed as shifts of 4 candidate features for coding the central tendency of texel orientations. Comparison with similar thresholds for single distributions of orientations indicated that average orientation is assigned to the centroid of a set of orientation measures. (PsycINFO Database Record (c) 2016 APA, all rights reserved)","container-title":"Vision Research","DOI":"10.1016/S0042-6989(97)00133-8","ISSN":"0042-6989(Print)","issue":"22","note":"publisher-place: Netherlands\npublisher: Elsevier Science","page":"3181-3192","title":"The computation of orientation statistics from visual texture.","volume":"37","author":[{"family":"Dakin","given":"S. C."},{"family":"Watt","given":"R. J."}],"issued":{"date-parts":[["1997"]]}}},{"id":3116,"uris":["http://zotero.org/users/11420493/items/56D4T47Y"],"itemData":{"id":3116,"type":"article-journal","abstract":"We measured the just-noticeable difference (JND) in orientation variance between two textures ( Figure 1) as we varied the baseline (pedestal) variance present in both textures. JND's first fell as pedestal variance increased and then rose, producing a ‘dipper’ function similar to those previously reported for contrast, blur, and orientation-contrast discriminations. A dipper function (both facilitation and masking) is predicted on purely statistical grounds by a noisy variance-discrimination mechanism. However, for two out of three observers, the dipper function was significantly better fit when the mechanism was made incapable of discriminating between small sample variances. We speculate that a threshold nonlinearity like this prevents the visual system from including its intrinsic noise in texture representations and suggest that similar thresholds prevent the visibility of other artifacts that sensory coding would otherwise introduce, such as blur.","container-title":"Journal of Vision","DOI":"10.1167/8.11.9","ISSN":"1534-7362","issue":"11","journalAbbreviation":"Journal of Vision","page":"9-9","title":"A ‘dipper’ function for texture discrimination based on orientation variance","volume":"8","author":[{"family":"Morgan","given":"Michael"},{"family":"Chubb","given":"Charles"},{"family":"Solomon","given":"Joshua A."}],"issued":{"date-parts":[["2008",8,22]]}}}],"schema":"https://github.com/citation-style-language/schema/raw/master/csl-citation.json"} </w:instrText>
      </w:r>
      <w:r w:rsidR="00352035">
        <w:fldChar w:fldCharType="separate"/>
      </w:r>
      <w:r w:rsidR="00352035" w:rsidRPr="00352035">
        <w:t>(Dakin &amp; Watt, 1997; Morgan et al., 2008)</w:t>
      </w:r>
      <w:r w:rsidR="00352035">
        <w:fldChar w:fldCharType="end"/>
      </w:r>
      <w:r w:rsidRPr="001F3F61">
        <w:t xml:space="preserve"> of some  features for a set of objects. Also, observers can rather accurately estimate an approximate number of objects</w:t>
      </w:r>
      <w:r w:rsidR="00352035">
        <w:t xml:space="preserve"> </w:t>
      </w:r>
      <w:r w:rsidR="00352035">
        <w:fldChar w:fldCharType="begin"/>
      </w:r>
      <w:r w:rsidR="00352035">
        <w:instrText xml:space="preserve"> ADDIN ZOTERO_ITEM CSL_CITATION {"citationID":"lubu6v8m","properties":{"formattedCitation":"(Burr &amp; Ross, 2008; Halberda et al., 2006)","plainCitation":"(Burr &amp; Ross, 2008; Halberda et al., 2006)","noteIndex":0},"citationItems":[{"id":3117,"uris":["http://zotero.org/users/11420493/items/2LHAR8IJ"],"itemData":{"id":3117,"type":"article-journal","abstract":"Summary\nEvidence exists for a nonverbal capacity for the apprehension of number, in humans [1] (including infants 2, 3) and in other primates 4, 5, 6. Here, we show that perceived numerosity is susceptible to adaptation, like primary visual properties of a scene, such as color, contrast, size, and speed. Apparent numerosity was decreased by adaptation to large numbers of dots and increased by adaptation to small numbers, the effect depending entirely on the numerosity of the adaptor, not on contrast, size, orientation, or pixel density, and occurring with very low adaptor contrasts. We suggest that the visual system has the capacity to estimate numerosity and that it is an independent primary visual property, not reducible to others like spatial frequency or density of texture [7].","container-title":"Current Biology","DOI":"10.1016/j.cub.2008.02.052","ISSN":"0960-9822","issue":"6","journalAbbreviation":"Current Biology","page":"425-428","title":"A Visual Sense of Number","volume":"18","author":[{"family":"Burr","given":"David"},{"family":"Ross","given":"John"}],"issued":{"date-parts":[["2008",3,25]]}}},{"id":3118,"uris":["http://zotero.org/users/11420493/items/5DAAVVGD"],"itemData":{"id":3118,"type":"article-journal","abstract":"A system for nonverbally representing the approximate number of items in visual and auditory arrays has been documented in multiple species, including humans. Although many aspects of this approximate number system are well characterized, fundamental questions remain unanswered: How does attention select which items in a scene to enumerate, and how many enumerations can be computed simultaneously? Here we show that when presented an array containing different numbers of spatially overlapping dots of many colors, human adults can select and enumerate items on the basis of shared color and can enumerate approximately three color subsets from a single glance. This three-set limit converges with previously observed three-item limits of parallel attention and visual short-term memory. This suggests that participants can select a subset of items from a complex array as a single individual set, which then serves as the input to the approximate number system.","container-title":"Psychological Science","DOI":"10.1111/j.1467-9280.2006.01746.x","ISSN":"0956-7976","issue":"7","journalAbbreviation":"Psychol Sci","note":"publisher: SAGE Publications Inc","page":"572-576","title":"Multiple Spatially Overlapping Sets Can Be Enumerated in Parallel","volume":"17","author":[{"family":"Halberda","given":"Justin"},{"family":"Sires","given":"Sean F."},{"family":"Feigenson","given":"Lisa"}],"issued":{"date-parts":[["2006",7,1]]}}}],"schema":"https://github.com/citation-style-language/schema/raw/master/csl-citation.json"} </w:instrText>
      </w:r>
      <w:r w:rsidR="00352035">
        <w:fldChar w:fldCharType="separate"/>
      </w:r>
      <w:r w:rsidR="00352035" w:rsidRPr="00352035">
        <w:t>(Burr &amp; Ross, 2008; Halberda et al., 2006)</w:t>
      </w:r>
      <w:r w:rsidR="00352035">
        <w:fldChar w:fldCharType="end"/>
      </w:r>
      <w:r w:rsidRPr="001F3F61">
        <w:t xml:space="preserve">  (however the debate whether it is an independent ability is still ongoing</w:t>
      </w:r>
      <w:r w:rsidR="00352035">
        <w:t xml:space="preserve"> </w:t>
      </w:r>
      <w:r w:rsidR="00352035">
        <w:fldChar w:fldCharType="begin"/>
      </w:r>
      <w:r w:rsidR="00352035">
        <w:instrText xml:space="preserve"> ADDIN ZOTERO_ITEM CSL_CITATION {"citationID":"ZyHHCjlW","properties":{"formattedCitation":"(Leibovich et al., 2017)","plainCitation":"(Leibovich et al., 2017)","noteIndex":0},"citationItems":[{"id":3120,"uris":["http://zotero.org/users/11420493/items/5LRVE9QK"],"itemData":{"id":3120,"type":"article-journal","abstract":"In this review, we are pitting two theories against each other: the more accepted theory, the number sense theory, suggesting that a sense of number is innate and non-symbolic numerosity is being processed independently of continuous magnitudes (e.g., size, area, and density); and the newly emerging theory suggesting that (1) both numerosities and continuous magnitudes are processed holistically when comparing numerosities and (2) a sense of number might not be innate. In the first part of this review, we discuss the number sense theory. Against this background, we demonstrate how the natural correlation between numerosities and continuous magnitudes makes it nearly impossible to study non-symbolic numerosity processing in isolation from continuous magnitudes, and therefore, the results of behavioral and imaging studies with infants, adults, and animals can be explained, at least in part, by relying on continuous magnitudes. In the second part, we explain the sense of magnitude theory and review studies that directly demonstrate that continuous magnitudes are more automatic and basic than numerosities. Finally, we present outstanding questions. Our conclusion is that there is not enough convincing evidence to support the number sense theory anymore. Therefore, we encourage researchers not to assume that number sense is simply innate, but to put this hypothesis to the test and consider whether such an assumption is even testable in the light of the correlation of numerosity and continuous magnitudes.","archive":"Cambridge Core","container-title":"Behavioral and Brain Sciences","DOI":"10.1017/S0140525X16000960","ISSN":"0140-525X","note":"edition: 2016/08/17\npublisher: Cambridge University Press","page":"e164","source":"Cambridge University Press","title":"From “sense of number” to “sense of magnitude”: The role of continuous magnitudes in numerical cognition","volume":"40","author":[{"family":"Leibovich","given":"Tali"},{"family":"Katzin","given":"Naama"},{"family":"Harel","given":"Maayan"},{"family":"Henik","given":"Avishai"}],"issued":{"date-parts":[["2017"]]}}}],"schema":"https://github.com/citation-style-language/schema/raw/master/csl-citation.json"} </w:instrText>
      </w:r>
      <w:r w:rsidR="00352035">
        <w:fldChar w:fldCharType="separate"/>
      </w:r>
      <w:r w:rsidR="00352035" w:rsidRPr="00352035">
        <w:t>(Leibovich et al., 2017)</w:t>
      </w:r>
      <w:r w:rsidR="00352035">
        <w:fldChar w:fldCharType="end"/>
      </w:r>
      <w:r w:rsidRPr="001F3F61">
        <w:t>). The broad spectrum of features can  be compressed into ensemble statistics: size</w:t>
      </w:r>
      <w:r w:rsidR="00352035">
        <w:t xml:space="preserve"> </w:t>
      </w:r>
      <w:r w:rsidR="00352035">
        <w:fldChar w:fldCharType="begin"/>
      </w:r>
      <w:r w:rsidR="00352035">
        <w:instrText xml:space="preserve"> ADDIN ZOTERO_ITEM CSL_CITATION {"citationID":"kssBa2Qf","properties":{"formattedCitation":"(Ariely, 2001)","plainCitation":"(Ariely, 2001)","noteIndex":0},"citationItems":[{"id":196,"uris":["http://zotero.org/users/11420493/items/LJN4UTDD"],"itemData":{"id":196,"type":"article-journal","abstract":"Sets of similar objects are common occurrences—a crowd of people, a bunch of bananas, a copse of trees, a shelf of books, a line of cars. Each item in the set may be distinct, highly visible, and discriminable. But when we look away from the set, what information do we have? The current article starts to address this question by introducing the idea of a set representation. This idea was tested using two new paradigms: mean discrimination and member identification. Three experiments using sets of different-sized spots showed that observers know a set's mean quite accurately but know little about the individual items, except their range. Taken together, these results suggest that the visual system represents the overall statistical, and not individual, properties of sets.","container-title":"Psychological Science","DOI":"10.1111/1467-9280.00327","ISSN":"0956-7976, 1467-9280","issue":"2","journalAbbreviation":"Psychol Sci","language":"en","license":"https://journals.sagepub.com/page/policies/text-and-data-mining-license","page":"157-162","source":"DOI.org (Crossref)","title":"Seeing Sets: Representation by Statistical Properties","title-short":"Seeing Sets","volume":"12","author":[{"family":"Ariely","given":"Dan"}],"issued":{"date-parts":[["2001",3]]}}}],"schema":"https://github.com/citation-style-language/schema/raw/master/csl-citation.json"} </w:instrText>
      </w:r>
      <w:r w:rsidR="00352035">
        <w:fldChar w:fldCharType="separate"/>
      </w:r>
      <w:r w:rsidR="00352035" w:rsidRPr="00352035">
        <w:t>(Ariely, 2001)</w:t>
      </w:r>
      <w:r w:rsidR="00352035">
        <w:fldChar w:fldCharType="end"/>
      </w:r>
      <w:r w:rsidRPr="001F3F61">
        <w:t>, orientation</w:t>
      </w:r>
      <w:r w:rsidR="00352035">
        <w:t xml:space="preserve"> </w:t>
      </w:r>
      <w:r w:rsidR="00352035">
        <w:fldChar w:fldCharType="begin"/>
      </w:r>
      <w:r w:rsidR="00352035">
        <w:instrText xml:space="preserve"> ADDIN ZOTERO_ITEM CSL_CITATION {"citationID":"iAjJ5L6p","properties":{"formattedCitation":"(Dakin, 1997)","plainCitation":"(Dakin, 1997)","noteIndex":0},"citationItems":[{"id":3056,"uris":["http://zotero.org/users/11420493/items/AY8RRR42"],"itemData":{"id":3056,"type":"article-journal","abstract":"Examined the judgement of the mean orientation of textures composed either of short lines or dipoles (Glass patterns). The effects of element length, density, and orientation variation are described. Psychophysical data are compared with predictions from 4 schemes for extracting features from Glass patterns: token matching, isotropic filtering, oriented filtering, and \"adaptive\" filtering. Simulations indicate that neither models using isotropic filtering nor token matching achieve human levels of performance on certain tasks. Adaptive filtering, operating at a scale selected using the criterion described, provides good agreement with the psychophysical data reported and is a practical scheme for deriving features using oriented filters. (PsycINFO Database Record (c) 2016 APA, all rights reserved)","container-title":"Vision Research","DOI":"10.1016/S0042-6989(97)00038-2","ISSN":"0042-6989(Print)","issue":"16","note":"publisher-place: Netherlands\npublisher: Elsevier Science","page":"2227-2246","title":"The detection of structure in glass patterns: Psychophysics and computational models.","volume":"37","author":[{"family":"Dakin","given":"Steven C."}],"issued":{"date-parts":[["1997"]]}}}],"schema":"https://github.com/citation-style-language/schema/raw/master/csl-citation.json"} </w:instrText>
      </w:r>
      <w:r w:rsidR="00352035">
        <w:fldChar w:fldCharType="separate"/>
      </w:r>
      <w:r w:rsidR="00352035" w:rsidRPr="00352035">
        <w:t>(Dakin, 1997)</w:t>
      </w:r>
      <w:r w:rsidR="00352035">
        <w:fldChar w:fldCharType="end"/>
      </w:r>
      <w:r w:rsidRPr="001F3F61">
        <w:t>, emotional expression</w:t>
      </w:r>
      <w:r w:rsidR="00352035">
        <w:t xml:space="preserve"> </w:t>
      </w:r>
      <w:r w:rsidR="0049297E">
        <w:fldChar w:fldCharType="begin"/>
      </w:r>
      <w:r w:rsidR="0049297E">
        <w:instrText xml:space="preserve"> ADDIN ZOTERO_ITEM CSL_CITATION {"citationID":"Qag0Mm2W","properties":{"formattedCitation":"(Haberman &amp; Whitney, 2007)","plainCitation":"(Haberman &amp; Whitney, 2007)","noteIndex":0},"citationItems":[{"id":155,"uris":["http://zotero.org/users/11420493/items/DBC3C2T6"],"itemData":{"id":155,"type":"article-journal","abstract":"&lt;h2&gt;Summary&lt;/h2&gt;&lt;p&gt;We frequently encounter crowds of faces. Here we report that, when presented with a group of faces, observers quickly and automatically extract information about the mean emotion in the group. This occurs even when observers cannot report anything about the individual identities that comprise the group. The results reveal an efficient and powerful mechanism that allows the visual system to extract summary statistics from a broad range of visual stimuli, including faces.&lt;/p&gt;","container-title":"Current Biology","DOI":"10.1016/j.cub.2007.06.039","ISSN":"0960-9822","issue":"17","journalAbbreviation":"Current Biology","language":"English","note":"publisher: Elsevier\nPMID: 17803921","page":"R751-R753","source":"www.cell.com","title":"Rapid extraction of mean emotion and gender from sets of faces","volume":"17","author":[{"family":"Haberman","given":"Jason"},{"family":"Whitney","given":"David"}],"issued":{"date-parts":[["2007",9,4]]}}}],"schema":"https://github.com/citation-style-language/schema/raw/master/csl-citation.json"} </w:instrText>
      </w:r>
      <w:r w:rsidR="0049297E">
        <w:fldChar w:fldCharType="separate"/>
      </w:r>
      <w:r w:rsidR="0049297E" w:rsidRPr="0049297E">
        <w:t>(Haberman &amp; Whitney, 2007)</w:t>
      </w:r>
      <w:r w:rsidR="0049297E">
        <w:fldChar w:fldCharType="end"/>
      </w:r>
      <w:r w:rsidRPr="001F3F61">
        <w:t>, animacy</w:t>
      </w:r>
      <w:r w:rsidR="0049297E">
        <w:t xml:space="preserve"> </w:t>
      </w:r>
      <w:r w:rsidR="0049297E">
        <w:fldChar w:fldCharType="begin"/>
      </w:r>
      <w:r w:rsidR="0049297E">
        <w:instrText xml:space="preserve"> ADDIN ZOTERO_ITEM CSL_CITATION {"citationID":"mvco3JQA","properties":{"formattedCitation":"(Leib et al., 2016)","plainCitation":"(Leib et al., 2016)","noteIndex":0},"citationItems":[{"id":249,"uris":["http://zotero.org/users/11420493/items/QAE27QF8"],"itemData":{"id":249,"type":"article-journal","abstract":"Much of the richness of perception is conveyed by implicit, rather than image or feature-level, information. The perception of animacy or lifelikeness of objects, for example, cannot be predicted from image level properties alone. Instead, perceiving lifelikeness seems to be an inferential process and one might expect it to be cognitively demanding and serial rather than fast and automatic. If perceptual mechanisms exist to represent lifelikeness, then observers should be able to perceive this information quickly and reliably, and should be able to perceive the lifelikeness of crowds of objects. Here, we report that observers are highly sensitive to the lifelikeness of random objects and even groups of objects. Observers’ percepts of crowd lifelikeness are well predicted by independent observers’ lifelikeness judgements of the individual objects comprising that crowd. We demonstrate that visual impressions of abstract dimensions can be achieved with summary statistical representations, which underlie our rich perceptual experience.","container-title":"Nature Communications","DOI":"10.1038/ncomms13186","ISSN":"2041-1723","issue":"1","journalAbbreviation":"Nat Commun","language":"en","license":"2016 The Author(s)","note":"number: 1\npublisher: Nature Publishing Group","page":"13186","source":"www.nature.com","title":"Fast ensemble representations for abstract visual impressions","volume":"7","author":[{"family":"Leib","given":"Allison Yamanashi"},{"family":"Kosovicheva","given":"Anna"},{"family":"Whitney","given":"David"}],"issued":{"date-parts":[["2016",11,16]]}}}],"schema":"https://github.com/citation-style-language/schema/raw/master/csl-citation.json"} </w:instrText>
      </w:r>
      <w:r w:rsidR="0049297E">
        <w:fldChar w:fldCharType="separate"/>
      </w:r>
      <w:r w:rsidR="0049297E" w:rsidRPr="0049297E">
        <w:t>(Leib et al., 2016)</w:t>
      </w:r>
      <w:r w:rsidR="0049297E">
        <w:fldChar w:fldCharType="end"/>
      </w:r>
      <w:r w:rsidRPr="001F3F61">
        <w:t>, etc. Ensemble summaries can be represented perceptually rather than inferred which is supported by evidence from adaptation  aftereffects</w:t>
      </w:r>
      <w:r w:rsidR="0049297E">
        <w:t xml:space="preserve"> </w:t>
      </w:r>
      <w:r w:rsidR="00017015">
        <w:fldChar w:fldCharType="begin"/>
      </w:r>
      <w:r w:rsidR="00017015">
        <w:instrText xml:space="preserve"> ADDIN ZOTERO_ITEM CSL_CITATION {"citationID":"hv2nlJI4","properties":{"formattedCitation":"(Burr &amp; Ross, 2008; Corbett et al., 2012)","plainCitation":"(Burr &amp; Ross, 2008; Corbett et al., 2012)","noteIndex":0},"citationItems":[{"id":3117,"uris":["http://zotero.org/users/11420493/items/2LHAR8IJ"],"itemData":{"id":3117,"type":"article-journal","abstract":"Summary\nEvidence exists for a nonverbal capacity for the apprehension of number, in humans [1] (including infants 2, 3) and in other primates 4, 5, 6. Here, we show that perceived numerosity is susceptible to adaptation, like primary visual properties of a scene, such as color, contrast, size, and speed. Apparent numerosity was decreased by adaptation to large numbers of dots and increased by adaptation to small numbers, the effect depending entirely on the numerosity of the adaptor, not on contrast, size, orientation, or pixel density, and occurring with very low adaptor contrasts. We suggest that the visual system has the capacity to estimate numerosity and that it is an independent primary visual property, not reducible to others like spatial frequency or density of texture [7].","container-title":"Current Biology","DOI":"10.1016/j.cub.2008.02.052","ISSN":"0960-9822","issue":"6","journalAbbreviation":"Current Biology","page":"425-428","title":"A Visual Sense of Number","volume":"18","author":[{"family":"Burr","given":"David"},{"family":"Ross","given":"John"}],"issued":{"date-parts":[["2008",3,25]]}}},{"id":3122,"uris":["http://zotero.org/users/11420493/items/RPHYB77K"],"itemData":{"id":3122,"type":"article-journal","container-title":"Visual Cognition","DOI":"10.1080/13506285.2012.657261","ISSN":"1350-6285","issue":"2","journalAbbreviation":"Visual Cognition","note":"publisher: Routledge","page":"211-231","title":"An aftereffect of adaptation to mean size","volume":"20","author":[{"family":"Corbett","given":"Jennifer E."},{"family":"Wurnitsch","given":"Nicole"},{"family":"Schwartz","given":"Alex"},{"family":"Whitney","given":"David"}],"issued":{"date-parts":[["2012",2,1]]}}}],"schema":"https://github.com/citation-style-language/schema/raw/master/csl-citation.json"} </w:instrText>
      </w:r>
      <w:r w:rsidR="00017015">
        <w:fldChar w:fldCharType="separate"/>
      </w:r>
      <w:r w:rsidR="00017015" w:rsidRPr="00017015">
        <w:t>(Burr &amp; Ross, 2008; Corbett et al., 2012)</w:t>
      </w:r>
      <w:r w:rsidR="00017015">
        <w:fldChar w:fldCharType="end"/>
      </w:r>
      <w:r w:rsidRPr="001F3F61">
        <w:t xml:space="preserve">. Ensemble information is extracted rapidly (as quickly as 50–200 </w:t>
      </w:r>
      <w:proofErr w:type="spellStart"/>
      <w:r w:rsidRPr="001F3F61">
        <w:t>ms</w:t>
      </w:r>
      <w:proofErr w:type="spellEnd"/>
      <w:r w:rsidR="00017015">
        <w:t xml:space="preserve"> </w:t>
      </w:r>
      <w:r w:rsidR="00017015">
        <w:fldChar w:fldCharType="begin"/>
      </w:r>
      <w:r w:rsidR="00017015">
        <w:instrText xml:space="preserve"> ADDIN ZOTERO_ITEM CSL_CITATION {"citationID":"7No9nLuy","properties":{"formattedCitation":"(Chong &amp; Treisman, 2003; Whiting &amp; Oriet, 2011)","plainCitation":"(Chong &amp; Treisman, 2003; Whiting &amp; Oriet, 2011)","noteIndex":0},"citationItems":[{"id":338,"uris":["http://zotero.org/users/11420493/items/UV5FHH6D"],"itemData":{"id":338,"type":"article-journal","abstract":"Everyday scenes often contain sets of similar objects. Perceptual representations may summarize these with statistical descriptors. After determining the psychological mean of two sizes, we measured thresholds for judging the mean with arrays of 12 circles of heterogeneous sizes. They were close to those for the size of elements in homogeneous arrays and single elements, and were little affected by either exposure duration (50-1000 ms) or memory delays (up to 2s). They were only slightly more accurate within the same distribution than across different distributions (normal, uniform, two-peaks, and homogeneous), confirming that subjects were indeed averaging sizes. © 2003 Elsevier Science Ltd. All rights reserved.","container-title":"Vision Research","DOI":"10.1016/S0042-6989(02)00596-5","ISSN":"00426989","issue":"4","page":"393-404","title":"Representation of statistical properties","volume":"43","author":[{"family":"Chong","given":"Sang Chul"},{"family":"Treisman","given":"Anne"}],"issued":{"date-parts":[["2003"]]}}},{"id":3124,"uris":["http://zotero.org/users/11420493/items/GHI7TD9S"],"itemData":{"id":3124,"type":"article-journal","abstract":"Previous research suggests that sets of similar items are represented using a rapid averaging mechanism that automatically extracts statistical properties within 50 ms. However, typically in these studies, displays are not masked, so it is possible that the sets are available for longer than this duration. In the present study, using masked displays, we (a) tested a newly proposed strategy for extracting the mean size of a set of circles, and (b) more precisely evaluated the time course of rapid averaging. The results indicate that when viewing conditions are poor, performance can be explained by assuming that observers rely on information from previous trials. In this study, observers required at least a 200-ms exposure time in order to derive the average size of a set of circles without relying on information from previously-viewed sets, suggesting that rapid averaging is not as fast as previously assumed and, therefore, that it may not be an automatic process.","container-title":"Psychonomic Bulletin &amp; Review","DOI":"10.3758/s13423-011-0071-3","ISSN":"1531-5320","issue":"3","journalAbbreviation":"Psychonomic Bulletin &amp; Review","page":"484-489","title":"Rapid averaging? Not so fast!","volume":"18","author":[{"family":"Whiting","given":"Brittany F."},{"family":"Oriet","given":"Chris"}],"issued":{"date-parts":[["2011",6,1]]}}}],"schema":"https://github.com/citation-style-language/schema/raw/master/csl-citation.json"} </w:instrText>
      </w:r>
      <w:r w:rsidR="00017015">
        <w:fldChar w:fldCharType="separate"/>
      </w:r>
      <w:r w:rsidR="00017015" w:rsidRPr="00017015">
        <w:t>(Chong &amp; Treisman, 2003; Whiting &amp; Oriet, 2011)</w:t>
      </w:r>
      <w:r w:rsidR="00017015">
        <w:fldChar w:fldCharType="end"/>
      </w:r>
      <w:r w:rsidRPr="001F3F61">
        <w:t>) and often with no or  limited conscious access to individuals</w:t>
      </w:r>
      <w:r w:rsidR="00017015">
        <w:t xml:space="preserve"> </w:t>
      </w:r>
      <w:r w:rsidR="00017015">
        <w:fldChar w:fldCharType="begin"/>
      </w:r>
      <w:r w:rsidR="00017015">
        <w:instrText xml:space="preserve"> ADDIN ZOTERO_ITEM CSL_CITATION {"citationID":"6FdBAEG2","properties":{"formattedCitation":"(Alvarez &amp; Oliva, 2008; Ariely, 2001; Parkes et al., 2001)","plainCitation":"(Alvarez &amp; Oliva, 2008; Ariely, 2001; Parkes et al., 2001)","noteIndex":0},"citationItems":[{"id":340,"uris":["http://zotero.org/users/11420493/items/LIFUPVYS"],"itemData":{"id":340,"type":"article-journal","abstract":"The representation of visual information inside the focus of attention is more precise than the representation of information outside the focus of attention. We found that the visual system can compensate for the cost of withdrawing attention by pooling noisy local features and computing summary statistics. The location of an individual object is a local feature, whereas the center of mass of several objects (centroid) is a summary feature representing the mean object location. Three experiments showed that withdrawing attention degraded the representation of individual positions more than the representation of the centroid. It appears that information outside the focus of attention can be represented at an abstract level that lacks local detail, but nevertheless carries a precise statistical summary of the scene. The term ensemble features refers to a broad class of statistical summary features that we propose collectively make up the representation of information outside the focus of attention. Copyright © 2008 Association for Psychological Science.","container-title":"Psychological Science","DOI":"10.1111/j.1467-9280.2008.02098.x","ISSN":"09567976","issue":"4","page":"392-398","title":"The representation of simple ensemble visual features outside the focus of attention: Research article","volume":"19","author":[{"family":"Alvarez","given":"George A."},{"family":"Oliva","given":"Aude"}],"issued":{"date-parts":[["2008"]]}}},{"id":196,"uris":["http://zotero.org/users/11420493/items/LJN4UTDD"],"itemData":{"id":196,"type":"article-journal","abstract":"Sets of similar objects are common occurrences—a crowd of people, a bunch of bananas, a copse of trees, a shelf of books, a line of cars. Each item in the set may be distinct, highly visible, and discriminable. But when we look away from the set, what information do we have? The current article starts to address this question by introducing the idea of a set representation. This idea was tested using two new paradigms: mean discrimination and member identification. Three experiments using sets of different-sized spots showed that observers know a set's mean quite accurately but know little about the individual items, except their range. Taken together, these results suggest that the visual system represents the overall statistical, and not individual, properties of sets.","container-title":"Psychological Science","DOI":"10.1111/1467-9280.00327","ISSN":"0956-7976, 1467-9280","issue":"2","journalAbbreviation":"Psychol Sci","language":"en","license":"https://journals.sagepub.com/page/policies/text-and-data-mining-license","page":"157-162","source":"DOI.org (Crossref)","title":"Seeing Sets: Representation by Statistical Properties","title-short":"Seeing Sets","volume":"12","author":[{"family":"Ariely","given":"Dan"}],"issued":{"date-parts":[["2001",3]]}}},{"id":241,"uris":["http://zotero.org/users/11420493/items/RYG2PN62"],"itemData":{"id":241,"type":"article-journal","container-title":"Nature Neuroscience","DOI":"10.1038/89532","ISSN":"1097-6256, 1546-1726","issue":"7","journalAbbreviation":"Nat Neurosci","language":"en","page":"739-744","source":"DOI.org (Crossref)","title":"Compulsory averaging of crowded orientation signals in human vision","volume":"4","author":[{"family":"Parkes","given":"Laura"},{"family":"Lund","given":"Jennifer"},{"family":"Angelucci","given":"Alessandra"},{"family":"Solomon","given":"Joshua A."},{"family":"Morgan","given":"Michael"}],"issued":{"date-parts":[["2001",7]]}}}],"schema":"https://github.com/citation-style-language/schema/raw/master/csl-citation.json"} </w:instrText>
      </w:r>
      <w:r w:rsidR="00017015">
        <w:fldChar w:fldCharType="separate"/>
      </w:r>
      <w:r w:rsidR="00017015" w:rsidRPr="00017015">
        <w:t>(Alvarez &amp; Oliva, 2008; Ariely, 2001; Parkes et al., 2001)</w:t>
      </w:r>
      <w:r w:rsidR="00017015">
        <w:fldChar w:fldCharType="end"/>
      </w:r>
      <w:r w:rsidRPr="001F3F61">
        <w:t>. Recent studies showed that the visual system can represent the whole  distribution of features</w:t>
      </w:r>
      <w:r w:rsidR="00017015">
        <w:t xml:space="preserve"> </w:t>
      </w:r>
      <w:r w:rsidR="00017015">
        <w:fldChar w:fldCharType="begin"/>
      </w:r>
      <w:r w:rsidR="00017015">
        <w:instrText xml:space="preserve"> ADDIN ZOTERO_ITEM CSL_CITATION {"citationID":"iNpZkSLQ","properties":{"formattedCitation":"(Chetverikov et al., 2016)","plainCitation":"(Chetverikov et al., 2016)","noteIndex":0},"citationItems":[{"id":3125,"uris":["http://zotero.org/users/11420493/items/SQLQNK7B"],"itemData":{"id":3125,"type":"article-journal","abstract":"Perception allows us to extract information about regularities in the environment. Observers can quickly determine summary statistics of a group of objects and detect outliers. The existing body of research has, however, not revealed how such ensemble representations develop over time. Moreover, the correspondence between the physical distribution of features in the external world and their potential internal representation as a probability density function (PDF) by the visual system is still unknown. Here, for the first time we demonstrate that such internal PDFs are built during visual search and show how they can be assessed with repetition and role-reversal effects. Using singleton search for an oddly oriented target line among differently oriented distractors (a priming of pop-out paradigm), we test how different properties of previously observed distractor distributions (mean, variability, and shape) influence search times. Our results indicate that observers learn properties of distractor distributions over and above mean and variance; in fact, response times also depend on the shape of the preceding distractor distribution. Response times decrease as a function of target distance from the mean of preceding Gaussian distractor distributions, and the decrease is steeper when preceding distributions have small standard deviations. When preceding distributions are uniform, however, this decrease in response times can be described by a two-piece function corresponding to the uniform distribution PDF. Moreover, following skewed distributions response times function is skewed in accordance with the skew in distributions. Indeed, internal PDFs seem to be specifically tuned to the observed feature distribution.","container-title":"Cognition","DOI":"10.1016/j.cognition.2016.04.018","ISSN":"0010-0277","journalAbbreviation":"Cognition","page":"196-210","title":"Building ensemble representations: How the shape of preceding distractor distributions affects visual search","volume":"153","author":[{"family":"Chetverikov","given":"Andrey"},{"family":"Campana","given":"Gianluca"},{"family":"Kristjánsson","given":"Árni"}],"issued":{"date-parts":[["2016",8,1]]}}}],"schema":"https://github.com/citation-style-language/schema/raw/master/csl-citation.json"} </w:instrText>
      </w:r>
      <w:r w:rsidR="00017015">
        <w:fldChar w:fldCharType="separate"/>
      </w:r>
      <w:r w:rsidR="00017015" w:rsidRPr="00017015">
        <w:t>(Chetverikov et al., 2016)</w:t>
      </w:r>
      <w:r w:rsidR="00017015">
        <w:fldChar w:fldCharType="end"/>
      </w:r>
      <w:r w:rsidRPr="001F3F61">
        <w:t xml:space="preserve">. It suggests that mean, variance, and numerosity are not the </w:t>
      </w:r>
      <w:r w:rsidRPr="001F3F61">
        <w:lastRenderedPageBreak/>
        <w:t>only things representing ensemble information. Rather, these studies suggest that ensemble representations store quite rich information about the whole set of objects that can be useful for many cognitive tasks. One possible application of knowing the whole distribution is rapid categorization. In everyday perception, we often deal with sets of spatially interleaved objects of different types. A typical example is berries and leaves on a bush. Here, it makes more sense to split the berries and the leaves into independent groups before calculating ensemble summaries across these two sets. Indeed, this is what the visual system does. Not all objects necessarily get compressed into a single ensemble percept, one for all. The visual system can easily and rapidly parse a lot of interleaved objects into different color subsets and independently calculate ensemble summaries for each group  separately</w:t>
      </w:r>
      <w:r w:rsidR="00017015">
        <w:t xml:space="preserve"> </w:t>
      </w:r>
      <w:r w:rsidR="00017015">
        <w:fldChar w:fldCharType="begin"/>
      </w:r>
      <w:r w:rsidR="00017015">
        <w:instrText xml:space="preserve"> ADDIN ZOTERO_ITEM CSL_CITATION {"citationID":"kWA0Cd07","properties":{"formattedCitation":"(Chong &amp; Treisman, 2005; Im &amp; Chong, 2014; Sun et al., 2016)","plainCitation":"(Chong &amp; Treisman, 2005; Im &amp; Chong, 2014; Sun et al., 2016)","noteIndex":0},"citationItems":[{"id":3115,"uris":["http://zotero.org/users/11420493/items/JKC87BBK"],"itemData":{"id":3115,"type":"article-journal","abstract":"This paper explores some structural constraints on computing the mean sizes of sets of elements. Neither number nor density had much effect on judgments of mean size. Intermingled sets of circles segregated only by color gave mean discrimination thresholds for size that were as accurate as sets segregated by location. They were about the same when the relevant color was cued, when it was not cued, and when no distractor set was present. The results suggest that means are computed automatically and in parallel after an initial preattentive segregation by color.","container-title":"Vision Research","DOI":"10.1016/j.visres.2004.10.004","ISSN":"0042-6989","issue":"7","journalAbbreviation":"Vision Research","page":"891-900","title":"Statistical processing: computing the average size in perceptual groups","volume":"45","author":[{"family":"Chong","given":"Sang Chul"},{"family":"Treisman","given":"Anne"}],"issued":{"date-parts":[["2005",3,1]]}}},{"id":3126,"uris":["http://zotero.org/users/11420493/items/QBXMBP4B"],"itemData":{"id":3126,"type":"article-journal","abstract":"Visual environments often contain multiple elements, some of which are similar to one another or spatially grouped together. In the current study we investigated how one can use perceptual groups in representing ensemble features of the groups. In experiment 1 we found that participants' performance improved when items were easily segmented by a grouping cue based on proximity, suggesting that spatial grouping facilitates extracting and remembering ensemble representations from visual arrays consisting of multiple elements. In experiment 2 we found that spatial grouping improved performance only when the grouped subsets were tested for the memory task, whereas it impaired performance when other subsets that were not grouped were tested, suggesting that the benefit from grouping may come from better extraction for storage, rather than later decision processes such as accessibility. Taken together, our results suggest that perceptual grouping of multiple items by proximity facilitates extraction of ensemble statistics from groups of items, enhancing visual memory of the ensembles in a visual array.","container-title":"Perception","DOI":"10.1068/p7719","ISSN":"0301-0066","issue":"7","journalAbbreviation":"Perception","note":"publisher: SAGE Publications Ltd STM","page":"663-676","title":"Mean Size as a Unit of Visual Working Memory","volume":"43","author":[{"family":"Im","given":"Hee Yeon"},{"family":"Chong","given":"Sang Chul"}],"issued":{"date-parts":[["2014",7,1]]}}},{"id":3128,"uris":["http://zotero.org/users/11420493/items/DCI5AP2T"],"itemData":{"id":3128,"type":"article-journal","abstract":"The eyes present the brain much more information than it could possibly process. One important way to prioritize information is by selective attention to features, processing only items containing the attended features and blocking others (i.e., forming an attention filter). Here we demonstrate an extremely efficient paradigm and a powerful analysis to quantitatively measure, as accurately as one might measure physical color filters, 32 such human attention filters for single colors. These data are an essential basis for a theory of attention to color. The centroid paradigm itself, because it quickly and quantitatively characterizes basic attention processes, has numerous applications. The visual images in the eyes contain much more information than the brain can process. An important selection mechanism is feature-based attention (FBA). FBA is best described by attention filters that specify precisely the extent to which items containing attended features are selectively processed and the extent to which items that do not contain the attended features are attenuated. The centroid-judgment paradigm enables quick, precise measurements of such human perceptual attention filters, analogous to transmission measurements of photographic color filters. Subjects use a mouse to locate the centroid?the center of gravity?of a briefly displayed cloud of dots and receive precise feedback. A subset of dots is distinguished by some characteristic, such as a different color, and subjects judge the centroid of only the distinguished subset (e.g., dots of a particular color). The analysis efficiently determines the precise weight in the judged centroid of dots of every color in the display (i.e., the attention filter for the particular attended color in that context). We report 32 attention filters for single colors. Attention filters that discriminate one saturated hue from among seven other equiluminant distractor hues are extraordinarily selective, achieving attended/unattended weight ratios &gt;20:1. Attention filters for selecting a color that differs in saturation or lightness from distractors are much less selective than attention filters for hue (given equal discriminability of the colors), and their filter selectivities are proportional to the discriminability distance of neighboring colors, whereas in the same range hue attention-filter selectivity is virtually independent of discriminabilty.","container-title":"Proceedings of the National Academy of Sciences","DOI":"10.1073/pnas.1614062113","issue":"43","journalAbbreviation":"Proceedings of the National Academy of Sciences","note":"publisher: Proceedings of the National Academy of Sciences","page":"E6712-E6720","title":"Human attention filters for single colors","volume":"113","author":[{"family":"Sun","given":"Peng"},{"family":"Chubb","given":"Charles"},{"family":"Wright","given":"Charles E."},{"family":"Sperling","given":"George"}],"issued":{"date-parts":[["2016",10,25]]}}}],"schema":"https://github.com/citation-style-language/schema/raw/master/csl-citation.json"} </w:instrText>
      </w:r>
      <w:r w:rsidR="00017015">
        <w:fldChar w:fldCharType="separate"/>
      </w:r>
      <w:r w:rsidR="00017015" w:rsidRPr="00017015">
        <w:t>(Chong &amp; Treisman, 2005; Im &amp; Chong, 2014; Sun et al., 2016)</w:t>
      </w:r>
      <w:r w:rsidR="00017015">
        <w:fldChar w:fldCharType="end"/>
      </w:r>
      <w:r w:rsidRPr="001F3F61">
        <w:t>. Orientation can also serve as a cue for parsing into subsets, though not ideally</w:t>
      </w:r>
      <w:r w:rsidR="00017015">
        <w:t xml:space="preserve"> </w:t>
      </w:r>
      <w:r w:rsidR="00017015">
        <w:fldChar w:fldCharType="begin"/>
      </w:r>
      <w:r w:rsidR="00017015">
        <w:instrText xml:space="preserve"> ADDIN ZOTERO_ITEM CSL_CITATION {"citationID":"yAftmzev","properties":{"formattedCitation":"(Inverso et al., 2016; Oriet &amp; Brand, 2013)","plainCitation":"(Inverso et al., 2016; Oriet &amp; Brand, 2013)","noteIndex":0},"citationItems":[{"id":3007,"uris":["http://zotero.org/users/11420493/items/ALXJNRXI"],"itemData":{"id":3007,"type":"article-journal","abstract":"The finding that an item of type A pops out from an array of distractors of type B typically is taken to support the inference that human vision contains a neural mechanism that is activated by items of type A but not by items of type B. Such a mechanism might be expected to yield a neural image in which items of type A produce high activation and items of type B low (or zero) activation. Access to such a neural image might further be expected to enable accurate estimation of the centroid of an ensemble of items of type A intermixed with to-be-ignored items of type B. Here, it is shown that as the number of items in stimulus displays is increased, performance in estimating the centroids of horizontal (vertical) items amid vertical (horizontal) distractors degrades much more quickly and dramatically than does performance in estimating the centroids of white (black) items among black (white) distractors. Together with previous findings, these results suggest that, although human vision does possess bottom-up neural mechanisms sensitive to abrupt local changes in bar-orientation, and although human vision does possess and utilize top-down global attention filters capable of selecting multiple items of one brightness or of one color from among others, it cannot use a top-down global attention filter capable of selecting multiple bars of a given absolute orientation and filtering bars of the opposite orientation in a centroid task.","container-title":"Attention, Perception, &amp; Psychophysics","DOI":"10.3758/s13414-015-1005-3","ISSN":"1943-393X","issue":"1","journalAbbreviation":"Attention, Perception, &amp; Psychophysics","page":"293-308","title":"Evidence against global attention filters selective for absolute bar-orientation in human vision","volume":"78","author":[{"family":"Inverso","given":"Matthew"},{"family":"Sun","given":"Peng"},{"family":"Chubb","given":"Charles"},{"family":"Wright","given":"Charles E."},{"family":"Sperling","given":"George"}],"issued":{"date-parts":[["2016",1,1]]}}},{"id":326,"uris":["http://zotero.org/users/11420493/items/9BJ5FXYK"],"itemData":{"id":326,"type":"article-journal","container-title":"Vision Research","DOI":"10.1016/j.visres.2012.12.004","ISSN":"00426989","journalAbbreviation":"Vision Research","language":"en","page":"8-16","source":"DOI.org (Crossref)","title":"Size averaging of irrelevant stimuli cannot be prevented","volume":"79","author":[{"family":"Oriet","given":"Chris"},{"family":"Brand","given":"John"}],"issued":{"date-parts":[["2013",3]]}}}],"schema":"https://github.com/citation-style-language/schema/raw/master/csl-citation.json"} </w:instrText>
      </w:r>
      <w:r w:rsidR="00017015">
        <w:fldChar w:fldCharType="separate"/>
      </w:r>
      <w:r w:rsidR="00017015" w:rsidRPr="00017015">
        <w:t>(Inverso et al., 2016; Oriet &amp; Brand, 2013)</w:t>
      </w:r>
      <w:r w:rsidR="00017015">
        <w:fldChar w:fldCharType="end"/>
      </w:r>
      <w:r w:rsidRPr="001F3F61">
        <w:t>. To be capable of such independent computations, the visual system has to rapidly “decide” that some elements are similar enough to include them in the same pool to process as an ensemble, whereas others are substantially different to exclude them from that pool. This “decision” that we term rapid ensemble-based categorization or segmentation requires access to more elaborated distributional properties than the grand mean or variance of the entire set. It was previously suggested that the ensemble-based segmentation of spatially overlapping subsets can be supported by the shape of an overall feature distribution along one or several visual dimensions</w:t>
      </w:r>
      <w:r w:rsidR="00017015">
        <w:t xml:space="preserve"> </w:t>
      </w:r>
      <w:r w:rsidR="00017015">
        <w:fldChar w:fldCharType="begin"/>
      </w:r>
      <w:r w:rsidR="00017015">
        <w:instrText xml:space="preserve"> ADDIN ZOTERO_ITEM CSL_CITATION {"citationID":"39bKSZEC","properties":{"formattedCitation":"(Utochkin, 2015)","plainCitation":"(Utochkin, 2015)","noteIndex":0},"citationItems":[{"id":6,"uris":["http://zotero.org/users/11420493/items/XYWK7UVM"],"itemData":{"id":6,"type":"article-journal","abstract":"Ensemble summary statistics represent multiple objects on the high level of abstraction-that is, without representing individual features and ignoring spatial organization. This makes them especially useful for the rapid visual categorization of multiple objects of different types that are intermixed in space. Rapid categorization implies our ability to judge at one brief glance whether all visible objects represent different types or just variants of one type. A framework presented here states that processes resembling statistical tests can underlie that categorization. At an early stage (primary categorization), when independent ensemble properties are distributed along a single sensory dimension, the shape of that distribution is tested in order to establish whether all features can be represented by a single or multiple peaks. When primary categories are separated, the visual system either reiterates the shape test to recognize subcategories (indepth processing) or implements mean comparison tests to match several primary categories along a new dimension. Rapid categorization is not free from processing limitations; the role of selective attention in categorization is discussed in light of these limitations.","container-title":"Journal of Vision","DOI":"10.1167/15.4.8","ISSN":"15347362","issue":"4","note":"PMID: 26317396","page":"1-14","title":"Ensemble summary statistics as a basis for rapid visual categorization","volume":"15","author":[{"family":"Utochkin","given":"Igor S."}],"issued":{"date-parts":[["2015"]]}}}],"schema":"https://github.com/citation-style-language/schema/raw/master/csl-citation.json"} </w:instrText>
      </w:r>
      <w:r w:rsidR="00017015">
        <w:fldChar w:fldCharType="separate"/>
      </w:r>
      <w:r w:rsidR="00017015" w:rsidRPr="00017015">
        <w:t>(Utochkin, 2015)</w:t>
      </w:r>
      <w:r w:rsidR="00017015">
        <w:fldChar w:fldCharType="end"/>
      </w:r>
      <w:r w:rsidRPr="001F3F61">
        <w:t>. If the distribution has a single peak or is relatively flat (non-</w:t>
      </w:r>
      <w:proofErr w:type="spellStart"/>
      <w:r w:rsidRPr="001F3F61">
        <w:t>segmentable</w:t>
      </w:r>
      <w:proofErr w:type="spellEnd"/>
      <w:r w:rsidRPr="001F3F61">
        <w:t xml:space="preserve"> distribution), the visual system </w:t>
      </w:r>
      <w:proofErr w:type="gramStart"/>
      <w:r w:rsidRPr="001F3F61">
        <w:t>would</w:t>
      </w:r>
      <w:proofErr w:type="gramEnd"/>
      <w:r w:rsidRPr="001F3F61">
        <w:t xml:space="preserve"> treat all objects as</w:t>
      </w:r>
      <w:r w:rsidR="00017015">
        <w:t xml:space="preserve"> </w:t>
      </w:r>
      <w:r w:rsidRPr="001F3F61">
        <w:t>belonging to one category. In contrast, if the distribution has several peaks and long gaps between them (</w:t>
      </w:r>
      <w:proofErr w:type="spellStart"/>
      <w:r w:rsidRPr="001F3F61">
        <w:t>segmentable</w:t>
      </w:r>
      <w:proofErr w:type="spellEnd"/>
      <w:r w:rsidRPr="001F3F61">
        <w:t xml:space="preserve"> distribution), this </w:t>
      </w:r>
      <w:proofErr w:type="gramStart"/>
      <w:r w:rsidRPr="001F3F61">
        <w:t>would</w:t>
      </w:r>
      <w:proofErr w:type="gramEnd"/>
      <w:r w:rsidRPr="001F3F61">
        <w:t xml:space="preserve"> more likely cause the perception of a set consisting of objects from different categories. In our example, the visual system treats berries and leaves as different types of objects because their features (e.g., colors, shape) are distributed in a bumpy manner. But we will likely see a single type of </w:t>
      </w:r>
      <w:proofErr w:type="gramStart"/>
      <w:r w:rsidRPr="001F3F61">
        <w:t>objects</w:t>
      </w:r>
      <w:proofErr w:type="gramEnd"/>
      <w:r w:rsidRPr="001F3F61">
        <w:t xml:space="preserve"> looking at autumn leaves on the ground because their color distribution contains many intermediate shades between red and green forming a flat, single-peak distribution. Empirical evidence for this theory comes </w:t>
      </w:r>
      <w:r w:rsidR="00017015" w:rsidRPr="001F3F61">
        <w:t>from visual</w:t>
      </w:r>
      <w:r w:rsidRPr="001F3F61">
        <w:t xml:space="preserve"> search</w:t>
      </w:r>
      <w:r w:rsidR="00017015">
        <w:t xml:space="preserve"> </w:t>
      </w:r>
      <w:r w:rsidR="00017015">
        <w:fldChar w:fldCharType="begin"/>
      </w:r>
      <w:r w:rsidR="00017015">
        <w:instrText xml:space="preserve"> ADDIN ZOTERO_ITEM CSL_CITATION {"citationID":"CNWmSSwc","properties":{"formattedCitation":"(Utochkin &amp; Yurevich, 2016)","plainCitation":"(Utochkin &amp; Yurevich, 2016)","noteIndex":0},"citationItems":[{"id":392,"uris":["http://zotero.org/users/11420493/items/CZ4MY2XF"],"itemData":{"id":392,"type":"article-journal","container-title":"Journal of Experimental Psychology: Human Perception and Performance","DOI":"10.1037/xhp0000203","ISSN":"1939-1277, 0096-1523","issue":"7","journalAbbreviation":"Journal of Experimental Psychology: Human Perception and Performance","language":"en","page":"995-1007","source":"DOI.org (Crossref)","title":"Similarity and heterogeneity effects in visual search are mediated by “segmentability”.","volume":"42","author":[{"family":"Utochkin","given":"Igor S."},{"family":"Yurevich","given":"Maria A."}],"issued":{"date-parts":[["2016"]]}}}],"schema":"https://github.com/citation-style-language/schema/raw/master/csl-citation.json"} </w:instrText>
      </w:r>
      <w:r w:rsidR="00017015">
        <w:fldChar w:fldCharType="separate"/>
      </w:r>
      <w:r w:rsidR="00017015" w:rsidRPr="00017015">
        <w:t>(Utochkin &amp; Yurevich, 2016)</w:t>
      </w:r>
      <w:r w:rsidR="00017015">
        <w:fldChar w:fldCharType="end"/>
      </w:r>
      <w:r w:rsidRPr="001F3F61">
        <w:t xml:space="preserve"> and texture discrimination</w:t>
      </w:r>
      <w:r w:rsidR="00017015">
        <w:t xml:space="preserve"> </w:t>
      </w:r>
      <w:r w:rsidR="00017015">
        <w:fldChar w:fldCharType="begin"/>
      </w:r>
      <w:r w:rsidR="00017015">
        <w:instrText xml:space="preserve"> ADDIN ZOTERO_ITEM CSL_CITATION {"citationID":"KS6PvgV4","properties":{"formattedCitation":"(Utochkin et al., 2018)","plainCitation":"(Utochkin et al., 2018)","noteIndex":0},"citationItems":[{"id":7,"uris":["http://zotero.org/users/11420493/items/LAHXW27B"],"itemData":{"id":7,"type":"article-journal","abstract":"Although objects around us vary in a number of continuous dimensions (color, size, orientation, etc.), we tend to perceive the objects using more discrete, categorical descriptions (e.g., berries and leaves). Previously, we described how continuous ensemble statistics of simple features are transformed into categorical classes: The visual system tests whether the feature distribution has one or several peaks, each representing a likely “category”. Here, we tested the mechanism of segmentation for more complex conjunctions of features. Observers discriminated between two textures filled with lines of various lengths and orientations, which had same distributions between the textures, but opposite directions of correlations. Critically, feature distributions could be “segmentable” (only extreme feature values and a large gap between them) or “non-segmentable” (both extreme and middle values with smooth transition are present). Segmentable displays yielded steeper psychometric functions indicating better discrimination (Experiment 1). The effect of segmentability arises early in visual processing (Experiment 2) and is likely to be provided by global sampling of the entire field (Experiment 3). Also, rapid segmentation requires both feature dimensions having a “segmentable” distribution supporting division of the textures into categorical classes of conjunctions. We propose that observers select items from one side (peak) of one dimension and sample mean differences along a second dimension within the selected subset. In this scenario, subset selection is a limiting factor (Experiment 4) of texture discrimination. Yet, segmentability provided by the sharp feature distributions seems to facilitate both subset selection and mean comparison.","container-title":"Cognition","DOI":"10.1016/j.cognition.2018.06.016","ISSN":"18737838","issue":"June","note":"publisher: Elsevier","page":"178-191","title":"Continuous to discrete: Ensemble-based segmentation in the perception of multiple feature conjunctions","volume":"179","author":[{"family":"Utochkin","given":"Igor S."},{"family":"Khvostov","given":"Vladislav A."},{"family":"Stakina","given":"Yulia M."}],"issued":{"date-parts":[["2018"]]}}}],"schema":"https://github.com/citation-style-language/schema/raw/master/csl-citation.json"} </w:instrText>
      </w:r>
      <w:r w:rsidR="00017015">
        <w:fldChar w:fldCharType="separate"/>
      </w:r>
      <w:r w:rsidR="00017015" w:rsidRPr="00017015">
        <w:t>(Utochkin et al., 2018)</w:t>
      </w:r>
      <w:r w:rsidR="00017015">
        <w:fldChar w:fldCharType="end"/>
      </w:r>
      <w:r w:rsidRPr="001F3F61">
        <w:t>. In light of the idea of the efficient ensemble representation beyond the bottleneck of attention and working  memory</w:t>
      </w:r>
      <w:r w:rsidR="00017015">
        <w:t xml:space="preserve"> </w:t>
      </w:r>
      <w:r w:rsidR="00017015">
        <w:fldChar w:fldCharType="begin"/>
      </w:r>
      <w:r w:rsidR="00017015">
        <w:instrText xml:space="preserve"> ADDIN ZOTERO_ITEM CSL_CITATION {"citationID":"qF3K0SSQ","properties":{"formattedCitation":"(M. A. Cohen et al., 2016)","plainCitation":"(M. A. Cohen et al., 2016)","noteIndex":0},"citationItems":[{"id":324,"uris":["http://zotero.org/users/11420493/items/KLFR4AKW"],"itemData":{"id":324,"type":"article-journal","container-title":"Trends in Cognitive Sciences","DOI":"10.1016/j.tics.2016.03.006","ISSN":"13646613","issue":"5","journalAbbreviation":"Trends in Cognitive Sciences","language":"en","page":"324-335","source":"DOI.org (Crossref)","title":"What is the Bandwidth of Perceptual Experience?","volume":"20","author":[{"family":"Cohen","given":"Michael A."},{"family":"Dennett","given":"Daniel C."},{"family":"Kanwisher","given":"Nancy"}],"issued":{"date-parts":[["2016",5]]}}}],"schema":"https://github.com/citation-style-language/schema/raw/master/csl-citation.json"} </w:instrText>
      </w:r>
      <w:r w:rsidR="00017015">
        <w:fldChar w:fldCharType="separate"/>
      </w:r>
      <w:r w:rsidR="00017015" w:rsidRPr="00017015">
        <w:t>(M. A. Cohen et al., 2016)</w:t>
      </w:r>
      <w:r w:rsidR="00017015">
        <w:fldChar w:fldCharType="end"/>
      </w:r>
      <w:r w:rsidRPr="001F3F61">
        <w:t>, it is a debated question whether ensemble processing in general and ensemble-based categorization in particular require no attention: While some behavioral studies suggest efficient ensemble perception when  attention is occupied by another task</w:t>
      </w:r>
      <w:r w:rsidR="00017015">
        <w:t xml:space="preserve"> </w:t>
      </w:r>
      <w:r w:rsidR="00017015">
        <w:fldChar w:fldCharType="begin"/>
      </w:r>
      <w:r w:rsidR="00017015">
        <w:instrText xml:space="preserve"> ADDIN ZOTERO_ITEM CSL_CITATION {"citationID":"2eA6Gm2b","properties":{"formattedCitation":"(Alvarez &amp; Oliva, 2008; Oriet &amp; Brand, 2013)","plainCitation":"(Alvarez &amp; Oliva, 2008; Oriet &amp; Brand, 2013)","noteIndex":0},"citationItems":[{"id":340,"uris":["http://zotero.org/users/11420493/items/LIFUPVYS"],"itemData":{"id":340,"type":"article-journal","abstract":"The representation of visual information inside the focus of attention is more precise than the representation of information outside the focus of attention. We found that the visual system can compensate for the cost of withdrawing attention by pooling noisy local features and computing summary statistics. The location of an individual object is a local feature, whereas the center of mass of several objects (centroid) is a summary feature representing the mean object location. Three experiments showed that withdrawing attention degraded the representation of individual positions more than the representation of the centroid. It appears that information outside the focus of attention can be represented at an abstract level that lacks local detail, but nevertheless carries a precise statistical summary of the scene. The term ensemble features refers to a broad class of statistical summary features that we propose collectively make up the representation of information outside the focus of attention. Copyright © 2008 Association for Psychological Science.","container-title":"Psychological Science","DOI":"10.1111/j.1467-9280.2008.02098.x","ISSN":"09567976","issue":"4","page":"392-398","title":"The representation of simple ensemble visual features outside the focus of attention: Research article","volume":"19","author":[{"family":"Alvarez","given":"George A."},{"family":"Oliva","given":"Aude"}],"issued":{"date-parts":[["2008"]]}}},{"id":326,"uris":["http://zotero.org/users/11420493/items/9BJ5FXYK"],"itemData":{"id":326,"type":"article-journal","container-title":"Vision Research","DOI":"10.1016/j.visres.2012.12.004","ISSN":"00426989","journalAbbreviation":"Vision Research","language":"en","page":"8-16","source":"DOI.org (Crossref)","title":"Size averaging of irrelevant stimuli cannot be prevented","volume":"79","author":[{"family":"Oriet","given":"Chris"},{"family":"Brand","given":"John"}],"issued":{"date-parts":[["2013",3]]}}}],"schema":"https://github.com/citation-style-language/schema/raw/master/csl-citation.json"} </w:instrText>
      </w:r>
      <w:r w:rsidR="00017015">
        <w:fldChar w:fldCharType="separate"/>
      </w:r>
      <w:r w:rsidR="00017015" w:rsidRPr="00017015">
        <w:t>(Alvarez &amp; Oliva, 2008; Oriet &amp; Brand, 2013)</w:t>
      </w:r>
      <w:r w:rsidR="00017015">
        <w:fldChar w:fldCharType="end"/>
      </w:r>
      <w:r w:rsidRPr="001F3F61">
        <w:t xml:space="preserve"> other studies show that at least some distributed attention is required  for ensemble processing</w:t>
      </w:r>
      <w:r w:rsidR="00017015">
        <w:t xml:space="preserve"> </w:t>
      </w:r>
      <w:r w:rsidR="00A25360">
        <w:fldChar w:fldCharType="begin"/>
      </w:r>
      <w:r w:rsidR="00A25360">
        <w:instrText xml:space="preserve"> ADDIN ZOTERO_ITEM CSL_CITATION {"citationID":"Ock1Fc8o","properties":{"formattedCitation":"(Huang, 2015; Jackson-Nielsen et al., 2017)","plainCitation":"(Huang, 2015; Jackson-Nielsen et al., 2017)","noteIndex":0},"citationItems":[{"id":232,"uris":["http://zotero.org/users/11420493/items/CBIWX8L6"],"itemData":{"id":232,"type":"article-journal","abstract":"Recent studies have argued that the statistical properties of a set of visual items can be extracted with little or even no cost. In the present study, observers (N = 188) performed a color task and an orientation task, and the attention effect was measured as the advantage of pre-cueing one of the two tasks. The color and orientation tasks required participants to report either an object feature or the mean of a 4×4 array (i.e., statistical property). The pre-cueing advantages were approximately equal regardless of the nature of the tasks (object features vs. statistical properties), providing evidence that statistical properties are not perceived with zero cost, but demand as much attention as object features.","container-title":"PLOS ONE","DOI":"10.1371/journal.pone.0131191","ISSN":"1932-6203","issue":"8","journalAbbreviation":"PLOS ONE","language":"en","note":"publisher: Public Library of Science","page":"e0131191","source":"PLoS Journals","title":"Statistical Properties Demand as Much Attention as Object Features","volume":"10","author":[{"family":"Huang","given":"Liqiang"}],"issued":{"date-parts":[["2015",8,21]]}}},{"id":10,"uris":["http://zotero.org/users/11420493/items/M4Z2EJIT"],"itemData":{"id":10,"type":"article-journal","abstract":"To overcome inherent limitations in perceptual bandwidth, many aspects of the visual world are represented as summary statistics (e.g., average size, orientation, or density of objects). Here, we investigated the relationship between summary (ensemble) statistics and visual attention. Recently, it was claimed that one ensemble statistic in particular, color diversity, can be perceived without focal attention. However, a broader debate exists over the attentional requirements of conscious perception, and it is possible that some form of attention is necessary for ensemble perception. To test this idea, we employed a modified inattentional blindness paradigm and found that multiple types of summary statistics (color and size) often go unnoticed without attention. In addition, we found attentional costs in dual-task situations, further implicating a role for attention in statistical perception. Overall, we conclude that while visual ensembles may be processed efficiently, some amount of attention is necessary for conscious perception of ensemble statistics.","container-title":"Consciousness and Cognition","DOI":"10.1016/j.concog.2016.11.007","ISSN":"10902376","note":"publisher: Elsevier Inc.","page":"149-160","title":"Perception of ensemble statistics requires attention","volume":"48","author":[{"family":"Jackson-Nielsen","given":"Molly"},{"family":"Cohen","given":"Michael A."},{"family":"Pitts","given":"Michael A."}],"issued":{"date-parts":[["2017"]]}}}],"schema":"https://github.com/citation-style-language/schema/raw/master/csl-citation.json"} </w:instrText>
      </w:r>
      <w:r w:rsidR="00A25360">
        <w:fldChar w:fldCharType="separate"/>
      </w:r>
      <w:r w:rsidR="00A25360" w:rsidRPr="00A25360">
        <w:t>(Huang, 2015; Jackson-Nielsen et al., 2017)</w:t>
      </w:r>
      <w:r w:rsidR="00A25360">
        <w:fldChar w:fldCharType="end"/>
      </w:r>
      <w:r w:rsidRPr="001F3F61">
        <w:t xml:space="preserve"> or, at most, the whole ensemble percept is heavily based on attentional subsampling  of a few items</w:t>
      </w:r>
      <w:r w:rsidR="00A25360">
        <w:t xml:space="preserve"> </w:t>
      </w:r>
      <w:r w:rsidR="00A25360">
        <w:fldChar w:fldCharType="begin"/>
      </w:r>
      <w:r w:rsidR="00A25360">
        <w:instrText xml:space="preserve"> ADDIN ZOTERO_ITEM CSL_CITATION {"citationID":"APlvp1Ae","properties":{"formattedCitation":"(Myczek &amp; Simons, 2008)","plainCitation":"(Myczek &amp; Simons, 2008)","noteIndex":0},"citationItems":[{"id":3130,"uris":["http://zotero.org/users/11420493/items/JWADZR25"],"itemData":{"id":3130,"type":"article-journal","abstract":"People can perceive the individual features of an object by focusing attention on it and binding the features together at a location. Some perceptual processing can occur without focusing attention on each object, though; people may even be able to extract summary information about the sizes of all the objects in a display, essentially computing the mean size at a glance. Evidence that people can judge the mean size of an array efficiently and accurately has been used to support the strong claim that people use a global, parallel process to extract a statistical summary of the average size of the objects in the display. Such claims are based both on the accuracy of performance and on the supposition that performance exceeds what would be possible with serial, focused attention. However, these studies typically have not examined the limits of performance with focused-attention strategies. Through experiments and simulations, we show that existing evidence for mean size perception can be explained through various focused-attention strategies, without appealing to a new mechanism of average size perception. Although our evidence does not eliminate the possibility that people do perceive the average size of all the objects in a display, it suggests that simpler mechanisms can accommodate the existing data.","container-title":"Perception &amp; Psychophysics","DOI":"10.3758/PP.70.5.772","ISSN":"1532-5962","issue":"5","journalAbbreviation":"Perception &amp; Psychophysics","page":"772-788","title":"Better than average: Alternatives to statistical summary representations for rapid judgments of average size","volume":"70","author":[{"family":"Myczek","given":"Kristoffer"},{"family":"Simons","given":"Daniel J."}],"issued":{"date-parts":[["2008",7,1]]}}}],"schema":"https://github.com/citation-style-language/schema/raw/master/csl-citation.json"} </w:instrText>
      </w:r>
      <w:r w:rsidR="00A25360">
        <w:fldChar w:fldCharType="separate"/>
      </w:r>
      <w:r w:rsidR="00A25360" w:rsidRPr="00A25360">
        <w:t>(Myczek &amp; Simons, 2008)</w:t>
      </w:r>
      <w:r w:rsidR="00A25360">
        <w:fldChar w:fldCharType="end"/>
      </w:r>
      <w:r w:rsidR="00A25360">
        <w:t xml:space="preserve"> </w:t>
      </w:r>
      <w:r w:rsidRPr="001F3F61">
        <w:t>. Ensemble-based segmentation occurs rather early (within 100–200-ms) and does not benefit  from longer presentation</w:t>
      </w:r>
      <w:r w:rsidR="00A25360">
        <w:t xml:space="preserve"> </w:t>
      </w:r>
      <w:r w:rsidR="00A25360">
        <w:fldChar w:fldCharType="begin"/>
      </w:r>
      <w:r w:rsidR="00A25360">
        <w:instrText xml:space="preserve"> ADDIN ZOTERO_ITEM CSL_CITATION {"citationID":"FtV8WnBF","properties":{"formattedCitation":"(Utochkin et al., 2018)","plainCitation":"(Utochkin et al., 2018)","noteIndex":0},"citationItems":[{"id":7,"uris":["http://zotero.org/users/11420493/items/LAHXW27B"],"itemData":{"id":7,"type":"article-journal","abstract":"Although objects around us vary in a number of continuous dimensions (color, size, orientation, etc.), we tend to perceive the objects using more discrete, categorical descriptions (e.g., berries and leaves). Previously, we described how continuous ensemble statistics of simple features are transformed into categorical classes: The visual system tests whether the feature distribution has one or several peaks, each representing a likely “category”. Here, we tested the mechanism of segmentation for more complex conjunctions of features. Observers discriminated between two textures filled with lines of various lengths and orientations, which had same distributions between the textures, but opposite directions of correlations. Critically, feature distributions could be “segmentable” (only extreme feature values and a large gap between them) or “non-segmentable” (both extreme and middle values with smooth transition are present). Segmentable displays yielded steeper psychometric functions indicating better discrimination (Experiment 1). The effect of segmentability arises early in visual processing (Experiment 2) and is likely to be provided by global sampling of the entire field (Experiment 3). Also, rapid segmentation requires both feature dimensions having a “segmentable” distribution supporting division of the textures into categorical classes of conjunctions. We propose that observers select items from one side (peak) of one dimension and sample mean differences along a second dimension within the selected subset. In this scenario, subset selection is a limiting factor (Experiment 4) of texture discrimination. Yet, segmentability provided by the sharp feature distributions seems to facilitate both subset selection and mean comparison.","container-title":"Cognition","DOI":"10.1016/j.cognition.2018.06.016","ISSN":"18737838","issue":"June","note":"publisher: Elsevier","page":"178-191","title":"Continuous to discrete: Ensemble-based segmentation in the perception of multiple feature conjunctions","volume":"179","author":[{"family":"Utochkin","given":"Igor S."},{"family":"Khvostov","given":"Vladislav A."},{"family":"Stakina","given":"Yulia M."}],"issued":{"date-parts":[["2018"]]}}}],"schema":"https://github.com/citation-style-language/schema/raw/master/csl-citation.json"} </w:instrText>
      </w:r>
      <w:r w:rsidR="00A25360">
        <w:fldChar w:fldCharType="separate"/>
      </w:r>
      <w:r w:rsidR="00A25360" w:rsidRPr="00A25360">
        <w:t>(Utochkin et al., 2018)</w:t>
      </w:r>
      <w:r w:rsidR="00A25360">
        <w:fldChar w:fldCharType="end"/>
      </w:r>
      <w:r w:rsidRPr="001F3F61">
        <w:t xml:space="preserve"> which is consistent with presumably parallel processing associated with automatic, “</w:t>
      </w:r>
      <w:proofErr w:type="spellStart"/>
      <w:r w:rsidRPr="001F3F61">
        <w:t>preattentive</w:t>
      </w:r>
      <w:proofErr w:type="spellEnd"/>
      <w:r w:rsidRPr="001F3F61">
        <w:t xml:space="preserve">” segmentation or categorization. </w:t>
      </w:r>
      <w:r w:rsidRPr="001F3F61">
        <w:lastRenderedPageBreak/>
        <w:t xml:space="preserve">However, the conclusion about </w:t>
      </w:r>
      <w:proofErr w:type="spellStart"/>
      <w:r w:rsidRPr="001F3F61">
        <w:t>preattentive</w:t>
      </w:r>
      <w:proofErr w:type="spellEnd"/>
      <w:r w:rsidRPr="001F3F61">
        <w:t xml:space="preserve"> versus </w:t>
      </w:r>
      <w:proofErr w:type="spellStart"/>
      <w:r w:rsidRPr="001F3F61">
        <w:t>attentiondemanding</w:t>
      </w:r>
      <w:proofErr w:type="spellEnd"/>
      <w:r w:rsidRPr="001F3F61">
        <w:t xml:space="preserve"> ensemble segmentation based solely on behavioral data is problematic because such tasks explicitly require discrimination based on ensemble properties implying that these properties are attended. In this work, we addressed this problem and tried to figure out whether the rapid segmentation of intermixed objects is automatic. Specifically, our approach was based on probing a neurophysiological </w:t>
      </w:r>
      <w:proofErr w:type="gramStart"/>
      <w:r w:rsidRPr="001F3F61">
        <w:t>correlate</w:t>
      </w:r>
      <w:proofErr w:type="gramEnd"/>
      <w:r w:rsidRPr="001F3F61">
        <w:t xml:space="preserve"> of automatic discrimination, visual mismatch negativity (</w:t>
      </w:r>
      <w:proofErr w:type="spellStart"/>
      <w:r w:rsidRPr="001F3F61">
        <w:t>vMMN</w:t>
      </w:r>
      <w:proofErr w:type="spellEnd"/>
      <w:r w:rsidRPr="001F3F61">
        <w:t>).  The MMN component of the ERP is known as a correlate of automatic change detection in the sensory input</w:t>
      </w:r>
      <w:r w:rsidR="00A25360">
        <w:t xml:space="preserve"> (</w:t>
      </w:r>
      <w:r w:rsidR="00A25360" w:rsidRPr="00A25360">
        <w:t>Näätänen, 1992</w:t>
      </w:r>
      <w:r w:rsidR="00A25360">
        <w:t>)</w:t>
      </w:r>
      <w:r w:rsidRPr="001F3F61">
        <w:t>. The visual system is capable of generating a mismatch signal while responding to the violations in unattended  environmental regularities</w:t>
      </w:r>
      <w:r w:rsidR="00A25360">
        <w:t xml:space="preserve"> </w:t>
      </w:r>
      <w:r w:rsidR="00A25360">
        <w:fldChar w:fldCharType="begin"/>
      </w:r>
      <w:r w:rsidR="00A25360">
        <w:instrText xml:space="preserve"> ADDIN ZOTERO_ITEM CSL_CITATION {"citationID":"gsBTFwCS","properties":{"formattedCitation":"(Pazo-Alvarez et al., 2003)","plainCitation":"(Pazo-Alvarez et al., 2003)","noteIndex":0},"citationItems":[{"id":1,"uris":["http://zotero.org/users/11420493/items/YQTJ6MNE"],"itemData":{"id":1,"type":"article-journal","abstract":"The mismatch negativity (MMN) component is an event-related potential (ERP) that can be elicited by any change in the acoustic environment, and it is related to memory-based, automatic processing mechanisms, and attentional capture processes. This component is well defined in the auditory modality. However, there is still a great controversy about its existence in the visual modality. This paper reviews the studies that are relevant with regard to memory-based, automatic deviance detection ERPs in the visual system. The paper discusses the main strengths and limitations of those studies and suggests what directions should be taken for future research. © 2003 Elsevier Science B.V. All rights reserved.","container-title":"Biological Psychology","DOI":"10.1016/S0301-0511(03)00049-8","ISSN":"03010511","issue":"3","page":"199-236","title":"MMN in the visual modality: A review","volume":"63","author":[{"family":"Pazo-Alvarez","given":"P."},{"family":"Cadaveira","given":"F."},{"family":"Amenedo","given":"E."}],"issued":{"date-parts":[["2003"]]}}}],"schema":"https://github.com/citation-style-language/schema/raw/master/csl-citation.json"} </w:instrText>
      </w:r>
      <w:r w:rsidR="00A25360">
        <w:fldChar w:fldCharType="separate"/>
      </w:r>
      <w:r w:rsidR="00A25360" w:rsidRPr="00A25360">
        <w:t>(Pazo-Alvarez et al., 2003)</w:t>
      </w:r>
      <w:r w:rsidR="00A25360">
        <w:fldChar w:fldCharType="end"/>
      </w:r>
      <w:r w:rsidRPr="001F3F61">
        <w:t>, both in physical parameters such as color or orientation</w:t>
      </w:r>
      <w:r w:rsidR="00A25360">
        <w:t xml:space="preserve"> </w:t>
      </w:r>
      <w:r w:rsidR="00A25360">
        <w:fldChar w:fldCharType="begin"/>
      </w:r>
      <w:r w:rsidR="00A25360">
        <w:instrText xml:space="preserve"> ADDIN ZOTERO_ITEM CSL_CITATION {"citationID":"StJrczzb","properties":{"formattedCitation":"(Durant et al., 2017)","plainCitation":"(Durant et al., 2017)","noteIndex":0},"citationItems":[{"id":329,"uris":["http://zotero.org/users/11420493/items/URVH6MDW"],"itemData":{"id":329,"type":"article-journal","abstract":"Rapid extraction of the overall statistics of the visual scene is crucial for the human ability to rapidly perceive the general ‘gist’. The aim of this work was to investigate if there exists neural evidence for such a process i.e. automatic, unattended detection of overall statistical differences between scenes. In order to do this, Visual Mismatch Negativity (vMMN), an early evoked neural response component, was measured. We presented a sequence of sets of oriented patterns of a given (random) mean orientation and varied the variance of the orientations of the patterns, so that some sets contained similar orientations (ordered) or the orientations were random (disordered). These two types of sets of patterns were presented in an oddball sequence such that one type occurred often and the other was a rare, unexpected stimulus. We found a significant vMMN in response to a randomly oriented stimulus amongst more ordered stimuli, which suggested that humans perceive ‘ordered’ vs ‘disordered’ scenes categorically. We conclude that by manipulating the variance of the orientations contained within each stimulus we are able to show that this property is automatically encoded in visual neural response.","container-title":"Neuroscience Letters","DOI":"10.1016/j.neulet.2017.08.027","ISSN":"18727972","note":"publisher: Elsevier Ireland Ltd","page":"43-47","title":"Automatic detection of orientation variance","volume":"658","author":[{"family":"Durant","given":"Szonya"},{"family":"Sulykos","given":"István"},{"family":"Czigler","given":"István"}],"issued":{"date-parts":[["2017",9,29]]}}}],"schema":"https://github.com/citation-style-language/schema/raw/master/csl-citation.json"} </w:instrText>
      </w:r>
      <w:r w:rsidR="00A25360">
        <w:fldChar w:fldCharType="separate"/>
      </w:r>
      <w:r w:rsidR="00A25360" w:rsidRPr="00A25360">
        <w:t>(Durant et al., 2017)</w:t>
      </w:r>
      <w:r w:rsidR="00A25360">
        <w:fldChar w:fldCharType="end"/>
      </w:r>
      <w:r w:rsidRPr="001F3F61">
        <w:t xml:space="preserve"> and in high-level features  including facial expression</w:t>
      </w:r>
      <w:r w:rsidR="00A25360">
        <w:t xml:space="preserve"> </w:t>
      </w:r>
      <w:r w:rsidR="00A25360">
        <w:fldChar w:fldCharType="begin"/>
      </w:r>
      <w:r w:rsidR="00A25360">
        <w:instrText xml:space="preserve"> ADDIN ZOTERO_ITEM CSL_CITATION {"citationID":"TIGZpBMp","properties":{"formattedCitation":"(Stefanics et al., 2011)","plainCitation":"(Stefanics et al., 2011)","noteIndex":0},"citationItems":[{"id":3037,"uris":["http://zotero.org/users/11420493/items/TU4FPNPF"],"itemData":{"id":3037,"type":"article-journal","abstract":"Sequential regularities are abstract rules based on repeating sequences of environmental events, which are useful to make predictions about future events.  Here, we tested whether the visual system is capable to detect sequential  regularity in unattended stimulus sequences. The visual mismatch negativity  (vMMN) component of the event-related potentials is sensitive to the violation of  complex regularities (e.g., object-related characteristics, temporal patterns).  We used the vMMN component as an index of violation of conditional (if, then)  regularities. In the first experiment, to investigate emergence of vMMN and other  change-related activity to the violation of conditional rules, red and green disk  patterns were delivered in pairs. The majority of pairs comprised of disk  patterns with identical colors, whereas in deviant pairs the colors were  different. The probabilities of the two colors were equal. The second member of  the deviant pairs elicited a vMMN with longer latency and more extended spatial  distribution to deviants with lower probability (10 vs. 30%). In the second  (control) experiment the emergence of vMMN to violation of a simple,  feature-related rule was studied using oddball sequences of stimulus pairs where  deviant colors were presented with 20% probabilities. Deviant colored patterns  elicited a vMMN, and this component was larger for the second member of the pair,  i.e., after a shorter inter-stimulus interval. This result corresponds to the  SOA/(v)MMN relationship, expected on the basis of a memory-mismatch process. Our  results show that the system underlying vMMN is sensitive to abstract,  conditional rules. Representation of such rules implicates expectation of a  subsequent event, therefore vMMN can be considered as a correlate of violated  predictions about the characteristics of environmental events.","container-title":"Frontiers in human neuroscience","DOI":"10.3389/fnhum.2011.00046","ISSN":"1662-5161","journalAbbreviation":"Front Hum Neurosci","language":"eng","note":"publisher-place: Switzerland\nPMID: 21629766 \nPMCID: PMC3099311","page":"46","title":"Visual mismatch negativity reveals automatic detection of sequential regularity violation.","volume":"5","author":[{"family":"Stefanics","given":"Gábor"},{"family":"Kimura","given":"Motohiro"},{"family":"Czigler","given":"István"}],"issued":{"date-parts":[["2011"]]}}}],"schema":"https://github.com/citation-style-language/schema/raw/master/csl-citation.json"} </w:instrText>
      </w:r>
      <w:r w:rsidR="00A25360">
        <w:fldChar w:fldCharType="separate"/>
      </w:r>
      <w:r w:rsidR="00A25360" w:rsidRPr="00A25360">
        <w:t>(Stefanics et al., 2011)</w:t>
      </w:r>
      <w:r w:rsidR="00A25360">
        <w:fldChar w:fldCharType="end"/>
      </w:r>
      <w:r w:rsidRPr="001F3F61">
        <w:t xml:space="preserve"> or even in abstract rules</w:t>
      </w:r>
      <w:r w:rsidR="00A25360">
        <w:t xml:space="preserve"> </w:t>
      </w:r>
      <w:r w:rsidR="00A25360">
        <w:fldChar w:fldCharType="begin"/>
      </w:r>
      <w:r w:rsidR="00A25360">
        <w:instrText xml:space="preserve"> ADDIN ZOTERO_ITEM CSL_CITATION {"citationID":"YQExEdyU","properties":{"formattedCitation":"(Li et al., 2012)","plainCitation":"(Li et al., 2012)","noteIndex":0},"citationItems":[{"id":3132,"uris":["http://zotero.org/users/11420493/items/VCKY3XQV"],"itemData":{"id":3132,"type":"article-journal","abstract":"Converging evidence revealed that facial expressions are processed automatically. Recently, there is evidence that facial expressions might elicit the visual mismatch negativity (MMN), expression MMN (EMMN), reflecting that facial expression could be processed under non-attentional condition. In the present study, using a cross modality task we attempted to investigate whether there is a memory-comparison-based EMMN.","container-title":"Behavioral and Brain Functions","DOI":"10.1186/1744-9081-8-7","ISSN":"1744-9081","issue":"1","journalAbbreviation":"Behavioral and Brain Functions","page":"7","title":"Visual mismatch negativity elicited by facial expressions: new evidence from the equiprobable paradigm","volume":"8","author":[{"family":"Li","given":"Xiying"},{"family":"Lu","given":"Yongli"},{"family":"Sun","given":"Gang"},{"family":"Gao","given":"Lei"},{"family":"Zhao","given":"Lun"}],"issued":{"date-parts":[["2012",2,2]]}}}],"schema":"https://github.com/citation-style-language/schema/raw/master/csl-citation.json"} </w:instrText>
      </w:r>
      <w:r w:rsidR="00A25360">
        <w:fldChar w:fldCharType="separate"/>
      </w:r>
      <w:r w:rsidR="00A25360" w:rsidRPr="00A25360">
        <w:t>(Li et al., 2012)</w:t>
      </w:r>
      <w:r w:rsidR="00A25360">
        <w:fldChar w:fldCharType="end"/>
      </w:r>
      <w:r w:rsidRPr="001F3F61">
        <w:t xml:space="preserve">. The common method to probe the </w:t>
      </w:r>
      <w:proofErr w:type="spellStart"/>
      <w:r w:rsidRPr="001F3F61">
        <w:t>vMMN</w:t>
      </w:r>
      <w:proofErr w:type="spellEnd"/>
      <w:r w:rsidRPr="001F3F61">
        <w:t xml:space="preserve"> is the oddball paradigm, with a central task diverting participant’s attention and a background stimulus stream consisting of alternation between standard (frequent) and deviant (rare) stimuli. The typical </w:t>
      </w:r>
      <w:proofErr w:type="spellStart"/>
      <w:r w:rsidRPr="001F3F61">
        <w:t>vMMN</w:t>
      </w:r>
      <w:proofErr w:type="spellEnd"/>
      <w:r w:rsidRPr="001F3F61">
        <w:t xml:space="preserve"> is greater negative activity in response to the deviant compared to standard stimulus taking place in a 120–250 </w:t>
      </w:r>
      <w:proofErr w:type="spellStart"/>
      <w:r w:rsidRPr="001F3F61">
        <w:t>ms</w:t>
      </w:r>
      <w:proofErr w:type="spellEnd"/>
      <w:r w:rsidRPr="001F3F61">
        <w:t xml:space="preserve"> time window and topographically distributed in occipital and parietal electrode sites. To our knowledge, approaches to the  control of attention vary across the field of </w:t>
      </w:r>
      <w:proofErr w:type="spellStart"/>
      <w:r w:rsidRPr="001F3F61">
        <w:t>vMMN</w:t>
      </w:r>
      <w:proofErr w:type="spellEnd"/>
      <w:r w:rsidRPr="001F3F61">
        <w:t xml:space="preserve"> research and include demanding central tasks</w:t>
      </w:r>
      <w:r w:rsidR="00A25360">
        <w:t xml:space="preserve"> </w:t>
      </w:r>
      <w:r w:rsidR="00A25360">
        <w:fldChar w:fldCharType="begin"/>
      </w:r>
      <w:r w:rsidR="00A25360">
        <w:instrText xml:space="preserve"> ADDIN ZOTERO_ITEM CSL_CITATION {"citationID":"KyZ4pzsY","properties":{"formattedCitation":"(Winkler et al., 2005)","plainCitation":"(Winkler et al., 2005)","noteIndex":0},"citationItems":[{"id":118,"uris":["http://zotero.org/users/11420493/items/DRFVG893"],"itemData":{"id":118,"type":"article-journal","abstract":"We investigated the role of attention in feature binding in the auditory and the visual modality. One auditory and one visual experiment used the mismatch negativity (MMN and vMMN, respectively) event-related potential to index the memory representations created from stimulus sequences, which were either task-relevant and, therefore, attended or task-irrelevant and ignored. In the latter case, the primary task was a continuous demanding within-modality task. The test sequences were composed of two frequently occurring stimuli, which differed from each other in two stimulus features (standard stimuli) and two infrequently occurring stimuli (deviants), which combined one feature from one standard stimulus with the other feature of the other standard stimulus. Deviant stimuli elicited MMN responses of similar parameters across the different attentional conditions. These results suggest that the memory representations involved in the MMN deviance detection response encoded the frequently occurring feature combinations whether or not the test sequences were attended. A possible alternative to the memory-based interpretation of the visual results, the elicitation of the McCollough color-contingent aftereffect, was ruled out by the results of our third experiment. The current results are compared with those supporting the attentive feature integration theory. We conclude that (1) with comparable stimulus paradigms, similar results have been obtained in the two modalities, (2) there exist preattentive processes of feature binding, however, (3) conjoining features within rich arrays of objects under time pressure and/or long-term retention of the feature-conjoined memory representations may require attentive processes.","container-title":"Journal of Cognitive Neuroscience","DOI":"10.1162/0898929053124866","ISSN":"0898929X","issue":"2","page":"320-339","title":"Preattentive binding of auditory and visual stimulus features","volume":"17","author":[{"family":"Winkler","given":"István"},{"family":"Czigler","given":"István"},{"family":"Sussman","given":"Elyse"},{"family":"Horváth","given":"János"},{"family":"Balázs","given":"László"}],"issued":{"date-parts":[["2005"]]}}}],"schema":"https://github.com/citation-style-language/schema/raw/master/csl-citation.json"} </w:instrText>
      </w:r>
      <w:r w:rsidR="00A25360">
        <w:fldChar w:fldCharType="separate"/>
      </w:r>
      <w:r w:rsidR="00A25360" w:rsidRPr="00A25360">
        <w:t>(Winkler et al., 2005)</w:t>
      </w:r>
      <w:r w:rsidR="00A25360">
        <w:fldChar w:fldCharType="end"/>
      </w:r>
      <w:r w:rsidRPr="001F3F61">
        <w:t>, attentional  blink</w:t>
      </w:r>
      <w:r w:rsidR="00A25360">
        <w:t xml:space="preserve"> </w:t>
      </w:r>
      <w:r w:rsidR="00601464">
        <w:fldChar w:fldCharType="begin"/>
      </w:r>
      <w:r w:rsidR="00601464">
        <w:instrText xml:space="preserve"> ADDIN ZOTERO_ITEM CSL_CITATION {"citationID":"wtt2Zln3","properties":{"formattedCitation":"(Berti, 2011)","plainCitation":"(Berti, 2011)","noteIndex":0},"citationItems":[{"id":3030,"uris":["http://zotero.org/users/11420493/items/D3BPYRHD"],"itemData":{"id":3030,"type":"article-journal","abstract":"Rare deviations in serial visual stimulation are accompanied by an occipital N2 in the event-related potential [the visual mismatch negativity (vMMN)]. Recent  research suggests that the vMMN reflects automatic processing of information on  the sensory level as a basis for change detection. To directly test the  hypothesis that the vMMN is independent from attention, a  rapid-serial-visual-presentation paradigm was applied: Either 300 ms or 700 ms  after the presentation of a target (T1) a rare position change was embedded in  the stimulation which elicited a vMMN. In another condition participants had to  detect a second target (T2) after T1: Importantly, within 300 ms after T1, T2  detection was nearly chance level ('attentional blink'). This result demonstrates  that the vMMN is elicited without attentional allocation.","container-title":"Neuroreport","DOI":"10.1097/WNR.0b013e32834a8990","ISSN":"1473-558X 0959-4965","issue":"13","journalAbbreviation":"Neuroreport","language":"eng","license":"2011 Wolters Kluwer Health | Lippincott Williams &amp; Wilkins.","note":"publisher-place: England\nPMID: 21841457","page":"664-667","title":"The attentional blink demonstrates automatic deviance processing in vision.","volume":"22","author":[{"family":"Berti","given":"Stefan"}],"issued":{"date-parts":[["2011",9,14]]}}}],"schema":"https://github.com/citation-style-language/schema/raw/master/csl-citation.json"} </w:instrText>
      </w:r>
      <w:r w:rsidR="00601464">
        <w:fldChar w:fldCharType="separate"/>
      </w:r>
      <w:r w:rsidR="00601464" w:rsidRPr="00601464">
        <w:t>(Berti, 2011)</w:t>
      </w:r>
      <w:r w:rsidR="00601464">
        <w:fldChar w:fldCharType="end"/>
      </w:r>
      <w:r w:rsidRPr="001F3F61">
        <w:t>, and even no concurrent attentional task</w:t>
      </w:r>
      <w:r w:rsidR="00601464">
        <w:t xml:space="preserve"> </w:t>
      </w:r>
      <w:r w:rsidR="00601464">
        <w:fldChar w:fldCharType="begin"/>
      </w:r>
      <w:r w:rsidR="00601464">
        <w:instrText xml:space="preserve"> ADDIN ZOTERO_ITEM CSL_CITATION {"citationID":"6zHnvIDz","properties":{"formattedCitation":"(Stefanics et al., 2014)","plainCitation":"(Stefanics et al., 2014)","noteIndex":0},"citationItems":[{"id":3035,"uris":["http://zotero.org/users/11420493/items/AG7RA6K9"],"itemData":{"id":3035,"type":"article-journal","abstract":"An increasing number of studies investigate the visual mismatch negativity (vMMN) or use the vMMN as a tool to probe various aspects of human cognition. This paper reviews the theoretical underpinnings of vMMN in the light of methodological considerations and provides recommendations for measuring and interpreting the vMMN. The following key issues are discussed from the experimentalist's point of view in a predictive coding framework: (1) experimental protocols and procedures to control \"refractoriness\" effects; (2) methods to control attention; (3) vMMN and veridical perception.","container-title":"Frontiers in Human Neuroscience","DOI":"10.3389/fnhum.2014.00666","ISSN":"1662-5161","journalAbbreviation":"Front Hum Neurosci","language":"eng","note":"PMID: 25278859\nPMCID: PMC4165279","page":"666","source":"PubMed","title":"Visual mismatch negativity: a predictive coding view","title-short":"Visual mismatch negativity","volume":"8","author":[{"family":"Stefanics","given":"Gábor"},{"family":"Kremláček","given":"Jan"},{"family":"Czigler","given":"István"}],"issued":{"date-parts":[["2014"]]}}}],"schema":"https://github.com/citation-style-language/schema/raw/master/csl-citation.json"} </w:instrText>
      </w:r>
      <w:r w:rsidR="00601464">
        <w:fldChar w:fldCharType="separate"/>
      </w:r>
      <w:r w:rsidR="00601464" w:rsidRPr="00601464">
        <w:t>(Stefanics et al., 2014)</w:t>
      </w:r>
      <w:r w:rsidR="00601464">
        <w:fldChar w:fldCharType="end"/>
      </w:r>
      <w:r w:rsidRPr="001F3F61">
        <w:t xml:space="preserve">. Yet, </w:t>
      </w:r>
      <w:proofErr w:type="spellStart"/>
      <w:r w:rsidRPr="001F3F61">
        <w:t>vMMN</w:t>
      </w:r>
      <w:proofErr w:type="spellEnd"/>
      <w:r w:rsidRPr="001F3F61">
        <w:t xml:space="preserve"> as a posterior negativity has been consistently found regardless of these manipulations. Recent research on the effect of task difficulty on the </w:t>
      </w:r>
      <w:proofErr w:type="spellStart"/>
      <w:r w:rsidRPr="001F3F61">
        <w:t>vMMN</w:t>
      </w:r>
      <w:proofErr w:type="spellEnd"/>
      <w:r w:rsidRPr="001F3F61">
        <w:t xml:space="preserve"> showed  various, sometimes contradictory results</w:t>
      </w:r>
      <w:r w:rsidR="00601464">
        <w:t xml:space="preserve"> </w:t>
      </w:r>
      <w:r w:rsidR="00601464">
        <w:fldChar w:fldCharType="begin"/>
      </w:r>
      <w:r w:rsidR="00601464">
        <w:instrText xml:space="preserve"> ADDIN ZOTERO_ITEM CSL_CITATION {"citationID":"nTJhYuH6","properties":{"formattedCitation":"(Kimura &amp; Takeda, 2013; Kremlacek et al., 2013)","plainCitation":"(Kimura &amp; Takeda, 2013; Kremlacek et al., 2013)","noteIndex":0},"citationItems":[{"id":3031,"uris":["http://zotero.org/users/11420493/items/3EU86RJT"],"itemData":{"id":3031,"type":"article-journal","abstract":"Visual mismatch negativity (MMN) is an event-related brain potential (ERP) component that is elicited by prediction-incongruent events in successive visual  stimulation. Previous oddball studies have shown that visual MMN in response to  task-irrelevant deviant stimuli is insensitive to the manipulation of task  difficulty, which supports the notion that visual MMN reflects  attention-independent predictive processes. In these studies, however, visual MMN  was evaluated in deviant-minus-standard difference waves, which may lead to an  underestimation of the effects of task difficulty due to the possible  superposition of N1-difference reflecting refractory effects. In the present  study, we investigated the effects of task difficulty on visual MMN, less  contaminated by N1-difference. While the participant performed a size-change  detection task regarding a continuously-presented central fixation circle, we  presented oddball sequences consisting of deviant and standard bar stimuli with  different orientations (9.1 and 90.9%) and equiprobable sequences consisting of  11 types of control bar stimuli with different orientations (9.1% each) at the  surrounding visual fields. Task difficulty was manipulated by varying the  magnitude of the size-change. We found that the peak latencies of visual MMN  evaluated in the deviant-minus-control difference waves were delayed as a  function of task difficulty. Therefore, in contrast to the previous  understanding, the present findings support the notion that visual MMN is  associated with attention-demanding predictive processes.","container-title":"Frontiers in human neuroscience","DOI":"10.3389/fnhum.2013.00267","ISSN":"1662-5161","journalAbbreviation":"Front Hum Neurosci","language":"eng","note":"publisher-place: Switzerland\nPMID: 23781189 \nPMCID: PMC3679470","page":"267","title":"Task difficulty affects the predictive process indexed by visual mismatch negativity.","volume":"7","author":[{"family":"Kimura","given":"Motohiro"},{"family":"Takeda","given":"Yuji"}],"issued":{"date-parts":[["2013"]]}}},{"id":3134,"uris":["http://zotero.org/users/11420493/items/A4PVE72E"],"itemData":{"id":3134,"type":"article-journal","abstract":"The manipulation of attention can produce mismatch negativity-like components that are not necessarily connected to the unintentional sensory registration of the violation of probability-based regularity. For clinical purposes, attentional bias should be quantified because it can vary substantially among subjects and can decrease the specificity of the examination. This experiment targets the role of attention in the generation of visual mismatch negativity (vMMN). The visual regularity was generated by a sequence of two radial motions while subjects focused on visual tasks in the central part of the display. Attentional load was systematically varied and had three levels, no-load, easy, and difficult. Rare, deviant, and frequent standard motions were presented with a 10/60 ratio in oddball sequences. Data from 12 subjects was recorded from 64 channels and processed. vMMN was identified within the interval of 142–198 ms. The mean amplitude was evaluated during the aforementioned interval in the parietal and fronto-central regions. A general linear model for repeated measures was applied to the mean amplitude with a three-factor design and showed a significant difference [F(1, 11) = 17.40, p = 0.002] between standard and deviant stimuli and between regions [F(1, 11) = 8.40, p = 0.01]; however, no significant effect of the task [F(2, 22) = 1.26, p = 0.30] was observed. The unintentional detection of irregularity during the processing of the visual motion was independent of the attentional load associated with handling the central visual task. The experiment did not demonstrate an effect of attentional load manipulation on mismatch negativity (MMN) induced by the motion-sequence, which supports the clinical utility of this examination. However, used stimulation paradigm should be further optimized to generate mismatch negativity that is stable enough to be usable not only for group comparisons but also for a single subject assessment.","container-title":"Frontiers in Human Neuroscience","ISSN":"1662-5161","journalAbbreviation":"Frontiers in Human Neuroscience","title":"Visual mismatch negativity in the dorsal stream is independent of concurrent visual task difficulty","URL":"https://www.frontiersin.org/journals/human-neuroscience/articles/10.3389/fnhum.2013.00411","volume":"Volume 7 - 2013","author":[{"family":"Kremlacek","given":"Jan"},{"family":"Kuba","given":"Miroslav"},{"family":"Kubová","given":"Zuzana"},{"family":"Langrová","given":"Jana"},{"family":"Szanyi","given":"Jana"},{"family":"Vít","given":"František"},{"family":"Bednar","given":"Michal"}],"issued":{"date-parts":[["2013"]]}}}],"schema":"https://github.com/citation-style-language/schema/raw/master/csl-citation.json"} </w:instrText>
      </w:r>
      <w:r w:rsidR="00601464">
        <w:fldChar w:fldCharType="separate"/>
      </w:r>
      <w:r w:rsidR="00601464" w:rsidRPr="00601464">
        <w:t>(Kimura &amp; Takeda, 2013; Kremlacek et al., 2013)</w:t>
      </w:r>
      <w:r w:rsidR="00601464">
        <w:fldChar w:fldCharType="end"/>
      </w:r>
      <w:r w:rsidRPr="001F3F61">
        <w:t>. It appears to be important to keep balance in task difficulty to divert attention and prevent the participants exhaustion. We designed our paradigm so that central changes were independent of background texture changes, which is an effective way of stimulus organization to dissociate the  effects of the two types of changes</w:t>
      </w:r>
      <w:r w:rsidR="00601464">
        <w:t xml:space="preserve"> </w:t>
      </w:r>
      <w:r w:rsidR="00601464">
        <w:fldChar w:fldCharType="begin"/>
      </w:r>
      <w:r w:rsidR="00601464">
        <w:instrText xml:space="preserve"> ADDIN ZOTERO_ITEM CSL_CITATION {"citationID":"iVmYULlB","properties":{"formattedCitation":"(Stefanics et al., 2014)","plainCitation":"(Stefanics et al., 2014)","noteIndex":0},"citationItems":[{"id":3035,"uris":["http://zotero.org/users/11420493/items/AG7RA6K9"],"itemData":{"id":3035,"type":"article-journal","abstract":"An increasing number of studies investigate the visual mismatch negativity (vMMN) or use the vMMN as a tool to probe various aspects of human cognition. This paper reviews the theoretical underpinnings of vMMN in the light of methodological considerations and provides recommendations for measuring and interpreting the vMMN. The following key issues are discussed from the experimentalist's point of view in a predictive coding framework: (1) experimental protocols and procedures to control \"refractoriness\" effects; (2) methods to control attention; (3) vMMN and veridical perception.","container-title":"Frontiers in Human Neuroscience","DOI":"10.3389/fnhum.2014.00666","ISSN":"1662-5161","journalAbbreviation":"Front Hum Neurosci","language":"eng","note":"PMID: 25278859\nPMCID: PMC4165279","page":"666","source":"PubMed","title":"Visual mismatch negativity: a predictive coding view","title-short":"Visual mismatch negativity","volume":"8","author":[{"family":"Stefanics","given":"Gábor"},{"family":"Kremláček","given":"Jan"},{"family":"Czigler","given":"István"}],"issued":{"date-parts":[["2014"]]}}}],"schema":"https://github.com/citation-style-language/schema/raw/master/csl-citation.json"} </w:instrText>
      </w:r>
      <w:r w:rsidR="00601464">
        <w:fldChar w:fldCharType="separate"/>
      </w:r>
      <w:r w:rsidR="00601464" w:rsidRPr="00601464">
        <w:t>(Stefanics et al., 2014)</w:t>
      </w:r>
      <w:r w:rsidR="00601464">
        <w:fldChar w:fldCharType="end"/>
      </w:r>
      <w:r w:rsidRPr="001F3F61">
        <w:t xml:space="preserve">. Therefore, our method of manipulating attention is in line with existing approaches in the </w:t>
      </w:r>
      <w:proofErr w:type="spellStart"/>
      <w:r w:rsidRPr="001F3F61">
        <w:t>vMMN</w:t>
      </w:r>
      <w:proofErr w:type="spellEnd"/>
      <w:r w:rsidRPr="001F3F61">
        <w:t xml:space="preserve"> literature. To answer the question about the automaticity of rapid categorization using </w:t>
      </w:r>
      <w:proofErr w:type="spellStart"/>
      <w:r w:rsidRPr="001F3F61">
        <w:t>vMNN</w:t>
      </w:r>
      <w:proofErr w:type="spellEnd"/>
      <w:r w:rsidRPr="001F3F61">
        <w:t xml:space="preserve">, we presented </w:t>
      </w:r>
      <w:proofErr w:type="gramStart"/>
      <w:r w:rsidRPr="001F3F61">
        <w:t>participants</w:t>
      </w:r>
      <w:proofErr w:type="gramEnd"/>
      <w:r w:rsidRPr="001F3F61">
        <w:t xml:space="preserve"> textures filled with lines differing in length and orientation while participants’ attention was occupied by another task. The distributions of lengths and orientations could be either two-peaks (</w:t>
      </w:r>
      <w:proofErr w:type="spellStart"/>
      <w:r w:rsidRPr="001F3F61">
        <w:t>segmentable</w:t>
      </w:r>
      <w:proofErr w:type="spellEnd"/>
      <w:r w:rsidRPr="001F3F61">
        <w:t>) or uniform (</w:t>
      </w:r>
      <w:proofErr w:type="spellStart"/>
      <w:r w:rsidRPr="001F3F61">
        <w:t>nonsegmentable</w:t>
      </w:r>
      <w:proofErr w:type="spellEnd"/>
      <w:r w:rsidRPr="001F3F61">
        <w:t>). A deviant event was the change of a length-orientation correlation sign (e.g., standard textures contained lines following “the longer–the steeper” rule, whereas deviant textures contained “the longer–the flatter” lines). Importantly, standard and deviant textures had identical distributions of lengths and orientations, so that they could not be discriminated based on simple summary statistics such as mean or variance. Rather, the discrimination could be based only on more localized subset analysis which necessarily implies rapid categorical parsing: e.g., detecting that ‘categories’ of long-steep and short-flat lines in standard stimuli are replaced by ‘categories’ of long-flat and short-steep lines in deviant stimuli. The results of the previous behavioral study with  similar stimulation</w:t>
      </w:r>
      <w:r w:rsidR="00601464">
        <w:t xml:space="preserve"> </w:t>
      </w:r>
      <w:r w:rsidR="00601464">
        <w:fldChar w:fldCharType="begin"/>
      </w:r>
      <w:r w:rsidR="00601464">
        <w:instrText xml:space="preserve"> ADDIN ZOTERO_ITEM CSL_CITATION {"citationID":"C3gANeVU","properties":{"formattedCitation":"(Inverso et al., 2016)","plainCitation":"(Inverso et al., 2016)","noteIndex":0},"citationItems":[{"id":3007,"uris":["http://zotero.org/users/11420493/items/ALXJNRXI"],"itemData":{"id":3007,"type":"article-journal","abstract":"The finding that an item of type A pops out from an array of distractors of type B typically is taken to support the inference that human vision contains a neural mechanism that is activated by items of type A but not by items of type B. Such a mechanism might be expected to yield a neural image in which items of type A produce high activation and items of type B low (or zero) activation. Access to such a neural image might further be expected to enable accurate estimation of the centroid of an ensemble of items of type A intermixed with to-be-ignored items of type B. Here, it is shown that as the number of items in stimulus displays is increased, performance in estimating the centroids of horizontal (vertical) items amid vertical (horizontal) distractors degrades much more quickly and dramatically than does performance in estimating the centroids of white (black) items among black (white) distractors. Together with previous findings, these results suggest that, although human vision does possess bottom-up neural mechanisms sensitive to abrupt local changes in bar-orientation, and although human vision does possess and utilize top-down global attention filters capable of selecting multiple items of one brightness or of one color from among others, it cannot use a top-down global attention filter capable of selecting multiple bars of a given absolute orientation and filtering bars of the opposite orientation in a centroid task.","container-title":"Attention, Perception, &amp; Psychophysics","DOI":"10.3758/s13414-015-1005-3","ISSN":"1943-393X","issue":"1","journalAbbreviation":"Attention, Perception, &amp; Psychophysics","page":"293-308","title":"Evidence against global attention filters selective for absolute bar-orientation in human vision","volume":"78","author":[{"family":"Inverso","given":"Matthew"},{"family":"Sun","given":"Peng"},{"family":"Chubb","given":"Charles"},{"family":"Wright","given":"Charles E."},{"family":"Sperling","given":"George"}],"issued":{"date-parts":[["2016",1,1]]}}}],"schema":"https://github.com/citation-style-language/schema/raw/master/csl-citation.json"} </w:instrText>
      </w:r>
      <w:r w:rsidR="00601464">
        <w:fldChar w:fldCharType="separate"/>
      </w:r>
      <w:r w:rsidR="00601464" w:rsidRPr="00601464">
        <w:t>(Inverso et al., 2016)</w:t>
      </w:r>
      <w:r w:rsidR="00601464">
        <w:fldChar w:fldCharType="end"/>
      </w:r>
      <w:r w:rsidRPr="001F3F61">
        <w:t xml:space="preserve"> predict that </w:t>
      </w:r>
      <w:r w:rsidRPr="001F3F61">
        <w:lastRenderedPageBreak/>
        <w:t xml:space="preserve">such discrimination will occur only for textures consisting solely of highly distinct, </w:t>
      </w:r>
      <w:proofErr w:type="spellStart"/>
      <w:r w:rsidRPr="001F3F61">
        <w:t>segmentable</w:t>
      </w:r>
      <w:proofErr w:type="spellEnd"/>
      <w:r w:rsidRPr="001F3F61">
        <w:t xml:space="preserve"> features that can provide clear, non-confusable categories. Thus, the </w:t>
      </w:r>
      <w:proofErr w:type="spellStart"/>
      <w:r w:rsidRPr="001F3F61">
        <w:t>vMMN</w:t>
      </w:r>
      <w:proofErr w:type="spellEnd"/>
      <w:r w:rsidRPr="001F3F61">
        <w:t xml:space="preserve"> (if present) in our paradigm would most likely reflect an ability to automatically detect the change in the statistics of multiple intermixed objects parsed into separate categories.</w:t>
      </w:r>
    </w:p>
    <w:p w14:paraId="157BD660" w14:textId="77777777" w:rsidR="001F3F61" w:rsidRDefault="001F3F61">
      <w:pPr>
        <w:spacing w:after="0" w:line="240" w:lineRule="auto"/>
        <w:jc w:val="left"/>
      </w:pPr>
      <w:r>
        <w:br w:type="page"/>
      </w:r>
    </w:p>
    <w:p w14:paraId="688B1B15" w14:textId="77777777" w:rsidR="001F3F61" w:rsidRDefault="001F3F61" w:rsidP="001F3F61">
      <w:pPr>
        <w:spacing w:after="0" w:line="240" w:lineRule="auto"/>
        <w:rPr>
          <w:b/>
          <w:bCs/>
        </w:rPr>
      </w:pPr>
      <w:r w:rsidRPr="001F3F61">
        <w:rPr>
          <w:b/>
          <w:bCs/>
        </w:rPr>
        <w:lastRenderedPageBreak/>
        <w:t xml:space="preserve">Method  </w:t>
      </w:r>
    </w:p>
    <w:p w14:paraId="401A3ECC" w14:textId="77777777" w:rsidR="001F3F61" w:rsidRDefault="001F3F61" w:rsidP="001F3F61">
      <w:pPr>
        <w:spacing w:after="0" w:line="240" w:lineRule="auto"/>
        <w:rPr>
          <w:b/>
          <w:bCs/>
        </w:rPr>
      </w:pPr>
      <w:r w:rsidRPr="001F3F61">
        <w:rPr>
          <w:b/>
          <w:bCs/>
        </w:rPr>
        <w:t xml:space="preserve">Participants. </w:t>
      </w:r>
    </w:p>
    <w:p w14:paraId="6D8A1B0F" w14:textId="105B0987" w:rsidR="0036184B" w:rsidRDefault="001F3F61" w:rsidP="001F3F61">
      <w:pPr>
        <w:spacing w:after="0" w:line="240" w:lineRule="auto"/>
      </w:pPr>
      <w:r w:rsidRPr="001F3F61">
        <w:t xml:space="preserve">Minimum a priori sample size was set at fifteen participants, based on sample sizes typical for  many recent </w:t>
      </w:r>
      <w:proofErr w:type="spellStart"/>
      <w:r w:rsidRPr="001F3F61">
        <w:t>vMMN</w:t>
      </w:r>
      <w:proofErr w:type="spellEnd"/>
      <w:r w:rsidRPr="001F3F61">
        <w:t xml:space="preserve"> studies using similar designs</w:t>
      </w:r>
      <w:r w:rsidR="00601464">
        <w:t xml:space="preserve"> </w:t>
      </w:r>
      <w:r w:rsidR="00601464">
        <w:fldChar w:fldCharType="begin"/>
      </w:r>
      <w:r w:rsidR="00601464">
        <w:instrText xml:space="preserve"> ADDIN ZOTERO_ITEM CSL_CITATION {"citationID":"he2BqrUW","properties":{"formattedCitation":"(Durant et al., 2017; Kovarski et al., 2017)","plainCitation":"(Durant et al., 2017; Kovarski et al., 2017)","noteIndex":0},"citationItems":[{"id":329,"uris":["http://zotero.org/users/11420493/items/URVH6MDW"],"itemData":{"id":329,"type":"article-journal","abstract":"Rapid extraction of the overall statistics of the visual scene is crucial for the human ability to rapidly perceive the general ‘gist’. The aim of this work was to investigate if there exists neural evidence for such a process i.e. automatic, unattended detection of overall statistical differences between scenes. In order to do this, Visual Mismatch Negativity (vMMN), an early evoked neural response component, was measured. We presented a sequence of sets of oriented patterns of a given (random) mean orientation and varied the variance of the orientations of the patterns, so that some sets contained similar orientations (ordered) or the orientations were random (disordered). These two types of sets of patterns were presented in an oddball sequence such that one type occurred often and the other was a rare, unexpected stimulus. We found a significant vMMN in response to a randomly oriented stimulus amongst more ordered stimuli, which suggested that humans perceive ‘ordered’ vs ‘disordered’ scenes categorically. We conclude that by manipulating the variance of the orientations contained within each stimulus we are able to show that this property is automatically encoded in visual neural response.","container-title":"Neuroscience Letters","DOI":"10.1016/j.neulet.2017.08.027","ISSN":"18727972","note":"publisher: Elsevier Ireland Ltd","page":"43-47","title":"Automatic detection of orientation variance","volume":"658","author":[{"family":"Durant","given":"Szonya"},{"family":"Sulykos","given":"István"},{"family":"Czigler","given":"István"}],"issued":{"date-parts":[["2017",9,29]]}}},{"id":3135,"uris":["http://zotero.org/users/11420493/items/3GELXKBL"],"itemData":{"id":3135,"type":"article-journal","abstract":"Detection of changes in facial emotional expressions is crucial to communicate and to rapidly and automatically process possible threats in the environment. Recent studies suggest that expression-related visual mismatch negativity (vMMN) reflects automatic processing of emotional changes. In the present study we used a controlled paradigm to investigate the specificity of emotional change-detection. In order to disentangle specific responses to emotional deviants from that of neutral deviants, we presented neutral expression as standard stimulus (p = 0.80) and both angry and neutral expressions as deviants (p = 0.10, each). In addition to an oddball sequence, an equiprobable sequence was presented, to control for refractoriness and low-level differences. Our results showed that in an early time window (100–200 ms), the controlled vMMN was greater than the oddball vMMN only for the angry deviant, suggesting the importance of controlling for refractoriness and stimulus physical features in emotion related studies. Within the controlled vMMN, angry and neutral deviants both elicited early and late peaks occurring at 140 and 310 ms, respectively, but only the emotional vMMN presented sustained amplitude after each peak. By directly comparing responses to emotional and neutral deviants, our study provides evidence of specific activity reflecting the automatic detection of emotional change. This differs from broader “visual” change processing, and suggests the involvement of two partially-distinct pre-attentional systems in the detection of changes in facial expressions.","container-title":"Frontiers in Human Neuroscience","ISSN":"1662-5161","journalAbbreviation":"Frontiers in Human Neuroscience","title":"Facial Expression Related vMMN: Disentangling Emotional from Neutral Change Detection","URL":"https://www.frontiersin.org/journals/human-neuroscience/articles/10.3389/fnhum.2017.00018","volume":"Volume 11 - 2017","author":[{"family":"Kovarski","given":"Klara"},{"family":"Latinus","given":"Marianne"},{"family":"Charpentier","given":"Judith"},{"family":"Cléry","given":"Helen"},{"family":"Roux","given":"Sylvie"},{"family":"Houy-Durand","given":"Emmanuelle"},{"family":"Saby","given":"Agathe"},{"family":"Bonnet-Brilhault","given":"Frédérique"},{"family":"Batty","given":"Magali"},{"family":"Gomot","given":"Marie"}],"issued":{"date-parts":[["2017"]]}}}],"schema":"https://github.com/citation-style-language/schema/raw/master/csl-citation.json"} </w:instrText>
      </w:r>
      <w:r w:rsidR="00601464">
        <w:fldChar w:fldCharType="separate"/>
      </w:r>
      <w:r w:rsidR="00601464" w:rsidRPr="00601464">
        <w:t>(Durant et al., 2017; Kovarski et al., 2017)</w:t>
      </w:r>
      <w:r w:rsidR="00601464">
        <w:fldChar w:fldCharType="end"/>
      </w:r>
      <w:r w:rsidRPr="001F3F61">
        <w:t xml:space="preserve">. To meet potential technical problems, we recorded ERP data from 20 (16 female, mean age—22.7 years) neurologically typical students who participated as volunteers. All participants had normal or corrected-to-normal vision and gave written informed consent. The protocol was approved by the Research Ethics </w:t>
      </w:r>
      <w:r w:rsidR="0036184B">
        <w:t>I</w:t>
      </w:r>
      <w:r w:rsidRPr="001F3F61">
        <w:t xml:space="preserve">e of the Psychology Department, Higher School of Economics and followed the Declaration of Helsinki guidelines.  </w:t>
      </w:r>
    </w:p>
    <w:p w14:paraId="4DC4414C" w14:textId="77777777" w:rsidR="0036184B" w:rsidRDefault="001F3F61" w:rsidP="001F3F61">
      <w:pPr>
        <w:spacing w:after="0" w:line="240" w:lineRule="auto"/>
      </w:pPr>
      <w:r w:rsidRPr="0036184B">
        <w:rPr>
          <w:b/>
          <w:bCs/>
        </w:rPr>
        <w:t>Stimuli and procedure.</w:t>
      </w:r>
      <w:r w:rsidRPr="001F3F61">
        <w:t xml:space="preserve"> </w:t>
      </w:r>
    </w:p>
    <w:p w14:paraId="03AD0C51" w14:textId="633B59E8" w:rsidR="0036184B" w:rsidRDefault="001F3F61" w:rsidP="001F3F61">
      <w:pPr>
        <w:spacing w:after="0" w:line="240" w:lineRule="auto"/>
      </w:pPr>
      <w:r w:rsidRPr="001F3F61">
        <w:t xml:space="preserve">The experiment was run using Presentation software (Version 18.0, Neurobehavioral Systems, Inc., Berkeley, CA, www.neurobs.com). Participants sat 90 cm from the monitor: one pixel was equal to 0.02° of visual angle from this distance. To provide textures for </w:t>
      </w:r>
      <w:proofErr w:type="spellStart"/>
      <w:r w:rsidR="0036184B">
        <w:t>I</w:t>
      </w:r>
      <w:r w:rsidRPr="001F3F61">
        <w:t>h</w:t>
      </w:r>
      <w:proofErr w:type="spellEnd"/>
      <w:r w:rsidRPr="001F3F61">
        <w:t xml:space="preserve"> the MMN were recorded, we generated sets of 64 white lines randomly fit </w:t>
      </w:r>
      <w:proofErr w:type="gramStart"/>
      <w:r w:rsidR="0036184B">
        <w:t>I</w:t>
      </w:r>
      <w:r w:rsidRPr="001F3F61">
        <w:t>n</w:t>
      </w:r>
      <w:proofErr w:type="gramEnd"/>
      <w:r w:rsidRPr="001F3F61">
        <w:t xml:space="preserve"> an 8 × 8-cell square grid subtending 8.62° × 8.62° area. All lines had a constant width of 0.06° and varied in length and orientation. Lengths varied between 0.33° and 1.11° with an increment step of 0.05° yielding 16 unique length values. Orientation varied between 11° and 86° with </w:t>
      </w:r>
      <w:proofErr w:type="gramStart"/>
      <w:r w:rsidRPr="001F3F61">
        <w:t>steps  of</w:t>
      </w:r>
      <w:proofErr w:type="gramEnd"/>
      <w:r w:rsidRPr="001F3F61">
        <w:t xml:space="preserve"> 5° (also 16 unique orientation values). A small black cross (0.45 cd/m2) with either longer vertical or longer horizontal hand (0.33° and 0.16°) was placed in the center of the texture and used both for gaze fixation and for the central attention-engaging central task. The distributions of lengths and orientations among textural</w:t>
      </w:r>
      <w:r w:rsidR="0036184B">
        <w:t xml:space="preserve"> </w:t>
      </w:r>
      <w:r w:rsidR="0036184B" w:rsidRPr="0036184B">
        <w:t>elements (lines) were manipulated in terms of their shape to provide different degrees of “</w:t>
      </w:r>
      <w:proofErr w:type="spellStart"/>
      <w:r w:rsidR="0036184B" w:rsidRPr="0036184B">
        <w:t>segmentability</w:t>
      </w:r>
      <w:proofErr w:type="spellEnd"/>
      <w:r w:rsidR="0036184B" w:rsidRPr="0036184B">
        <w:t>”. In each of the dimensions, the distribution could be either “</w:t>
      </w:r>
      <w:proofErr w:type="spellStart"/>
      <w:r w:rsidR="0036184B" w:rsidRPr="0036184B">
        <w:t>segmentable</w:t>
      </w:r>
      <w:proofErr w:type="spellEnd"/>
      <w:r w:rsidR="0036184B" w:rsidRPr="0036184B">
        <w:t>” (two-peaks distribution consisting of only extreme values presented in equal proportions) or “non-</w:t>
      </w:r>
      <w:proofErr w:type="spellStart"/>
      <w:r w:rsidR="0036184B" w:rsidRPr="0036184B">
        <w:t>segmentable</w:t>
      </w:r>
      <w:proofErr w:type="spellEnd"/>
      <w:r w:rsidR="0036184B" w:rsidRPr="0036184B">
        <w:t xml:space="preserve">” (uniform distribution consisting of extremes and all transition steps in equal proportions). Given the orthogonal manipulation of </w:t>
      </w:r>
      <w:proofErr w:type="spellStart"/>
      <w:r w:rsidR="0036184B" w:rsidRPr="0036184B">
        <w:t>segmentability</w:t>
      </w:r>
      <w:proofErr w:type="spellEnd"/>
      <w:r w:rsidR="0036184B" w:rsidRPr="0036184B">
        <w:t xml:space="preserve"> in length and orientation, we had four </w:t>
      </w:r>
      <w:proofErr w:type="spellStart"/>
      <w:r w:rsidR="0036184B" w:rsidRPr="0036184B">
        <w:t>segmentability</w:t>
      </w:r>
      <w:proofErr w:type="spellEnd"/>
      <w:r w:rsidR="0036184B" w:rsidRPr="0036184B">
        <w:t xml:space="preserve"> conditions: “both” (length and orientation are </w:t>
      </w:r>
      <w:proofErr w:type="spellStart"/>
      <w:r w:rsidR="0036184B" w:rsidRPr="0036184B">
        <w:t>segmentable</w:t>
      </w:r>
      <w:proofErr w:type="spellEnd"/>
      <w:r w:rsidR="0036184B" w:rsidRPr="0036184B">
        <w:t xml:space="preserve">), “orientation” (only orientation is </w:t>
      </w:r>
      <w:proofErr w:type="spellStart"/>
      <w:r w:rsidR="0036184B" w:rsidRPr="0036184B">
        <w:t>segmentable</w:t>
      </w:r>
      <w:proofErr w:type="spellEnd"/>
      <w:r w:rsidR="0036184B" w:rsidRPr="0036184B">
        <w:t xml:space="preserve">), “length” (only length is </w:t>
      </w:r>
      <w:proofErr w:type="spellStart"/>
      <w:r w:rsidR="0036184B" w:rsidRPr="0036184B">
        <w:t>segmentable</w:t>
      </w:r>
      <w:proofErr w:type="spellEnd"/>
      <w:r w:rsidR="0036184B" w:rsidRPr="0036184B">
        <w:t xml:space="preserve">), and “none” (none of the features are </w:t>
      </w:r>
      <w:proofErr w:type="spellStart"/>
      <w:r w:rsidR="0036184B" w:rsidRPr="0036184B">
        <w:t>segmentable</w:t>
      </w:r>
      <w:proofErr w:type="spellEnd"/>
      <w:r w:rsidR="0036184B" w:rsidRPr="0036184B">
        <w:t xml:space="preserve">). Figure 1A illustrates these four conditions. Importantly, lengths and orientations were strictly correlated within each </w:t>
      </w:r>
      <w:proofErr w:type="gramStart"/>
      <w:r w:rsidR="0036184B" w:rsidRPr="0036184B">
        <w:t>display</w:t>
      </w:r>
      <w:proofErr w:type="gramEnd"/>
      <w:r w:rsidR="0036184B" w:rsidRPr="0036184B">
        <w:t xml:space="preserve"> but the sign of this correlation was different across displays. If a correlation was r = − 1 then the longer the line, the steeper it was (Fig. 1A, top row). If a correlation was r = 1 then the longer the line, the flatter it was (Fig. 1A, bottom row). All displays differed from each other in the spatial distribution of elements, so that no individual length-orientation conjunction repeated at the same position many times in a row. Therefore, the sign of correlation was the only determinant of statistical differences between textures within each </w:t>
      </w:r>
      <w:proofErr w:type="spellStart"/>
      <w:r w:rsidR="0036184B" w:rsidRPr="0036184B">
        <w:t>segmentability</w:t>
      </w:r>
      <w:proofErr w:type="spellEnd"/>
      <w:r w:rsidR="0036184B" w:rsidRPr="0036184B">
        <w:t xml:space="preserve"> condition, whereas the feature distributions stayed constant and individual elements randomly changed their locations. The experiment had a within-subject blocked design. Each block consisted of a series of standard and deviant stimuli belonging to the same </w:t>
      </w:r>
      <w:proofErr w:type="spellStart"/>
      <w:r w:rsidR="0036184B" w:rsidRPr="0036184B">
        <w:t>segmentability</w:t>
      </w:r>
      <w:proofErr w:type="spellEnd"/>
      <w:r w:rsidR="0036184B" w:rsidRPr="0036184B">
        <w:t xml:space="preserve"> condition and differing only in the sign of length-orientation correlation. </w:t>
      </w:r>
      <w:r w:rsidR="0036184B" w:rsidRPr="0036184B">
        <w:lastRenderedPageBreak/>
        <w:t xml:space="preserve">Each stimulus was presented for 200 </w:t>
      </w:r>
      <w:proofErr w:type="spellStart"/>
      <w:r w:rsidR="0036184B" w:rsidRPr="0036184B">
        <w:t>ms</w:t>
      </w:r>
      <w:proofErr w:type="spellEnd"/>
      <w:r w:rsidR="0036184B" w:rsidRPr="0036184B">
        <w:t xml:space="preserve"> followed by a non-jittered interstimulus interval of 400 </w:t>
      </w:r>
      <w:proofErr w:type="spellStart"/>
      <w:r w:rsidR="0036184B" w:rsidRPr="0036184B">
        <w:t>ms.</w:t>
      </w:r>
      <w:proofErr w:type="spellEnd"/>
      <w:r w:rsidR="0036184B" w:rsidRPr="0036184B">
        <w:t xml:space="preserve"> Participants were instructed to fixate a central cross and track its changes over time (central oddball task). They had to press a “D” button on a keyboard whenever the cross changed its orientation from vertical to horizontal (Fig. 1B). This central task was used to divert attention from textures. Central changes could occur only in standard trials. Oddball events for the cross and for the background textures were assigned to random, uncorrelated temporal positions in a block. Each participant was exposed to eight blocks of trials (4 </w:t>
      </w:r>
      <w:proofErr w:type="spellStart"/>
      <w:r w:rsidR="0036184B" w:rsidRPr="0036184B">
        <w:t>segmentability</w:t>
      </w:r>
      <w:proofErr w:type="spellEnd"/>
      <w:r w:rsidR="0036184B" w:rsidRPr="0036184B">
        <w:t xml:space="preserve"> conditions × 2 length-orientation correlations in a deviant vs. standard stimulus). The order of blocks was randomized across participants. The probabilities of the central and background oddball events in each block were 7.5% and 10% respectively (note, these two events could not happen in the same trial). The overall number of trials per block was 700 (630 standard and 70 deviant stimuli).</w:t>
      </w:r>
    </w:p>
    <w:p w14:paraId="32A06A13" w14:textId="77777777" w:rsidR="0036184B" w:rsidRDefault="0036184B" w:rsidP="001F3F61">
      <w:pPr>
        <w:spacing w:after="0" w:line="240" w:lineRule="auto"/>
      </w:pPr>
    </w:p>
    <w:p w14:paraId="3463DE12" w14:textId="77777777" w:rsidR="0036184B" w:rsidRDefault="0036184B" w:rsidP="001F3F61">
      <w:pPr>
        <w:spacing w:after="0" w:line="240" w:lineRule="auto"/>
      </w:pPr>
      <w:r>
        <w:rPr>
          <w:noProof/>
        </w:rPr>
        <w:drawing>
          <wp:inline distT="0" distB="0" distL="0" distR="0" wp14:anchorId="337DAF71" wp14:editId="11014496">
            <wp:extent cx="4715510" cy="3536315"/>
            <wp:effectExtent l="0" t="0" r="8890" b="6985"/>
            <wp:docPr id="1922644571" name="Picture 1"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644571" name="Picture 1" descr="A diagram of a graph&#10;&#10;AI-generated content may be incorrect."/>
                    <pic:cNvPicPr/>
                  </pic:nvPicPr>
                  <pic:blipFill>
                    <a:blip r:embed="rId136"/>
                    <a:stretch>
                      <a:fillRect/>
                    </a:stretch>
                  </pic:blipFill>
                  <pic:spPr>
                    <a:xfrm>
                      <a:off x="0" y="0"/>
                      <a:ext cx="4715510" cy="3536315"/>
                    </a:xfrm>
                    <a:prstGeom prst="rect">
                      <a:avLst/>
                    </a:prstGeom>
                  </pic:spPr>
                </pic:pic>
              </a:graphicData>
            </a:graphic>
          </wp:inline>
        </w:drawing>
      </w:r>
    </w:p>
    <w:p w14:paraId="7B92BE76" w14:textId="77777777" w:rsidR="0036184B" w:rsidRDefault="0036184B" w:rsidP="001F3F61">
      <w:pPr>
        <w:spacing w:after="0" w:line="240" w:lineRule="auto"/>
      </w:pPr>
      <w:r w:rsidRPr="0036184B">
        <w:t xml:space="preserve">Figure 1. Methods. (A) Example stimuli used in the four </w:t>
      </w:r>
      <w:proofErr w:type="spellStart"/>
      <w:r w:rsidRPr="0036184B">
        <w:t>segmentability</w:t>
      </w:r>
      <w:proofErr w:type="spellEnd"/>
      <w:r w:rsidRPr="0036184B">
        <w:t xml:space="preserve"> conditions of the experiment with two possible length-orientation correlations (r’s). (B) The time course of a typical trial in the experiment (“both” condition). Participants were instructed to press the “D” button whenever the central cross changed its orientation. In the oddball trials, the background texture changed the length-orientation correlation to the opposite. The central cross size is magnified for illustrational purposes.</w:t>
      </w:r>
    </w:p>
    <w:p w14:paraId="210B4C88" w14:textId="77777777" w:rsidR="0036184B" w:rsidRDefault="0036184B">
      <w:pPr>
        <w:spacing w:after="0" w:line="240" w:lineRule="auto"/>
        <w:jc w:val="left"/>
      </w:pPr>
      <w:r>
        <w:br w:type="page"/>
      </w:r>
    </w:p>
    <w:p w14:paraId="2E26F95A" w14:textId="77777777" w:rsidR="0036184B" w:rsidRPr="0036184B" w:rsidRDefault="0036184B" w:rsidP="001F3F61">
      <w:pPr>
        <w:spacing w:after="0" w:line="240" w:lineRule="auto"/>
        <w:rPr>
          <w:b/>
          <w:bCs/>
        </w:rPr>
      </w:pPr>
      <w:r w:rsidRPr="0036184B">
        <w:rPr>
          <w:b/>
          <w:bCs/>
        </w:rPr>
        <w:lastRenderedPageBreak/>
        <w:t>EEG recording.</w:t>
      </w:r>
    </w:p>
    <w:p w14:paraId="605BA886" w14:textId="77777777" w:rsidR="0036184B" w:rsidRDefault="0036184B" w:rsidP="001F3F61">
      <w:pPr>
        <w:spacing w:after="0" w:line="240" w:lineRule="auto"/>
      </w:pPr>
      <w:r w:rsidRPr="0036184B">
        <w:t xml:space="preserve">EEG was recorded using the </w:t>
      </w:r>
      <w:proofErr w:type="spellStart"/>
      <w:r w:rsidRPr="0036184B">
        <w:t>ActiCHamp</w:t>
      </w:r>
      <w:proofErr w:type="spellEnd"/>
      <w:r w:rsidRPr="0036184B">
        <w:t xml:space="preserve"> amplifier with 64-channel active AgCl electrodes (</w:t>
      </w:r>
      <w:proofErr w:type="spellStart"/>
      <w:r w:rsidRPr="0036184B">
        <w:t>actiCHamp</w:t>
      </w:r>
      <w:proofErr w:type="spellEnd"/>
      <w:r w:rsidRPr="0036184B">
        <w:t xml:space="preserve"> Plus, Brain Products GmbH, </w:t>
      </w:r>
      <w:proofErr w:type="spellStart"/>
      <w:r w:rsidRPr="0036184B">
        <w:t>Gilching</w:t>
      </w:r>
      <w:proofErr w:type="spellEnd"/>
      <w:r w:rsidRPr="0036184B">
        <w:t>, Germany) placed on the scalp according to the modified</w:t>
      </w:r>
      <w:r>
        <w:t xml:space="preserve"> </w:t>
      </w:r>
      <w:r w:rsidRPr="0036184B">
        <w:t xml:space="preserve">10–20 system. Both mastoid electrodes were used as reference. A ground electrode was placed on the participant’s forehead. The horizontal electrooculogram was recorded with a bipolar configuration between electrodes positioned lateral to the outer canthi of the two eyes. Vertical eye movements were monitored with a bipolar montage between electrodes placed above and below the right eye. Recording was performed with an on-line 50 Hz notch filter. After recording, the data was resampled to 500 Hz rate and re-referenced to the grand average. Off-line filters with a high cut-off at 0.1 Hz and low cut-off at 35 Hz were applied. EEG preprocessing was performed using </w:t>
      </w:r>
      <w:proofErr w:type="spellStart"/>
      <w:r w:rsidRPr="0036184B">
        <w:t>BrainVisionAnalyzer</w:t>
      </w:r>
      <w:proofErr w:type="spellEnd"/>
      <w:r w:rsidRPr="0036184B">
        <w:t xml:space="preserve"> software (</w:t>
      </w:r>
      <w:proofErr w:type="spellStart"/>
      <w:r w:rsidRPr="0036184B">
        <w:t>BrainVision</w:t>
      </w:r>
      <w:proofErr w:type="spellEnd"/>
      <w:r w:rsidRPr="0036184B">
        <w:t xml:space="preserve"> Analyzer, Brain Products GmbH, </w:t>
      </w:r>
      <w:proofErr w:type="spellStart"/>
      <w:r w:rsidRPr="0036184B">
        <w:t>Gilching</w:t>
      </w:r>
      <w:proofErr w:type="spellEnd"/>
      <w:r w:rsidRPr="0036184B">
        <w:t>, Germany). Ocular artifacts were rejected using the ocular correction ICA algorithm.</w:t>
      </w:r>
    </w:p>
    <w:p w14:paraId="0ABCE5EC" w14:textId="77777777" w:rsidR="0036184B" w:rsidRDefault="0036184B" w:rsidP="001F3F61">
      <w:pPr>
        <w:spacing w:after="0" w:line="240" w:lineRule="auto"/>
      </w:pPr>
    </w:p>
    <w:p w14:paraId="415C55A8" w14:textId="77777777" w:rsidR="0036184B" w:rsidRDefault="0036184B" w:rsidP="001F3F61">
      <w:pPr>
        <w:spacing w:after="0" w:line="240" w:lineRule="auto"/>
        <w:rPr>
          <w:b/>
          <w:bCs/>
        </w:rPr>
      </w:pPr>
      <w:r w:rsidRPr="0036184B">
        <w:rPr>
          <w:b/>
          <w:bCs/>
        </w:rPr>
        <w:t>Data analysis.</w:t>
      </w:r>
    </w:p>
    <w:p w14:paraId="5BF2CD01" w14:textId="3BA3095C" w:rsidR="0036184B" w:rsidRDefault="0036184B" w:rsidP="001F3F61">
      <w:pPr>
        <w:spacing w:after="0" w:line="240" w:lineRule="auto"/>
      </w:pPr>
      <w:r w:rsidRPr="0036184B">
        <w:t xml:space="preserve">Behavioral data was analyzed in terms of the central task accuracy. We calculated the percentage of correct answers for reporting the change in the central cross. Both misses (a participant did not press the button, but the cross was changed) and false alarms (a participant pressed the button, but the cross was not changed) were </w:t>
      </w:r>
      <w:proofErr w:type="gramStart"/>
      <w:r w:rsidRPr="0036184B">
        <w:t>taken into account</w:t>
      </w:r>
      <w:proofErr w:type="gramEnd"/>
      <w:r w:rsidRPr="0036184B">
        <w:t xml:space="preserve"> as errors. For ERP-analysis, we extracted 700-ms length epochs including 200 </w:t>
      </w:r>
      <w:proofErr w:type="spellStart"/>
      <w:r w:rsidRPr="0036184B">
        <w:t>ms</w:t>
      </w:r>
      <w:proofErr w:type="spellEnd"/>
      <w:r w:rsidRPr="0036184B">
        <w:t xml:space="preserve"> of the pre-stimulus baseline period. The baseline was corrected among all segments. Trials with central change were excluded from the analysis. The epochs were averaged separately for the standard and deviant trials within each </w:t>
      </w:r>
      <w:proofErr w:type="spellStart"/>
      <w:r w:rsidRPr="0036184B">
        <w:t>segmentability</w:t>
      </w:r>
      <w:proofErr w:type="spellEnd"/>
      <w:r w:rsidRPr="0036184B">
        <w:t xml:space="preserve"> condition regardless of the sign of length-orientation correlation. We aimed to average 140 randomly predefined </w:t>
      </w:r>
      <w:proofErr w:type="gramStart"/>
      <w:r w:rsidRPr="0036184B">
        <w:t>standard</w:t>
      </w:r>
      <w:proofErr w:type="gramEnd"/>
      <w:r w:rsidRPr="0036184B">
        <w:t xml:space="preserve"> and 140 deviant epochs per condition uniformly distributed across each block. After preprocessing procedures, the average epochs number per condition per participant was 130 (SD = 11.9). To avoid the problem of averaging the amplitudes between positive and negative parts of the ERP curve, we obtained the difference wave by subtracting the response to standard from the response to deviant stimulus (Fig. 2A). Visual inspection of topographical scalp potential distribution of difference waves showed a negativity within 100–400 </w:t>
      </w:r>
      <w:proofErr w:type="spellStart"/>
      <w:r w:rsidRPr="0036184B">
        <w:t>ms</w:t>
      </w:r>
      <w:proofErr w:type="spellEnd"/>
      <w:r w:rsidRPr="0036184B">
        <w:t xml:space="preserve"> time window in following electrode sites over posterior region: O1, Oz, O2, P1, </w:t>
      </w:r>
      <w:proofErr w:type="spellStart"/>
      <w:r w:rsidRPr="0036184B">
        <w:t>Pz</w:t>
      </w:r>
      <w:proofErr w:type="spellEnd"/>
      <w:r w:rsidRPr="0036184B">
        <w:t xml:space="preserve">, P2, P3, P4, P5, P6, P7, P8, POz, PO3, PO4, PO7, PO8 (Fig. 2B). Difference waves in these sites were combined and used for all analyses below (Fig. 2C). To specify the precise time window for the statistical analysis of the </w:t>
      </w:r>
      <w:proofErr w:type="spellStart"/>
      <w:r w:rsidRPr="0036184B">
        <w:t>vMMN</w:t>
      </w:r>
      <w:proofErr w:type="spellEnd"/>
      <w:r w:rsidRPr="0036184B">
        <w:t>, we used a series of point-</w:t>
      </w:r>
      <w:proofErr w:type="spellStart"/>
      <w:r w:rsidRPr="0036184B">
        <w:t>bypoint</w:t>
      </w:r>
      <w:proofErr w:type="spellEnd"/>
      <w:r w:rsidRPr="0036184B">
        <w:t xml:space="preserve"> one-sample t-tests (left tailed), comparing the amplitudes of the difference wave’ in the four </w:t>
      </w:r>
      <w:proofErr w:type="spellStart"/>
      <w:r w:rsidRPr="0036184B">
        <w:t>segmentability</w:t>
      </w:r>
      <w:proofErr w:type="spellEnd"/>
      <w:r w:rsidRPr="0036184B">
        <w:t xml:space="preserve">  conditions against zero within the 100–400 </w:t>
      </w:r>
      <w:proofErr w:type="spellStart"/>
      <w:r w:rsidRPr="0036184B">
        <w:t>ms</w:t>
      </w:r>
      <w:proofErr w:type="spellEnd"/>
      <w:r w:rsidRPr="0036184B">
        <w:t xml:space="preserve"> time interval</w:t>
      </w:r>
      <w:r w:rsidR="00601464">
        <w:t xml:space="preserve"> </w:t>
      </w:r>
      <w:r w:rsidR="00601464">
        <w:fldChar w:fldCharType="begin"/>
      </w:r>
      <w:r w:rsidR="00601464">
        <w:instrText xml:space="preserve"> ADDIN ZOTERO_ITEM CSL_CITATION {"citationID":"RgjShFGg","properties":{"formattedCitation":"(Guthrie &amp; Buchwald, 1991)","plainCitation":"(Guthrie &amp; Buchwald, 1991)","noteIndex":0},"citationItems":[{"id":42,"uris":["http://zotero.org/users/11420493/items/FDVA2CMW"],"itemData":{"id":42,"type":"article-journal","abstract":"This note provides a statistical-graphical method for the evaluation of the statistical significance of difference potentials from a group of subjects, and for the comparison of difference potentials between two groups. A table of the lengths of statistically significant intervals for various sampling interval lengths, numbers of subjects, and autocorrelation parameters is presented.","container-title":"Psychophysiology","ISSN":"00485772","page":"240-244","title":"Guthrie Buchwald 1991 Significance Testing of Difference Potentials.Pdf","volume":"28","author":[{"family":"Guthrie","given":"D"},{"family":"Buchwald","given":"J S"}],"issued":{"date-parts":[["1991"]]}}}],"schema":"https://github.com/citation-style-language/schema/raw/master/csl-citation.json"} </w:instrText>
      </w:r>
      <w:r w:rsidR="00601464">
        <w:fldChar w:fldCharType="separate"/>
      </w:r>
      <w:r w:rsidR="00601464" w:rsidRPr="00601464">
        <w:t>(Guthrie &amp; Buchwald, 1991)</w:t>
      </w:r>
      <w:r w:rsidR="00601464">
        <w:fldChar w:fldCharType="end"/>
      </w:r>
      <w:r w:rsidRPr="0036184B">
        <w:t xml:space="preserve">. Only significant negative deviations in at least 12 consecutive data points (24 </w:t>
      </w:r>
      <w:proofErr w:type="spellStart"/>
      <w:r w:rsidRPr="0036184B">
        <w:t>ms</w:t>
      </w:r>
      <w:proofErr w:type="spellEnd"/>
      <w:r w:rsidRPr="0036184B">
        <w:t xml:space="preserve">) were considered to indicate the presence of the </w:t>
      </w:r>
      <w:proofErr w:type="spellStart"/>
      <w:r w:rsidRPr="0036184B">
        <w:t>vMMN</w:t>
      </w:r>
      <w:proofErr w:type="spellEnd"/>
      <w:r w:rsidRPr="0036184B">
        <w:t>. The corresponding time points were included in the final time window. After determining the time window, we calculated the mean</w:t>
      </w:r>
      <w:r>
        <w:t xml:space="preserve"> </w:t>
      </w:r>
      <w:r w:rsidRPr="0036184B">
        <w:t xml:space="preserve">amplitude of the difference wave over this </w:t>
      </w:r>
      <w:proofErr w:type="gramStart"/>
      <w:r w:rsidRPr="0036184B">
        <w:t>time period</w:t>
      </w:r>
      <w:proofErr w:type="gramEnd"/>
      <w:r w:rsidRPr="0036184B">
        <w:t xml:space="preserve"> and compared it against zero to determine </w:t>
      </w:r>
      <w:r w:rsidRPr="0036184B">
        <w:lastRenderedPageBreak/>
        <w:t xml:space="preserve">the presence of the </w:t>
      </w:r>
      <w:proofErr w:type="spellStart"/>
      <w:r w:rsidRPr="0036184B">
        <w:t>vMMN</w:t>
      </w:r>
      <w:proofErr w:type="spellEnd"/>
      <w:r w:rsidRPr="0036184B">
        <w:t xml:space="preserve"> in each </w:t>
      </w:r>
      <w:proofErr w:type="spellStart"/>
      <w:r w:rsidRPr="0036184B">
        <w:t>segmentability</w:t>
      </w:r>
      <w:proofErr w:type="spellEnd"/>
      <w:r w:rsidRPr="0036184B">
        <w:t xml:space="preserve"> condition. We also ran a one-way repeated-measures ANOVA for these values to compare the </w:t>
      </w:r>
      <w:proofErr w:type="spellStart"/>
      <w:r w:rsidRPr="0036184B">
        <w:t>vMMN</w:t>
      </w:r>
      <w:proofErr w:type="spellEnd"/>
      <w:r w:rsidRPr="0036184B">
        <w:t xml:space="preserve"> differences between the conditions. The statistical analysis was run using standard significance tests and Bayes factors. In the Bayesian statistical inference, the Bayes factor (BF10) is the odds showing the relative likelihood of the H1 against the H0 given the data. The Bayes factors were calculated in JASP statistical software (JASP 0.11.0.1; JASP, Amsterdam, </w:t>
      </w:r>
      <w:proofErr w:type="gramStart"/>
      <w:r w:rsidRPr="0036184B">
        <w:t>the  Netherlands</w:t>
      </w:r>
      <w:proofErr w:type="gramEnd"/>
      <w:r w:rsidRPr="0036184B">
        <w:t>). Jeffreys’s scale</w:t>
      </w:r>
      <w:r w:rsidR="00601464">
        <w:t xml:space="preserve"> (Jeffreys, 1961)</w:t>
      </w:r>
      <w:r w:rsidRPr="0036184B">
        <w:t>, with Kass and Raftery’s adjustment</w:t>
      </w:r>
      <w:r w:rsidR="00601464">
        <w:t xml:space="preserve"> </w:t>
      </w:r>
      <w:r w:rsidR="00601464">
        <w:fldChar w:fldCharType="begin"/>
      </w:r>
      <w:r w:rsidR="00601464">
        <w:instrText xml:space="preserve"> ADDIN ZOTERO_ITEM CSL_CITATION {"citationID":"oavqSMBZ","properties":{"formattedCitation":"(Kass &amp; Raftery, 1995)","plainCitation":"(Kass &amp; Raftery, 1995)","noteIndex":0},"citationItems":[{"id":3137,"uris":["http://zotero.org/users/11420493/items/2DPIE782"],"itemData":{"id":3137,"type":"article-journal","container-title":"Journal of the American Statistical Association","DOI":"10.1080/01621459.1995.10476572","ISSN":"0162-1459","issue":"430","journalAbbreviation":"Journal of the American Statistical Association","note":"publisher: ASA Website","page":"773-795","title":"Bayes Factors","volume":"90","author":[{"family":"Kass","given":"Robert E."},{"family":"Raftery","given":"Adrian E."}],"issued":{"date-parts":[["1995",6,1]]}}}],"schema":"https://github.com/citation-style-language/schema/raw/master/csl-citation.json"} </w:instrText>
      </w:r>
      <w:r w:rsidR="00601464">
        <w:fldChar w:fldCharType="separate"/>
      </w:r>
      <w:r w:rsidR="00601464" w:rsidRPr="00601464">
        <w:t>(Kass &amp; Raftery, 1995)</w:t>
      </w:r>
      <w:r w:rsidR="00601464">
        <w:fldChar w:fldCharType="end"/>
      </w:r>
      <w:r w:rsidRPr="0036184B">
        <w:t>, was used to interpret the Bayes factors.</w:t>
      </w:r>
    </w:p>
    <w:p w14:paraId="3541ACAD" w14:textId="39018C89" w:rsidR="0017409F" w:rsidRDefault="0017409F" w:rsidP="001F3F61">
      <w:pPr>
        <w:spacing w:after="0" w:line="240" w:lineRule="auto"/>
        <w:rPr>
          <w:noProof/>
        </w:rPr>
      </w:pPr>
      <w:r>
        <w:rPr>
          <w:noProof/>
        </w:rPr>
        <w:drawing>
          <wp:anchor distT="0" distB="0" distL="114300" distR="114300" simplePos="0" relativeHeight="251699200" behindDoc="0" locked="0" layoutInCell="1" allowOverlap="1" wp14:anchorId="3C4092FF" wp14:editId="5A9D7949">
            <wp:simplePos x="0" y="0"/>
            <wp:positionH relativeFrom="margin">
              <wp:align>center</wp:align>
            </wp:positionH>
            <wp:positionV relativeFrom="paragraph">
              <wp:posOffset>109728</wp:posOffset>
            </wp:positionV>
            <wp:extent cx="5077954" cy="4120738"/>
            <wp:effectExtent l="0" t="0" r="8890" b="0"/>
            <wp:wrapTopAndBottom/>
            <wp:docPr id="1649731113"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l="23736" r="14649"/>
                    <a:stretch>
                      <a:fillRect/>
                    </a:stretch>
                  </pic:blipFill>
                  <pic:spPr bwMode="auto">
                    <a:xfrm>
                      <a:off x="0" y="0"/>
                      <a:ext cx="5077954" cy="412073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39E34A6" w14:textId="6AF1CE5E" w:rsidR="0017409F" w:rsidRDefault="0017409F" w:rsidP="001F3F61">
      <w:pPr>
        <w:spacing w:after="0" w:line="240" w:lineRule="auto"/>
        <w:rPr>
          <w:noProof/>
        </w:rPr>
      </w:pPr>
      <w:r w:rsidRPr="0017409F">
        <w:rPr>
          <w:noProof/>
        </w:rPr>
        <w:t>Figure 2. Electrophysiological results of the experiment: (A) grand average waveforms with difference waves in posterior electrode sites in each of the segmentability conditions. (B) The scalp distribution of the event-related potential in different segmentability conditions split by temporal windows. (C) Grand averages of the difference waves as a function of the stimulus condition. Created using: BrainVision Analyzer, Brain Products GmbH, Gilching, Germany.</w:t>
      </w:r>
    </w:p>
    <w:p w14:paraId="717D1E7C" w14:textId="77777777" w:rsidR="0017409F" w:rsidRDefault="0017409F">
      <w:pPr>
        <w:spacing w:after="0" w:line="240" w:lineRule="auto"/>
        <w:jc w:val="left"/>
      </w:pPr>
      <w:r w:rsidRPr="0036184B">
        <w:t xml:space="preserve"> </w:t>
      </w:r>
      <w:r w:rsidR="00F005F0" w:rsidRPr="0036184B">
        <w:br w:type="page"/>
      </w:r>
      <w:r w:rsidRPr="0017409F">
        <w:rPr>
          <w:noProof/>
        </w:rPr>
        <w:lastRenderedPageBreak/>
        <w:drawing>
          <wp:inline distT="0" distB="0" distL="0" distR="0" wp14:anchorId="095ABB58" wp14:editId="21F87615">
            <wp:extent cx="2340582" cy="1726387"/>
            <wp:effectExtent l="0" t="0" r="3175" b="7620"/>
            <wp:docPr id="635709279" name="Picture 1"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709279" name="Picture 1" descr="A graph with lines and numbers&#10;&#10;AI-generated content may be incorrect."/>
                    <pic:cNvPicPr/>
                  </pic:nvPicPr>
                  <pic:blipFill>
                    <a:blip r:embed="rId138"/>
                    <a:stretch>
                      <a:fillRect/>
                    </a:stretch>
                  </pic:blipFill>
                  <pic:spPr>
                    <a:xfrm>
                      <a:off x="0" y="0"/>
                      <a:ext cx="2344100" cy="1728982"/>
                    </a:xfrm>
                    <a:prstGeom prst="rect">
                      <a:avLst/>
                    </a:prstGeom>
                  </pic:spPr>
                </pic:pic>
              </a:graphicData>
            </a:graphic>
          </wp:inline>
        </w:drawing>
      </w:r>
    </w:p>
    <w:p w14:paraId="02C7C7E2" w14:textId="4AB14CF2" w:rsidR="0017409F" w:rsidRDefault="0017409F">
      <w:pPr>
        <w:spacing w:after="0" w:line="240" w:lineRule="auto"/>
        <w:jc w:val="left"/>
      </w:pPr>
      <w:r w:rsidRPr="0017409F">
        <w:t xml:space="preserve">Figure 3. The mean amplitude of the difference wave within a 150–266 </w:t>
      </w:r>
      <w:proofErr w:type="spellStart"/>
      <w:r w:rsidRPr="0017409F">
        <w:t>ms</w:t>
      </w:r>
      <w:proofErr w:type="spellEnd"/>
      <w:r w:rsidRPr="0017409F">
        <w:t xml:space="preserve"> time window as a function of </w:t>
      </w:r>
      <w:proofErr w:type="spellStart"/>
      <w:r w:rsidRPr="0017409F">
        <w:t>segmentability</w:t>
      </w:r>
      <w:proofErr w:type="spellEnd"/>
      <w:r w:rsidRPr="0017409F">
        <w:t xml:space="preserve">. Error bars denote 95% confidence intervals, with between-subject variance removed </w:t>
      </w:r>
      <w:proofErr w:type="gramStart"/>
      <w:r w:rsidRPr="0017409F">
        <w:t>in  accordance</w:t>
      </w:r>
      <w:proofErr w:type="gramEnd"/>
      <w:r w:rsidRPr="0017409F">
        <w:t xml:space="preserve"> with the Cousineau method</w:t>
      </w:r>
      <w:r w:rsidR="00601464">
        <w:t>.</w:t>
      </w:r>
    </w:p>
    <w:p w14:paraId="0AD865C1" w14:textId="77777777" w:rsidR="0017409F" w:rsidRDefault="0017409F">
      <w:pPr>
        <w:spacing w:after="0" w:line="240" w:lineRule="auto"/>
        <w:jc w:val="left"/>
      </w:pPr>
    </w:p>
    <w:p w14:paraId="033C1FBF" w14:textId="77777777" w:rsidR="0017409F" w:rsidRPr="0017409F" w:rsidRDefault="0017409F">
      <w:pPr>
        <w:spacing w:after="0" w:line="240" w:lineRule="auto"/>
        <w:jc w:val="left"/>
        <w:rPr>
          <w:b/>
          <w:bCs/>
        </w:rPr>
      </w:pPr>
      <w:r w:rsidRPr="0017409F">
        <w:rPr>
          <w:b/>
          <w:bCs/>
        </w:rPr>
        <w:t xml:space="preserve">Results  </w:t>
      </w:r>
    </w:p>
    <w:p w14:paraId="2B11FE57" w14:textId="77777777" w:rsidR="0017409F" w:rsidRDefault="0017409F" w:rsidP="0017409F">
      <w:pPr>
        <w:spacing w:after="0" w:line="240" w:lineRule="auto"/>
      </w:pPr>
      <w:r w:rsidRPr="0017409F">
        <w:t>Data of five participants were excluded from analysis due to the prevalence of alpha rhythm and technical issues. Therefore, the data from fifteen participants were analyzed. All data including raw EEG can be found at https ://osf.io/tymv7/.</w:t>
      </w:r>
    </w:p>
    <w:p w14:paraId="61CD6669" w14:textId="77777777" w:rsidR="0017409F" w:rsidRDefault="0017409F">
      <w:pPr>
        <w:spacing w:after="0" w:line="240" w:lineRule="auto"/>
        <w:jc w:val="left"/>
      </w:pPr>
    </w:p>
    <w:p w14:paraId="2B5198A0" w14:textId="77777777" w:rsidR="0017409F" w:rsidRDefault="0017409F">
      <w:pPr>
        <w:spacing w:after="0" w:line="240" w:lineRule="auto"/>
        <w:jc w:val="left"/>
        <w:rPr>
          <w:b/>
          <w:bCs/>
        </w:rPr>
      </w:pPr>
      <w:r w:rsidRPr="0017409F">
        <w:rPr>
          <w:b/>
          <w:bCs/>
        </w:rPr>
        <w:t>Behavioral data.</w:t>
      </w:r>
    </w:p>
    <w:p w14:paraId="49F80415" w14:textId="12169C14" w:rsidR="0017409F" w:rsidRDefault="0017409F" w:rsidP="0017409F">
      <w:pPr>
        <w:spacing w:after="0" w:line="240" w:lineRule="auto"/>
      </w:pPr>
      <w:r w:rsidRPr="0017409F">
        <w:t xml:space="preserve">The percentages of correct answers in the central task were very high (&gt; 92%) in all </w:t>
      </w:r>
      <w:proofErr w:type="spellStart"/>
      <w:r w:rsidRPr="0017409F">
        <w:t>segmentability</w:t>
      </w:r>
      <w:proofErr w:type="spellEnd"/>
      <w:r w:rsidRPr="0017409F">
        <w:t xml:space="preserve"> conditions. Presumably, most of the errors were caused by a short time window to respond (i.e., a participant noticed a central change but pressed the button too late, when the next trial has already started). This led to a recognizable pattern in the data: a trial with the change is marked as a miss and a next trial is marked as </w:t>
      </w:r>
      <w:proofErr w:type="gramStart"/>
      <w:r w:rsidRPr="0017409F">
        <w:t>a  false</w:t>
      </w:r>
      <w:proofErr w:type="gramEnd"/>
      <w:r w:rsidRPr="0017409F">
        <w:t xml:space="preserve"> alarm. Overall, we found no effect of </w:t>
      </w:r>
      <w:proofErr w:type="spellStart"/>
      <w:r w:rsidRPr="0017409F">
        <w:t>segmentability</w:t>
      </w:r>
      <w:proofErr w:type="spellEnd"/>
      <w:r w:rsidRPr="0017409F">
        <w:t xml:space="preserve"> on the error rate (</w:t>
      </w:r>
      <w:proofErr w:type="gramStart"/>
      <w:r w:rsidRPr="0017409F">
        <w:t>F(</w:t>
      </w:r>
      <w:proofErr w:type="gramEnd"/>
      <w:r w:rsidRPr="0017409F">
        <w:t xml:space="preserve">3,42) = 1.859, p = 0.145, </w:t>
      </w:r>
      <w:r w:rsidRPr="0017409F">
        <w:rPr>
          <w:rFonts w:ascii="Cambria" w:hAnsi="Cambria" w:cs="Cambria"/>
        </w:rPr>
        <w:t>η</w:t>
      </w:r>
      <w:r w:rsidRPr="0017409F">
        <w:t>p2 = 0.119</w:t>
      </w:r>
      <w:proofErr w:type="gramStart"/>
      <w:r w:rsidRPr="0017409F">
        <w:t>,  BF</w:t>
      </w:r>
      <w:proofErr w:type="gramEnd"/>
      <w:r w:rsidRPr="0017409F">
        <w:t>10 = 0.564). Mauchly’s test indicated that the assumption of sphericity had not been violated (</w:t>
      </w:r>
      <w:r w:rsidRPr="0017409F">
        <w:rPr>
          <w:rFonts w:ascii="Cambria" w:hAnsi="Cambria" w:cs="Cambria"/>
        </w:rPr>
        <w:t>χ</w:t>
      </w:r>
      <w:r w:rsidRPr="0017409F">
        <w:t>2 = 6.81, p = 0.236). From the visual search literature, we know that the low frequency of a target event (central oddball  change in our case) makes the detection task harder</w:t>
      </w:r>
      <w:r w:rsidR="004D7C76">
        <w:t xml:space="preserve"> </w:t>
      </w:r>
      <w:r w:rsidR="004D7C76">
        <w:fldChar w:fldCharType="begin"/>
      </w:r>
      <w:r w:rsidR="004D7C76">
        <w:instrText xml:space="preserve"> ADDIN ZOTERO_ITEM CSL_CITATION {"citationID":"HM4ttPHj","properties":{"formattedCitation":"(Wolfe et al., 2005)","plainCitation":"(Wolfe et al., 2005)","noteIndex":0},"citationItems":[{"id":3139,"uris":["http://zotero.org/users/11420493/items/HWANF9F9"],"itemData":{"id":3139,"type":"article-journal","abstract":"Errors in spotting key targets soar alarmingly if they appear only infrequently during screening.","container-title":"Nature","DOI":"10.1038/435439a","ISSN":"1476-4687","issue":"7041","journalAbbreviation":"Nature","page":"439-440","title":"Rare items often missed in visual searches","volume":"435","author":[{"family":"Wolfe","given":"Jeremy M."},{"family":"Horowitz","given":"Todd S."},{"family":"Kenner","given":"Naomi M."}],"issued":{"date-parts":[["2005",5,1]]}}}],"schema":"https://github.com/citation-style-language/schema/raw/master/csl-citation.json"} </w:instrText>
      </w:r>
      <w:r w:rsidR="004D7C76">
        <w:fldChar w:fldCharType="separate"/>
      </w:r>
      <w:r w:rsidR="004D7C76" w:rsidRPr="004D7C76">
        <w:t>(Wolfe et al., 2005)</w:t>
      </w:r>
      <w:r w:rsidR="004D7C76">
        <w:fldChar w:fldCharType="end"/>
      </w:r>
      <w:r w:rsidRPr="0017409F">
        <w:t xml:space="preserve">. Therefore, based on such good performance rates, we conclude that our participants were attentionally engaged in the central task in all texture </w:t>
      </w:r>
      <w:proofErr w:type="spellStart"/>
      <w:r w:rsidRPr="0017409F">
        <w:t>segmentability</w:t>
      </w:r>
      <w:proofErr w:type="spellEnd"/>
      <w:r w:rsidRPr="0017409F">
        <w:t xml:space="preserve"> conditions. This lets us conclude that observers’ attention was mostly diverted from the background textures, which is important for the interpretation of the MMN.</w:t>
      </w:r>
    </w:p>
    <w:p w14:paraId="7D297539" w14:textId="77777777" w:rsidR="0017409F" w:rsidRDefault="0017409F">
      <w:pPr>
        <w:spacing w:after="0" w:line="240" w:lineRule="auto"/>
        <w:jc w:val="left"/>
      </w:pPr>
      <w:r>
        <w:br w:type="page"/>
      </w:r>
    </w:p>
    <w:p w14:paraId="0909AD88" w14:textId="77777777" w:rsidR="0017409F" w:rsidRPr="0017409F" w:rsidRDefault="0017409F" w:rsidP="0017409F">
      <w:pPr>
        <w:spacing w:after="0" w:line="240" w:lineRule="auto"/>
        <w:rPr>
          <w:b/>
          <w:bCs/>
        </w:rPr>
      </w:pPr>
      <w:r w:rsidRPr="0017409F">
        <w:rPr>
          <w:b/>
          <w:bCs/>
        </w:rPr>
        <w:lastRenderedPageBreak/>
        <w:t>Electrophysiological data.</w:t>
      </w:r>
    </w:p>
    <w:p w14:paraId="2F71494B" w14:textId="77777777" w:rsidR="0017409F" w:rsidRDefault="0017409F" w:rsidP="0017409F">
      <w:pPr>
        <w:spacing w:after="0" w:line="240" w:lineRule="auto"/>
      </w:pPr>
    </w:p>
    <w:p w14:paraId="27939E10" w14:textId="3B19DBCC" w:rsidR="0017409F" w:rsidRDefault="0017409F" w:rsidP="0017409F">
      <w:pPr>
        <w:spacing w:after="0" w:line="240" w:lineRule="auto"/>
      </w:pPr>
      <w:r w:rsidRPr="0017409F">
        <w:t xml:space="preserve">Using the criterion described in Data analysis section (12 consecutive data points of significant negative deviation from zero), we revealed a reliable early negative deviation from the baseline within a 150–236 </w:t>
      </w:r>
      <w:proofErr w:type="spellStart"/>
      <w:r w:rsidRPr="0017409F">
        <w:t>ms</w:t>
      </w:r>
      <w:proofErr w:type="spellEnd"/>
      <w:r w:rsidRPr="0017409F">
        <w:t xml:space="preserve"> time window for the “both” </w:t>
      </w:r>
      <w:proofErr w:type="gramStart"/>
      <w:r w:rsidRPr="0017409F">
        <w:t>condition</w:t>
      </w:r>
      <w:proofErr w:type="gramEnd"/>
      <w:r w:rsidRPr="0017409F">
        <w:t xml:space="preserve">, within 154–266 </w:t>
      </w:r>
      <w:proofErr w:type="spellStart"/>
      <w:r w:rsidRPr="0017409F">
        <w:t>ms</w:t>
      </w:r>
      <w:proofErr w:type="spellEnd"/>
      <w:r w:rsidRPr="0017409F">
        <w:t xml:space="preserve">—for the “length” condition, and within 188–220—for the “none” condition. These deviations in the “both” and the “length” conditions had earlier latencies than that in the “none” condition. For the “orientation” condition, we found no reliable deviation from the baseline. Based on this, we defined our time window of interest as 150–266 </w:t>
      </w:r>
      <w:proofErr w:type="spellStart"/>
      <w:r w:rsidRPr="0017409F">
        <w:t>ms</w:t>
      </w:r>
      <w:proofErr w:type="spellEnd"/>
      <w:r w:rsidRPr="0017409F">
        <w:t xml:space="preserve"> to grasp a potential </w:t>
      </w:r>
      <w:proofErr w:type="spellStart"/>
      <w:r w:rsidRPr="0017409F">
        <w:t>vMMN</w:t>
      </w:r>
      <w:proofErr w:type="spellEnd"/>
      <w:r w:rsidRPr="0017409F">
        <w:t xml:space="preserve"> in all conditions at early stages of visual processing. In addition, we discovered the presence of a second negative “component” in some of the conditions, namely, within 294–360 </w:t>
      </w:r>
      <w:proofErr w:type="spellStart"/>
      <w:r w:rsidRPr="0017409F">
        <w:t>ms</w:t>
      </w:r>
      <w:proofErr w:type="spellEnd"/>
      <w:r w:rsidRPr="0017409F">
        <w:t xml:space="preserve"> for the “both” condition, 318–362 </w:t>
      </w:r>
      <w:proofErr w:type="spellStart"/>
      <w:r w:rsidRPr="0017409F">
        <w:t>ms</w:t>
      </w:r>
      <w:proofErr w:type="spellEnd"/>
      <w:r w:rsidRPr="0017409F">
        <w:t xml:space="preserve"> for the “length” condition, and 268–314 </w:t>
      </w:r>
      <w:proofErr w:type="spellStart"/>
      <w:r w:rsidRPr="0017409F">
        <w:t>ms</w:t>
      </w:r>
      <w:proofErr w:type="spellEnd"/>
      <w:r w:rsidRPr="0017409F">
        <w:t xml:space="preserve">—for the “orientation” condition. However, such components with latency more than 300 </w:t>
      </w:r>
      <w:proofErr w:type="spellStart"/>
      <w:r w:rsidRPr="0017409F">
        <w:t>ms</w:t>
      </w:r>
      <w:proofErr w:type="spellEnd"/>
      <w:r w:rsidRPr="0017409F">
        <w:t xml:space="preserve"> likely reflect processes involving attention to some degree</w:t>
      </w:r>
      <w:r w:rsidR="004D7C76">
        <w:t xml:space="preserve"> </w:t>
      </w:r>
      <w:r w:rsidR="004D7C76">
        <w:fldChar w:fldCharType="begin"/>
      </w:r>
      <w:r w:rsidR="004D7C76">
        <w:instrText xml:space="preserve"> ADDIN ZOTERO_ITEM CSL_CITATION {"citationID":"qC2zp0PS","properties":{"formattedCitation":"(Linden, 2005)","plainCitation":"(Linden, 2005)","noteIndex":0},"citationItems":[{"id":3140,"uris":["http://zotero.org/users/11420493/items/5VLCGQCK"],"itemData":{"id":3140,"type":"article-journal","abstract":"Intracranial recordings, lesion studies, and the combination of functional imaging with source analysis have produced a solid body of evidence about the generators of the P300 event-related potential. Although it is impossible to square all findings obtained across and within methodologies, a consistent pattern of generators has emerged, with target-related responses in the parietal cortex and the cingulate and novelty-related activations mainly in the inferior parietal and prefrontal regions. Stimulus modality-specific contributions come from the inferior temporal and superior parietal cortex for the visual and from the superior temporal cortex for the auditory modality. The P300 continues to be an important signature of cognitive processes such as attention and working memory and of its dysfunction in neurologic and mental disorders. It is increasingly being investigated as a potential genetic marker of mental disorders. Knowledge about the generators of the P300 will be crucial for a better understanding of its cognitive significance and its continuing clinical application.","container-title":"The Neuroscientist","DOI":"10.1177/1073858405280524","ISSN":"1073-8584","issue":"6","journalAbbreviation":"Neuroscientist","note":"publisher: SAGE Publications Inc STM","page":"563-576","title":"The P300: Where in the Brain Is It Produced and What Does It Tell Us?","volume":"11","author":[{"family":"Linden","given":"David E. J."}],"issued":{"date-parts":[["2005",12,1]]}}}],"schema":"https://github.com/citation-style-language/schema/raw/master/csl-citation.json"} </w:instrText>
      </w:r>
      <w:r w:rsidR="004D7C76">
        <w:fldChar w:fldCharType="separate"/>
      </w:r>
      <w:r w:rsidR="004D7C76" w:rsidRPr="004D7C76">
        <w:t>(Linden, 2005)</w:t>
      </w:r>
      <w:r w:rsidR="004D7C76">
        <w:fldChar w:fldCharType="end"/>
      </w:r>
      <w:r w:rsidRPr="0017409F">
        <w:t xml:space="preserve">. We did not include these latencies in our time window of interest because our primary focus is on early, </w:t>
      </w:r>
      <w:proofErr w:type="spellStart"/>
      <w:r w:rsidRPr="0017409F">
        <w:t>preattentive</w:t>
      </w:r>
      <w:proofErr w:type="spellEnd"/>
      <w:r w:rsidRPr="0017409F">
        <w:t xml:space="preserve">, automatic processing of stimuli. Mean amplitudes of difference waves were calculated for the time window of 150–266 </w:t>
      </w:r>
      <w:proofErr w:type="spellStart"/>
      <w:r w:rsidRPr="0017409F">
        <w:t>ms</w:t>
      </w:r>
      <w:proofErr w:type="spellEnd"/>
      <w:r w:rsidRPr="0017409F">
        <w:t xml:space="preserve"> (Fig. 3). Direct comparisons against zero (left tailed t-test) showed evidence of the presence of the </w:t>
      </w:r>
      <w:proofErr w:type="spellStart"/>
      <w:r w:rsidRPr="0017409F">
        <w:t>vMMN</w:t>
      </w:r>
      <w:proofErr w:type="spellEnd"/>
      <w:r w:rsidRPr="0017409F">
        <w:t xml:space="preserve"> for the “both” (</w:t>
      </w:r>
      <w:proofErr w:type="gramStart"/>
      <w:r w:rsidRPr="0017409F">
        <w:t>t(</w:t>
      </w:r>
      <w:proofErr w:type="gramEnd"/>
      <w:r w:rsidRPr="0017409F">
        <w:t xml:space="preserve">14) = 3.572, p = 0.002, Bonferroni corrected </w:t>
      </w:r>
      <w:r w:rsidRPr="0017409F">
        <w:rPr>
          <w:rFonts w:ascii="Cambria" w:hAnsi="Cambria" w:cs="Cambria"/>
        </w:rPr>
        <w:t>α</w:t>
      </w:r>
      <w:r w:rsidRPr="0017409F">
        <w:t xml:space="preserve"> = 0.012, </w:t>
      </w:r>
      <w:proofErr w:type="spellStart"/>
      <w:r w:rsidRPr="0017409F">
        <w:t>dz</w:t>
      </w:r>
      <w:proofErr w:type="spellEnd"/>
      <w:r w:rsidRPr="0017409F">
        <w:t xml:space="preserve"> = 0.922, BF10 = 29.768) and the “length” (</w:t>
      </w:r>
      <w:proofErr w:type="gramStart"/>
      <w:r w:rsidRPr="0017409F">
        <w:t>t(</w:t>
      </w:r>
      <w:proofErr w:type="gramEnd"/>
      <w:r w:rsidRPr="0017409F">
        <w:t xml:space="preserve">14) = 2.833, p = 0.007, </w:t>
      </w:r>
      <w:proofErr w:type="spellStart"/>
      <w:r w:rsidRPr="0017409F">
        <w:t>dz</w:t>
      </w:r>
      <w:proofErr w:type="spellEnd"/>
      <w:r w:rsidRPr="0017409F">
        <w:t xml:space="preserve"> = 0.732, BF10 = 8.741) conditions. For the “none” condition, we obtained borderline results (</w:t>
      </w:r>
      <w:proofErr w:type="gramStart"/>
      <w:r w:rsidRPr="0017409F">
        <w:t>t(</w:t>
      </w:r>
      <w:proofErr w:type="gramEnd"/>
      <w:r w:rsidRPr="0017409F">
        <w:t xml:space="preserve">14) = 2.538, p = 0.012, Bonferroni corrected </w:t>
      </w:r>
      <w:r w:rsidRPr="0017409F">
        <w:rPr>
          <w:rFonts w:ascii="Cambria" w:hAnsi="Cambria" w:cs="Cambria"/>
        </w:rPr>
        <w:t>α</w:t>
      </w:r>
      <w:r w:rsidRPr="0017409F">
        <w:t xml:space="preserve"> = 0.012, </w:t>
      </w:r>
      <w:proofErr w:type="spellStart"/>
      <w:r w:rsidRPr="0017409F">
        <w:t>dz</w:t>
      </w:r>
      <w:proofErr w:type="spellEnd"/>
      <w:r w:rsidRPr="0017409F">
        <w:t xml:space="preserve"> = 0.655, BF10 = 5.45) and the “orientation” condition showed no evidence for the </w:t>
      </w:r>
      <w:proofErr w:type="spellStart"/>
      <w:r w:rsidRPr="0017409F">
        <w:t>vMMN</w:t>
      </w:r>
      <w:proofErr w:type="spellEnd"/>
      <w:r w:rsidRPr="0017409F">
        <w:t xml:space="preserve"> (</w:t>
      </w:r>
      <w:proofErr w:type="gramStart"/>
      <w:r w:rsidRPr="0017409F">
        <w:t>t(</w:t>
      </w:r>
      <w:proofErr w:type="gramEnd"/>
      <w:r w:rsidRPr="0017409F">
        <w:t xml:space="preserve">14) = 1.011, p = 0.165, </w:t>
      </w:r>
      <w:proofErr w:type="spellStart"/>
      <w:r w:rsidRPr="0017409F">
        <w:t>dz</w:t>
      </w:r>
      <w:proofErr w:type="spellEnd"/>
      <w:r w:rsidRPr="0017409F">
        <w:t xml:space="preserve"> = 0.216, BF10 = 0.667). Repeated-measures ANOVA showed </w:t>
      </w:r>
      <w:proofErr w:type="gramStart"/>
      <w:r w:rsidRPr="0017409F">
        <w:t>no  effect</w:t>
      </w:r>
      <w:proofErr w:type="gramEnd"/>
      <w:r w:rsidRPr="0017409F">
        <w:t xml:space="preserve"> of </w:t>
      </w:r>
      <w:proofErr w:type="spellStart"/>
      <w:r w:rsidRPr="0017409F">
        <w:t>segmentability</w:t>
      </w:r>
      <w:proofErr w:type="spellEnd"/>
      <w:r w:rsidRPr="0017409F">
        <w:t xml:space="preserve"> on the mean amplitude of difference waves (</w:t>
      </w:r>
      <w:proofErr w:type="gramStart"/>
      <w:r w:rsidRPr="0017409F">
        <w:t>F(</w:t>
      </w:r>
      <w:proofErr w:type="gramEnd"/>
      <w:r w:rsidRPr="0017409F">
        <w:t xml:space="preserve">1.763, 24.681) = 2.035, p = 0.156, </w:t>
      </w:r>
      <w:r w:rsidRPr="0017409F">
        <w:rPr>
          <w:rFonts w:ascii="Cambria" w:hAnsi="Cambria" w:cs="Cambria"/>
        </w:rPr>
        <w:t>η</w:t>
      </w:r>
      <w:r w:rsidRPr="0017409F">
        <w:t>p2 = 0.127</w:t>
      </w:r>
      <w:proofErr w:type="gramStart"/>
      <w:r w:rsidRPr="0017409F">
        <w:t>,  BF</w:t>
      </w:r>
      <w:proofErr w:type="gramEnd"/>
      <w:r w:rsidRPr="0017409F">
        <w:t>10 = 0.95). Note that Mauchly’s tests indicated the violation of the assumption of sphericity (</w:t>
      </w:r>
      <w:r w:rsidRPr="0017409F">
        <w:rPr>
          <w:rFonts w:ascii="Cambria" w:hAnsi="Cambria" w:cs="Cambria"/>
        </w:rPr>
        <w:t>χ</w:t>
      </w:r>
      <w:r w:rsidRPr="0017409F">
        <w:t>2(5) = 15.849, p = 0.007) so degrees of freedom, F-statistic, and p value were corrected using Greenhouse–Geisser correction.</w:t>
      </w:r>
    </w:p>
    <w:p w14:paraId="1F891807" w14:textId="4CA9BF58" w:rsidR="0017409F" w:rsidRDefault="0017409F" w:rsidP="0017409F">
      <w:pPr>
        <w:spacing w:after="0" w:line="240" w:lineRule="auto"/>
      </w:pPr>
      <w:r w:rsidRPr="0017409F">
        <w:t xml:space="preserve">The present results show that electrophysiological activity in posterior regions in response to deviant stimuli was greater than in response to standard stimuli (within early 150–266 </w:t>
      </w:r>
      <w:proofErr w:type="spellStart"/>
      <w:r w:rsidRPr="0017409F">
        <w:t>ms</w:t>
      </w:r>
      <w:proofErr w:type="spellEnd"/>
      <w:r w:rsidRPr="0017409F">
        <w:t xml:space="preserve"> time window) for “both” and “length” conditions which indicates the presence of the </w:t>
      </w:r>
      <w:proofErr w:type="spellStart"/>
      <w:r w:rsidRPr="0017409F">
        <w:t>vMMN</w:t>
      </w:r>
      <w:proofErr w:type="spellEnd"/>
      <w:r w:rsidRPr="0017409F">
        <w:t xml:space="preserve">. At the same time, the other two </w:t>
      </w:r>
      <w:proofErr w:type="spellStart"/>
      <w:r w:rsidRPr="0017409F">
        <w:t>segmentability</w:t>
      </w:r>
      <w:proofErr w:type="spellEnd"/>
      <w:r w:rsidRPr="0017409F">
        <w:t xml:space="preserve"> conditions did not show reliable difference between standard and deviant stimuli. Therefore, we conclude that there was no strong evidence for </w:t>
      </w:r>
      <w:proofErr w:type="spellStart"/>
      <w:r w:rsidRPr="0017409F">
        <w:t>vMMN</w:t>
      </w:r>
      <w:proofErr w:type="spellEnd"/>
      <w:r w:rsidRPr="0017409F">
        <w:t xml:space="preserve"> in these conditions.</w:t>
      </w:r>
    </w:p>
    <w:p w14:paraId="271E7897" w14:textId="77777777" w:rsidR="0017409F" w:rsidRDefault="0017409F">
      <w:pPr>
        <w:spacing w:after="0" w:line="240" w:lineRule="auto"/>
        <w:jc w:val="left"/>
      </w:pPr>
      <w:r>
        <w:br w:type="page"/>
      </w:r>
    </w:p>
    <w:p w14:paraId="006C0FE0" w14:textId="53FB7795" w:rsidR="0017409F" w:rsidRDefault="0017409F" w:rsidP="0017409F">
      <w:pPr>
        <w:spacing w:after="0" w:line="240" w:lineRule="auto"/>
        <w:rPr>
          <w:b/>
          <w:bCs/>
        </w:rPr>
      </w:pPr>
      <w:r w:rsidRPr="0017409F">
        <w:rPr>
          <w:b/>
          <w:bCs/>
        </w:rPr>
        <w:lastRenderedPageBreak/>
        <w:t>Discussion</w:t>
      </w:r>
    </w:p>
    <w:p w14:paraId="11B32F98" w14:textId="77777777" w:rsidR="0017409F" w:rsidRDefault="0017409F" w:rsidP="0017409F">
      <w:pPr>
        <w:spacing w:after="0" w:line="240" w:lineRule="auto"/>
        <w:rPr>
          <w:b/>
          <w:bCs/>
        </w:rPr>
      </w:pPr>
    </w:p>
    <w:p w14:paraId="7CE2A7D0" w14:textId="2B0AF611" w:rsidR="0017409F" w:rsidRDefault="0017409F" w:rsidP="0017409F">
      <w:pPr>
        <w:spacing w:after="0" w:line="240" w:lineRule="auto"/>
      </w:pPr>
      <w:r w:rsidRPr="0017409F">
        <w:t xml:space="preserve">In this study, we used the </w:t>
      </w:r>
      <w:proofErr w:type="spellStart"/>
      <w:r w:rsidRPr="0017409F">
        <w:t>vMNN</w:t>
      </w:r>
      <w:proofErr w:type="spellEnd"/>
      <w:r w:rsidRPr="0017409F">
        <w:t xml:space="preserve"> as an indicator of automatic sensory processing for testing whether the categorical parsing of multiple objects based on statistical distributions of their features is automatic. Our main result was the finding of the early </w:t>
      </w:r>
      <w:proofErr w:type="spellStart"/>
      <w:r w:rsidRPr="0017409F">
        <w:t>vMMN</w:t>
      </w:r>
      <w:proofErr w:type="spellEnd"/>
      <w:r w:rsidRPr="0017409F">
        <w:t xml:space="preserve"> in the “both” and the “length” conditions when both feature distributions </w:t>
      </w:r>
      <w:proofErr w:type="gramStart"/>
      <w:r w:rsidRPr="0017409F">
        <w:t>or</w:t>
      </w:r>
      <w:proofErr w:type="gramEnd"/>
      <w:r w:rsidRPr="0017409F">
        <w:t xml:space="preserve"> at least length were </w:t>
      </w:r>
      <w:proofErr w:type="spellStart"/>
      <w:r w:rsidRPr="0017409F">
        <w:t>segmentable</w:t>
      </w:r>
      <w:proofErr w:type="spellEnd"/>
      <w:r w:rsidRPr="0017409F">
        <w:t xml:space="preserve">. In contrast, there was no strong evidence for the </w:t>
      </w:r>
      <w:proofErr w:type="spellStart"/>
      <w:r w:rsidRPr="0017409F">
        <w:t>vMMN</w:t>
      </w:r>
      <w:proofErr w:type="spellEnd"/>
      <w:r w:rsidRPr="0017409F">
        <w:t xml:space="preserve"> in the other two conditions. Given our sample and the low-level character of the task, we consider our results broadly generalizable to the population of neurotypical observers. As a general case, global texture discrimination based on the correlation between the features when the feature statistics are kept fixed across the textures is a difficult task</w:t>
      </w:r>
      <w:r w:rsidR="004D7C76">
        <w:t xml:space="preserve"> </w:t>
      </w:r>
      <w:r w:rsidR="004D7C76">
        <w:fldChar w:fldCharType="begin"/>
      </w:r>
      <w:r w:rsidR="004D7C76">
        <w:instrText xml:space="preserve"> ADDIN ZOTERO_ITEM CSL_CITATION {"citationID":"G7frLpvF","properties":{"formattedCitation":"(A. M. Treisman &amp; Gelade, 1980; Wolfe, 1992)","plainCitation":"(A. M. Treisman &amp; Gelade, 1980; Wolfe, 1992)","noteIndex":0},"citationItems":[{"id":3009,"uris":["http://zotero.org/users/11420493/items/QNXTJ5XI"],"itemData":{"id":3009,"type":"article-journal","abstract":"Tested the hypothesis that attention must be directed serially to each stimulus in a display whenever conjunctions of more than one separable feature are needed to characterize or distinguish the possible objects presented. Several predictions were tested in 9 experiments that included visual search, texture segregation, and identification and localization, and used both separable dimensions (shape and color) and local elements or parts of figures (e.g., lines and curves in letters) as the features to be integrated into complex wholes: 51 Ss were studied. Results are in general consistent with the hypothesis. They offer a new set of criteria for distinguishing separable from integral features and a new rationale for predicting which tasks will show attention limits and which will not. (43 ref) (PsycInfo Database Record (c) 2020 APA, all rights reserved)","container-title":"Cognitive Psychology","DOI":"10.1016/0010-0285(80)90005-5","ISSN":"1095-5623(Electronic),0010-0285(Print)","issue":"1","note":"publisher-place: Netherlands\npublisher: Elsevier Science","page":"97-136","title":"A feature-integration theory of attention.","volume":"12","author":[{"family":"Treisman","given":"Anne M."},{"family":"Gelade","given":"Garry"}],"issued":{"date-parts":[["1980"]]}}},{"id":3142,"uris":["http://zotero.org/users/11420493/items/ZZWSPW8Q"],"itemData":{"id":3142,"type":"article-journal","abstract":"If a region composed of one set of texture elements is effortlessly perceived on a background composed of another set, the texture segmentation is said to occur “preattentively”. If the time required to find a target item among distractor items is independent of the number of distractor items, the visual search is said to occur with all items processed “in parallel”. Effortless, preattentive texture segmentation and parallel visual search are sometimes assumed to be equivalent measures of the same parallel processing stage in the visual system. The demonstrations presented here show that this is not the case. Parallel processing can occur with stimuli that do not support effortless texture segmentation and vice versa.","container-title":"Vision Research","DOI":"10.1016/0042-6989(92)90190-T","ISSN":"0042-6989","issue":"4","journalAbbreviation":"Vision Research","page":"757-763","title":"“Effortless” texture segmentation and “parallel” visual search are not the same thing","volume":"32","author":[{"family":"Wolfe","given":"Jeremy M."}],"issued":{"date-parts":[["1992",4,1]]}}}],"schema":"https://github.com/citation-style-language/schema/raw/master/csl-citation.json"} </w:instrText>
      </w:r>
      <w:r w:rsidR="004D7C76">
        <w:fldChar w:fldCharType="separate"/>
      </w:r>
      <w:r w:rsidR="004D7C76" w:rsidRPr="004D7C76">
        <w:t>(A. M. Treisman &amp; Gelade, 1980; Wolfe, 1992)</w:t>
      </w:r>
      <w:r w:rsidR="004D7C76">
        <w:fldChar w:fldCharType="end"/>
      </w:r>
      <w:r w:rsidRPr="0017409F">
        <w:t xml:space="preserve">. Some of the prominent theories suggest that  global </w:t>
      </w:r>
      <w:proofErr w:type="spellStart"/>
      <w:r w:rsidRPr="0017409F">
        <w:t>preattentive</w:t>
      </w:r>
      <w:proofErr w:type="spellEnd"/>
      <w:r w:rsidRPr="0017409F">
        <w:t xml:space="preserve"> processing is only capable of detecting large differences in simple feature statistics</w:t>
      </w:r>
      <w:r w:rsidR="004D7C76">
        <w:t xml:space="preserve"> </w:t>
      </w:r>
      <w:r w:rsidR="004D7C76">
        <w:fldChar w:fldCharType="begin"/>
      </w:r>
      <w:r w:rsidR="004D7C76">
        <w:instrText xml:space="preserve"> ADDIN ZOTERO_ITEM CSL_CITATION {"citationID":"iRr4sZu2","properties":{"formattedCitation":"(Bergen &amp; Julesz, 1983; A. M. Treisman &amp; Gelade, 1980)","plainCitation":"(Bergen &amp; Julesz, 1983; A. M. Treisman &amp; Gelade, 1980)","noteIndex":0},"citationItems":[{"id":3143,"uris":["http://zotero.org/users/11420493/items/PC3QXZCJ"],"itemData":{"id":3143,"type":"article-journal","abstract":"When stimuli are available for just a brief period (</w:instrText>
      </w:r>
      <w:r w:rsidR="004D7C76">
        <w:rPr>
          <w:rFonts w:ascii="Cambria Math" w:hAnsi="Cambria Math" w:cs="Cambria Math"/>
        </w:rPr>
        <w:instrText>∼</w:instrText>
      </w:r>
      <w:r w:rsidR="004D7C76">
        <w:instrText xml:space="preserve">100 ms) only restricted spatial information can be processed by the visual system. If the stimuli are presented very briefly, eye movements are not possible. The time during which the after-image of the stimulus is available for inspection is terminated by presentation of a masking pattern. We show here that in these conditions a small pattern is easily detected against a background made up of many others, only if this target pattern differs from the background patterns in certain local features. In this case the detectability of the target is almost independent of the number of background elements, suggesting that a parallel process is operating. Detection of patterns not differing from their backgrounds in such features requires focal attention which is a serial process. The aperture of this attention is scaled to minimize the number of shifts of attention required.","container-title":"Nature","DOI":"10.1038/303696a0","ISSN":"1476-4687","issue":"5919","journalAbbreviation":"Nature","page":"696-698","title":"Parallel versus serial processing in rapid pattern discrimination","volume":"303","author":[{"family":"Bergen","given":"James R."},{"family":"Julesz","given":"Bela"}],"issued":{"date-parts":[["1983",6,1]]}}},{"id":3009,"uris":["http://zotero.org/users/11420493/items/QNXTJ5XI"],"itemData":{"id":3009,"type":"article-journal","abstract":"Tested the hypothesis that attention must be directed serially to each stimulus in a display whenever conjunctions of more than one separable feature are needed to characterize or distinguish the possible objects presented. Several predictions were tested in 9 experiments that included visual search, texture segregation, and identification and localization, and used both separable dimensions (shape and color) and local elements or parts of figures (e.g., lines and curves in letters) as the features to be integrated into complex wholes: 51 Ss were studied. Results are in general consistent with the hypothesis. They offer a new set of criteria for distinguishing separable from integral features and a new rationale for predicting which tasks will show attention limits and which will not. (43 ref) (PsycInfo Database Record (c) 2020 APA, all rights reserved)","container-title":"Cognitive Psychology","DOI":"10.1016/0010-0285(80)90005-5","ISSN":"1095-5623(Electronic),0010-0285(Print)","issue":"1","note":"publisher-place: Netherlands\npublisher: Elsevier Science","page":"97-136","title":"A feature-integration theory of attention.","volume":"12","author":[{"family":"Treisman","given":"Anne M."},{"family":"Gelade","given":"Garry"}],"issued":{"date-parts":[["1980"]]}}}],"schema":"https://github.com/citation-style-language/schema/raw/master/csl-citation.json"} </w:instrText>
      </w:r>
      <w:r w:rsidR="004D7C76">
        <w:fldChar w:fldCharType="separate"/>
      </w:r>
      <w:r w:rsidR="004D7C76" w:rsidRPr="004D7C76">
        <w:t>(Bergen &amp; Julesz, 1983; A. M. Treisman &amp; Gelade, 1980)</w:t>
      </w:r>
      <w:r w:rsidR="004D7C76">
        <w:fldChar w:fldCharType="end"/>
      </w:r>
      <w:r w:rsidRPr="0017409F">
        <w:t xml:space="preserve"> and that focal attentional processing is required to process more complex feature conjunctions. Our </w:t>
      </w:r>
      <w:proofErr w:type="spellStart"/>
      <w:r w:rsidRPr="0017409F">
        <w:t>vMMN</w:t>
      </w:r>
      <w:proofErr w:type="spellEnd"/>
      <w:r w:rsidRPr="0017409F">
        <w:t xml:space="preserve"> results demonstrated that this is not always the case. We kept the distributions of lengths and orientations the same, so no simple feature statistics could be used to discriminate between standard and deviant textures. Therefore, our correlation manipulations could be globally detected only as conjunction-based differences. Contrary to the predictions of the </w:t>
      </w:r>
      <w:proofErr w:type="gramStart"/>
      <w:r w:rsidRPr="0017409F">
        <w:t>aforementioned theories</w:t>
      </w:r>
      <w:proofErr w:type="gramEnd"/>
      <w:r w:rsidRPr="0017409F">
        <w:t xml:space="preserve">, the finding of the </w:t>
      </w:r>
      <w:proofErr w:type="spellStart"/>
      <w:r w:rsidRPr="0017409F">
        <w:t>vMMN</w:t>
      </w:r>
      <w:proofErr w:type="spellEnd"/>
      <w:r w:rsidRPr="0017409F">
        <w:t xml:space="preserve"> in such a task indicates that there can be some early discrimination of length-orientation correlations that </w:t>
      </w:r>
      <w:proofErr w:type="gramStart"/>
      <w:r w:rsidRPr="0017409F">
        <w:t>occurs</w:t>
      </w:r>
      <w:proofErr w:type="gramEnd"/>
      <w:r w:rsidRPr="0017409F">
        <w:t xml:space="preserve"> when focused attention is engaged with another task. However, the MMN in our study was modulated by the shape of the feature distributions, as considerable MMN were observed only when the feature distributions had clear peaks. We interpret this finding in terms </w:t>
      </w:r>
      <w:r w:rsidR="004D7C76" w:rsidRPr="0017409F">
        <w:t>of rapid</w:t>
      </w:r>
      <w:r w:rsidRPr="0017409F">
        <w:t xml:space="preserve"> segmentation and categorization. As proposed earlier</w:t>
      </w:r>
      <w:r w:rsidR="004D7C76">
        <w:t xml:space="preserve"> </w:t>
      </w:r>
      <w:r w:rsidR="004D7C76">
        <w:fldChar w:fldCharType="begin"/>
      </w:r>
      <w:r w:rsidR="004D7C76">
        <w:instrText xml:space="preserve"> ADDIN ZOTERO_ITEM CSL_CITATION {"citationID":"o1fVpcdk","properties":{"formattedCitation":"(Utochkin, 2015)","plainCitation":"(Utochkin, 2015)","noteIndex":0},"citationItems":[{"id":6,"uris":["http://zotero.org/users/11420493/items/XYWK7UVM"],"itemData":{"id":6,"type":"article-journal","abstract":"Ensemble summary statistics represent multiple objects on the high level of abstraction-that is, without representing individual features and ignoring spatial organization. This makes them especially useful for the rapid visual categorization of multiple objects of different types that are intermixed in space. Rapid categorization implies our ability to judge at one brief glance whether all visible objects represent different types or just variants of one type. A framework presented here states that processes resembling statistical tests can underlie that categorization. At an early stage (primary categorization), when independent ensemble properties are distributed along a single sensory dimension, the shape of that distribution is tested in order to establish whether all features can be represented by a single or multiple peaks. When primary categories are separated, the visual system either reiterates the shape test to recognize subcategories (indepth processing) or implements mean comparison tests to match several primary categories along a new dimension. Rapid categorization is not free from processing limitations; the role of selective attention in categorization is discussed in light of these limitations.","container-title":"Journal of Vision","DOI":"10.1167/15.4.8","ISSN":"15347362","issue":"4","note":"PMID: 26317396","page":"1-14","title":"Ensemble summary statistics as a basis for rapid visual categorization","volume":"15","author":[{"family":"Utochkin","given":"Igor S."}],"issued":{"date-parts":[["2015"]]}}}],"schema":"https://github.com/citation-style-language/schema/raw/master/csl-citation.json"} </w:instrText>
      </w:r>
      <w:r w:rsidR="004D7C76">
        <w:fldChar w:fldCharType="separate"/>
      </w:r>
      <w:r w:rsidR="004D7C76" w:rsidRPr="004D7C76">
        <w:t>(Utochkin, 2015)</w:t>
      </w:r>
      <w:r w:rsidR="004D7C76">
        <w:fldChar w:fldCharType="end"/>
      </w:r>
      <w:r w:rsidRPr="0017409F">
        <w:t xml:space="preserve">, the two-peaks distributions support good </w:t>
      </w:r>
      <w:proofErr w:type="spellStart"/>
      <w:r w:rsidRPr="0017409F">
        <w:t>segmentability</w:t>
      </w:r>
      <w:proofErr w:type="spellEnd"/>
      <w:r w:rsidRPr="0017409F">
        <w:t>. We suggest that when length and orientation distributions were two-peaks (“both” condition), they supported the segmentation into categorical subsets that could be then contrasted across textures (e.g., long-</w:t>
      </w:r>
      <w:proofErr w:type="gramStart"/>
      <w:r w:rsidRPr="0017409F">
        <w:t>steep  vs.</w:t>
      </w:r>
      <w:proofErr w:type="gramEnd"/>
      <w:r w:rsidRPr="0017409F">
        <w:t xml:space="preserve"> long-flat). Importantly, this </w:t>
      </w:r>
      <w:proofErr w:type="spellStart"/>
      <w:r w:rsidRPr="0017409F">
        <w:t>vMMN</w:t>
      </w:r>
      <w:proofErr w:type="spellEnd"/>
      <w:r w:rsidRPr="0017409F">
        <w:t xml:space="preserve"> result matches the previously reported behavioral pattern</w:t>
      </w:r>
      <w:r w:rsidR="004D7C76">
        <w:t xml:space="preserve"> </w:t>
      </w:r>
      <w:r w:rsidR="004D7C76">
        <w:fldChar w:fldCharType="begin"/>
      </w:r>
      <w:r w:rsidR="004D7C76">
        <w:instrText xml:space="preserve"> ADDIN ZOTERO_ITEM CSL_CITATION {"citationID":"f7Oq6jTD","properties":{"formattedCitation":"(Utochkin et al., 2018)","plainCitation":"(Utochkin et al., 2018)","noteIndex":0},"citationItems":[{"id":7,"uris":["http://zotero.org/users/11420493/items/LAHXW27B"],"itemData":{"id":7,"type":"article-journal","abstract":"Although objects around us vary in a number of continuous dimensions (color, size, orientation, etc.), we tend to perceive the objects using more discrete, categorical descriptions (e.g., berries and leaves). Previously, we described how continuous ensemble statistics of simple features are transformed into categorical classes: The visual system tests whether the feature distribution has one or several peaks, each representing a likely “category”. Here, we tested the mechanism of segmentation for more complex conjunctions of features. Observers discriminated between two textures filled with lines of various lengths and orientations, which had same distributions between the textures, but opposite directions of correlations. Critically, feature distributions could be “segmentable” (only extreme feature values and a large gap between them) or “non-segmentable” (both extreme and middle values with smooth transition are present). Segmentable displays yielded steeper psychometric functions indicating better discrimination (Experiment 1). The effect of segmentability arises early in visual processing (Experiment 2) and is likely to be provided by global sampling of the entire field (Experiment 3). Also, rapid segmentation requires both feature dimensions having a “segmentable” distribution supporting division of the textures into categorical classes of conjunctions. We propose that observers select items from one side (peak) of one dimension and sample mean differences along a second dimension within the selected subset. In this scenario, subset selection is a limiting factor (Experiment 4) of texture discrimination. Yet, segmentability provided by the sharp feature distributions seems to facilitate both subset selection and mean comparison.","container-title":"Cognition","DOI":"10.1016/j.cognition.2018.06.016","ISSN":"18737838","issue":"June","note":"publisher: Elsevier","page":"178-191","title":"Continuous to discrete: Ensemble-based segmentation in the perception of multiple feature conjunctions","volume":"179","author":[{"family":"Utochkin","given":"Igor S."},{"family":"Khvostov","given":"Vladislav A."},{"family":"Stakina","given":"Yulia M."}],"issued":{"date-parts":[["2018"]]}}}],"schema":"https://github.com/citation-style-language/schema/raw/master/csl-citation.json"} </w:instrText>
      </w:r>
      <w:r w:rsidR="004D7C76">
        <w:fldChar w:fldCharType="separate"/>
      </w:r>
      <w:r w:rsidR="004D7C76" w:rsidRPr="004D7C76">
        <w:t>(Utochkin et al., 2018)</w:t>
      </w:r>
      <w:r w:rsidR="004D7C76">
        <w:fldChar w:fldCharType="end"/>
      </w:r>
      <w:r w:rsidRPr="0017409F">
        <w:t xml:space="preserve"> showing that participants could perform an explicit texture discrimination task with similar stimuli only when both features had a two-peaks distribution. Given this resemblance between the occurrence of the </w:t>
      </w:r>
      <w:proofErr w:type="spellStart"/>
      <w:r w:rsidRPr="0017409F">
        <w:t>vMMN</w:t>
      </w:r>
      <w:proofErr w:type="spellEnd"/>
      <w:r w:rsidRPr="0017409F">
        <w:t xml:space="preserve"> and the rise of texture discrimination in the behavioral experiments, we conclude that an early automatic process can contribute to the rapid segmentation of categorically distinct </w:t>
      </w:r>
      <w:proofErr w:type="gramStart"/>
      <w:r w:rsidRPr="0017409F">
        <w:t>sets of objects</w:t>
      </w:r>
      <w:proofErr w:type="gramEnd"/>
      <w:r w:rsidRPr="0017409F">
        <w:t xml:space="preserve"> based on their ensemble statistics. This is also in line with a finding that the </w:t>
      </w:r>
      <w:proofErr w:type="spellStart"/>
      <w:r w:rsidRPr="0017409F">
        <w:t>segmentability</w:t>
      </w:r>
      <w:proofErr w:type="spellEnd"/>
      <w:r w:rsidRPr="0017409F">
        <w:t xml:space="preserve"> effect on discrimination quickly grows within 200 </w:t>
      </w:r>
      <w:proofErr w:type="spellStart"/>
      <w:r w:rsidRPr="0017409F">
        <w:t>ms</w:t>
      </w:r>
      <w:proofErr w:type="spellEnd"/>
      <w:r w:rsidRPr="0017409F">
        <w:t xml:space="preserve"> and stays approximately the same at later durations, that is, it does not benefit from the serial deployment of attention </w:t>
      </w:r>
      <w:r w:rsidR="004D7C76">
        <w:fldChar w:fldCharType="begin"/>
      </w:r>
      <w:r w:rsidR="004D7C76">
        <w:instrText xml:space="preserve"> ADDIN ZOTERO_ITEM CSL_CITATION {"citationID":"HFbUtihE","properties":{"formattedCitation":"(Gorea et al., 2014)","plainCitation":"(Gorea et al., 2014)","noteIndex":0},"citationItems":[{"id":3144,"uris":["http://zotero.org/users/11420493/items/I3ZXD8D6"],"itemData":{"id":3144,"type":"article-journal","abstract":"A number of studies have investigated how the visual system extracts the average feature-value of an ensemble of simultaneously or sequentially delivered stimuli. In this study we model these two processes within the unitary framework of linear systems theory. The specific feature value used in this investigation is size, which we define as the logarithm of a circle's diameter. Within each ensemble, sizes were drawn from a normal distribution. Average size discrimination was measured using ensembles of one and eight circles. These circles were presented simultaneously (display times: 13–427 ms), one at a time, or eight at a time (temporal-frequencies: 1.2–38 Hz). Thresholds for eight-item ensembles were lower than thresholds for one-item ensembles. Thresholds decreased by a factor of 1.3 for a 3,200% increase in display time, and decreased by the same factor for a 3,200% decrease in temporal frequency. Modeling and simulations show that the data are consistent with one readout of three to four items every 210 ms.","container-title":"Journal of Vision","DOI":"10.1167/14.9.22","ISSN":"1534-7362","issue":"9","journalAbbreviation":"Journal of Vision","page":"22-22","title":"Summary statistics for size over space and time","volume":"14","author":[{"family":"Gorea","given":"Andrei"},{"family":"Belkoura","given":"Seddik"},{"family":"Solomon","given":"Joshua A."}],"issued":{"date-parts":[["2014",8,25]]}}}],"schema":"https://github.com/citation-style-language/schema/raw/master/csl-citation.json"} </w:instrText>
      </w:r>
      <w:r w:rsidR="004D7C76">
        <w:fldChar w:fldCharType="separate"/>
      </w:r>
      <w:r w:rsidR="004D7C76" w:rsidRPr="004D7C76">
        <w:t>(Gorea et al., 2014)</w:t>
      </w:r>
      <w:r w:rsidR="004D7C76">
        <w:fldChar w:fldCharType="end"/>
      </w:r>
      <w:r w:rsidRPr="0017409F">
        <w:t xml:space="preserve">. Unlike behavioral results, where the </w:t>
      </w:r>
      <w:proofErr w:type="spellStart"/>
      <w:r w:rsidRPr="0017409F">
        <w:t>segmentability</w:t>
      </w:r>
      <w:proofErr w:type="spellEnd"/>
      <w:r w:rsidRPr="0017409F">
        <w:t xml:space="preserve"> effect was found only for the condition with both </w:t>
      </w:r>
      <w:proofErr w:type="spellStart"/>
      <w:r w:rsidRPr="0017409F">
        <w:t>segmentable</w:t>
      </w:r>
      <w:proofErr w:type="spellEnd"/>
      <w:r w:rsidRPr="0017409F">
        <w:t xml:space="preserve"> distributions, the current study also showed the </w:t>
      </w:r>
      <w:proofErr w:type="spellStart"/>
      <w:r w:rsidRPr="0017409F">
        <w:t>vMMN</w:t>
      </w:r>
      <w:proofErr w:type="spellEnd"/>
      <w:r w:rsidRPr="0017409F">
        <w:t xml:space="preserve"> in the “length” condition where only one distribution was </w:t>
      </w:r>
      <w:proofErr w:type="spellStart"/>
      <w:r w:rsidRPr="0017409F">
        <w:t>segmentable</w:t>
      </w:r>
      <w:proofErr w:type="spellEnd"/>
      <w:r w:rsidRPr="0017409F">
        <w:t xml:space="preserve">. At the same time, similar </w:t>
      </w:r>
      <w:proofErr w:type="spellStart"/>
      <w:r w:rsidRPr="0017409F">
        <w:t>vMMN</w:t>
      </w:r>
      <w:proofErr w:type="spellEnd"/>
      <w:r w:rsidRPr="0017409F">
        <w:t xml:space="preserve"> was not found in the condition where another feature, orientation was </w:t>
      </w:r>
      <w:proofErr w:type="spellStart"/>
      <w:r w:rsidRPr="0017409F">
        <w:t>segmentable</w:t>
      </w:r>
      <w:proofErr w:type="spellEnd"/>
      <w:r w:rsidRPr="0017409F">
        <w:t xml:space="preserve"> alone. One possible </w:t>
      </w:r>
      <w:r w:rsidRPr="0017409F">
        <w:lastRenderedPageBreak/>
        <w:t xml:space="preserve">explanation is that feature separation in the </w:t>
      </w:r>
      <w:proofErr w:type="spellStart"/>
      <w:r w:rsidRPr="0017409F">
        <w:t>segmentable</w:t>
      </w:r>
      <w:proofErr w:type="spellEnd"/>
      <w:r w:rsidRPr="0017409F">
        <w:t xml:space="preserve"> length distribution was a stronger supporter of </w:t>
      </w:r>
      <w:proofErr w:type="spellStart"/>
      <w:r w:rsidRPr="0017409F">
        <w:t>preattentive</w:t>
      </w:r>
      <w:proofErr w:type="spellEnd"/>
      <w:r w:rsidRPr="0017409F">
        <w:t xml:space="preserve"> segmentation whereas orientation separation alone was insufficient. A more sophisticated explanation can come from the differences </w:t>
      </w:r>
      <w:proofErr w:type="gramStart"/>
      <w:r w:rsidRPr="0017409F">
        <w:t>in the nature of length</w:t>
      </w:r>
      <w:proofErr w:type="gramEnd"/>
      <w:r w:rsidRPr="0017409F">
        <w:t xml:space="preserve"> and orientation as feature dimensions. Length, or size in general is an asymmetrical sensory dimension in a sense  that bigger elements are usually more salient among small ones than vice versa</w:t>
      </w:r>
      <w:r w:rsidR="00387B10">
        <w:t xml:space="preserve"> </w:t>
      </w:r>
      <w:r w:rsidR="00387B10">
        <w:fldChar w:fldCharType="begin"/>
      </w:r>
      <w:r w:rsidR="00387B10">
        <w:instrText xml:space="preserve"> ADDIN ZOTERO_ITEM CSL_CITATION {"citationID":"VbvO1r6M","properties":{"formattedCitation":"(A. Treisman &amp; Gormican, 1988; A. M. Treisman &amp; Gelade, 1980)","plainCitation":"(A. Treisman &amp; Gormican, 1988; A. M. Treisman &amp; Gelade, 1980)","noteIndex":0},"citationItems":[{"id":3008,"uris":["http://zotero.org/users/11420493/items/S58ECRL7"],"itemData":{"id":3008,"type":"article-journal","abstract":"A series of search experiments tested detection of targets distinguished from the distractors by differences on a single dimension. Our aim was to use the pattern of search latencies to infer which features are coded automatically in early vision. For each of 12 different dimensions, one or more pairs of contrasting stimuli were tested. Each member of a pair played the role of target in one condition and the role of distractor in the other condition. Targets defined by larger values on the quantitative dimensions of length, number, and contrast, by line curvature, by misaligned orientation, and by values that deviated from a standard or prototypical color or shape were detected easily, whereas targets defined by smaller values on the quantitative dimensions, by straightness, by frame-aligned orientation, and by prototypical colors or shapes required slow and apparently serial search. We interpret the results as evidence that focused attention to single items or to groups is required to reduce background activity when the Weber fraction distinguishing the pooled feature activity with displays containing a target and with displays containing only distractors is too small to allow reliable discrimination. (PsycINFO Database Record (c) 2016 APA, all rights reserved)","container-title":"Psychological Review","DOI":"10.1037/0033-295X.95.1.15","ISSN":"1939-1471(Electronic),0033-295X(Print)","issue":"1","note":"publisher-place: US\npublisher: American Psychological Association","page":"15-48","title":"Feature analysis in early vision: Evidence from search asymmetries.","volume":"95","author":[{"family":"Treisman","given":"Anne"},{"family":"Gormican","given":"Stephen"}],"issued":{"date-parts":[["1988"]]}}},{"id":3009,"uris":["http://zotero.org/users/11420493/items/QNXTJ5XI"],"itemData":{"id":3009,"type":"article-journal","abstract":"Tested the hypothesis that attention must be directed serially to each stimulus in a display whenever conjunctions of more than one separable feature are needed to characterize or distinguish the possible objects presented. Several predictions were tested in 9 experiments that included visual search, texture segregation, and identification and localization, and used both separable dimensions (shape and color) and local elements or parts of figures (e.g., lines and curves in letters) as the features to be integrated into complex wholes: 51 Ss were studied. Results are in general consistent with the hypothesis. They offer a new set of criteria for distinguishing separable from integral features and a new rationale for predicting which tasks will show attention limits and which will not. (43 ref) (PsycInfo Database Record (c) 2020 APA, all rights reserved)","container-title":"Cognitive Psychology","DOI":"10.1016/0010-0285(80)90005-5","ISSN":"1095-5623(Electronic),0010-0285(Print)","issue":"1","note":"publisher-place: Netherlands\npublisher: Elsevier Science","page":"97-136","title":"A feature-integration theory of attention.","volume":"12","author":[{"family":"Treisman","given":"Anne M."},{"family":"Gelade","given":"Garry"}],"issued":{"date-parts":[["1980"]]}}}],"schema":"https://github.com/citation-style-language/schema/raw/master/csl-citation.json"} </w:instrText>
      </w:r>
      <w:r w:rsidR="00387B10">
        <w:fldChar w:fldCharType="separate"/>
      </w:r>
      <w:r w:rsidR="00387B10" w:rsidRPr="00387B10">
        <w:t>(A. Treisman &amp; Gormican, 1988; A. M. Treisman &amp; Gelade, 1980)</w:t>
      </w:r>
      <w:r w:rsidR="00387B10">
        <w:fldChar w:fldCharType="end"/>
      </w:r>
      <w:r w:rsidRPr="0017409F">
        <w:t xml:space="preserve">. Therefore, if long lines were well segmented, they could further automatically bias orientation comparison toward a category of long lines (picking long lines and detecting a change in their mean orientation). Presumably, this did not occur when only orientations were </w:t>
      </w:r>
      <w:proofErr w:type="spellStart"/>
      <w:r w:rsidRPr="0017409F">
        <w:t>segmentable</w:t>
      </w:r>
      <w:proofErr w:type="spellEnd"/>
      <w:r w:rsidRPr="0017409F">
        <w:t xml:space="preserve"> because orientation is not an asymmetrical feature dimension and, thus, would not bias processing to the steep or flat category based on automatically detected saliency. These suggested explanations need thorough testing in </w:t>
      </w:r>
      <w:proofErr w:type="gramStart"/>
      <w:r w:rsidRPr="0017409F">
        <w:t>the future</w:t>
      </w:r>
      <w:proofErr w:type="gramEnd"/>
      <w:r w:rsidRPr="0017409F">
        <w:t xml:space="preserve"> research. To recapitulate, our analysis of rapid ensemble-based categorization started with an example of seeing berries among leaves on a bush. Our results show that, if a subset of items is distinct (</w:t>
      </w:r>
      <w:proofErr w:type="spellStart"/>
      <w:r w:rsidRPr="0017409F">
        <w:t>segmentable</w:t>
      </w:r>
      <w:proofErr w:type="spellEnd"/>
      <w:r w:rsidRPr="0017409F">
        <w:t>) from another subset then these subsets are differentiated automatically from each other. Previous work on the perception of spatially non-overlapping textures has shown that they can be segregated effortlessly and automatically if supported by  substantial differences in region statistics</w:t>
      </w:r>
      <w:r w:rsidR="00387B10">
        <w:t xml:space="preserve"> </w:t>
      </w:r>
      <w:r w:rsidR="00387B10">
        <w:fldChar w:fldCharType="begin"/>
      </w:r>
      <w:r w:rsidR="00387B10">
        <w:instrText xml:space="preserve"> ADDIN ZOTERO_ITEM CSL_CITATION {"citationID":"jTIdkHVX","properties":{"formattedCitation":"(Julesz, 1981; Nothdurft, 1993; Rosenholtz, 2000)","plainCitation":"(Julesz, 1981; Nothdurft, 1993; Rosenholtz, 2000)","noteIndex":0},"citationItems":[{"id":3145,"uris":["http://zotero.org/users/11420493/items/9ZWGE5MC"],"itemData":{"id":3145,"type":"article-journal","abstract":"Research with texture pairs having identical second-order statistics has revealed that the pre-attentive texture discrimination system cannot globally process third- and higher-order statistics, and that discrimination is the result of a few local conspicuous features, called textons. It seems that only the first-order statistics of these textons have perceptual significance, and the relative phase between textons cannot be perceived without detailed scrutiny by focal attention.","container-title":"Nature","DOI":"10.1038/290091a0","ISSN":"1476-4687","issue":"5802","journalAbbreviation":"Nature","page":"91-97","title":"Textons, the elements of texture perception, and their interactions","volume":"290","author":[{"family":"Julesz","given":"Bela"}],"issued":{"date-parts":[["1981",3,1]]}}},{"id":3147,"uris":["http://zotero.org/users/11420493/items/9P358XFN"],"itemData":{"id":3147,"type":"article-journal","abstract":"Arrays of lines or blobs were used to investigate the role of features vs feature contrast in preattentive vision. This study continues earlier work on orientation cues and extends it into the dimensions of motion and color. Tests were performed on patterns displaying continuous feature gradients, i.e. continuous variation, from element to element, in either line orientation, direction of motion, or color. In different series of experiments, the following four aspects of visual perception were investigated: (i) detection of a salient target (“odd man out” paradigm), (ii) segmentation of texture fields, (iii) search strategies for given targets, and (iv) figure-ground discrimination by grouping. Features were, in general, not found to play an important role in these tasks and performance was instead related to feature contrast. Only in the case of color did performance also depend upon hue, i.e. feature properties themselves. Whereas in all dimensions tested pop-out (“saliency”) and segmentation were obtained from target or border elements whose local feature contrast was well above the level of variation elsewhere in the pattern, performance in the two latter tasks differed between orientation, motion, and color. In search, orientation targets were detected quickly when sufficiently distinct from their neighbors, but were apparently searched for serially if feature contrast was similar to that of other elements nearby. Color targets, however, were always detected fast in these patterns, independently of local feature contrast. Also, the perceived grouping of orientation or motion defined targets depended only on local feature contrast and not on the similarity of target elements. In fact, figures of dissimilar elements were seen as easily as figures of similar elements, indicating that, in these dimensions, stimulus coherence is not essential for the discrimination of figure and ground. For color, however, figures made up of the same targets were always seen slightly better than figures composed of different colors.","container-title":"Vision Research","DOI":"10.1016/0042-6989(93)90020-W","ISSN":"0042-6989","issue":"14","journalAbbreviation":"Vision Research","page":"1937-1958","title":"The role of features in preattentive vision: Comparison of orientation, motion and color cues","volume":"33","author":[{"family":"Nothdurft","given":"Hans-Christoph"}],"issued":{"date-parts":[["1993",9,1]]}}},{"id":3146,"uris":["http://zotero.org/users/11420493/items/Q6E7PZ6Z"],"itemData":{"id":3146,"type":"paper-conference","abstract":"Recent human vision research [1] suggests modelling preattentive texture segmentation by taking a set of feature samples from a local region on each side of a hypothesized edge, and then performing standard statistical tests to determine if the two samples differ significantly in their mean or variance. If the difference is significant at a specified level of confidence, a human observer will tend to pre-attentively see a texture edge at that location. I present an algorithm based upon these results, with a well specified decision stage and intuitive, easily fit parameters. Previous models of pre-attentive texture segmentation have poorly specified decision stages, more unknown free parameters, and in some cases incorrectly model human performance. The algorithm uses heuristics for guessing the orientation of a texture edge at a given location, thus improving computational efficiency by performing the statistical tests at only one orientation for each spatial location.","container-title":"Computer Vision — ECCV 2000","event-place":"Berlin, Heidelberg","ISBN":"978-3-540-45053-5","page":"197-211","publisher":"Springer Berlin Heidelberg","publisher-place":"Berlin, Heidelberg","title":"Significantly Different Textures: A Computational Model of Pre-attentive Texture Segmentation","author":[{"family":"Rosenholtz","given":"Ruth"}],"editor":[{"family":"Vernon","given":"David"}],"issued":{"date-parts":[["2000"]]}}}],"schema":"https://github.com/citation-style-language/schema/raw/master/csl-citation.json"} </w:instrText>
      </w:r>
      <w:r w:rsidR="00387B10">
        <w:fldChar w:fldCharType="separate"/>
      </w:r>
      <w:r w:rsidR="00387B10" w:rsidRPr="00387B10">
        <w:t>(Julesz, 1981; Nothdurft, 1993; Rosenholtz, 2000)</w:t>
      </w:r>
      <w:r w:rsidR="00387B10">
        <w:fldChar w:fldCharType="end"/>
      </w:r>
      <w:r w:rsidRPr="0017409F">
        <w:t>. For such spatial organization, the ease of segmentation can be explained by known properties of low-level visual organization, with retinotopic structure and local interactions, such as lateral inhibition</w:t>
      </w:r>
      <w:r w:rsidR="00387B10">
        <w:t xml:space="preserve"> </w:t>
      </w:r>
      <w:r w:rsidR="00387B10">
        <w:fldChar w:fldCharType="begin"/>
      </w:r>
      <w:r w:rsidR="00387B10">
        <w:instrText xml:space="preserve"> ADDIN ZOTERO_ITEM CSL_CITATION {"citationID":"4TLp8s7q","properties":{"formattedCitation":"(Knierim &amp; van Essen, 1992)","plainCitation":"(Knierim &amp; van Essen, 1992)","noteIndex":0},"citationItems":[{"id":3148,"uris":["http://zotero.org/users/11420493/items/2GRL4TYV"],"itemData":{"id":3148,"type":"article-journal","abstract":"1. We recorded responses from neurons in area V1 of the alert macaque monkey to textured patterns modeled after stimuli used in psychophysical experiments of pop-out. Neuronal responses to a single oriented line segment placed within a cell's classical receptive field (CRF) were compared with responses in which the center element was surrounded by rings of elements placed entirely outside the CRF. The orientations of the surround elements either matched the center element, were orthogonal to it, or were random. 2. The addition of the textured surround tended to suppress the response to the center element by an average of 34%. Overall, almost 80% of the 122 cells analyzed in detail were significantly suppressed by at least one of the texture surrounds. 3. Cells tended to respond more strongly to a stimulus in which there was a contrast in orientation between the center and surround than to a stimulus lacking such contrast. The average difference was 9% of the response to the optimally oriented center element alone. For the 32% of the cells showing a statistically significant orientation contrast effect, the average difference was 28%. 4. Both the general suppression and orientation contrast effects originated from surround regions at the ends of the center bar as well as regions along the sides of the center bar. 5. The amount of suppression induced by the texture surround decreased as the density of the texture elements decreased. 6. Both the general suppression and the orientation contrast effects appeared early in the population response to the stimuli. The general suppression effect took approximately 7 ms to develop, whereas the orientation contrast effect took 18-20 ms to develop. 7. These results are consistent with a possible functional role of V1 cells in the mediation of perceptual pop-out and in the segregation of texture borders. Possible anatomic substrates of the effects are discussed.","container-title":"Journal of Neurophysiology","DOI":"10.1152/jn.1992.67.4.961","ISSN":"0022-3077","issue":"4","note":"publisher: American Physiological Society","page":"961-980","title":"Neuronal responses to static texture patterns in area V1 of the alert macaque monkey","volume":"67","author":[{"family":"Knierim","given":"J. J."},{"family":"Essen","given":"D. C.","non-dropping-particle":"van"}],"issued":{"date-parts":[["1992",4,1]]}}}],"schema":"https://github.com/citation-style-language/schema/raw/master/csl-citation.json"} </w:instrText>
      </w:r>
      <w:r w:rsidR="00387B10">
        <w:fldChar w:fldCharType="separate"/>
      </w:r>
      <w:r w:rsidR="00387B10" w:rsidRPr="00387B10">
        <w:t>(Knierim &amp; van Essen, 1992)</w:t>
      </w:r>
      <w:r w:rsidR="00387B10">
        <w:fldChar w:fldCharType="end"/>
      </w:r>
      <w:r w:rsidRPr="0017409F">
        <w:t xml:space="preserve">. Here, we provide evidence that even in poor spatial organization, spatially intermixed items of different kinds still can be automatically determined as belonging to different categories. Ensemble representation of the overall feature distribution can be a potential basis for such categorization. It is important to note that spatial overlap in some cases interferes with individual subset processing, even if the  subsets are perfectly </w:t>
      </w:r>
      <w:proofErr w:type="spellStart"/>
      <w:r w:rsidRPr="0017409F">
        <w:t>segmentable</w:t>
      </w:r>
      <w:proofErr w:type="spellEnd"/>
      <w:r w:rsidR="00387B10">
        <w:t xml:space="preserve"> </w:t>
      </w:r>
      <w:r w:rsidR="00387B10">
        <w:fldChar w:fldCharType="begin"/>
      </w:r>
      <w:r w:rsidR="00387B10">
        <w:instrText xml:space="preserve"> ADDIN ZOTERO_ITEM CSL_CITATION {"citationID":"XhC6USwf","properties":{"formattedCitation":"(Im &amp; Chong, 2014; Inverso et al., 2016; Oriet &amp; Brand, 2013; Utochkin et al., 2018)","plainCitation":"(Im &amp; Chong, 2014; Inverso et al., 2016; Oriet &amp; Brand, 2013; Utochkin et al., 2018)","noteIndex":0},"citationItems":[{"id":3126,"uris":["http://zotero.org/users/11420493/items/QBXMBP4B"],"itemData":{"id":3126,"type":"article-journal","abstract":"Visual environments often contain multiple elements, some of which are similar to one another or spatially grouped together. In the current study we investigated how one can use perceptual groups in representing ensemble features of the groups. In experiment 1 we found that participants' performance improved when items were easily segmented by a grouping cue based on proximity, suggesting that spatial grouping facilitates extracting and remembering ensemble representations from visual arrays consisting of multiple elements. In experiment 2 we found that spatial grouping improved performance only when the grouped subsets were tested for the memory task, whereas it impaired performance when other subsets that were not grouped were tested, suggesting that the benefit from grouping may come from better extraction for storage, rather than later decision processes such as accessibility. Taken together, our results suggest that perceptual grouping of multiple items by proximity facilitates extraction of ensemble statistics from groups of items, enhancing visual memory of the ensembles in a visual array.","container-title":"Perception","DOI":"10.1068/p7719","ISSN":"0301-0066","issue":"7","journalAbbreviation":"Perception","note":"publisher: SAGE Publications Ltd STM","page":"663-676","title":"Mean Size as a Unit of Visual Working Memory","volume":"43","author":[{"family":"Im","given":"Hee Yeon"},{"family":"Chong","given":"Sang Chul"}],"issued":{"date-parts":[["2014",7,1]]}}},{"id":3007,"uris":["http://zotero.org/users/11420493/items/ALXJNRXI"],"itemData":{"id":3007,"type":"article-journal","abstract":"The finding that an item of type A pops out from an array of distractors of type B typically is taken to support the inference that human vision contains a neural mechanism that is activated by items of type A but not by items of type B. Such a mechanism might be expected to yield a neural image in which items of type A produce high activation and items of type B low (or zero) activation. Access to such a neural image might further be expected to enable accurate estimation of the centroid of an ensemble of items of type A intermixed with to-be-ignored items of type B. Here, it is shown that as the number of items in stimulus displays is increased, performance in estimating the centroids of horizontal (vertical) items amid vertical (horizontal) distractors degrades much more quickly and dramatically than does performance in estimating the centroids of white (black) items among black (white) distractors. Together with previous findings, these results suggest that, although human vision does possess bottom-up neural mechanisms sensitive to abrupt local changes in bar-orientation, and although human vision does possess and utilize top-down global attention filters capable of selecting multiple items of one brightness or of one color from among others, it cannot use a top-down global attention filter capable of selecting multiple bars of a given absolute orientation and filtering bars of the opposite orientation in a centroid task.","container-title":"Attention, Perception, &amp; Psychophysics","DOI":"10.3758/s13414-015-1005-3","ISSN":"1943-393X","issue":"1","journalAbbreviation":"Attention, Perception, &amp; Psychophysics","page":"293-308","title":"Evidence against global attention filters selective for absolute bar-orientation in human vision","volume":"78","author":[{"family":"Inverso","given":"Matthew"},{"family":"Sun","given":"Peng"},{"family":"Chubb","given":"Charles"},{"family":"Wright","given":"Charles E."},{"family":"Sperling","given":"George"}],"issued":{"date-parts":[["2016",1,1]]}}},{"id":326,"uris":["http://zotero.org/users/11420493/items/9BJ5FXYK"],"itemData":{"id":326,"type":"article-journal","container-title":"Vision Research","DOI":"10.1016/j.visres.2012.12.004","ISSN":"00426989","journalAbbreviation":"Vision Research","language":"en","page":"8-16","source":"DOI.org (Crossref)","title":"Size averaging of irrelevant stimuli cannot be prevented","volume":"79","author":[{"family":"Oriet","given":"Chris"},{"family":"Brand","given":"John"}],"issued":{"date-parts":[["2013",3]]}}},{"id":7,"uris":["http://zotero.org/users/11420493/items/LAHXW27B"],"itemData":{"id":7,"type":"article-journal","abstract":"Although objects around us vary in a number of continuous dimensions (color, size, orientation, etc.), we tend to perceive the objects using more discrete, categorical descriptions (e.g., berries and leaves). Previously, we described how continuous ensemble statistics of simple features are transformed into categorical classes: The visual system tests whether the feature distribution has one or several peaks, each representing a likely “category”. Here, we tested the mechanism of segmentation for more complex conjunctions of features. Observers discriminated between two textures filled with lines of various lengths and orientations, which had same distributions between the textures, but opposite directions of correlations. Critically, feature distributions could be “segmentable” (only extreme feature values and a large gap between them) or “non-segmentable” (both extreme and middle values with smooth transition are present). Segmentable displays yielded steeper psychometric functions indicating better discrimination (Experiment 1). The effect of segmentability arises early in visual processing (Experiment 2) and is likely to be provided by global sampling of the entire field (Experiment 3). Also, rapid segmentation requires both feature dimensions having a “segmentable” distribution supporting division of the textures into categorical classes of conjunctions. We propose that observers select items from one side (peak) of one dimension and sample mean differences along a second dimension within the selected subset. In this scenario, subset selection is a limiting factor (Experiment 4) of texture discrimination. Yet, segmentability provided by the sharp feature distributions seems to facilitate both subset selection and mean comparison.","container-title":"Cognition","DOI":"10.1016/j.cognition.2018.06.016","ISSN":"18737838","issue":"June","note":"publisher: Elsevier","page":"178-191","title":"Continuous to discrete: Ensemble-based segmentation in the perception of multiple feature conjunctions","volume":"179","author":[{"family":"Utochkin","given":"Igor S."},{"family":"Khvostov","given":"Vladislav A."},{"family":"Stakina","given":"Yulia M."}],"issued":{"date-parts":[["2018"]]}}}],"schema":"https://github.com/citation-style-language/schema/raw/master/csl-citation.json"} </w:instrText>
      </w:r>
      <w:r w:rsidR="00387B10">
        <w:fldChar w:fldCharType="separate"/>
      </w:r>
      <w:r w:rsidR="00387B10" w:rsidRPr="00387B10">
        <w:t>(Im &amp; Chong, 2014; Inverso et al., 2016; Oriet &amp; Brand, 2013; Utochkin et al., 2018)</w:t>
      </w:r>
      <w:r w:rsidR="00387B10">
        <w:fldChar w:fldCharType="end"/>
      </w:r>
      <w:r w:rsidRPr="0017409F">
        <w:t>. This may indicate some additional difficulties with the suppression of irrelevant subsets and, hence, suggests the role of attention in multi-location selection. However, these selection and suppression issues appear not to influence categorization itself that, according to our data, can occur “</w:t>
      </w:r>
      <w:proofErr w:type="spellStart"/>
      <w:r w:rsidRPr="0017409F">
        <w:t>preattentively</w:t>
      </w:r>
      <w:proofErr w:type="spellEnd"/>
      <w:r w:rsidRPr="0017409F">
        <w:t xml:space="preserve">”, that is, prior to the selection stage. In this study, we tested whether the visual system can automatically detect the violation of the statistical structure of a texture. Although texture differences were defined in terms of length-orientation correlation, we presume that our paradigm was aimed </w:t>
      </w:r>
      <w:proofErr w:type="gramStart"/>
      <w:r w:rsidRPr="0017409F">
        <w:t>to</w:t>
      </w:r>
      <w:proofErr w:type="gramEnd"/>
      <w:r w:rsidRPr="0017409F">
        <w:t xml:space="preserve"> test mostly rapid ensemble-based categorization rather than correlation perception per se. In support for this claim, our previous behavioral data</w:t>
      </w:r>
      <w:r w:rsidR="00387B10">
        <w:t xml:space="preserve"> </w:t>
      </w:r>
      <w:r w:rsidR="00387B10">
        <w:fldChar w:fldCharType="begin"/>
      </w:r>
      <w:r w:rsidR="00387B10">
        <w:instrText xml:space="preserve"> ADDIN ZOTERO_ITEM CSL_CITATION {"citationID":"p8VTTnka","properties":{"formattedCitation":"(Utochkin et al., 2018)","plainCitation":"(Utochkin et al., 2018)","noteIndex":0},"citationItems":[{"id":7,"uris":["http://zotero.org/users/11420493/items/LAHXW27B"],"itemData":{"id":7,"type":"article-journal","abstract":"Although objects around us vary in a number of continuous dimensions (color, size, orientation, etc.), we tend to perceive the objects using more discrete, categorical descriptions (e.g., berries and leaves). Previously, we described how continuous ensemble statistics of simple features are transformed into categorical classes: The visual system tests whether the feature distribution has one or several peaks, each representing a likely “category”. Here, we tested the mechanism of segmentation for more complex conjunctions of features. Observers discriminated between two textures filled with lines of various lengths and orientations, which had same distributions between the textures, but opposite directions of correlations. Critically, feature distributions could be “segmentable” (only extreme feature values and a large gap between them) or “non-segmentable” (both extreme and middle values with smooth transition are present). Segmentable displays yielded steeper psychometric functions indicating better discrimination (Experiment 1). The effect of segmentability arises early in visual processing (Experiment 2) and is likely to be provided by global sampling of the entire field (Experiment 3). Also, rapid segmentation requires both feature dimensions having a “segmentable” distribution supporting division of the textures into categorical classes of conjunctions. We propose that observers select items from one side (peak) of one dimension and sample mean differences along a second dimension within the selected subset. In this scenario, subset selection is a limiting factor (Experiment 4) of texture discrimination. Yet, segmentability provided by the sharp feature distributions seems to facilitate both subset selection and mean comparison.","container-title":"Cognition","DOI":"10.1016/j.cognition.2018.06.016","ISSN":"18737838","issue":"June","note":"publisher: Elsevier","page":"178-191","title":"Continuous to discrete: Ensemble-based segmentation in the perception of multiple feature conjunctions","volume":"179","author":[{"family":"Utochkin","given":"Igor S."},{"family":"Khvostov","given":"Vladislav A."},{"family":"Stakina","given":"Yulia M."}],"issued":{"date-parts":[["2018"]]}}}],"schema":"https://github.com/citation-style-language/schema/raw/master/csl-citation.json"} </w:instrText>
      </w:r>
      <w:r w:rsidR="00387B10">
        <w:fldChar w:fldCharType="separate"/>
      </w:r>
      <w:r w:rsidR="00387B10" w:rsidRPr="00387B10">
        <w:t>(Utochkin et al., 2018)</w:t>
      </w:r>
      <w:r w:rsidR="00387B10">
        <w:fldChar w:fldCharType="end"/>
      </w:r>
      <w:r w:rsidRPr="0017409F">
        <w:t xml:space="preserve"> showed that, as a general case, people are practically insensitive to even extreme correlation changes: Observers had extremely low sensitivity (d</w:t>
      </w:r>
      <w:r w:rsidRPr="0017409F">
        <w:rPr>
          <w:rFonts w:ascii="Times New Roman" w:hAnsi="Times New Roman"/>
        </w:rPr>
        <w:t>′</w:t>
      </w:r>
      <w:r w:rsidRPr="0017409F">
        <w:t xml:space="preserve"> = 0.0</w:t>
      </w:r>
      <w:r w:rsidRPr="0017409F">
        <w:rPr>
          <w:rFonts w:ascii="___WRD_EMBED_SUB_1274" w:hAnsi="___WRD_EMBED_SUB_1274" w:cs="___WRD_EMBED_SUB_1274"/>
        </w:rPr>
        <w:t>–</w:t>
      </w:r>
      <w:r w:rsidRPr="0017409F">
        <w:t xml:space="preserve">0.3) even when two texture patches had correlations r = 1 and </w:t>
      </w:r>
      <w:r w:rsidRPr="0017409F">
        <w:rPr>
          <w:rFonts w:ascii="___WRD_EMBED_SUB_1274" w:hAnsi="___WRD_EMBED_SUB_1274" w:cs="___WRD_EMBED_SUB_1274"/>
        </w:rPr>
        <w:t>−</w:t>
      </w:r>
      <w:r w:rsidRPr="0017409F">
        <w:t xml:space="preserve"> 1. However, observers were substantially</w:t>
      </w:r>
      <w:r w:rsidR="00787A26">
        <w:t xml:space="preserve"> </w:t>
      </w:r>
      <w:r w:rsidR="00787A26" w:rsidRPr="00787A26">
        <w:t>better at texture discrimination (d</w:t>
      </w:r>
      <w:r w:rsidR="00787A26" w:rsidRPr="00787A26">
        <w:rPr>
          <w:rFonts w:ascii="Times New Roman" w:hAnsi="Times New Roman"/>
        </w:rPr>
        <w:t>′</w:t>
      </w:r>
      <w:r w:rsidR="00787A26" w:rsidRPr="00787A26">
        <w:t xml:space="preserve"> = 0.7</w:t>
      </w:r>
      <w:r w:rsidR="00787A26" w:rsidRPr="00787A26">
        <w:rPr>
          <w:rFonts w:ascii="___WRD_EMBED_SUB_1274" w:hAnsi="___WRD_EMBED_SUB_1274" w:cs="___WRD_EMBED_SUB_1274"/>
        </w:rPr>
        <w:t>–</w:t>
      </w:r>
      <w:r w:rsidR="00787A26" w:rsidRPr="00787A26">
        <w:t>0.8) when both length and orientation had two-peaks distributions. The general insensitivity to correlation changes with the greater (though not perfect) sensitivity to changes in the two</w:t>
      </w:r>
      <w:r w:rsidR="00387B10">
        <w:t>-</w:t>
      </w:r>
      <w:r w:rsidR="00787A26" w:rsidRPr="00787A26">
        <w:t xml:space="preserve">peaks distributions </w:t>
      </w:r>
      <w:r w:rsidR="00787A26" w:rsidRPr="00787A26">
        <w:lastRenderedPageBreak/>
        <w:t xml:space="preserve">suggests that observers </w:t>
      </w:r>
      <w:proofErr w:type="gramStart"/>
      <w:r w:rsidR="00787A26" w:rsidRPr="00787A26">
        <w:t>utilized</w:t>
      </w:r>
      <w:proofErr w:type="gramEnd"/>
      <w:r w:rsidR="00787A26" w:rsidRPr="00787A26">
        <w:t xml:space="preserve"> the shapes of feature distributions rather than correlations. In conclusion, we presented new neurophysiological evidence that numerous spatially irregular, intermixed items can be rapidly parsed into different categories at an early, automatic stage of visual processing. This parsing is driven by global ensemble statistics of feature distributions across the entire visual field. Overall, this finding contributes to our growing understanding of the role of ensemble perception in building relatively rich visual  representation beyond the limited-capacity systems</w:t>
      </w:r>
      <w:r w:rsidR="00387B10">
        <w:t xml:space="preserve"> </w:t>
      </w:r>
      <w:r w:rsidR="00387B10">
        <w:fldChar w:fldCharType="begin"/>
      </w:r>
      <w:r w:rsidR="00387B10">
        <w:instrText xml:space="preserve"> ADDIN ZOTERO_ITEM CSL_CITATION {"citationID":"Pyr2B8HR","properties":{"formattedCitation":"(M. A. Cohen et al., 2016)","plainCitation":"(M. A. Cohen et al., 2016)","noteIndex":0},"citationItems":[{"id":324,"uris":["http://zotero.org/users/11420493/items/KLFR4AKW"],"itemData":{"id":324,"type":"article-journal","container-title":"Trends in Cognitive Sciences","DOI":"10.1016/j.tics.2016.03.006","ISSN":"13646613","issue":"5","journalAbbreviation":"Trends in Cognitive Sciences","language":"en","page":"324-335","source":"DOI.org (Crossref)","title":"What is the Bandwidth of Perceptual Experience?","volume":"20","author":[{"family":"Cohen","given":"Michael A."},{"family":"Dennett","given":"Daniel C."},{"family":"Kanwisher","given":"Nancy"}],"issued":{"date-parts":[["2016",5]]}}}],"schema":"https://github.com/citation-style-language/schema/raw/master/csl-citation.json"} </w:instrText>
      </w:r>
      <w:r w:rsidR="00387B10">
        <w:fldChar w:fldCharType="separate"/>
      </w:r>
      <w:r w:rsidR="00387B10" w:rsidRPr="00387B10">
        <w:t>(M. A. Cohen et al., 2016)</w:t>
      </w:r>
      <w:r w:rsidR="00387B10">
        <w:fldChar w:fldCharType="end"/>
      </w:r>
      <w:r w:rsidR="00787A26" w:rsidRPr="00787A26">
        <w:t>.</w:t>
      </w:r>
    </w:p>
    <w:p w14:paraId="69A10D39" w14:textId="2A29DA3F" w:rsidR="00787A26" w:rsidRDefault="00787A26" w:rsidP="0017409F">
      <w:pPr>
        <w:spacing w:after="0" w:line="240" w:lineRule="auto"/>
      </w:pPr>
    </w:p>
    <w:p w14:paraId="5620C932" w14:textId="77777777" w:rsidR="00787A26" w:rsidRPr="00787A26" w:rsidRDefault="00787A26" w:rsidP="00787A26">
      <w:pPr>
        <w:spacing w:after="0" w:line="240" w:lineRule="auto"/>
        <w:rPr>
          <w:b/>
          <w:bCs/>
          <w:lang w:val="en-GB"/>
        </w:rPr>
      </w:pPr>
      <w:r w:rsidRPr="00787A26">
        <w:rPr>
          <w:b/>
          <w:bCs/>
          <w:lang w:val="en-GB"/>
        </w:rPr>
        <w:t>Acknowledgments</w:t>
      </w:r>
    </w:p>
    <w:p w14:paraId="42D370B6" w14:textId="77777777" w:rsidR="00787A26" w:rsidRDefault="00787A26" w:rsidP="00787A26">
      <w:pPr>
        <w:spacing w:after="0" w:line="240" w:lineRule="auto"/>
        <w:rPr>
          <w:lang w:val="en-GB"/>
        </w:rPr>
      </w:pPr>
      <w:r w:rsidRPr="00787A26">
        <w:rPr>
          <w:lang w:val="en-GB"/>
        </w:rPr>
        <w:t>The study is supported by the Russian Science Foundation (grant 18-18-00334).</w:t>
      </w:r>
    </w:p>
    <w:p w14:paraId="3A0AA2F7" w14:textId="77777777" w:rsidR="00787A26" w:rsidRDefault="00787A26" w:rsidP="00787A26">
      <w:pPr>
        <w:spacing w:after="0" w:line="240" w:lineRule="auto"/>
        <w:rPr>
          <w:lang w:val="en-GB"/>
        </w:rPr>
      </w:pPr>
    </w:p>
    <w:p w14:paraId="264DAFBB" w14:textId="77777777" w:rsidR="00787A26" w:rsidRDefault="00787A26" w:rsidP="00787A26">
      <w:pPr>
        <w:spacing w:after="0" w:line="240" w:lineRule="auto"/>
        <w:rPr>
          <w:lang w:val="en-GB"/>
        </w:rPr>
      </w:pPr>
      <w:r w:rsidRPr="00787A26">
        <w:rPr>
          <w:lang w:val="en-GB"/>
        </w:rPr>
        <w:t xml:space="preserve">Alvarez, G. A. (2011). Representing multiple objects as an ensemble enhances visual cognition. </w:t>
      </w:r>
      <w:r w:rsidRPr="00787A26">
        <w:rPr>
          <w:i/>
          <w:iCs/>
          <w:lang w:val="en-GB"/>
        </w:rPr>
        <w:t>Trends in Cognitive Sciences</w:t>
      </w:r>
      <w:r w:rsidRPr="00787A26">
        <w:rPr>
          <w:lang w:val="en-GB"/>
        </w:rPr>
        <w:t xml:space="preserve">, </w:t>
      </w:r>
      <w:r w:rsidRPr="00787A26">
        <w:rPr>
          <w:i/>
          <w:iCs/>
          <w:lang w:val="en-GB"/>
        </w:rPr>
        <w:t>15</w:t>
      </w:r>
      <w:r w:rsidRPr="00787A26">
        <w:rPr>
          <w:lang w:val="en-GB"/>
        </w:rPr>
        <w:t>(3), 122–131. https://doi.org/10.1016/j.tics.2011.01.003</w:t>
      </w:r>
    </w:p>
    <w:p w14:paraId="50A4F3F2" w14:textId="77777777" w:rsidR="00787A26" w:rsidRPr="00787A26" w:rsidRDefault="00787A26" w:rsidP="00787A26">
      <w:pPr>
        <w:spacing w:after="0" w:line="240" w:lineRule="auto"/>
        <w:rPr>
          <w:lang w:val="en-GB"/>
        </w:rPr>
      </w:pPr>
    </w:p>
    <w:p w14:paraId="0D5B5747" w14:textId="77777777" w:rsidR="00787A26" w:rsidRDefault="00787A26" w:rsidP="00787A26">
      <w:pPr>
        <w:spacing w:after="0" w:line="240" w:lineRule="auto"/>
        <w:rPr>
          <w:lang w:val="en-GB"/>
        </w:rPr>
      </w:pPr>
      <w:r w:rsidRPr="00787A26">
        <w:rPr>
          <w:lang w:val="en-GB"/>
        </w:rPr>
        <w:t xml:space="preserve">Alvarez, G. A., &amp; Oliva, A. (2008). The Representation of Simple Ensemble Visual Features Outside the Focus of Attention. </w:t>
      </w:r>
      <w:r w:rsidRPr="00787A26">
        <w:rPr>
          <w:i/>
          <w:iCs/>
          <w:lang w:val="en-GB"/>
        </w:rPr>
        <w:t>Psychological Science</w:t>
      </w:r>
      <w:r w:rsidRPr="00787A26">
        <w:rPr>
          <w:lang w:val="en-GB"/>
        </w:rPr>
        <w:t xml:space="preserve">, </w:t>
      </w:r>
      <w:r w:rsidRPr="00787A26">
        <w:rPr>
          <w:i/>
          <w:iCs/>
          <w:lang w:val="en-GB"/>
        </w:rPr>
        <w:t>19</w:t>
      </w:r>
      <w:r w:rsidRPr="00787A26">
        <w:rPr>
          <w:lang w:val="en-GB"/>
        </w:rPr>
        <w:t>(4), 392–398. https://doi.org/10.1111/j.1467-9280.2008.02098.x</w:t>
      </w:r>
    </w:p>
    <w:p w14:paraId="2C58B05D" w14:textId="77777777" w:rsidR="00787A26" w:rsidRPr="00787A26" w:rsidRDefault="00787A26" w:rsidP="00787A26">
      <w:pPr>
        <w:spacing w:after="0" w:line="240" w:lineRule="auto"/>
        <w:rPr>
          <w:lang w:val="en-GB"/>
        </w:rPr>
      </w:pPr>
    </w:p>
    <w:p w14:paraId="042FF711" w14:textId="77777777" w:rsidR="00787A26" w:rsidRDefault="00787A26" w:rsidP="00787A26">
      <w:pPr>
        <w:spacing w:after="0" w:line="240" w:lineRule="auto"/>
        <w:rPr>
          <w:lang w:val="en-GB"/>
        </w:rPr>
      </w:pPr>
      <w:r w:rsidRPr="00787A26">
        <w:rPr>
          <w:lang w:val="en-GB"/>
        </w:rPr>
        <w:t xml:space="preserve">Ariely, D. (2001). Seeing Sets: Representation by Statistical Properties. </w:t>
      </w:r>
      <w:r w:rsidRPr="00787A26">
        <w:rPr>
          <w:i/>
          <w:iCs/>
          <w:lang w:val="en-GB"/>
        </w:rPr>
        <w:t>Psychological Science</w:t>
      </w:r>
      <w:r w:rsidRPr="00787A26">
        <w:rPr>
          <w:lang w:val="en-GB"/>
        </w:rPr>
        <w:t xml:space="preserve">, </w:t>
      </w:r>
      <w:r w:rsidRPr="00787A26">
        <w:rPr>
          <w:i/>
          <w:iCs/>
          <w:lang w:val="en-GB"/>
        </w:rPr>
        <w:t>12</w:t>
      </w:r>
      <w:r w:rsidRPr="00787A26">
        <w:rPr>
          <w:lang w:val="en-GB"/>
        </w:rPr>
        <w:t>(2), 157–162.</w:t>
      </w:r>
    </w:p>
    <w:p w14:paraId="082B6D9B" w14:textId="77777777" w:rsidR="00787A26" w:rsidRPr="00787A26" w:rsidRDefault="00787A26" w:rsidP="00787A26">
      <w:pPr>
        <w:spacing w:after="0" w:line="240" w:lineRule="auto"/>
        <w:rPr>
          <w:lang w:val="en-GB"/>
        </w:rPr>
      </w:pPr>
    </w:p>
    <w:p w14:paraId="3F260A76" w14:textId="77777777" w:rsidR="00787A26" w:rsidRDefault="00787A26" w:rsidP="00787A26">
      <w:pPr>
        <w:spacing w:after="0" w:line="240" w:lineRule="auto"/>
        <w:rPr>
          <w:lang w:val="en-GB"/>
        </w:rPr>
      </w:pPr>
      <w:r w:rsidRPr="00787A26">
        <w:rPr>
          <w:lang w:val="en-GB"/>
        </w:rPr>
        <w:t xml:space="preserve">Burr, D., &amp; Ross, J. (2008). A Visual Sense of Number. </w:t>
      </w:r>
      <w:r w:rsidRPr="00787A26">
        <w:rPr>
          <w:i/>
          <w:iCs/>
          <w:lang w:val="en-GB"/>
        </w:rPr>
        <w:t>Current Biology</w:t>
      </w:r>
      <w:r w:rsidRPr="00787A26">
        <w:rPr>
          <w:lang w:val="en-GB"/>
        </w:rPr>
        <w:t xml:space="preserve">, </w:t>
      </w:r>
      <w:r w:rsidRPr="00787A26">
        <w:rPr>
          <w:i/>
          <w:iCs/>
          <w:lang w:val="en-GB"/>
        </w:rPr>
        <w:t>18</w:t>
      </w:r>
      <w:r w:rsidRPr="00787A26">
        <w:rPr>
          <w:lang w:val="en-GB"/>
        </w:rPr>
        <w:t>(6), 425–428. https://doi.org/10.1016/j.cub.2008.02.052</w:t>
      </w:r>
    </w:p>
    <w:p w14:paraId="16CCD7A7" w14:textId="77777777" w:rsidR="00787A26" w:rsidRPr="00787A26" w:rsidRDefault="00787A26" w:rsidP="00787A26">
      <w:pPr>
        <w:spacing w:after="0" w:line="240" w:lineRule="auto"/>
        <w:rPr>
          <w:lang w:val="en-GB"/>
        </w:rPr>
      </w:pPr>
    </w:p>
    <w:p w14:paraId="316C2F0E" w14:textId="77777777" w:rsidR="00787A26" w:rsidRDefault="00787A26" w:rsidP="00787A26">
      <w:pPr>
        <w:spacing w:after="0" w:line="240" w:lineRule="auto"/>
        <w:rPr>
          <w:lang w:val="en-GB"/>
        </w:rPr>
      </w:pPr>
      <w:r w:rsidRPr="00787A26">
        <w:rPr>
          <w:lang w:val="en-GB"/>
        </w:rPr>
        <w:t xml:space="preserve">Chetverikov, A., Campana, G., &amp; Kristjánsson, Á. (2017a). Chapter 5 - Learning features in a complex and changing environment: A distribution-based framework for visual attention and vision in general. In C. J. Howard (Ed.), </w:t>
      </w:r>
      <w:r w:rsidRPr="00787A26">
        <w:rPr>
          <w:i/>
          <w:iCs/>
          <w:lang w:val="en-GB"/>
        </w:rPr>
        <w:t>Progress in Brain Research</w:t>
      </w:r>
      <w:r w:rsidRPr="00787A26">
        <w:rPr>
          <w:lang w:val="en-GB"/>
        </w:rPr>
        <w:t xml:space="preserve"> (pp. 97–120). https://doi.org/10.1016/bs.pbr.2017.07.001</w:t>
      </w:r>
    </w:p>
    <w:p w14:paraId="20176E65" w14:textId="77777777" w:rsidR="00787A26" w:rsidRPr="00787A26" w:rsidRDefault="00787A26" w:rsidP="00787A26">
      <w:pPr>
        <w:spacing w:after="0" w:line="240" w:lineRule="auto"/>
        <w:rPr>
          <w:lang w:val="en-GB"/>
        </w:rPr>
      </w:pPr>
    </w:p>
    <w:p w14:paraId="1E55EBED" w14:textId="77777777" w:rsidR="00787A26" w:rsidRDefault="00787A26" w:rsidP="00787A26">
      <w:pPr>
        <w:spacing w:after="0" w:line="240" w:lineRule="auto"/>
        <w:rPr>
          <w:lang w:val="en-GB"/>
        </w:rPr>
      </w:pPr>
      <w:r w:rsidRPr="00787A26">
        <w:rPr>
          <w:lang w:val="en-GB"/>
        </w:rPr>
        <w:t xml:space="preserve">Chong, S. C., &amp; Treisman, A. (2003). Representation of statistical properties. </w:t>
      </w:r>
      <w:r w:rsidRPr="00787A26">
        <w:rPr>
          <w:i/>
          <w:iCs/>
          <w:lang w:val="en-GB"/>
        </w:rPr>
        <w:t>Vision Research</w:t>
      </w:r>
      <w:r w:rsidRPr="00787A26">
        <w:rPr>
          <w:lang w:val="en-GB"/>
        </w:rPr>
        <w:t>, 12.</w:t>
      </w:r>
    </w:p>
    <w:p w14:paraId="2891E825" w14:textId="77777777" w:rsidR="00787A26" w:rsidRPr="00787A26" w:rsidRDefault="00787A26" w:rsidP="00787A26">
      <w:pPr>
        <w:spacing w:after="0" w:line="240" w:lineRule="auto"/>
        <w:rPr>
          <w:lang w:val="en-GB"/>
        </w:rPr>
      </w:pPr>
    </w:p>
    <w:p w14:paraId="6148B3A5" w14:textId="77777777" w:rsidR="00787A26" w:rsidRDefault="00787A26" w:rsidP="00787A26">
      <w:pPr>
        <w:spacing w:after="0" w:line="240" w:lineRule="auto"/>
        <w:rPr>
          <w:lang w:val="en-GB"/>
        </w:rPr>
      </w:pPr>
      <w:r w:rsidRPr="00787A26">
        <w:rPr>
          <w:lang w:val="en-GB"/>
        </w:rPr>
        <w:t xml:space="preserve">Chong, S. C., &amp; Treisman, A. (2005). Statistical processing: Computing the average size in perceptual groups. </w:t>
      </w:r>
      <w:r w:rsidRPr="00787A26">
        <w:rPr>
          <w:i/>
          <w:iCs/>
          <w:lang w:val="en-GB"/>
        </w:rPr>
        <w:t>Vision Research</w:t>
      </w:r>
      <w:r w:rsidRPr="00787A26">
        <w:rPr>
          <w:lang w:val="en-GB"/>
        </w:rPr>
        <w:t xml:space="preserve">, </w:t>
      </w:r>
      <w:r w:rsidRPr="00787A26">
        <w:rPr>
          <w:i/>
          <w:iCs/>
          <w:lang w:val="en-GB"/>
        </w:rPr>
        <w:t>45</w:t>
      </w:r>
      <w:r w:rsidRPr="00787A26">
        <w:rPr>
          <w:lang w:val="en-GB"/>
        </w:rPr>
        <w:t>(7), 891–900. https://doi.org/10.1016/j.visres.2004.10.004</w:t>
      </w:r>
    </w:p>
    <w:p w14:paraId="5539E4BC" w14:textId="77777777" w:rsidR="00787A26" w:rsidRPr="00787A26" w:rsidRDefault="00787A26" w:rsidP="00787A26">
      <w:pPr>
        <w:spacing w:after="0" w:line="240" w:lineRule="auto"/>
        <w:rPr>
          <w:lang w:val="en-GB"/>
        </w:rPr>
      </w:pPr>
    </w:p>
    <w:p w14:paraId="3D20A4E5" w14:textId="77777777" w:rsidR="00787A26" w:rsidRDefault="00787A26" w:rsidP="00787A26">
      <w:pPr>
        <w:spacing w:after="0" w:line="240" w:lineRule="auto"/>
        <w:rPr>
          <w:lang w:val="en-GB"/>
        </w:rPr>
      </w:pPr>
      <w:r w:rsidRPr="00787A26">
        <w:rPr>
          <w:lang w:val="en-GB"/>
        </w:rPr>
        <w:t xml:space="preserve">Cohen, M. A., Dennett, D. C., &amp; Kanwisher, N. (2016). What is the Bandwidth of Perceptual Experience? </w:t>
      </w:r>
      <w:r w:rsidRPr="00787A26">
        <w:rPr>
          <w:i/>
          <w:iCs/>
          <w:lang w:val="en-GB"/>
        </w:rPr>
        <w:t>Trends in Cognitive Sciences</w:t>
      </w:r>
      <w:r w:rsidRPr="00787A26">
        <w:rPr>
          <w:lang w:val="en-GB"/>
        </w:rPr>
        <w:t xml:space="preserve">, </w:t>
      </w:r>
      <w:r w:rsidRPr="00787A26">
        <w:rPr>
          <w:i/>
          <w:iCs/>
          <w:lang w:val="en-GB"/>
        </w:rPr>
        <w:t>20</w:t>
      </w:r>
      <w:r w:rsidRPr="00787A26">
        <w:rPr>
          <w:lang w:val="en-GB"/>
        </w:rPr>
        <w:t>(5), 324–335. https://doi.org/10.1016/j.tics.2016.03.006</w:t>
      </w:r>
    </w:p>
    <w:p w14:paraId="54CD6087" w14:textId="77777777" w:rsidR="00787A26" w:rsidRPr="00787A26" w:rsidRDefault="00787A26" w:rsidP="00787A26">
      <w:pPr>
        <w:spacing w:after="0" w:line="240" w:lineRule="auto"/>
        <w:rPr>
          <w:lang w:val="en-GB"/>
        </w:rPr>
      </w:pPr>
    </w:p>
    <w:p w14:paraId="2862CADF" w14:textId="77777777" w:rsidR="00787A26" w:rsidRPr="00787A26" w:rsidRDefault="00787A26" w:rsidP="00787A26">
      <w:pPr>
        <w:spacing w:after="0" w:line="240" w:lineRule="auto"/>
        <w:rPr>
          <w:lang w:val="en-GB"/>
        </w:rPr>
      </w:pPr>
      <w:r w:rsidRPr="00787A26">
        <w:rPr>
          <w:lang w:val="en-GB"/>
        </w:rPr>
        <w:lastRenderedPageBreak/>
        <w:t xml:space="preserve">Corbett, J. E., </w:t>
      </w:r>
      <w:proofErr w:type="spellStart"/>
      <w:r w:rsidRPr="00787A26">
        <w:rPr>
          <w:lang w:val="en-GB"/>
        </w:rPr>
        <w:t>Wurnitsch</w:t>
      </w:r>
      <w:proofErr w:type="spellEnd"/>
      <w:r w:rsidRPr="00787A26">
        <w:rPr>
          <w:lang w:val="en-GB"/>
        </w:rPr>
        <w:t xml:space="preserve">, N., Schwartz, A., &amp; Whitney, D. (2012). An aftereffect of adaptation to mean size. </w:t>
      </w:r>
      <w:r w:rsidRPr="00787A26">
        <w:rPr>
          <w:i/>
          <w:iCs/>
          <w:lang w:val="en-GB"/>
        </w:rPr>
        <w:t>Visual Cognition</w:t>
      </w:r>
      <w:r w:rsidRPr="00787A26">
        <w:rPr>
          <w:lang w:val="en-GB"/>
        </w:rPr>
        <w:t xml:space="preserve">, </w:t>
      </w:r>
      <w:r w:rsidRPr="00787A26">
        <w:rPr>
          <w:i/>
          <w:iCs/>
          <w:lang w:val="en-GB"/>
        </w:rPr>
        <w:t>20</w:t>
      </w:r>
      <w:r w:rsidRPr="00787A26">
        <w:rPr>
          <w:lang w:val="en-GB"/>
        </w:rPr>
        <w:t>(2), 211–231. https://doi.org/10.1080/13506285.2012.657261</w:t>
      </w:r>
    </w:p>
    <w:p w14:paraId="710D9324" w14:textId="77777777" w:rsidR="00787A26" w:rsidRDefault="00787A26" w:rsidP="00787A26">
      <w:pPr>
        <w:spacing w:after="0" w:line="240" w:lineRule="auto"/>
        <w:rPr>
          <w:lang w:val="en-GB"/>
        </w:rPr>
      </w:pPr>
      <w:r w:rsidRPr="00787A26">
        <w:rPr>
          <w:lang w:val="en-GB"/>
        </w:rPr>
        <w:t xml:space="preserve">Cowan, N. (2001). The magical number 4 in short-term memory: A reconsideration of mental storage capacity. </w:t>
      </w:r>
      <w:proofErr w:type="spellStart"/>
      <w:r w:rsidRPr="00787A26">
        <w:rPr>
          <w:i/>
          <w:iCs/>
          <w:lang w:val="en-GB"/>
        </w:rPr>
        <w:t>Behavioral</w:t>
      </w:r>
      <w:proofErr w:type="spellEnd"/>
      <w:r w:rsidRPr="00787A26">
        <w:rPr>
          <w:i/>
          <w:iCs/>
          <w:lang w:val="en-GB"/>
        </w:rPr>
        <w:t xml:space="preserve"> and Brain Sciences</w:t>
      </w:r>
      <w:r w:rsidRPr="00787A26">
        <w:rPr>
          <w:lang w:val="en-GB"/>
        </w:rPr>
        <w:t xml:space="preserve">, </w:t>
      </w:r>
      <w:r w:rsidRPr="00787A26">
        <w:rPr>
          <w:i/>
          <w:iCs/>
          <w:lang w:val="en-GB"/>
        </w:rPr>
        <w:t>24</w:t>
      </w:r>
      <w:r w:rsidRPr="00787A26">
        <w:rPr>
          <w:lang w:val="en-GB"/>
        </w:rPr>
        <w:t>(1), 87–114. https://doi.org/10.1017/S0140525X01003922</w:t>
      </w:r>
    </w:p>
    <w:p w14:paraId="38676471" w14:textId="77777777" w:rsidR="00787A26" w:rsidRPr="00787A26" w:rsidRDefault="00787A26" w:rsidP="00787A26">
      <w:pPr>
        <w:spacing w:after="0" w:line="240" w:lineRule="auto"/>
        <w:rPr>
          <w:lang w:val="en-GB"/>
        </w:rPr>
      </w:pPr>
    </w:p>
    <w:p w14:paraId="30D2CCE2" w14:textId="77777777" w:rsidR="00787A26" w:rsidRPr="00787A26" w:rsidRDefault="00787A26" w:rsidP="00787A26">
      <w:pPr>
        <w:spacing w:after="0" w:line="240" w:lineRule="auto"/>
        <w:rPr>
          <w:lang w:val="en-GB"/>
        </w:rPr>
      </w:pPr>
      <w:r w:rsidRPr="00787A26">
        <w:rPr>
          <w:lang w:val="en-GB"/>
        </w:rPr>
        <w:t xml:space="preserve">Dakin, S. (2015). Seeing statistical regularities. In </w:t>
      </w:r>
      <w:proofErr w:type="spellStart"/>
      <w:r w:rsidRPr="00787A26">
        <w:rPr>
          <w:lang w:val="en-GB"/>
        </w:rPr>
        <w:t>Wagemans</w:t>
      </w:r>
      <w:proofErr w:type="spellEnd"/>
      <w:r w:rsidRPr="00787A26">
        <w:rPr>
          <w:lang w:val="en-GB"/>
        </w:rPr>
        <w:t xml:space="preserve"> J. (Ed.) Oxford handbook of perceptual organization (pp 150–166). Oxford, UK: Oxford University Press.</w:t>
      </w:r>
    </w:p>
    <w:p w14:paraId="220AB6DF" w14:textId="77777777" w:rsidR="00787A26" w:rsidRDefault="00787A26" w:rsidP="00787A26">
      <w:pPr>
        <w:spacing w:after="0" w:line="240" w:lineRule="auto"/>
        <w:rPr>
          <w:lang w:val="en-GB"/>
        </w:rPr>
      </w:pPr>
      <w:r w:rsidRPr="00787A26">
        <w:rPr>
          <w:lang w:val="en-GB"/>
        </w:rPr>
        <w:t xml:space="preserve">Dakin, S. C., &amp; Watt, R. J. (1997). The computation of orientation statistics from visual texture. </w:t>
      </w:r>
      <w:r w:rsidRPr="00787A26">
        <w:rPr>
          <w:i/>
          <w:iCs/>
          <w:lang w:val="en-GB"/>
        </w:rPr>
        <w:t>Vision Research</w:t>
      </w:r>
      <w:r w:rsidRPr="00787A26">
        <w:rPr>
          <w:lang w:val="en-GB"/>
        </w:rPr>
        <w:t xml:space="preserve">, </w:t>
      </w:r>
      <w:r w:rsidRPr="00787A26">
        <w:rPr>
          <w:i/>
          <w:iCs/>
          <w:lang w:val="en-GB"/>
        </w:rPr>
        <w:t>37</w:t>
      </w:r>
      <w:r w:rsidRPr="00787A26">
        <w:rPr>
          <w:lang w:val="en-GB"/>
        </w:rPr>
        <w:t>(22), 3181–3192. https://doi.org/10.1016/S0042-6989(97)00133-8</w:t>
      </w:r>
    </w:p>
    <w:p w14:paraId="18CF3E3B" w14:textId="77777777" w:rsidR="00787A26" w:rsidRPr="00787A26" w:rsidRDefault="00787A26" w:rsidP="00787A26">
      <w:pPr>
        <w:spacing w:after="0" w:line="240" w:lineRule="auto"/>
        <w:rPr>
          <w:lang w:val="en-GB"/>
        </w:rPr>
      </w:pPr>
    </w:p>
    <w:p w14:paraId="10164868" w14:textId="77777777" w:rsidR="00787A26" w:rsidRDefault="00787A26" w:rsidP="00787A26">
      <w:pPr>
        <w:spacing w:after="0" w:line="240" w:lineRule="auto"/>
        <w:rPr>
          <w:lang w:val="en-GB"/>
        </w:rPr>
      </w:pPr>
      <w:r w:rsidRPr="00787A26">
        <w:rPr>
          <w:lang w:val="en-GB"/>
        </w:rPr>
        <w:t xml:space="preserve">Durant, S., </w:t>
      </w:r>
      <w:proofErr w:type="spellStart"/>
      <w:r w:rsidRPr="00787A26">
        <w:rPr>
          <w:lang w:val="en-GB"/>
        </w:rPr>
        <w:t>Sulykos</w:t>
      </w:r>
      <w:proofErr w:type="spellEnd"/>
      <w:r w:rsidRPr="00787A26">
        <w:rPr>
          <w:lang w:val="en-GB"/>
        </w:rPr>
        <w:t xml:space="preserve">, I., &amp; Czigler, I. (2017). Automatic detection of orientation variance. </w:t>
      </w:r>
      <w:r w:rsidRPr="00787A26">
        <w:rPr>
          <w:i/>
          <w:iCs/>
          <w:lang w:val="en-GB"/>
        </w:rPr>
        <w:t>Neuroscience Letters</w:t>
      </w:r>
      <w:r w:rsidRPr="00787A26">
        <w:rPr>
          <w:lang w:val="en-GB"/>
        </w:rPr>
        <w:t xml:space="preserve">, </w:t>
      </w:r>
      <w:r w:rsidRPr="00787A26">
        <w:rPr>
          <w:i/>
          <w:iCs/>
          <w:lang w:val="en-GB"/>
        </w:rPr>
        <w:t>658</w:t>
      </w:r>
      <w:r w:rsidRPr="00787A26">
        <w:rPr>
          <w:lang w:val="en-GB"/>
        </w:rPr>
        <w:t>, 43–47. https://doi.org/10.1016/j.neulet.2017.08.027</w:t>
      </w:r>
    </w:p>
    <w:p w14:paraId="623609BA" w14:textId="77777777" w:rsidR="00787A26" w:rsidRPr="00787A26" w:rsidRDefault="00787A26" w:rsidP="00787A26">
      <w:pPr>
        <w:spacing w:after="0" w:line="240" w:lineRule="auto"/>
        <w:rPr>
          <w:lang w:val="en-GB"/>
        </w:rPr>
      </w:pPr>
    </w:p>
    <w:p w14:paraId="41E46485" w14:textId="77777777" w:rsidR="00787A26" w:rsidRDefault="00787A26" w:rsidP="00787A26">
      <w:pPr>
        <w:spacing w:after="0" w:line="240" w:lineRule="auto"/>
        <w:rPr>
          <w:lang w:val="en-GB"/>
        </w:rPr>
      </w:pPr>
      <w:r w:rsidRPr="00787A26">
        <w:rPr>
          <w:lang w:val="en-GB"/>
        </w:rPr>
        <w:t xml:space="preserve">Gorea, A., </w:t>
      </w:r>
      <w:proofErr w:type="spellStart"/>
      <w:r w:rsidRPr="00787A26">
        <w:rPr>
          <w:lang w:val="en-GB"/>
        </w:rPr>
        <w:t>Belkoura</w:t>
      </w:r>
      <w:proofErr w:type="spellEnd"/>
      <w:r w:rsidRPr="00787A26">
        <w:rPr>
          <w:lang w:val="en-GB"/>
        </w:rPr>
        <w:t xml:space="preserve">, S., &amp; Solomon, J. A. (2014). Summary statistics for size over space and time. </w:t>
      </w:r>
      <w:r w:rsidRPr="00787A26">
        <w:rPr>
          <w:i/>
          <w:iCs/>
          <w:lang w:val="en-GB"/>
        </w:rPr>
        <w:t>Journal of Vision</w:t>
      </w:r>
      <w:r w:rsidRPr="00787A26">
        <w:rPr>
          <w:lang w:val="en-GB"/>
        </w:rPr>
        <w:t xml:space="preserve">, </w:t>
      </w:r>
      <w:r w:rsidRPr="00787A26">
        <w:rPr>
          <w:i/>
          <w:iCs/>
          <w:lang w:val="en-GB"/>
        </w:rPr>
        <w:t>14</w:t>
      </w:r>
      <w:r w:rsidRPr="00787A26">
        <w:rPr>
          <w:lang w:val="en-GB"/>
        </w:rPr>
        <w:t>(9), 22–22. https://doi.org/10.1167/14.9.22</w:t>
      </w:r>
    </w:p>
    <w:p w14:paraId="4143DC35" w14:textId="77777777" w:rsidR="00787A26" w:rsidRPr="00787A26" w:rsidRDefault="00787A26" w:rsidP="00787A26">
      <w:pPr>
        <w:spacing w:after="0" w:line="240" w:lineRule="auto"/>
        <w:rPr>
          <w:lang w:val="en-GB"/>
        </w:rPr>
      </w:pPr>
    </w:p>
    <w:p w14:paraId="71F118A2" w14:textId="77777777" w:rsidR="00787A26" w:rsidRDefault="00787A26" w:rsidP="00787A26">
      <w:pPr>
        <w:spacing w:after="0" w:line="240" w:lineRule="auto"/>
        <w:rPr>
          <w:lang w:val="en-GB"/>
        </w:rPr>
      </w:pPr>
      <w:r w:rsidRPr="00787A26">
        <w:rPr>
          <w:lang w:val="en-GB"/>
        </w:rPr>
        <w:t xml:space="preserve">Haberman, J., &amp; Whitney, D. (2007). Rapid extraction of mean emotion and gender from sets of faces. </w:t>
      </w:r>
      <w:r w:rsidRPr="00787A26">
        <w:rPr>
          <w:i/>
          <w:iCs/>
          <w:lang w:val="en-GB"/>
        </w:rPr>
        <w:t>Current Biology</w:t>
      </w:r>
      <w:r w:rsidRPr="00787A26">
        <w:rPr>
          <w:lang w:val="en-GB"/>
        </w:rPr>
        <w:t xml:space="preserve">, </w:t>
      </w:r>
      <w:r w:rsidRPr="00787A26">
        <w:rPr>
          <w:i/>
          <w:iCs/>
          <w:lang w:val="en-GB"/>
        </w:rPr>
        <w:t>17</w:t>
      </w:r>
      <w:r w:rsidRPr="00787A26">
        <w:rPr>
          <w:lang w:val="en-GB"/>
        </w:rPr>
        <w:t>(17), R751–R753. https://doi.org/10.1016/j.cub.2007.06.039</w:t>
      </w:r>
    </w:p>
    <w:p w14:paraId="0248F2D8" w14:textId="77777777" w:rsidR="00787A26" w:rsidRPr="00787A26" w:rsidRDefault="00787A26" w:rsidP="00787A26">
      <w:pPr>
        <w:spacing w:after="0" w:line="240" w:lineRule="auto"/>
        <w:rPr>
          <w:lang w:val="en-GB"/>
        </w:rPr>
      </w:pPr>
    </w:p>
    <w:p w14:paraId="494AE248" w14:textId="77777777" w:rsidR="00787A26" w:rsidRDefault="00787A26" w:rsidP="00787A26">
      <w:pPr>
        <w:spacing w:after="0" w:line="240" w:lineRule="auto"/>
        <w:rPr>
          <w:lang w:val="en-GB"/>
        </w:rPr>
      </w:pPr>
      <w:proofErr w:type="spellStart"/>
      <w:r w:rsidRPr="00787A26">
        <w:rPr>
          <w:lang w:val="en-GB"/>
        </w:rPr>
        <w:t>Halberda</w:t>
      </w:r>
      <w:proofErr w:type="spellEnd"/>
      <w:r w:rsidRPr="00787A26">
        <w:rPr>
          <w:lang w:val="en-GB"/>
        </w:rPr>
        <w:t xml:space="preserve">, J., Sires, S. F., &amp; Feigenson, L. (2006). Multiple Spatially Overlapping Sets Can Be Enumerated in Parallel. </w:t>
      </w:r>
      <w:r w:rsidRPr="00787A26">
        <w:rPr>
          <w:i/>
          <w:iCs/>
          <w:lang w:val="en-GB"/>
        </w:rPr>
        <w:t>Psychological Science</w:t>
      </w:r>
      <w:r w:rsidRPr="00787A26">
        <w:rPr>
          <w:lang w:val="en-GB"/>
        </w:rPr>
        <w:t xml:space="preserve">, </w:t>
      </w:r>
      <w:r w:rsidRPr="00787A26">
        <w:rPr>
          <w:i/>
          <w:iCs/>
          <w:lang w:val="en-GB"/>
        </w:rPr>
        <w:t>17</w:t>
      </w:r>
      <w:r w:rsidRPr="00787A26">
        <w:rPr>
          <w:lang w:val="en-GB"/>
        </w:rPr>
        <w:t>(7), 572–576. https://doi.org/10.1111/j.1467-9280.2006.01746.x</w:t>
      </w:r>
    </w:p>
    <w:p w14:paraId="5FF1F9FB" w14:textId="77777777" w:rsidR="00787A26" w:rsidRPr="00787A26" w:rsidRDefault="00787A26" w:rsidP="00787A26">
      <w:pPr>
        <w:spacing w:after="0" w:line="240" w:lineRule="auto"/>
        <w:rPr>
          <w:lang w:val="en-GB"/>
        </w:rPr>
      </w:pPr>
    </w:p>
    <w:p w14:paraId="58D7BF7E" w14:textId="77777777" w:rsidR="00787A26" w:rsidRDefault="00787A26" w:rsidP="00787A26">
      <w:pPr>
        <w:spacing w:after="0" w:line="240" w:lineRule="auto"/>
        <w:rPr>
          <w:lang w:val="en-GB"/>
        </w:rPr>
      </w:pPr>
      <w:r w:rsidRPr="00787A26">
        <w:rPr>
          <w:lang w:val="en-GB"/>
        </w:rPr>
        <w:t xml:space="preserve">Huang, L. (2015). Statistical Properties Demand as Much Attention as Object Features. </w:t>
      </w:r>
      <w:r w:rsidRPr="00787A26">
        <w:rPr>
          <w:i/>
          <w:iCs/>
          <w:lang w:val="en-GB"/>
        </w:rPr>
        <w:t>PLOS ONE</w:t>
      </w:r>
      <w:r w:rsidRPr="00787A26">
        <w:rPr>
          <w:lang w:val="en-GB"/>
        </w:rPr>
        <w:t xml:space="preserve">, </w:t>
      </w:r>
      <w:r w:rsidRPr="00787A26">
        <w:rPr>
          <w:i/>
          <w:iCs/>
          <w:lang w:val="en-GB"/>
        </w:rPr>
        <w:t>10</w:t>
      </w:r>
      <w:r w:rsidRPr="00787A26">
        <w:rPr>
          <w:lang w:val="en-GB"/>
        </w:rPr>
        <w:t>(8), e0131191. https://doi.org/10.1371/journal.pone.0131191</w:t>
      </w:r>
    </w:p>
    <w:p w14:paraId="3F596040" w14:textId="77777777" w:rsidR="00787A26" w:rsidRPr="00787A26" w:rsidRDefault="00787A26" w:rsidP="00787A26">
      <w:pPr>
        <w:spacing w:after="0" w:line="240" w:lineRule="auto"/>
        <w:rPr>
          <w:lang w:val="en-GB"/>
        </w:rPr>
      </w:pPr>
    </w:p>
    <w:p w14:paraId="67DA2EB8" w14:textId="77777777" w:rsidR="00787A26" w:rsidRDefault="00787A26" w:rsidP="00787A26">
      <w:pPr>
        <w:spacing w:after="0" w:line="240" w:lineRule="auto"/>
        <w:rPr>
          <w:lang w:val="en-GB"/>
        </w:rPr>
      </w:pPr>
      <w:proofErr w:type="spellStart"/>
      <w:r w:rsidRPr="00787A26">
        <w:rPr>
          <w:lang w:val="en-GB"/>
        </w:rPr>
        <w:t>Im</w:t>
      </w:r>
      <w:proofErr w:type="spellEnd"/>
      <w:r w:rsidRPr="00787A26">
        <w:rPr>
          <w:lang w:val="en-GB"/>
        </w:rPr>
        <w:t xml:space="preserve">, H. Y., &amp; Chong, S. C. (2014). Mean Size as a Unit of Visual Working Memory. </w:t>
      </w:r>
      <w:r w:rsidRPr="00787A26">
        <w:rPr>
          <w:i/>
          <w:iCs/>
          <w:lang w:val="en-GB"/>
        </w:rPr>
        <w:t>Perception</w:t>
      </w:r>
      <w:r w:rsidRPr="00787A26">
        <w:rPr>
          <w:lang w:val="en-GB"/>
        </w:rPr>
        <w:t xml:space="preserve">, </w:t>
      </w:r>
      <w:r w:rsidRPr="00787A26">
        <w:rPr>
          <w:i/>
          <w:iCs/>
          <w:lang w:val="en-GB"/>
        </w:rPr>
        <w:t>43</w:t>
      </w:r>
      <w:r w:rsidRPr="00787A26">
        <w:rPr>
          <w:lang w:val="en-GB"/>
        </w:rPr>
        <w:t>(7), 663–676. https://doi.org/10.1068/p7719</w:t>
      </w:r>
    </w:p>
    <w:p w14:paraId="20C488A0" w14:textId="77777777" w:rsidR="00787A26" w:rsidRPr="00787A26" w:rsidRDefault="00787A26" w:rsidP="00787A26">
      <w:pPr>
        <w:spacing w:after="0" w:line="240" w:lineRule="auto"/>
        <w:rPr>
          <w:lang w:val="en-GB"/>
        </w:rPr>
      </w:pPr>
    </w:p>
    <w:p w14:paraId="383F42E7" w14:textId="77777777" w:rsidR="00787A26" w:rsidRDefault="00787A26" w:rsidP="00787A26">
      <w:pPr>
        <w:spacing w:after="0" w:line="240" w:lineRule="auto"/>
        <w:rPr>
          <w:lang w:val="en-GB"/>
        </w:rPr>
      </w:pPr>
      <w:r w:rsidRPr="00787A26">
        <w:rPr>
          <w:lang w:val="en-GB"/>
        </w:rPr>
        <w:t xml:space="preserve">Jackson-Nielsen, M., Cohen, M. A., &amp; Pitts, M. A. (2017). Perception of ensemble statistics requires attention. </w:t>
      </w:r>
      <w:r w:rsidRPr="00787A26">
        <w:rPr>
          <w:i/>
          <w:iCs/>
          <w:lang w:val="en-GB"/>
        </w:rPr>
        <w:t>Consciousness and Cognition</w:t>
      </w:r>
      <w:r w:rsidRPr="00787A26">
        <w:rPr>
          <w:lang w:val="en-GB"/>
        </w:rPr>
        <w:t xml:space="preserve">, </w:t>
      </w:r>
      <w:r w:rsidRPr="00787A26">
        <w:rPr>
          <w:i/>
          <w:iCs/>
          <w:lang w:val="en-GB"/>
        </w:rPr>
        <w:t>48</w:t>
      </w:r>
      <w:r w:rsidRPr="00787A26">
        <w:rPr>
          <w:lang w:val="en-GB"/>
        </w:rPr>
        <w:t>, 149–160. https://doi.org/10.1016/j.concog.2016.11.007</w:t>
      </w:r>
    </w:p>
    <w:p w14:paraId="33E4263B" w14:textId="77777777" w:rsidR="00787A26" w:rsidRPr="00787A26" w:rsidRDefault="00787A26" w:rsidP="00787A26">
      <w:pPr>
        <w:spacing w:after="0" w:line="240" w:lineRule="auto"/>
        <w:rPr>
          <w:lang w:val="en-GB"/>
        </w:rPr>
      </w:pPr>
    </w:p>
    <w:p w14:paraId="6DF66DA2" w14:textId="77777777" w:rsidR="00787A26" w:rsidRDefault="00787A26" w:rsidP="00787A26">
      <w:pPr>
        <w:spacing w:after="0" w:line="240" w:lineRule="auto"/>
        <w:rPr>
          <w:lang w:val="en-GB"/>
        </w:rPr>
      </w:pPr>
      <w:proofErr w:type="spellStart"/>
      <w:r w:rsidRPr="00787A26">
        <w:rPr>
          <w:lang w:val="en-GB"/>
        </w:rPr>
        <w:t>Julesz</w:t>
      </w:r>
      <w:proofErr w:type="spellEnd"/>
      <w:r w:rsidRPr="00787A26">
        <w:rPr>
          <w:lang w:val="en-GB"/>
        </w:rPr>
        <w:t xml:space="preserve">, B. (1981). </w:t>
      </w:r>
      <w:proofErr w:type="spellStart"/>
      <w:r w:rsidRPr="00787A26">
        <w:rPr>
          <w:lang w:val="en-GB"/>
        </w:rPr>
        <w:t>Textons</w:t>
      </w:r>
      <w:proofErr w:type="spellEnd"/>
      <w:r w:rsidRPr="00787A26">
        <w:rPr>
          <w:lang w:val="en-GB"/>
        </w:rPr>
        <w:t xml:space="preserve">, the elements of texture perception, and their interactions. </w:t>
      </w:r>
      <w:r w:rsidRPr="00787A26">
        <w:rPr>
          <w:i/>
          <w:iCs/>
          <w:lang w:val="en-GB"/>
        </w:rPr>
        <w:t>Nature</w:t>
      </w:r>
      <w:r w:rsidRPr="00787A26">
        <w:rPr>
          <w:lang w:val="en-GB"/>
        </w:rPr>
        <w:t xml:space="preserve">, </w:t>
      </w:r>
      <w:r w:rsidRPr="00787A26">
        <w:rPr>
          <w:i/>
          <w:iCs/>
          <w:lang w:val="en-GB"/>
        </w:rPr>
        <w:t>290</w:t>
      </w:r>
      <w:r w:rsidRPr="00787A26">
        <w:rPr>
          <w:lang w:val="en-GB"/>
        </w:rPr>
        <w:t>(5802), 91–97. https://doi.org/10.1038/290091a0</w:t>
      </w:r>
    </w:p>
    <w:p w14:paraId="3082E838" w14:textId="77777777" w:rsidR="00787A26" w:rsidRPr="00787A26" w:rsidRDefault="00787A26" w:rsidP="00787A26">
      <w:pPr>
        <w:spacing w:after="0" w:line="240" w:lineRule="auto"/>
        <w:rPr>
          <w:lang w:val="en-GB"/>
        </w:rPr>
      </w:pPr>
    </w:p>
    <w:p w14:paraId="21D8D843" w14:textId="77777777" w:rsidR="00787A26" w:rsidRDefault="00787A26" w:rsidP="00787A26">
      <w:pPr>
        <w:spacing w:after="0" w:line="240" w:lineRule="auto"/>
        <w:rPr>
          <w:lang w:val="en-GB"/>
        </w:rPr>
      </w:pPr>
      <w:r w:rsidRPr="00787A26">
        <w:rPr>
          <w:lang w:val="en-GB"/>
        </w:rPr>
        <w:lastRenderedPageBreak/>
        <w:t xml:space="preserve">Knierim, J. J., &amp; van Essen, D. C. (1992). Neuronal responses to static texture patterns in area V1 of the alert macaque monkey. </w:t>
      </w:r>
      <w:r w:rsidRPr="00787A26">
        <w:rPr>
          <w:i/>
          <w:iCs/>
          <w:lang w:val="en-GB"/>
        </w:rPr>
        <w:t>Journal of Neurophysiology</w:t>
      </w:r>
      <w:r w:rsidRPr="00787A26">
        <w:rPr>
          <w:lang w:val="en-GB"/>
        </w:rPr>
        <w:t xml:space="preserve">, </w:t>
      </w:r>
      <w:r w:rsidRPr="00787A26">
        <w:rPr>
          <w:i/>
          <w:iCs/>
          <w:lang w:val="en-GB"/>
        </w:rPr>
        <w:t>67</w:t>
      </w:r>
      <w:r w:rsidRPr="00787A26">
        <w:rPr>
          <w:lang w:val="en-GB"/>
        </w:rPr>
        <w:t xml:space="preserve">(4), 961–980. </w:t>
      </w:r>
      <w:hyperlink r:id="rId139" w:history="1">
        <w:r w:rsidRPr="00787A26">
          <w:rPr>
            <w:rStyle w:val="Hyperlink"/>
            <w:lang w:val="en-GB"/>
          </w:rPr>
          <w:t>https://doi.org/10.1152/jn.1992.67.4.961</w:t>
        </w:r>
      </w:hyperlink>
    </w:p>
    <w:p w14:paraId="695DD54B" w14:textId="77777777" w:rsidR="00787A26" w:rsidRPr="00787A26" w:rsidRDefault="00787A26" w:rsidP="00787A26">
      <w:pPr>
        <w:spacing w:after="0" w:line="240" w:lineRule="auto"/>
        <w:rPr>
          <w:lang w:val="en-GB"/>
        </w:rPr>
      </w:pPr>
    </w:p>
    <w:p w14:paraId="16ED5849" w14:textId="77777777" w:rsidR="00787A26" w:rsidRDefault="00787A26" w:rsidP="00787A26">
      <w:pPr>
        <w:spacing w:after="0" w:line="240" w:lineRule="auto"/>
        <w:rPr>
          <w:lang w:val="en-GB"/>
        </w:rPr>
      </w:pPr>
      <w:r w:rsidRPr="00787A26">
        <w:rPr>
          <w:lang w:val="en-GB"/>
        </w:rPr>
        <w:t xml:space="preserve">Kovarski, K., Latinus, M., Charpentier, J., </w:t>
      </w:r>
      <w:proofErr w:type="spellStart"/>
      <w:r w:rsidRPr="00787A26">
        <w:rPr>
          <w:lang w:val="en-GB"/>
        </w:rPr>
        <w:t>Cléry</w:t>
      </w:r>
      <w:proofErr w:type="spellEnd"/>
      <w:r w:rsidRPr="00787A26">
        <w:rPr>
          <w:lang w:val="en-GB"/>
        </w:rPr>
        <w:t>, H., Roux, S., Houy-Durand, E., Saby, A., Bonnet-</w:t>
      </w:r>
      <w:proofErr w:type="spellStart"/>
      <w:r w:rsidRPr="00787A26">
        <w:rPr>
          <w:lang w:val="en-GB"/>
        </w:rPr>
        <w:t>Brilhault</w:t>
      </w:r>
      <w:proofErr w:type="spellEnd"/>
      <w:r w:rsidRPr="00787A26">
        <w:rPr>
          <w:lang w:val="en-GB"/>
        </w:rPr>
        <w:t xml:space="preserve">, F., Batty, M., &amp; </w:t>
      </w:r>
      <w:proofErr w:type="spellStart"/>
      <w:r w:rsidRPr="00787A26">
        <w:rPr>
          <w:lang w:val="en-GB"/>
        </w:rPr>
        <w:t>Gomot</w:t>
      </w:r>
      <w:proofErr w:type="spellEnd"/>
      <w:r w:rsidRPr="00787A26">
        <w:rPr>
          <w:lang w:val="en-GB"/>
        </w:rPr>
        <w:t xml:space="preserve">, M. (2017). Facial Expression Related </w:t>
      </w:r>
      <w:proofErr w:type="spellStart"/>
      <w:r w:rsidRPr="00787A26">
        <w:rPr>
          <w:lang w:val="en-GB"/>
        </w:rPr>
        <w:t>vMMN</w:t>
      </w:r>
      <w:proofErr w:type="spellEnd"/>
      <w:r w:rsidRPr="00787A26">
        <w:rPr>
          <w:lang w:val="en-GB"/>
        </w:rPr>
        <w:t xml:space="preserve">: Disentangling Emotional from Neutral Change Detection. </w:t>
      </w:r>
      <w:r w:rsidRPr="00787A26">
        <w:rPr>
          <w:i/>
          <w:iCs/>
          <w:lang w:val="en-GB"/>
        </w:rPr>
        <w:t>Frontiers in Human Neuroscience</w:t>
      </w:r>
      <w:r w:rsidRPr="00787A26">
        <w:rPr>
          <w:lang w:val="en-GB"/>
        </w:rPr>
        <w:t xml:space="preserve">, </w:t>
      </w:r>
      <w:r w:rsidRPr="00787A26">
        <w:rPr>
          <w:i/>
          <w:iCs/>
          <w:lang w:val="en-GB"/>
        </w:rPr>
        <w:t>11</w:t>
      </w:r>
      <w:r w:rsidRPr="00787A26">
        <w:rPr>
          <w:lang w:val="en-GB"/>
        </w:rPr>
        <w:t>. https://doi.org/10.3389/fnhum.2017.00018</w:t>
      </w:r>
    </w:p>
    <w:p w14:paraId="740D7FCE" w14:textId="77777777" w:rsidR="00787A26" w:rsidRPr="00787A26" w:rsidRDefault="00787A26" w:rsidP="00787A26">
      <w:pPr>
        <w:spacing w:after="0" w:line="240" w:lineRule="auto"/>
        <w:rPr>
          <w:lang w:val="en-GB"/>
        </w:rPr>
      </w:pPr>
    </w:p>
    <w:p w14:paraId="2A60A91C" w14:textId="77777777" w:rsidR="00787A26" w:rsidRDefault="00787A26" w:rsidP="00787A26">
      <w:pPr>
        <w:spacing w:after="0" w:line="240" w:lineRule="auto"/>
        <w:rPr>
          <w:lang w:val="en-GB"/>
        </w:rPr>
      </w:pPr>
      <w:r w:rsidRPr="00787A26">
        <w:rPr>
          <w:lang w:val="en-GB"/>
        </w:rPr>
        <w:t xml:space="preserve">Leib, A. Y., </w:t>
      </w:r>
      <w:proofErr w:type="spellStart"/>
      <w:r w:rsidRPr="00787A26">
        <w:rPr>
          <w:lang w:val="en-GB"/>
        </w:rPr>
        <w:t>Kosovicheva</w:t>
      </w:r>
      <w:proofErr w:type="spellEnd"/>
      <w:r w:rsidRPr="00787A26">
        <w:rPr>
          <w:lang w:val="en-GB"/>
        </w:rPr>
        <w:t xml:space="preserve">, A., &amp; Whitney, D. (2016). Fast ensemble representations for abstract visual impressions. </w:t>
      </w:r>
      <w:r w:rsidRPr="00787A26">
        <w:rPr>
          <w:i/>
          <w:iCs/>
          <w:lang w:val="en-GB"/>
        </w:rPr>
        <w:t>Nature Communications</w:t>
      </w:r>
      <w:r w:rsidRPr="00787A26">
        <w:rPr>
          <w:lang w:val="en-GB"/>
        </w:rPr>
        <w:t xml:space="preserve">, </w:t>
      </w:r>
      <w:r w:rsidRPr="00787A26">
        <w:rPr>
          <w:i/>
          <w:iCs/>
          <w:lang w:val="en-GB"/>
        </w:rPr>
        <w:t>7</w:t>
      </w:r>
      <w:r w:rsidRPr="00787A26">
        <w:rPr>
          <w:lang w:val="en-GB"/>
        </w:rPr>
        <w:t>(1). https://doi.org/10.1038/ncomms13186</w:t>
      </w:r>
    </w:p>
    <w:p w14:paraId="527FB672" w14:textId="77777777" w:rsidR="00787A26" w:rsidRPr="00787A26" w:rsidRDefault="00787A26" w:rsidP="00787A26">
      <w:pPr>
        <w:spacing w:after="0" w:line="240" w:lineRule="auto"/>
        <w:rPr>
          <w:lang w:val="en-GB"/>
        </w:rPr>
      </w:pPr>
    </w:p>
    <w:p w14:paraId="594460AD" w14:textId="77777777" w:rsidR="00787A26" w:rsidRDefault="00787A26" w:rsidP="00787A26">
      <w:pPr>
        <w:spacing w:after="0" w:line="240" w:lineRule="auto"/>
        <w:rPr>
          <w:lang w:val="en-GB"/>
        </w:rPr>
      </w:pPr>
      <w:r w:rsidRPr="00787A26">
        <w:rPr>
          <w:lang w:val="en-GB"/>
        </w:rPr>
        <w:t xml:space="preserve">Li, X., Lu, Y., Sun, G., Gao, L., &amp; Zhao, L. (2012). Visual mismatch negativity elicited by facial expressions: New evidence from the equiprobable paradigm. </w:t>
      </w:r>
      <w:proofErr w:type="spellStart"/>
      <w:r w:rsidRPr="00787A26">
        <w:rPr>
          <w:i/>
          <w:iCs/>
          <w:lang w:val="en-GB"/>
        </w:rPr>
        <w:t>Behavioral</w:t>
      </w:r>
      <w:proofErr w:type="spellEnd"/>
      <w:r w:rsidRPr="00787A26">
        <w:rPr>
          <w:i/>
          <w:iCs/>
          <w:lang w:val="en-GB"/>
        </w:rPr>
        <w:t xml:space="preserve"> and Brain </w:t>
      </w:r>
      <w:proofErr w:type="gramStart"/>
      <w:r w:rsidRPr="00787A26">
        <w:rPr>
          <w:i/>
          <w:iCs/>
          <w:lang w:val="en-GB"/>
        </w:rPr>
        <w:t>Functions</w:t>
      </w:r>
      <w:r w:rsidRPr="00787A26">
        <w:rPr>
          <w:rFonts w:ascii="Times New Roman" w:hAnsi="Times New Roman"/>
          <w:i/>
          <w:iCs/>
          <w:lang w:val="en-GB"/>
        </w:rPr>
        <w:t> </w:t>
      </w:r>
      <w:r w:rsidRPr="00787A26">
        <w:rPr>
          <w:i/>
          <w:iCs/>
          <w:lang w:val="en-GB"/>
        </w:rPr>
        <w:t>:</w:t>
      </w:r>
      <w:proofErr w:type="gramEnd"/>
      <w:r w:rsidRPr="00787A26">
        <w:rPr>
          <w:i/>
          <w:iCs/>
          <w:lang w:val="en-GB"/>
        </w:rPr>
        <w:t xml:space="preserve"> BBF</w:t>
      </w:r>
      <w:r w:rsidRPr="00787A26">
        <w:rPr>
          <w:lang w:val="en-GB"/>
        </w:rPr>
        <w:t xml:space="preserve">, </w:t>
      </w:r>
      <w:r w:rsidRPr="00787A26">
        <w:rPr>
          <w:i/>
          <w:iCs/>
          <w:lang w:val="en-GB"/>
        </w:rPr>
        <w:t>8</w:t>
      </w:r>
      <w:r w:rsidRPr="00787A26">
        <w:rPr>
          <w:lang w:val="en-GB"/>
        </w:rPr>
        <w:t>, 7. https://doi.org/10.1186/1744-9081-8-7</w:t>
      </w:r>
    </w:p>
    <w:p w14:paraId="42DA4857" w14:textId="77777777" w:rsidR="00787A26" w:rsidRPr="00787A26" w:rsidRDefault="00787A26" w:rsidP="00787A26">
      <w:pPr>
        <w:spacing w:after="0" w:line="240" w:lineRule="auto"/>
        <w:rPr>
          <w:lang w:val="en-GB"/>
        </w:rPr>
      </w:pPr>
    </w:p>
    <w:p w14:paraId="2F3DADF5" w14:textId="77777777" w:rsidR="00787A26" w:rsidRDefault="00787A26" w:rsidP="00787A26">
      <w:pPr>
        <w:spacing w:after="0" w:line="240" w:lineRule="auto"/>
        <w:rPr>
          <w:lang w:val="en-GB"/>
        </w:rPr>
      </w:pPr>
      <w:r w:rsidRPr="00787A26">
        <w:rPr>
          <w:lang w:val="en-GB"/>
        </w:rPr>
        <w:t xml:space="preserve">Morgan, M., Chubb, C., &amp; Solomon, J. A. (2008). A “dipper” function for texture discrimination based on orientation variance. </w:t>
      </w:r>
      <w:r w:rsidRPr="00787A26">
        <w:rPr>
          <w:i/>
          <w:iCs/>
          <w:lang w:val="en-GB"/>
        </w:rPr>
        <w:t>Journal of Vision</w:t>
      </w:r>
      <w:r w:rsidRPr="00787A26">
        <w:rPr>
          <w:lang w:val="en-GB"/>
        </w:rPr>
        <w:t xml:space="preserve">, </w:t>
      </w:r>
      <w:r w:rsidRPr="00787A26">
        <w:rPr>
          <w:i/>
          <w:iCs/>
          <w:lang w:val="en-GB"/>
        </w:rPr>
        <w:t>8</w:t>
      </w:r>
      <w:r w:rsidRPr="00787A26">
        <w:rPr>
          <w:lang w:val="en-GB"/>
        </w:rPr>
        <w:t>(11), 9–9. https://doi.org/10.1167/8.11.9</w:t>
      </w:r>
    </w:p>
    <w:p w14:paraId="2A5FA7F4" w14:textId="77777777" w:rsidR="00787A26" w:rsidRPr="00787A26" w:rsidRDefault="00787A26" w:rsidP="00787A26">
      <w:pPr>
        <w:spacing w:after="0" w:line="240" w:lineRule="auto"/>
        <w:rPr>
          <w:lang w:val="en-GB"/>
        </w:rPr>
      </w:pPr>
    </w:p>
    <w:p w14:paraId="6C475310" w14:textId="77777777" w:rsidR="00787A26" w:rsidRDefault="00787A26" w:rsidP="00787A26">
      <w:pPr>
        <w:spacing w:after="0" w:line="240" w:lineRule="auto"/>
        <w:rPr>
          <w:lang w:val="en-GB"/>
        </w:rPr>
      </w:pPr>
      <w:proofErr w:type="spellStart"/>
      <w:r w:rsidRPr="00787A26">
        <w:rPr>
          <w:lang w:val="en-GB"/>
        </w:rPr>
        <w:t>Myczek</w:t>
      </w:r>
      <w:proofErr w:type="spellEnd"/>
      <w:r w:rsidRPr="00787A26">
        <w:rPr>
          <w:lang w:val="en-GB"/>
        </w:rPr>
        <w:t xml:space="preserve">, K., &amp; Simons, D. J. (2008). Better than average: Alternatives to statistical summary representations for rapid judgments of average size. </w:t>
      </w:r>
      <w:r w:rsidRPr="00787A26">
        <w:rPr>
          <w:i/>
          <w:iCs/>
          <w:lang w:val="en-GB"/>
        </w:rPr>
        <w:t>Perception &amp; Psychophysics</w:t>
      </w:r>
      <w:r w:rsidRPr="00787A26">
        <w:rPr>
          <w:lang w:val="en-GB"/>
        </w:rPr>
        <w:t xml:space="preserve">, </w:t>
      </w:r>
      <w:r w:rsidRPr="00787A26">
        <w:rPr>
          <w:i/>
          <w:iCs/>
          <w:lang w:val="en-GB"/>
        </w:rPr>
        <w:t>70</w:t>
      </w:r>
      <w:r w:rsidRPr="00787A26">
        <w:rPr>
          <w:lang w:val="en-GB"/>
        </w:rPr>
        <w:t>(5), 772–788. https://doi.org/10.3758/PP.70.5.772</w:t>
      </w:r>
    </w:p>
    <w:p w14:paraId="4DF78412" w14:textId="77777777" w:rsidR="00787A26" w:rsidRPr="00787A26" w:rsidRDefault="00787A26" w:rsidP="00787A26">
      <w:pPr>
        <w:spacing w:after="0" w:line="240" w:lineRule="auto"/>
        <w:rPr>
          <w:lang w:val="en-GB"/>
        </w:rPr>
      </w:pPr>
    </w:p>
    <w:p w14:paraId="074A7C76" w14:textId="77777777" w:rsidR="00787A26" w:rsidRDefault="00787A26" w:rsidP="00787A26">
      <w:pPr>
        <w:spacing w:after="0" w:line="240" w:lineRule="auto"/>
        <w:rPr>
          <w:lang w:val="en-GB"/>
        </w:rPr>
      </w:pPr>
      <w:proofErr w:type="spellStart"/>
      <w:r w:rsidRPr="00787A26">
        <w:rPr>
          <w:lang w:val="en-GB"/>
        </w:rPr>
        <w:t>Näätänen</w:t>
      </w:r>
      <w:proofErr w:type="spellEnd"/>
      <w:r w:rsidRPr="00787A26">
        <w:rPr>
          <w:lang w:val="en-GB"/>
        </w:rPr>
        <w:t xml:space="preserve">, R. (1992). </w:t>
      </w:r>
      <w:r w:rsidRPr="00787A26">
        <w:rPr>
          <w:i/>
          <w:iCs/>
          <w:lang w:val="en-GB"/>
        </w:rPr>
        <w:t>Attention and brain function</w:t>
      </w:r>
      <w:r w:rsidRPr="00787A26">
        <w:rPr>
          <w:lang w:val="en-GB"/>
        </w:rPr>
        <w:t>. Hillsdale, NJ, US: Lawrence Erlbaum Associates, Inc.</w:t>
      </w:r>
    </w:p>
    <w:p w14:paraId="2FBB2ABF" w14:textId="77777777" w:rsidR="00787A26" w:rsidRPr="00787A26" w:rsidRDefault="00787A26" w:rsidP="00787A26">
      <w:pPr>
        <w:spacing w:after="0" w:line="240" w:lineRule="auto"/>
        <w:rPr>
          <w:lang w:val="en-GB"/>
        </w:rPr>
      </w:pPr>
    </w:p>
    <w:p w14:paraId="4F9560DB" w14:textId="77777777" w:rsidR="00787A26" w:rsidRDefault="00787A26" w:rsidP="00787A26">
      <w:pPr>
        <w:spacing w:after="0" w:line="240" w:lineRule="auto"/>
        <w:rPr>
          <w:lang w:val="en-GB"/>
        </w:rPr>
      </w:pPr>
      <w:r w:rsidRPr="00787A26">
        <w:rPr>
          <w:lang w:val="en-GB"/>
        </w:rPr>
        <w:t xml:space="preserve">Nothdurft, H. C. (1993). The role of features in </w:t>
      </w:r>
      <w:proofErr w:type="spellStart"/>
      <w:r w:rsidRPr="00787A26">
        <w:rPr>
          <w:lang w:val="en-GB"/>
        </w:rPr>
        <w:t>preattentive</w:t>
      </w:r>
      <w:proofErr w:type="spellEnd"/>
      <w:r w:rsidRPr="00787A26">
        <w:rPr>
          <w:lang w:val="en-GB"/>
        </w:rPr>
        <w:t xml:space="preserve"> vision: Comparison of orientation, motion and </w:t>
      </w:r>
      <w:proofErr w:type="spellStart"/>
      <w:r w:rsidRPr="00787A26">
        <w:rPr>
          <w:lang w:val="en-GB"/>
        </w:rPr>
        <w:t>color</w:t>
      </w:r>
      <w:proofErr w:type="spellEnd"/>
      <w:r w:rsidRPr="00787A26">
        <w:rPr>
          <w:lang w:val="en-GB"/>
        </w:rPr>
        <w:t xml:space="preserve"> cues. </w:t>
      </w:r>
      <w:r w:rsidRPr="00787A26">
        <w:rPr>
          <w:i/>
          <w:iCs/>
          <w:lang w:val="en-GB"/>
        </w:rPr>
        <w:t>Vision Research</w:t>
      </w:r>
      <w:r w:rsidRPr="00787A26">
        <w:rPr>
          <w:lang w:val="en-GB"/>
        </w:rPr>
        <w:t xml:space="preserve">, </w:t>
      </w:r>
      <w:r w:rsidRPr="00787A26">
        <w:rPr>
          <w:i/>
          <w:iCs/>
          <w:lang w:val="en-GB"/>
        </w:rPr>
        <w:t>33</w:t>
      </w:r>
      <w:r w:rsidRPr="00787A26">
        <w:rPr>
          <w:lang w:val="en-GB"/>
        </w:rPr>
        <w:t>(14), 1937–1958. https://doi.org/10.1016/0042-6989(93)90020-w</w:t>
      </w:r>
    </w:p>
    <w:p w14:paraId="1C8BAED8" w14:textId="77777777" w:rsidR="00787A26" w:rsidRPr="00787A26" w:rsidRDefault="00787A26" w:rsidP="00787A26">
      <w:pPr>
        <w:spacing w:after="0" w:line="240" w:lineRule="auto"/>
        <w:rPr>
          <w:lang w:val="en-GB"/>
        </w:rPr>
      </w:pPr>
    </w:p>
    <w:p w14:paraId="30B18EEC" w14:textId="77777777" w:rsidR="00787A26" w:rsidRDefault="00787A26" w:rsidP="00787A26">
      <w:pPr>
        <w:spacing w:after="0" w:line="240" w:lineRule="auto"/>
        <w:rPr>
          <w:lang w:val="en-GB"/>
        </w:rPr>
      </w:pPr>
      <w:proofErr w:type="spellStart"/>
      <w:r w:rsidRPr="00787A26">
        <w:rPr>
          <w:lang w:val="en-GB"/>
        </w:rPr>
        <w:t>Oriet</w:t>
      </w:r>
      <w:proofErr w:type="spellEnd"/>
      <w:r w:rsidRPr="00787A26">
        <w:rPr>
          <w:lang w:val="en-GB"/>
        </w:rPr>
        <w:t xml:space="preserve">, C., &amp; Hozempa, K. (2016). Incidental statistical summary representation over time. </w:t>
      </w:r>
      <w:r w:rsidRPr="00787A26">
        <w:rPr>
          <w:i/>
          <w:iCs/>
          <w:lang w:val="en-GB"/>
        </w:rPr>
        <w:t>Journal of Vision</w:t>
      </w:r>
      <w:r w:rsidRPr="00787A26">
        <w:rPr>
          <w:lang w:val="en-GB"/>
        </w:rPr>
        <w:t xml:space="preserve">, </w:t>
      </w:r>
      <w:r w:rsidRPr="00787A26">
        <w:rPr>
          <w:i/>
          <w:iCs/>
          <w:lang w:val="en-GB"/>
        </w:rPr>
        <w:t>16</w:t>
      </w:r>
      <w:r w:rsidRPr="00787A26">
        <w:rPr>
          <w:lang w:val="en-GB"/>
        </w:rPr>
        <w:t>(3), 3–3. https://doi.org/10.1167/16.3.3</w:t>
      </w:r>
    </w:p>
    <w:p w14:paraId="0720B61D" w14:textId="77777777" w:rsidR="00787A26" w:rsidRPr="00787A26" w:rsidRDefault="00787A26" w:rsidP="00787A26">
      <w:pPr>
        <w:spacing w:after="0" w:line="240" w:lineRule="auto"/>
        <w:rPr>
          <w:lang w:val="en-GB"/>
        </w:rPr>
      </w:pPr>
    </w:p>
    <w:p w14:paraId="26C4B3A6" w14:textId="77777777" w:rsidR="00787A26" w:rsidRDefault="00787A26" w:rsidP="00787A26">
      <w:pPr>
        <w:spacing w:after="0" w:line="240" w:lineRule="auto"/>
        <w:rPr>
          <w:lang w:val="en-GB"/>
        </w:rPr>
      </w:pPr>
      <w:r w:rsidRPr="00787A26">
        <w:rPr>
          <w:lang w:val="en-GB"/>
        </w:rPr>
        <w:t xml:space="preserve">Parkes, L., Lund, J., Angelucci, A., Solomon, J. A., &amp; Morgan, M. (2001). Compulsory averaging of crowded orientation signals in human vision. </w:t>
      </w:r>
      <w:r w:rsidRPr="00787A26">
        <w:rPr>
          <w:i/>
          <w:iCs/>
          <w:lang w:val="en-GB"/>
        </w:rPr>
        <w:t>Nature Neuroscience</w:t>
      </w:r>
      <w:r w:rsidRPr="00787A26">
        <w:rPr>
          <w:lang w:val="en-GB"/>
        </w:rPr>
        <w:t xml:space="preserve">, </w:t>
      </w:r>
      <w:r w:rsidRPr="00787A26">
        <w:rPr>
          <w:i/>
          <w:iCs/>
          <w:lang w:val="en-GB"/>
        </w:rPr>
        <w:t>4</w:t>
      </w:r>
      <w:r w:rsidRPr="00787A26">
        <w:rPr>
          <w:lang w:val="en-GB"/>
        </w:rPr>
        <w:t xml:space="preserve">(7), 739–744. </w:t>
      </w:r>
      <w:hyperlink r:id="rId140" w:history="1">
        <w:r w:rsidRPr="00787A26">
          <w:rPr>
            <w:rStyle w:val="Hyperlink"/>
            <w:lang w:val="en-GB"/>
          </w:rPr>
          <w:t>https://doi.org/10.1038/89532</w:t>
        </w:r>
      </w:hyperlink>
    </w:p>
    <w:p w14:paraId="02BA13C1" w14:textId="77777777" w:rsidR="00787A26" w:rsidRPr="00787A26" w:rsidRDefault="00787A26" w:rsidP="00787A26">
      <w:pPr>
        <w:spacing w:after="0" w:line="240" w:lineRule="auto"/>
        <w:rPr>
          <w:lang w:val="en-GB"/>
        </w:rPr>
      </w:pPr>
    </w:p>
    <w:p w14:paraId="632CBED2" w14:textId="77777777" w:rsidR="00787A26" w:rsidRDefault="00787A26" w:rsidP="00787A26">
      <w:pPr>
        <w:spacing w:after="0" w:line="240" w:lineRule="auto"/>
        <w:rPr>
          <w:lang w:val="en-GB"/>
        </w:rPr>
      </w:pPr>
      <w:r w:rsidRPr="00787A26">
        <w:rPr>
          <w:lang w:val="en-GB"/>
        </w:rPr>
        <w:t xml:space="preserve">Pazo-Alvarez, P., </w:t>
      </w:r>
      <w:proofErr w:type="spellStart"/>
      <w:r w:rsidRPr="00787A26">
        <w:rPr>
          <w:lang w:val="en-GB"/>
        </w:rPr>
        <w:t>Cadaveira</w:t>
      </w:r>
      <w:proofErr w:type="spellEnd"/>
      <w:r w:rsidRPr="00787A26">
        <w:rPr>
          <w:lang w:val="en-GB"/>
        </w:rPr>
        <w:t xml:space="preserve">, F., &amp; </w:t>
      </w:r>
      <w:proofErr w:type="spellStart"/>
      <w:r w:rsidRPr="00787A26">
        <w:rPr>
          <w:lang w:val="en-GB"/>
        </w:rPr>
        <w:t>Amenedo</w:t>
      </w:r>
      <w:proofErr w:type="spellEnd"/>
      <w:r w:rsidRPr="00787A26">
        <w:rPr>
          <w:lang w:val="en-GB"/>
        </w:rPr>
        <w:t xml:space="preserve">, E. (2003). MMN in the visual modality: A review. </w:t>
      </w:r>
      <w:r w:rsidRPr="00787A26">
        <w:rPr>
          <w:i/>
          <w:iCs/>
          <w:lang w:val="en-GB"/>
        </w:rPr>
        <w:t>Biological Psychology</w:t>
      </w:r>
      <w:r w:rsidRPr="00787A26">
        <w:rPr>
          <w:lang w:val="en-GB"/>
        </w:rPr>
        <w:t xml:space="preserve">, </w:t>
      </w:r>
      <w:r w:rsidRPr="00787A26">
        <w:rPr>
          <w:i/>
          <w:iCs/>
          <w:lang w:val="en-GB"/>
        </w:rPr>
        <w:t>63</w:t>
      </w:r>
      <w:r w:rsidRPr="00787A26">
        <w:rPr>
          <w:lang w:val="en-GB"/>
        </w:rPr>
        <w:t xml:space="preserve">(3), 199–236. </w:t>
      </w:r>
      <w:hyperlink r:id="rId141" w:history="1">
        <w:r w:rsidRPr="00787A26">
          <w:rPr>
            <w:rStyle w:val="Hyperlink"/>
            <w:lang w:val="en-GB"/>
          </w:rPr>
          <w:t>https://doi.org/10.1016/S0301-0511(03)00049-8</w:t>
        </w:r>
      </w:hyperlink>
    </w:p>
    <w:p w14:paraId="591E7377" w14:textId="77777777" w:rsidR="00787A26" w:rsidRPr="00787A26" w:rsidRDefault="00787A26" w:rsidP="00787A26">
      <w:pPr>
        <w:spacing w:after="0" w:line="240" w:lineRule="auto"/>
        <w:rPr>
          <w:lang w:val="en-GB"/>
        </w:rPr>
      </w:pPr>
    </w:p>
    <w:p w14:paraId="46A15E1F" w14:textId="77777777" w:rsidR="00787A26" w:rsidRPr="00787A26" w:rsidRDefault="00787A26" w:rsidP="00787A26">
      <w:pPr>
        <w:spacing w:after="0" w:line="240" w:lineRule="auto"/>
        <w:rPr>
          <w:lang w:val="en-GB"/>
        </w:rPr>
      </w:pPr>
      <w:proofErr w:type="spellStart"/>
      <w:r w:rsidRPr="00787A26">
        <w:rPr>
          <w:lang w:val="en-GB"/>
        </w:rPr>
        <w:t>Pylyshyn</w:t>
      </w:r>
      <w:proofErr w:type="spellEnd"/>
      <w:r w:rsidRPr="00787A26">
        <w:rPr>
          <w:lang w:val="en-GB"/>
        </w:rPr>
        <w:t xml:space="preserve">, Z. W., &amp; Storm, R. W. (1988). Tracking multiple independent targets: Evidence for a parallel tracking mechanism. </w:t>
      </w:r>
      <w:r w:rsidRPr="00787A26">
        <w:rPr>
          <w:i/>
          <w:iCs/>
          <w:lang w:val="en-GB"/>
        </w:rPr>
        <w:t>Spatial Vision</w:t>
      </w:r>
      <w:r w:rsidRPr="00787A26">
        <w:rPr>
          <w:lang w:val="en-GB"/>
        </w:rPr>
        <w:t xml:space="preserve">, </w:t>
      </w:r>
      <w:r w:rsidRPr="00787A26">
        <w:rPr>
          <w:i/>
          <w:iCs/>
          <w:lang w:val="en-GB"/>
        </w:rPr>
        <w:t>3</w:t>
      </w:r>
      <w:r w:rsidRPr="00787A26">
        <w:rPr>
          <w:lang w:val="en-GB"/>
        </w:rPr>
        <w:t>(3), 179–197. https://doi.org/10.1163/156856888x00122</w:t>
      </w:r>
    </w:p>
    <w:p w14:paraId="37A4B151" w14:textId="77777777" w:rsidR="00787A26" w:rsidRDefault="00787A26" w:rsidP="00787A26">
      <w:pPr>
        <w:spacing w:after="0" w:line="240" w:lineRule="auto"/>
        <w:rPr>
          <w:lang w:val="en-GB"/>
        </w:rPr>
      </w:pPr>
      <w:r w:rsidRPr="00787A26">
        <w:rPr>
          <w:lang w:val="en-GB"/>
        </w:rPr>
        <w:t xml:space="preserve">Rosenholtz, R. (2000). Significantly different textures: A computational model of pre-attentive texture segmentation. </w:t>
      </w:r>
      <w:r w:rsidRPr="00787A26">
        <w:rPr>
          <w:i/>
          <w:iCs/>
          <w:lang w:val="en-GB"/>
        </w:rPr>
        <w:t>Proc. European Conference on Computer Vision</w:t>
      </w:r>
      <w:r w:rsidRPr="00787A26">
        <w:rPr>
          <w:lang w:val="en-GB"/>
        </w:rPr>
        <w:t>, 197–211. Springer Verlag.</w:t>
      </w:r>
    </w:p>
    <w:p w14:paraId="483CF153" w14:textId="77777777" w:rsidR="00787A26" w:rsidRPr="00787A26" w:rsidRDefault="00787A26" w:rsidP="00787A26">
      <w:pPr>
        <w:spacing w:after="0" w:line="240" w:lineRule="auto"/>
        <w:rPr>
          <w:lang w:val="en-GB"/>
        </w:rPr>
      </w:pPr>
    </w:p>
    <w:p w14:paraId="44333309" w14:textId="77777777" w:rsidR="00787A26" w:rsidRDefault="00787A26" w:rsidP="00787A26">
      <w:pPr>
        <w:spacing w:after="0" w:line="240" w:lineRule="auto"/>
        <w:rPr>
          <w:lang w:val="en-GB"/>
        </w:rPr>
      </w:pPr>
      <w:r w:rsidRPr="00787A26">
        <w:rPr>
          <w:lang w:val="en-GB"/>
        </w:rPr>
        <w:t xml:space="preserve">Stefanics, G., Kimura, M., &amp; Czigler, I. (2011). Visual mismatch negativity reveals automatic detection of sequential regularity violation. </w:t>
      </w:r>
      <w:r w:rsidRPr="00787A26">
        <w:rPr>
          <w:i/>
          <w:iCs/>
          <w:lang w:val="en-GB"/>
        </w:rPr>
        <w:t>Frontiers in Human Neuroscience</w:t>
      </w:r>
      <w:r w:rsidRPr="00787A26">
        <w:rPr>
          <w:lang w:val="en-GB"/>
        </w:rPr>
        <w:t xml:space="preserve">, </w:t>
      </w:r>
      <w:r w:rsidRPr="00787A26">
        <w:rPr>
          <w:i/>
          <w:iCs/>
          <w:lang w:val="en-GB"/>
        </w:rPr>
        <w:t>5</w:t>
      </w:r>
      <w:r w:rsidRPr="00787A26">
        <w:rPr>
          <w:lang w:val="en-GB"/>
        </w:rPr>
        <w:t>, 46. https://doi.org/10.3389/fnhum.2011.00046</w:t>
      </w:r>
    </w:p>
    <w:p w14:paraId="3B3214FC" w14:textId="77777777" w:rsidR="00787A26" w:rsidRPr="00787A26" w:rsidRDefault="00787A26" w:rsidP="00787A26">
      <w:pPr>
        <w:spacing w:after="0" w:line="240" w:lineRule="auto"/>
        <w:rPr>
          <w:lang w:val="en-GB"/>
        </w:rPr>
      </w:pPr>
    </w:p>
    <w:p w14:paraId="7B39CC76" w14:textId="77777777" w:rsidR="00787A26" w:rsidRDefault="00787A26" w:rsidP="00787A26">
      <w:pPr>
        <w:spacing w:after="0" w:line="240" w:lineRule="auto"/>
        <w:rPr>
          <w:lang w:val="en-GB"/>
        </w:rPr>
      </w:pPr>
      <w:proofErr w:type="spellStart"/>
      <w:r w:rsidRPr="00787A26">
        <w:rPr>
          <w:lang w:val="en-GB"/>
        </w:rPr>
        <w:t>Utochkin</w:t>
      </w:r>
      <w:proofErr w:type="spellEnd"/>
      <w:r w:rsidRPr="00787A26">
        <w:rPr>
          <w:lang w:val="en-GB"/>
        </w:rPr>
        <w:t xml:space="preserve">, I. S. (2015). Ensemble summary statistics as a basis for rapid visual categorization. </w:t>
      </w:r>
      <w:r w:rsidRPr="00787A26">
        <w:rPr>
          <w:i/>
          <w:iCs/>
          <w:lang w:val="en-GB"/>
        </w:rPr>
        <w:t>Journal of Vision</w:t>
      </w:r>
      <w:r w:rsidRPr="00787A26">
        <w:rPr>
          <w:lang w:val="en-GB"/>
        </w:rPr>
        <w:t xml:space="preserve">, </w:t>
      </w:r>
      <w:r w:rsidRPr="00787A26">
        <w:rPr>
          <w:i/>
          <w:iCs/>
          <w:lang w:val="en-GB"/>
        </w:rPr>
        <w:t>15</w:t>
      </w:r>
      <w:r w:rsidRPr="00787A26">
        <w:rPr>
          <w:lang w:val="en-GB"/>
        </w:rPr>
        <w:t>(4), 8. https://doi.org/10.1167/15.4.8</w:t>
      </w:r>
    </w:p>
    <w:p w14:paraId="5DC8B14F" w14:textId="77777777" w:rsidR="00787A26" w:rsidRPr="00787A26" w:rsidRDefault="00787A26" w:rsidP="00787A26">
      <w:pPr>
        <w:spacing w:after="0" w:line="240" w:lineRule="auto"/>
        <w:rPr>
          <w:lang w:val="en-GB"/>
        </w:rPr>
      </w:pPr>
    </w:p>
    <w:p w14:paraId="7365D628" w14:textId="77777777" w:rsidR="00787A26" w:rsidRDefault="00787A26" w:rsidP="00787A26">
      <w:pPr>
        <w:spacing w:after="0" w:line="240" w:lineRule="auto"/>
        <w:rPr>
          <w:lang w:val="en-GB"/>
        </w:rPr>
      </w:pPr>
      <w:proofErr w:type="spellStart"/>
      <w:r w:rsidRPr="00787A26">
        <w:rPr>
          <w:lang w:val="en-GB"/>
        </w:rPr>
        <w:t>Utochkin</w:t>
      </w:r>
      <w:proofErr w:type="spellEnd"/>
      <w:r w:rsidRPr="00787A26">
        <w:rPr>
          <w:lang w:val="en-GB"/>
        </w:rPr>
        <w:t xml:space="preserve">, I. S., </w:t>
      </w:r>
      <w:proofErr w:type="spellStart"/>
      <w:r w:rsidRPr="00787A26">
        <w:rPr>
          <w:lang w:val="en-GB"/>
        </w:rPr>
        <w:t>Khvostov</w:t>
      </w:r>
      <w:proofErr w:type="spellEnd"/>
      <w:r w:rsidRPr="00787A26">
        <w:rPr>
          <w:lang w:val="en-GB"/>
        </w:rPr>
        <w:t xml:space="preserve">, V. A., &amp; </w:t>
      </w:r>
      <w:proofErr w:type="spellStart"/>
      <w:r w:rsidRPr="00787A26">
        <w:rPr>
          <w:lang w:val="en-GB"/>
        </w:rPr>
        <w:t>Stakina</w:t>
      </w:r>
      <w:proofErr w:type="spellEnd"/>
      <w:r w:rsidRPr="00787A26">
        <w:rPr>
          <w:lang w:val="en-GB"/>
        </w:rPr>
        <w:t xml:space="preserve">, Y. M. (2018). Continuous to discrete: Ensemble-based segmentation in the perception of multiple feature conjunctions. </w:t>
      </w:r>
      <w:r w:rsidRPr="00787A26">
        <w:rPr>
          <w:i/>
          <w:iCs/>
          <w:lang w:val="en-GB"/>
        </w:rPr>
        <w:t>Cognition</w:t>
      </w:r>
      <w:r w:rsidRPr="00787A26">
        <w:rPr>
          <w:lang w:val="en-GB"/>
        </w:rPr>
        <w:t xml:space="preserve">, </w:t>
      </w:r>
      <w:r w:rsidRPr="00787A26">
        <w:rPr>
          <w:i/>
          <w:iCs/>
          <w:lang w:val="en-GB"/>
        </w:rPr>
        <w:t>179</w:t>
      </w:r>
      <w:r w:rsidRPr="00787A26">
        <w:rPr>
          <w:lang w:val="en-GB"/>
        </w:rPr>
        <w:t>, 178–191. https://doi.org/10.1016/j.cognition.2018.06.016</w:t>
      </w:r>
    </w:p>
    <w:p w14:paraId="7C7046A9" w14:textId="77777777" w:rsidR="00787A26" w:rsidRPr="00787A26" w:rsidRDefault="00787A26" w:rsidP="00787A26">
      <w:pPr>
        <w:spacing w:after="0" w:line="240" w:lineRule="auto"/>
        <w:rPr>
          <w:lang w:val="en-GB"/>
        </w:rPr>
      </w:pPr>
    </w:p>
    <w:p w14:paraId="24D5B026" w14:textId="77777777" w:rsidR="00787A26" w:rsidRDefault="00787A26" w:rsidP="00787A26">
      <w:pPr>
        <w:spacing w:after="0" w:line="240" w:lineRule="auto"/>
        <w:rPr>
          <w:lang w:val="en-GB"/>
        </w:rPr>
      </w:pPr>
      <w:proofErr w:type="spellStart"/>
      <w:r w:rsidRPr="00787A26">
        <w:rPr>
          <w:lang w:val="en-GB"/>
        </w:rPr>
        <w:t>Utochkin</w:t>
      </w:r>
      <w:proofErr w:type="spellEnd"/>
      <w:r w:rsidRPr="00787A26">
        <w:rPr>
          <w:lang w:val="en-GB"/>
        </w:rPr>
        <w:t>, I. S., &amp; Yurevich, M. A. (2016). Similarity and heterogeneity effects in visual search are mediated by “</w:t>
      </w:r>
      <w:proofErr w:type="spellStart"/>
      <w:r w:rsidRPr="00787A26">
        <w:rPr>
          <w:lang w:val="en-GB"/>
        </w:rPr>
        <w:t>segmentability</w:t>
      </w:r>
      <w:proofErr w:type="spellEnd"/>
      <w:r w:rsidRPr="00787A26">
        <w:rPr>
          <w:lang w:val="en-GB"/>
        </w:rPr>
        <w:t xml:space="preserve">”. </w:t>
      </w:r>
      <w:r w:rsidRPr="00787A26">
        <w:rPr>
          <w:i/>
          <w:iCs/>
          <w:lang w:val="en-GB"/>
        </w:rPr>
        <w:t>Journal of Experimental Psychology: Human Perception and Performance</w:t>
      </w:r>
      <w:r w:rsidRPr="00787A26">
        <w:rPr>
          <w:lang w:val="en-GB"/>
        </w:rPr>
        <w:t xml:space="preserve">, </w:t>
      </w:r>
      <w:r w:rsidRPr="00787A26">
        <w:rPr>
          <w:i/>
          <w:iCs/>
          <w:lang w:val="en-GB"/>
        </w:rPr>
        <w:t>42</w:t>
      </w:r>
      <w:r w:rsidRPr="00787A26">
        <w:rPr>
          <w:lang w:val="en-GB"/>
        </w:rPr>
        <w:t>(7), 995–1007. https://doi.org/10.1037/xhp0000203</w:t>
      </w:r>
    </w:p>
    <w:p w14:paraId="781A74A4" w14:textId="77777777" w:rsidR="00787A26" w:rsidRPr="00787A26" w:rsidRDefault="00787A26" w:rsidP="00787A26">
      <w:pPr>
        <w:spacing w:after="0" w:line="240" w:lineRule="auto"/>
        <w:rPr>
          <w:lang w:val="en-GB"/>
        </w:rPr>
      </w:pPr>
    </w:p>
    <w:p w14:paraId="34D35FC5" w14:textId="77777777" w:rsidR="00787A26" w:rsidRDefault="00787A26" w:rsidP="00787A26">
      <w:pPr>
        <w:spacing w:after="0" w:line="240" w:lineRule="auto"/>
        <w:rPr>
          <w:lang w:val="en-GB"/>
        </w:rPr>
      </w:pPr>
      <w:r w:rsidRPr="00787A26">
        <w:rPr>
          <w:lang w:val="en-GB"/>
        </w:rPr>
        <w:t xml:space="preserve">Whiting, B. F., &amp; </w:t>
      </w:r>
      <w:proofErr w:type="spellStart"/>
      <w:r w:rsidRPr="00787A26">
        <w:rPr>
          <w:lang w:val="en-GB"/>
        </w:rPr>
        <w:t>Oriet</w:t>
      </w:r>
      <w:proofErr w:type="spellEnd"/>
      <w:r w:rsidRPr="00787A26">
        <w:rPr>
          <w:lang w:val="en-GB"/>
        </w:rPr>
        <w:t xml:space="preserve">, C. (2011). Rapid averaging? Not so fast! </w:t>
      </w:r>
      <w:r w:rsidRPr="00787A26">
        <w:rPr>
          <w:i/>
          <w:iCs/>
          <w:lang w:val="en-GB"/>
        </w:rPr>
        <w:t>Psychonomic Bulletin &amp; Review</w:t>
      </w:r>
      <w:r w:rsidRPr="00787A26">
        <w:rPr>
          <w:lang w:val="en-GB"/>
        </w:rPr>
        <w:t xml:space="preserve">, </w:t>
      </w:r>
      <w:r w:rsidRPr="00787A26">
        <w:rPr>
          <w:i/>
          <w:iCs/>
          <w:lang w:val="en-GB"/>
        </w:rPr>
        <w:t>18</w:t>
      </w:r>
      <w:r w:rsidRPr="00787A26">
        <w:rPr>
          <w:lang w:val="en-GB"/>
        </w:rPr>
        <w:t>(3), 484–489. https://doi.org/10.3758/s13423-011-0071-3</w:t>
      </w:r>
    </w:p>
    <w:p w14:paraId="6868EF4D" w14:textId="77777777" w:rsidR="00787A26" w:rsidRPr="00787A26" w:rsidRDefault="00787A26" w:rsidP="00787A26">
      <w:pPr>
        <w:spacing w:after="0" w:line="240" w:lineRule="auto"/>
        <w:rPr>
          <w:lang w:val="en-GB"/>
        </w:rPr>
      </w:pPr>
    </w:p>
    <w:p w14:paraId="2C0DEAB9" w14:textId="77777777" w:rsidR="00787A26" w:rsidRPr="00787A26" w:rsidRDefault="00787A26" w:rsidP="00787A26">
      <w:pPr>
        <w:spacing w:after="0" w:line="240" w:lineRule="auto"/>
        <w:rPr>
          <w:lang w:val="en-GB"/>
        </w:rPr>
      </w:pPr>
      <w:r w:rsidRPr="00787A26">
        <w:rPr>
          <w:lang w:val="en-GB"/>
        </w:rPr>
        <w:t xml:space="preserve">Wolfe, J. M., Võ, M. L.-H., Evans, K. K., &amp; Greene, M. R. (2011). Visual search in scenes involves selective and nonselective pathways. </w:t>
      </w:r>
      <w:r w:rsidRPr="00787A26">
        <w:rPr>
          <w:i/>
          <w:iCs/>
          <w:lang w:val="en-GB"/>
        </w:rPr>
        <w:t>Trends in Cognitive Sciences</w:t>
      </w:r>
      <w:r w:rsidRPr="00787A26">
        <w:rPr>
          <w:lang w:val="en-GB"/>
        </w:rPr>
        <w:t xml:space="preserve">, </w:t>
      </w:r>
      <w:r w:rsidRPr="00787A26">
        <w:rPr>
          <w:i/>
          <w:iCs/>
          <w:lang w:val="en-GB"/>
        </w:rPr>
        <w:t>15</w:t>
      </w:r>
      <w:r w:rsidRPr="00787A26">
        <w:rPr>
          <w:lang w:val="en-GB"/>
        </w:rPr>
        <w:t xml:space="preserve">(2), 77–84. </w:t>
      </w:r>
      <w:hyperlink r:id="rId142" w:history="1">
        <w:r w:rsidRPr="00787A26">
          <w:rPr>
            <w:rStyle w:val="Hyperlink"/>
            <w:lang w:val="en-GB"/>
          </w:rPr>
          <w:t>https://doi.org/10.1016/j.tics.2010.12.001</w:t>
        </w:r>
      </w:hyperlink>
    </w:p>
    <w:p w14:paraId="296F16D7" w14:textId="77777777" w:rsidR="00787A26" w:rsidRPr="00787A26" w:rsidRDefault="00787A26" w:rsidP="00787A26">
      <w:pPr>
        <w:spacing w:after="0" w:line="240" w:lineRule="auto"/>
        <w:rPr>
          <w:lang w:val="en-GB"/>
        </w:rPr>
      </w:pPr>
    </w:p>
    <w:p w14:paraId="64264A1E" w14:textId="35403650" w:rsidR="00787A26" w:rsidRPr="00787A26" w:rsidRDefault="00787A26" w:rsidP="0017409F">
      <w:pPr>
        <w:spacing w:after="0" w:line="240" w:lineRule="auto"/>
        <w:rPr>
          <w:b/>
          <w:bCs/>
          <w:lang w:val="en-GB"/>
        </w:rPr>
      </w:pPr>
    </w:p>
    <w:p w14:paraId="009CB42B" w14:textId="77777777" w:rsidR="00787A26" w:rsidRPr="00787A26" w:rsidRDefault="00787A26" w:rsidP="0017409F">
      <w:pPr>
        <w:spacing w:after="0" w:line="240" w:lineRule="auto"/>
        <w:rPr>
          <w:b/>
          <w:bCs/>
        </w:rPr>
      </w:pPr>
    </w:p>
    <w:p w14:paraId="2EC07A1E" w14:textId="65238A9A" w:rsidR="0017409F" w:rsidRDefault="0017409F" w:rsidP="0017409F">
      <w:pPr>
        <w:spacing w:after="0" w:line="240" w:lineRule="auto"/>
      </w:pPr>
      <w:r w:rsidRPr="0017409F">
        <w:br w:type="page"/>
      </w:r>
    </w:p>
    <w:p w14:paraId="206FE74E" w14:textId="77777777" w:rsidR="0017409F" w:rsidRPr="0017409F" w:rsidRDefault="0017409F" w:rsidP="0017409F">
      <w:pPr>
        <w:spacing w:after="0" w:line="240" w:lineRule="auto"/>
      </w:pPr>
    </w:p>
    <w:p w14:paraId="2509CE58" w14:textId="77777777" w:rsidR="00F005F0" w:rsidRPr="0036184B" w:rsidRDefault="00F005F0" w:rsidP="001F3F61">
      <w:pPr>
        <w:spacing w:after="0" w:line="240" w:lineRule="auto"/>
        <w:rPr>
          <w:kern w:val="2"/>
          <w:sz w:val="32"/>
        </w:rPr>
      </w:pPr>
    </w:p>
    <w:p w14:paraId="1480E2EA" w14:textId="2919A4F8" w:rsidR="00387901" w:rsidRPr="00D16F2B" w:rsidRDefault="0027079F">
      <w:pPr>
        <w:pStyle w:val="Heading1-nnmerabirtingar"/>
        <w:jc w:val="left"/>
        <w:rPr>
          <w:lang w:val="en-US"/>
        </w:rPr>
        <w:sectPr w:rsidR="00387901" w:rsidRPr="00D16F2B">
          <w:footerReference w:type="even" r:id="rId143"/>
          <w:footerReference w:type="default" r:id="rId144"/>
          <w:type w:val="oddPage"/>
          <w:pgSz w:w="9978" w:h="14173"/>
          <w:pgMar w:top="1134" w:right="1134" w:bottom="793" w:left="1418" w:header="0" w:footer="510" w:gutter="0"/>
          <w:cols w:space="720"/>
          <w:formProt w:val="0"/>
          <w:docGrid w:linePitch="360" w:charSpace="8192"/>
        </w:sectPr>
      </w:pPr>
      <w:bookmarkStart w:id="111" w:name="_Toc207823494"/>
      <w:r>
        <w:rPr>
          <w:noProof/>
        </w:rPr>
        <mc:AlternateContent>
          <mc:Choice Requires="wps">
            <w:drawing>
              <wp:anchor distT="0" distB="20320" distL="0" distR="16510" simplePos="0" relativeHeight="18" behindDoc="0" locked="0" layoutInCell="1" allowOverlap="1" wp14:anchorId="0017A5CD" wp14:editId="24C3E68A">
                <wp:simplePos x="0" y="0"/>
                <wp:positionH relativeFrom="column">
                  <wp:posOffset>2905760</wp:posOffset>
                </wp:positionH>
                <wp:positionV relativeFrom="page">
                  <wp:posOffset>2880360</wp:posOffset>
                </wp:positionV>
                <wp:extent cx="2689225" cy="1065530"/>
                <wp:effectExtent l="0" t="0" r="0" b="1270"/>
                <wp:wrapNone/>
                <wp:docPr id="1834706927"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2689225" cy="1065530"/>
                        </a:xfrm>
                        <a:prstGeom prst="rect">
                          <a:avLst/>
                        </a:prstGeom>
                        <a:solidFill>
                          <a:srgbClr val="000000">
                            <a:lumMod val="100000"/>
                            <a:lumOff val="0"/>
                          </a:srgbClr>
                        </a:solidFill>
                        <a:ln w="9525">
                          <a:solidFill>
                            <a:srgbClr val="000000"/>
                          </a:solidFill>
                          <a:miter/>
                        </a:ln>
                        <a:effectLst/>
                      </wps:spPr>
                      <wps:txbx>
                        <w:txbxContent>
                          <w:p w14:paraId="1CCB04BD" w14:textId="77777777" w:rsidR="00387901" w:rsidRDefault="00000000">
                            <w:pPr>
                              <w:pStyle w:val="FrameContents"/>
                              <w:spacing w:before="240" w:line="240" w:lineRule="auto"/>
                              <w:ind w:right="1474"/>
                              <w:jc w:val="right"/>
                              <w:rPr>
                                <w:b/>
                                <w:color w:val="FFFFFF" w:themeColor="background1"/>
                                <w:sz w:val="40"/>
                                <w:szCs w:val="40"/>
                                <w:lang w:val="is-IS"/>
                              </w:rPr>
                            </w:pPr>
                            <w:r>
                              <w:rPr>
                                <w:b/>
                                <w:color w:val="FFFFFF" w:themeColor="background1"/>
                                <w:sz w:val="40"/>
                                <w:szCs w:val="40"/>
                                <w:lang w:val="is-IS"/>
                              </w:rPr>
                              <w:t>Paper III</w:t>
                            </w:r>
                          </w:p>
                        </w:txbxContent>
                      </wps:txbx>
                      <wps:bodyPr anchor="ctr" upright="1">
                        <a:noAutofit/>
                      </wps:bodyPr>
                    </wps:wsp>
                  </a:graphicData>
                </a:graphic>
                <wp14:sizeRelH relativeFrom="page">
                  <wp14:pctWidth>0</wp14:pctWidth>
                </wp14:sizeRelH>
                <wp14:sizeRelV relativeFrom="page">
                  <wp14:pctHeight>0</wp14:pctHeight>
                </wp14:sizeRelV>
              </wp:anchor>
            </w:drawing>
          </mc:Choice>
          <mc:Fallback>
            <w:pict>
              <v:rect w14:anchorId="0017A5CD" id="Rectangle 10" o:spid="_x0000_s1044" style="position:absolute;margin-left:228.8pt;margin-top:226.8pt;width:211.75pt;height:83.9pt;z-index:18;visibility:visible;mso-wrap-style:square;mso-width-percent:0;mso-height-percent:0;mso-wrap-distance-left:0;mso-wrap-distance-top:0;mso-wrap-distance-right:1.3pt;mso-wrap-distance-bottom:1.6pt;mso-position-horizontal:absolute;mso-position-horizontal-relative:text;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" fillcolor="black">
                <v:textbox>
                  <w:txbxContent>
                    <w:p w14:paraId="1CCB04BD" w14:textId="77777777" w:rsidR="00387901" w:rsidRDefault="00000000">
                      <w:pPr>
                        <w:pStyle w:val="FrameContents"/>
                        <w:spacing w:before="240" w:line="240" w:lineRule="auto"/>
                        <w:ind w:right="1474"/>
                        <w:jc w:val="right"/>
                        <w:rPr>
                          <w:b/>
                          <w:color w:val="FFFFFF" w:themeColor="background1"/>
                          <w:sz w:val="40"/>
                          <w:szCs w:val="40"/>
                          <w:lang w:val="is-IS"/>
                        </w:rPr>
                      </w:pPr>
                      <w:r>
                        <w:rPr>
                          <w:b/>
                          <w:color w:val="FFFFFF" w:themeColor="background1"/>
                          <w:sz w:val="40"/>
                          <w:szCs w:val="40"/>
                          <w:lang w:val="is-IS"/>
                        </w:rPr>
                        <w:t>Paper III</w:t>
                      </w:r>
                    </w:p>
                  </w:txbxContent>
                </v:textbox>
                <w10:wrap anchory="page"/>
              </v:rect>
            </w:pict>
          </mc:Fallback>
        </mc:AlternateContent>
      </w:r>
      <w:r w:rsidR="00FF6D7C" w:rsidRPr="00D16F2B">
        <w:rPr>
          <w:lang w:val="en-US"/>
        </w:rPr>
        <w:t>Paper II</w:t>
      </w:r>
      <w:r w:rsidR="00F005F0">
        <w:rPr>
          <w:lang w:val="en-US"/>
        </w:rPr>
        <w:t>I</w:t>
      </w:r>
      <w:bookmarkEnd w:id="111"/>
    </w:p>
    <w:p w14:paraId="48BDBAFD" w14:textId="2ED3B375" w:rsidR="0005519F" w:rsidRPr="0093781C" w:rsidRDefault="00B107C6" w:rsidP="00B107C6">
      <w:pPr>
        <w:spacing w:after="0" w:line="240" w:lineRule="auto"/>
        <w:jc w:val="center"/>
        <w:rPr>
          <w:bCs/>
          <w:sz w:val="28"/>
          <w:szCs w:val="28"/>
        </w:rPr>
      </w:pPr>
      <w:r w:rsidRPr="0093781C">
        <w:rPr>
          <w:bCs/>
          <w:sz w:val="28"/>
          <w:szCs w:val="28"/>
        </w:rPr>
        <w:lastRenderedPageBreak/>
        <w:t>No attention – no ensembles: spatial attention is crucial for accurate ensemble perception</w:t>
      </w:r>
    </w:p>
    <w:p w14:paraId="79681F16" w14:textId="77777777" w:rsidR="00B107C6" w:rsidRDefault="00B107C6">
      <w:pPr>
        <w:spacing w:after="0" w:line="240" w:lineRule="auto"/>
        <w:jc w:val="left"/>
        <w:rPr>
          <w:bCs/>
          <w:szCs w:val="20"/>
        </w:rPr>
      </w:pPr>
    </w:p>
    <w:p w14:paraId="32BC342C" w14:textId="77777777" w:rsidR="0093781C" w:rsidRPr="0093781C" w:rsidRDefault="0093781C" w:rsidP="0093781C">
      <w:pPr>
        <w:spacing w:after="0" w:line="240" w:lineRule="auto"/>
        <w:jc w:val="left"/>
        <w:rPr>
          <w:bCs/>
          <w:szCs w:val="20"/>
          <w:lang w:val="sv-SE"/>
        </w:rPr>
      </w:pPr>
      <w:r w:rsidRPr="0093781C">
        <w:rPr>
          <w:bCs/>
          <w:szCs w:val="20"/>
        </w:rPr>
        <w:t xml:space="preserve">Anton Lukashevich </w:t>
      </w:r>
      <w:r w:rsidRPr="0093781C">
        <w:rPr>
          <w:bCs/>
          <w:szCs w:val="20"/>
          <w:vertAlign w:val="superscript"/>
        </w:rPr>
        <w:t>1</w:t>
      </w:r>
      <w:r w:rsidRPr="0093781C">
        <w:rPr>
          <w:bCs/>
          <w:szCs w:val="20"/>
        </w:rPr>
        <w:t xml:space="preserve">, Igor </w:t>
      </w:r>
      <w:proofErr w:type="spellStart"/>
      <w:r w:rsidRPr="0093781C">
        <w:rPr>
          <w:bCs/>
          <w:szCs w:val="20"/>
        </w:rPr>
        <w:t>Utochkin</w:t>
      </w:r>
      <w:proofErr w:type="spellEnd"/>
      <w:r w:rsidRPr="0093781C">
        <w:rPr>
          <w:bCs/>
          <w:szCs w:val="20"/>
          <w:vertAlign w:val="superscript"/>
        </w:rPr>
        <w:t xml:space="preserve"> </w:t>
      </w:r>
      <w:proofErr w:type="gramStart"/>
      <w:r w:rsidRPr="0093781C">
        <w:rPr>
          <w:bCs/>
          <w:szCs w:val="20"/>
          <w:vertAlign w:val="superscript"/>
        </w:rPr>
        <w:t>2</w:t>
      </w:r>
      <w:r w:rsidRPr="0093781C">
        <w:rPr>
          <w:bCs/>
          <w:szCs w:val="20"/>
        </w:rPr>
        <w:t xml:space="preserve"> ,</w:t>
      </w:r>
      <w:proofErr w:type="gramEnd"/>
      <w:r w:rsidRPr="0093781C">
        <w:rPr>
          <w:bCs/>
          <w:szCs w:val="20"/>
        </w:rPr>
        <w:t xml:space="preserve"> Sabrina Hansmann-Roth </w:t>
      </w:r>
      <w:r w:rsidRPr="0093781C">
        <w:rPr>
          <w:bCs/>
          <w:szCs w:val="20"/>
          <w:vertAlign w:val="superscript"/>
        </w:rPr>
        <w:t>1</w:t>
      </w:r>
      <w:r w:rsidRPr="0093781C">
        <w:rPr>
          <w:bCs/>
          <w:szCs w:val="20"/>
        </w:rPr>
        <w:t xml:space="preserve">, Heida Maria Sigurdardottir </w:t>
      </w:r>
      <w:r w:rsidRPr="0093781C">
        <w:rPr>
          <w:bCs/>
          <w:szCs w:val="20"/>
          <w:vertAlign w:val="superscript"/>
        </w:rPr>
        <w:t>1</w:t>
      </w:r>
    </w:p>
    <w:p w14:paraId="792A5C6A" w14:textId="77777777" w:rsidR="0093781C" w:rsidRPr="0093781C" w:rsidRDefault="0093781C" w:rsidP="0093781C">
      <w:pPr>
        <w:spacing w:after="0" w:line="240" w:lineRule="auto"/>
        <w:jc w:val="left"/>
        <w:rPr>
          <w:bCs/>
          <w:szCs w:val="20"/>
        </w:rPr>
      </w:pPr>
      <w:r w:rsidRPr="0093781C">
        <w:rPr>
          <w:bCs/>
          <w:szCs w:val="20"/>
          <w:vertAlign w:val="superscript"/>
        </w:rPr>
        <w:t xml:space="preserve">1 </w:t>
      </w:r>
      <w:r w:rsidRPr="0093781C">
        <w:rPr>
          <w:bCs/>
          <w:szCs w:val="20"/>
        </w:rPr>
        <w:t>Department of Psychology, University of Iceland</w:t>
      </w:r>
    </w:p>
    <w:p w14:paraId="692845F1" w14:textId="77777777" w:rsidR="0093781C" w:rsidRPr="0093781C" w:rsidRDefault="0093781C" w:rsidP="0093781C">
      <w:pPr>
        <w:spacing w:after="0" w:line="240" w:lineRule="auto"/>
        <w:jc w:val="left"/>
        <w:rPr>
          <w:bCs/>
          <w:szCs w:val="20"/>
        </w:rPr>
      </w:pPr>
      <w:r w:rsidRPr="0093781C">
        <w:rPr>
          <w:bCs/>
          <w:szCs w:val="20"/>
          <w:vertAlign w:val="superscript"/>
        </w:rPr>
        <w:t xml:space="preserve">2 </w:t>
      </w:r>
      <w:r w:rsidRPr="0093781C">
        <w:rPr>
          <w:bCs/>
          <w:szCs w:val="20"/>
        </w:rPr>
        <w:t>Institute for Mind and Biology, University of Chicago</w:t>
      </w:r>
    </w:p>
    <w:p w14:paraId="366397F8" w14:textId="77777777" w:rsidR="0093781C" w:rsidRDefault="0093781C">
      <w:pPr>
        <w:spacing w:after="0" w:line="240" w:lineRule="auto"/>
        <w:jc w:val="left"/>
        <w:rPr>
          <w:bCs/>
          <w:szCs w:val="20"/>
        </w:rPr>
      </w:pPr>
    </w:p>
    <w:p w14:paraId="181DA184" w14:textId="77777777" w:rsidR="0093781C" w:rsidRDefault="0093781C">
      <w:pPr>
        <w:spacing w:after="0" w:line="240" w:lineRule="auto"/>
        <w:jc w:val="left"/>
        <w:rPr>
          <w:bCs/>
          <w:szCs w:val="20"/>
        </w:rPr>
      </w:pPr>
    </w:p>
    <w:p w14:paraId="58E53225" w14:textId="77777777" w:rsidR="0093781C" w:rsidRPr="0093781C" w:rsidRDefault="0093781C" w:rsidP="0093781C">
      <w:pPr>
        <w:spacing w:after="0" w:line="240" w:lineRule="auto"/>
        <w:jc w:val="center"/>
        <w:rPr>
          <w:b/>
          <w:bCs/>
          <w:szCs w:val="20"/>
        </w:rPr>
      </w:pPr>
      <w:r w:rsidRPr="0093781C">
        <w:rPr>
          <w:b/>
          <w:bCs/>
          <w:szCs w:val="20"/>
        </w:rPr>
        <w:t>Author note</w:t>
      </w:r>
    </w:p>
    <w:p w14:paraId="6BC19413" w14:textId="77777777" w:rsidR="0093781C" w:rsidRDefault="0093781C" w:rsidP="0093781C">
      <w:pPr>
        <w:spacing w:after="0" w:line="240" w:lineRule="auto"/>
        <w:jc w:val="left"/>
        <w:rPr>
          <w:bCs/>
          <w:szCs w:val="20"/>
        </w:rPr>
      </w:pPr>
      <w:r w:rsidRPr="0093781C">
        <w:rPr>
          <w:bCs/>
          <w:szCs w:val="20"/>
        </w:rPr>
        <w:t>Anton Lukashevich https://orcid.org/0000-0002-6927-7724</w:t>
      </w:r>
    </w:p>
    <w:p w14:paraId="5640A573" w14:textId="77777777" w:rsidR="0093781C" w:rsidRPr="0093781C" w:rsidRDefault="0093781C" w:rsidP="0093781C">
      <w:pPr>
        <w:spacing w:after="0" w:line="240" w:lineRule="auto"/>
        <w:jc w:val="left"/>
        <w:rPr>
          <w:bCs/>
          <w:szCs w:val="20"/>
          <w:u w:val="single"/>
        </w:rPr>
      </w:pPr>
    </w:p>
    <w:p w14:paraId="7C5A868C" w14:textId="77777777" w:rsidR="0093781C" w:rsidRDefault="0093781C" w:rsidP="0093781C">
      <w:pPr>
        <w:spacing w:after="0" w:line="240" w:lineRule="auto"/>
        <w:jc w:val="left"/>
        <w:rPr>
          <w:bCs/>
          <w:szCs w:val="20"/>
        </w:rPr>
      </w:pPr>
      <w:r w:rsidRPr="0093781C">
        <w:rPr>
          <w:bCs/>
          <w:szCs w:val="20"/>
        </w:rPr>
        <w:t>Heida Maria Sigurdardottir https://orcid.org/0000-0002-4248-0992</w:t>
      </w:r>
    </w:p>
    <w:p w14:paraId="7B18BDAD" w14:textId="77777777" w:rsidR="0093781C" w:rsidRPr="0093781C" w:rsidRDefault="0093781C" w:rsidP="0093781C">
      <w:pPr>
        <w:spacing w:after="0" w:line="240" w:lineRule="auto"/>
        <w:jc w:val="left"/>
        <w:rPr>
          <w:bCs/>
          <w:szCs w:val="20"/>
          <w:u w:val="single"/>
        </w:rPr>
      </w:pPr>
    </w:p>
    <w:p w14:paraId="37E8AD8F" w14:textId="77777777" w:rsidR="0093781C" w:rsidRDefault="0093781C" w:rsidP="0093781C">
      <w:pPr>
        <w:spacing w:after="0" w:line="240" w:lineRule="auto"/>
        <w:jc w:val="left"/>
        <w:rPr>
          <w:bCs/>
          <w:szCs w:val="20"/>
        </w:rPr>
      </w:pPr>
      <w:r w:rsidRPr="0093781C">
        <w:rPr>
          <w:bCs/>
          <w:szCs w:val="20"/>
        </w:rPr>
        <w:t xml:space="preserve">Igor </w:t>
      </w:r>
      <w:proofErr w:type="spellStart"/>
      <w:r w:rsidRPr="0093781C">
        <w:rPr>
          <w:bCs/>
          <w:szCs w:val="20"/>
        </w:rPr>
        <w:t>Utochkin</w:t>
      </w:r>
      <w:proofErr w:type="spellEnd"/>
      <w:r w:rsidRPr="0093781C">
        <w:rPr>
          <w:bCs/>
          <w:szCs w:val="20"/>
        </w:rPr>
        <w:t xml:space="preserve"> https://orcid.org/0000-0001-8433-446X</w:t>
      </w:r>
    </w:p>
    <w:p w14:paraId="2D8414D1" w14:textId="77777777" w:rsidR="0093781C" w:rsidRPr="0093781C" w:rsidRDefault="0093781C" w:rsidP="0093781C">
      <w:pPr>
        <w:spacing w:after="0" w:line="240" w:lineRule="auto"/>
        <w:jc w:val="left"/>
        <w:rPr>
          <w:bCs/>
          <w:szCs w:val="20"/>
        </w:rPr>
      </w:pPr>
    </w:p>
    <w:p w14:paraId="745714CC" w14:textId="77777777" w:rsidR="0093781C" w:rsidRDefault="0093781C" w:rsidP="0093781C">
      <w:pPr>
        <w:spacing w:after="0" w:line="240" w:lineRule="auto"/>
        <w:jc w:val="left"/>
        <w:rPr>
          <w:bCs/>
          <w:szCs w:val="20"/>
        </w:rPr>
      </w:pPr>
      <w:r w:rsidRPr="0093781C">
        <w:rPr>
          <w:bCs/>
          <w:szCs w:val="20"/>
        </w:rPr>
        <w:t>Sabrina Hansmann-Roth https://orcid.org/0000-0002-2606-9095</w:t>
      </w:r>
    </w:p>
    <w:p w14:paraId="32661704" w14:textId="77777777" w:rsidR="0093781C" w:rsidRPr="0093781C" w:rsidRDefault="0093781C" w:rsidP="0093781C">
      <w:pPr>
        <w:spacing w:after="0" w:line="240" w:lineRule="auto"/>
        <w:jc w:val="left"/>
        <w:rPr>
          <w:bCs/>
          <w:szCs w:val="20"/>
          <w:u w:val="single"/>
        </w:rPr>
      </w:pPr>
    </w:p>
    <w:p w14:paraId="4BC5CBBF" w14:textId="77777777" w:rsidR="0093781C" w:rsidRPr="0093781C" w:rsidRDefault="0093781C" w:rsidP="0093781C">
      <w:pPr>
        <w:spacing w:after="0" w:line="240" w:lineRule="auto"/>
        <w:jc w:val="left"/>
        <w:rPr>
          <w:bCs/>
          <w:szCs w:val="20"/>
        </w:rPr>
      </w:pPr>
      <w:r w:rsidRPr="0093781C">
        <w:rPr>
          <w:bCs/>
          <w:szCs w:val="20"/>
        </w:rPr>
        <w:t xml:space="preserve">This work was supported by the Icelandic Research Fund (grant number: 228916 and grant number: 239774-052). The authors declare no conflicts of interest. </w:t>
      </w:r>
    </w:p>
    <w:p w14:paraId="35666FFB" w14:textId="77777777" w:rsidR="0093781C" w:rsidRDefault="0093781C">
      <w:pPr>
        <w:spacing w:after="0" w:line="240" w:lineRule="auto"/>
        <w:jc w:val="left"/>
        <w:rPr>
          <w:bCs/>
          <w:szCs w:val="20"/>
        </w:rPr>
      </w:pPr>
    </w:p>
    <w:p w14:paraId="1FA30CA9" w14:textId="77777777" w:rsidR="0093781C" w:rsidRDefault="0093781C" w:rsidP="0093781C">
      <w:pPr>
        <w:spacing w:after="0" w:line="240" w:lineRule="auto"/>
        <w:jc w:val="left"/>
        <w:rPr>
          <w:bCs/>
          <w:szCs w:val="20"/>
        </w:rPr>
      </w:pPr>
    </w:p>
    <w:p w14:paraId="4BE786F6" w14:textId="77777777" w:rsidR="0093781C" w:rsidRDefault="0093781C" w:rsidP="0093781C">
      <w:pPr>
        <w:spacing w:after="0" w:line="240" w:lineRule="auto"/>
        <w:jc w:val="left"/>
        <w:rPr>
          <w:bCs/>
          <w:szCs w:val="20"/>
        </w:rPr>
      </w:pPr>
    </w:p>
    <w:p w14:paraId="6006FCC6" w14:textId="77777777" w:rsidR="0093781C" w:rsidRDefault="0093781C" w:rsidP="0093781C">
      <w:pPr>
        <w:spacing w:after="0" w:line="240" w:lineRule="auto"/>
        <w:jc w:val="left"/>
        <w:rPr>
          <w:bCs/>
          <w:szCs w:val="20"/>
        </w:rPr>
      </w:pPr>
    </w:p>
    <w:p w14:paraId="5F40B1EE" w14:textId="77777777" w:rsidR="0093781C" w:rsidRDefault="0093781C" w:rsidP="0093781C">
      <w:pPr>
        <w:spacing w:after="0" w:line="240" w:lineRule="auto"/>
        <w:jc w:val="left"/>
        <w:rPr>
          <w:bCs/>
          <w:szCs w:val="20"/>
        </w:rPr>
      </w:pPr>
    </w:p>
    <w:p w14:paraId="4BF05B53" w14:textId="77777777" w:rsidR="0093781C" w:rsidRDefault="0093781C" w:rsidP="0093781C">
      <w:pPr>
        <w:spacing w:after="0" w:line="240" w:lineRule="auto"/>
        <w:jc w:val="left"/>
        <w:rPr>
          <w:bCs/>
          <w:szCs w:val="20"/>
        </w:rPr>
      </w:pPr>
    </w:p>
    <w:p w14:paraId="2BAEBEFE" w14:textId="77777777" w:rsidR="0093781C" w:rsidRDefault="0093781C" w:rsidP="0093781C">
      <w:pPr>
        <w:spacing w:after="0" w:line="240" w:lineRule="auto"/>
        <w:jc w:val="left"/>
        <w:rPr>
          <w:bCs/>
          <w:szCs w:val="20"/>
        </w:rPr>
      </w:pPr>
    </w:p>
    <w:p w14:paraId="170B30A8" w14:textId="77777777" w:rsidR="0093781C" w:rsidRDefault="0093781C" w:rsidP="0093781C">
      <w:pPr>
        <w:spacing w:after="0" w:line="240" w:lineRule="auto"/>
        <w:jc w:val="left"/>
        <w:rPr>
          <w:bCs/>
          <w:szCs w:val="20"/>
        </w:rPr>
      </w:pPr>
    </w:p>
    <w:p w14:paraId="4294AECD" w14:textId="77777777" w:rsidR="0093781C" w:rsidRDefault="0093781C" w:rsidP="0093781C">
      <w:pPr>
        <w:spacing w:after="0" w:line="240" w:lineRule="auto"/>
        <w:jc w:val="left"/>
        <w:rPr>
          <w:bCs/>
          <w:szCs w:val="20"/>
        </w:rPr>
      </w:pPr>
    </w:p>
    <w:p w14:paraId="5066843D" w14:textId="77777777" w:rsidR="0093781C" w:rsidRDefault="0093781C" w:rsidP="0093781C">
      <w:pPr>
        <w:spacing w:after="0" w:line="240" w:lineRule="auto"/>
        <w:jc w:val="left"/>
        <w:rPr>
          <w:bCs/>
          <w:szCs w:val="20"/>
        </w:rPr>
      </w:pPr>
    </w:p>
    <w:p w14:paraId="054A722A" w14:textId="77777777" w:rsidR="0093781C" w:rsidRDefault="0093781C" w:rsidP="0093781C">
      <w:pPr>
        <w:spacing w:after="0" w:line="240" w:lineRule="auto"/>
        <w:jc w:val="left"/>
        <w:rPr>
          <w:bCs/>
          <w:szCs w:val="20"/>
        </w:rPr>
      </w:pPr>
    </w:p>
    <w:p w14:paraId="6B8986B0" w14:textId="77777777" w:rsidR="0093781C" w:rsidRDefault="0093781C" w:rsidP="0093781C">
      <w:pPr>
        <w:spacing w:after="0" w:line="240" w:lineRule="auto"/>
        <w:jc w:val="left"/>
        <w:rPr>
          <w:bCs/>
          <w:szCs w:val="20"/>
        </w:rPr>
      </w:pPr>
    </w:p>
    <w:p w14:paraId="3CBCE3F9" w14:textId="77777777" w:rsidR="0093781C" w:rsidRDefault="0093781C" w:rsidP="0093781C">
      <w:pPr>
        <w:spacing w:after="0" w:line="240" w:lineRule="auto"/>
        <w:jc w:val="left"/>
        <w:rPr>
          <w:bCs/>
          <w:szCs w:val="20"/>
        </w:rPr>
      </w:pPr>
    </w:p>
    <w:p w14:paraId="6EA0DBB8" w14:textId="77777777" w:rsidR="0093781C" w:rsidRDefault="0093781C" w:rsidP="0093781C">
      <w:pPr>
        <w:spacing w:after="0" w:line="240" w:lineRule="auto"/>
        <w:jc w:val="left"/>
        <w:rPr>
          <w:bCs/>
          <w:szCs w:val="20"/>
        </w:rPr>
      </w:pPr>
    </w:p>
    <w:p w14:paraId="35D3CCB2" w14:textId="35829BD4" w:rsidR="0093781C" w:rsidRPr="0093781C" w:rsidRDefault="0093781C" w:rsidP="0093781C">
      <w:pPr>
        <w:spacing w:after="0" w:line="240" w:lineRule="auto"/>
        <w:jc w:val="left"/>
        <w:rPr>
          <w:bCs/>
          <w:szCs w:val="20"/>
        </w:rPr>
      </w:pPr>
      <w:r w:rsidRPr="0093781C">
        <w:rPr>
          <w:bCs/>
          <w:szCs w:val="20"/>
        </w:rPr>
        <w:t xml:space="preserve">Correspondence should be addressed to Anton Lukashevich, University of Iceland, </w:t>
      </w:r>
      <w:proofErr w:type="spellStart"/>
      <w:r w:rsidRPr="0093781C">
        <w:rPr>
          <w:bCs/>
          <w:szCs w:val="20"/>
        </w:rPr>
        <w:t>Sæmundargata</w:t>
      </w:r>
      <w:proofErr w:type="spellEnd"/>
      <w:r w:rsidRPr="0093781C">
        <w:rPr>
          <w:bCs/>
          <w:szCs w:val="20"/>
        </w:rPr>
        <w:t xml:space="preserve"> 12,102 Reykjavík, Iceland</w:t>
      </w:r>
    </w:p>
    <w:p w14:paraId="43A3AF4E" w14:textId="19608FB3" w:rsidR="0093781C" w:rsidRDefault="0093781C" w:rsidP="0093781C">
      <w:pPr>
        <w:spacing w:after="0" w:line="240" w:lineRule="auto"/>
        <w:jc w:val="left"/>
        <w:rPr>
          <w:bCs/>
          <w:szCs w:val="20"/>
        </w:rPr>
      </w:pPr>
      <w:r w:rsidRPr="0093781C">
        <w:rPr>
          <w:bCs/>
          <w:szCs w:val="20"/>
        </w:rPr>
        <w:t xml:space="preserve">E-mail: </w:t>
      </w:r>
      <w:hyperlink r:id="rId145">
        <w:r w:rsidRPr="0093781C">
          <w:rPr>
            <w:rStyle w:val="Hyperlink"/>
            <w:bCs/>
            <w:szCs w:val="20"/>
          </w:rPr>
          <w:t>anl22@hi.is</w:t>
        </w:r>
      </w:hyperlink>
    </w:p>
    <w:p w14:paraId="1E3E0433" w14:textId="4C33C8DB" w:rsidR="0093781C" w:rsidRDefault="0093781C">
      <w:pPr>
        <w:spacing w:after="0" w:line="240" w:lineRule="auto"/>
        <w:jc w:val="left"/>
        <w:rPr>
          <w:bCs/>
          <w:szCs w:val="20"/>
        </w:rPr>
      </w:pPr>
      <w:r>
        <w:rPr>
          <w:bCs/>
          <w:szCs w:val="20"/>
        </w:rPr>
        <w:br w:type="page"/>
      </w:r>
    </w:p>
    <w:p w14:paraId="104A97ED" w14:textId="72E3672A" w:rsidR="0093781C" w:rsidRPr="0093781C" w:rsidRDefault="0093781C" w:rsidP="0093781C">
      <w:pPr>
        <w:spacing w:after="0" w:line="240" w:lineRule="auto"/>
        <w:rPr>
          <w:bCs/>
          <w:szCs w:val="20"/>
        </w:rPr>
      </w:pPr>
      <w:r w:rsidRPr="0093781C">
        <w:rPr>
          <w:bCs/>
          <w:szCs w:val="20"/>
        </w:rPr>
        <w:lastRenderedPageBreak/>
        <w:t xml:space="preserve">The visual world is complex; however, we still access its richness despite computational limits in our visual system. Ensemble perception overcomes this bottleneck by extracting statistics—such as the mean, standard deviation, or other distributional characteristics—of feature sets like orientations or facial expressions, without processing each object individually. The role of attention in ensemble processing is debated: can we extract statistical information about a set </w:t>
      </w:r>
      <w:proofErr w:type="gramStart"/>
      <w:r w:rsidRPr="0093781C">
        <w:rPr>
          <w:bCs/>
          <w:szCs w:val="20"/>
        </w:rPr>
        <w:t>when</w:t>
      </w:r>
      <w:proofErr w:type="gramEnd"/>
      <w:r w:rsidRPr="0093781C">
        <w:rPr>
          <w:bCs/>
          <w:szCs w:val="20"/>
        </w:rPr>
        <w:t xml:space="preserve"> do not </w:t>
      </w:r>
      <w:proofErr w:type="gramStart"/>
      <w:r w:rsidRPr="0093781C">
        <w:rPr>
          <w:bCs/>
          <w:szCs w:val="20"/>
        </w:rPr>
        <w:t>attend to</w:t>
      </w:r>
      <w:proofErr w:type="gramEnd"/>
      <w:r w:rsidRPr="0093781C">
        <w:rPr>
          <w:bCs/>
          <w:szCs w:val="20"/>
        </w:rPr>
        <w:t xml:space="preserve"> it? To address this question, we used the Posner cueing paradigm in which participants reported the orientation of a single Gabor patch or the mean orientation of an ensemble of Gabors. A central arrow cue pointed to either the right or left prior to bilateral stimulus presentation, and a probe indicated which side should be reported. In 20% of trials, the </w:t>
      </w:r>
      <w:proofErr w:type="spellStart"/>
      <w:r w:rsidRPr="0093781C">
        <w:rPr>
          <w:bCs/>
          <w:szCs w:val="20"/>
        </w:rPr>
        <w:t>postcued</w:t>
      </w:r>
      <w:proofErr w:type="spellEnd"/>
      <w:r w:rsidRPr="0093781C">
        <w:rPr>
          <w:bCs/>
          <w:szCs w:val="20"/>
        </w:rPr>
        <w:t xml:space="preserve"> location differed from the </w:t>
      </w:r>
      <w:proofErr w:type="spellStart"/>
      <w:r w:rsidRPr="0093781C">
        <w:rPr>
          <w:bCs/>
          <w:szCs w:val="20"/>
        </w:rPr>
        <w:t>precued</w:t>
      </w:r>
      <w:proofErr w:type="spellEnd"/>
      <w:r w:rsidRPr="0093781C">
        <w:rPr>
          <w:bCs/>
          <w:szCs w:val="20"/>
        </w:rPr>
        <w:t xml:space="preserve">, misdirecting attention (invalid trials); in others, cues aligned (valid trials). We used EEG recordings to verify attentional shifts.  Response accuracy was impaired on invalid compared to valid trials in both the single Gabor and ensemble conditions. Accuracy dropped to chance levels on incongruent ensemble trials but remained above chance, though reduced, on single trials. EEG multivariate pattern analysis (MVPA) confirmed attentional shifts, with above-chance classification accuracy of the attended side in both single and ensemble conditions. These findings indicate that attention is essential for </w:t>
      </w:r>
      <w:bookmarkStart w:id="112" w:name="_Int_FugOefPo"/>
      <w:r w:rsidRPr="0093781C">
        <w:rPr>
          <w:bCs/>
          <w:szCs w:val="20"/>
        </w:rPr>
        <w:t>accurate</w:t>
      </w:r>
      <w:bookmarkEnd w:id="112"/>
      <w:r w:rsidRPr="0093781C">
        <w:rPr>
          <w:bCs/>
          <w:szCs w:val="20"/>
        </w:rPr>
        <w:t xml:space="preserve"> ensemble perception, as misdirecting attention severely disrupts the ability to report the mean orientation of an ensemble.</w:t>
      </w:r>
    </w:p>
    <w:p w14:paraId="18B32BAD" w14:textId="77777777" w:rsidR="0093781C" w:rsidRPr="0093781C" w:rsidRDefault="0093781C" w:rsidP="0093781C">
      <w:pPr>
        <w:spacing w:after="0" w:line="240" w:lineRule="auto"/>
        <w:rPr>
          <w:bCs/>
          <w:szCs w:val="20"/>
        </w:rPr>
      </w:pPr>
    </w:p>
    <w:p w14:paraId="2C9F57C0" w14:textId="77777777" w:rsidR="0093781C" w:rsidRPr="0093781C" w:rsidRDefault="0093781C" w:rsidP="0093781C">
      <w:pPr>
        <w:spacing w:after="0" w:line="240" w:lineRule="auto"/>
        <w:rPr>
          <w:bCs/>
          <w:szCs w:val="20"/>
        </w:rPr>
      </w:pPr>
      <w:r w:rsidRPr="0093781C">
        <w:rPr>
          <w:bCs/>
          <w:szCs w:val="20"/>
        </w:rPr>
        <w:t xml:space="preserve">Keywords: ensemble perception, spatial attention, N2pc, cueing. </w:t>
      </w:r>
    </w:p>
    <w:p w14:paraId="75BC46D5" w14:textId="77777777" w:rsidR="00372B47" w:rsidRPr="00372B47" w:rsidRDefault="00372B47">
      <w:pPr>
        <w:spacing w:after="0" w:line="240" w:lineRule="auto"/>
        <w:jc w:val="left"/>
        <w:rPr>
          <w:bCs/>
          <w:szCs w:val="20"/>
          <w:lang w:val="en-GB"/>
        </w:rPr>
      </w:pPr>
    </w:p>
    <w:p w14:paraId="3F9662DC" w14:textId="77777777" w:rsidR="00372B47" w:rsidRPr="00372B47" w:rsidRDefault="00372B47" w:rsidP="00372B47">
      <w:pPr>
        <w:spacing w:after="0" w:line="240" w:lineRule="auto"/>
        <w:jc w:val="left"/>
        <w:rPr>
          <w:b/>
          <w:sz w:val="28"/>
          <w:szCs w:val="28"/>
        </w:rPr>
      </w:pPr>
      <w:r w:rsidRPr="00372B47">
        <w:rPr>
          <w:b/>
          <w:sz w:val="28"/>
          <w:szCs w:val="28"/>
        </w:rPr>
        <w:t>Introduction</w:t>
      </w:r>
    </w:p>
    <w:p w14:paraId="075B647F" w14:textId="77777777" w:rsidR="00372B47" w:rsidRPr="00372B47" w:rsidRDefault="00372B47" w:rsidP="00372B47">
      <w:pPr>
        <w:spacing w:after="0" w:line="240" w:lineRule="auto"/>
        <w:rPr>
          <w:bCs/>
          <w:szCs w:val="20"/>
        </w:rPr>
      </w:pPr>
      <w:r w:rsidRPr="00372B47">
        <w:rPr>
          <w:bCs/>
          <w:szCs w:val="20"/>
        </w:rPr>
        <w:t xml:space="preserve">Our ability to swiftly extract the gist of a cluttered visual scene is a testament to the efficiency of human perception. One key mechanism supporting this is ensemble perception—the process of summarizing groups of objects by extracting statistical properties such as their average size, orientation, or color </w:t>
      </w:r>
      <w:r w:rsidRPr="00372B47">
        <w:rPr>
          <w:bCs/>
          <w:szCs w:val="20"/>
        </w:rPr>
        <w:fldChar w:fldCharType="begin"/>
      </w:r>
      <w:r w:rsidRPr="00372B47">
        <w:rPr>
          <w:bCs/>
          <w:szCs w:val="20"/>
        </w:rPr>
        <w:instrText xml:space="preserve"> ADDIN ZOTERO_ITEM CSL_CITATION {"citationID":"PHOJ61Ei","properties":{"formattedCitation":"(Ariely, 2001; Chong &amp; Treisman, 2003)","plainCitation":"(Ariely, 2001; Chong &amp; Treisman, 2003)","noteIndex":0},"citationItems":[{"id":196,"uris":["http://zotero.org/users/11420493/items/LJN4UTDD"],"itemData":{"id":196,"type":"article-journal","abstract":"Sets of similar objects are common occurrences—a crowd of people, a bunch of bananas, a copse of trees, a shelf of books, a line of cars. Each item in the set may be distinct, highly visible, and discriminable. But when we look away from the set, what information do we have? The current article starts to address this question by introducing the idea of a set representation. This idea was tested using two new paradigms: mean discrimination and member identification. Three experiments using sets of different-sized spots showed that observers know a set's mean quite accurately but know little about the individual items, except their range. Taken together, these results suggest that the visual system represents the overall statistical, and not individual, properties of sets.","container-title":"Psychological Science","DOI":"10.1111/1467-9280.00327","ISSN":"0956-7976, 1467-9280","issue":"2","journalAbbreviation":"Psychol Sci","language":"en","license":"https://journals.sagepub.com/page/policies/text-and-data-mining-license","page":"157-162","source":"DOI.org (Crossref)","title":"Seeing Sets: Representation by Statistical Properties","title-short":"Seeing Sets","volume":"12","author":[{"family":"Ariely","given":"Dan"}],"issued":{"date-parts":[["2001",3]]}}},{"id":338,"uris":["http://zotero.org/users/11420493/items/UV5FHH6D"],"itemData":{"id":338,"type":"article-journal","abstract":"Everyday scenes often contain sets of similar objects. Perceptual representations may summarize these with statistical descriptors. After determining the psychological mean of two sizes, we measured thresholds for judging the mean with arrays of 12 circles of heterogeneous sizes. They were close to those for the size of elements in homogeneous arrays and single elements, and were little affected by either exposure duration (50-1000 ms) or memory delays (up to 2s). They were only slightly more accurate within the same distribution than across different distributions (normal, uniform, two-peaks, and homogeneous), confirming that subjects were indeed averaging sizes. © 2003 Elsevier Science Ltd. All rights reserved.","container-title":"Vision Research","DOI":"10.1016/S0042-6989(02)00596-5","ISSN":"00426989","issue":"4","page":"393-404","title":"Representation of statistical properties","volume":"43","author":[{"family":"Chong","given":"Sang Chul"},{"family":"Treisman","given":"Anne"}],"issued":{"date-parts":[["2003"]]}}}],"schema":"https://github.com/citation-style-language/schema/raw/master/csl-citation.json"} </w:instrText>
      </w:r>
      <w:r w:rsidRPr="00372B47">
        <w:rPr>
          <w:bCs/>
          <w:szCs w:val="20"/>
        </w:rPr>
        <w:fldChar w:fldCharType="separate"/>
      </w:r>
      <w:r w:rsidRPr="00372B47">
        <w:rPr>
          <w:bCs/>
          <w:szCs w:val="20"/>
        </w:rPr>
        <w:t>(Ariely, 2001; Chong &amp; Treisman, 2003)</w:t>
      </w:r>
      <w:r w:rsidRPr="00372B47">
        <w:rPr>
          <w:bCs/>
          <w:szCs w:val="20"/>
        </w:rPr>
        <w:fldChar w:fldCharType="end"/>
      </w:r>
      <w:r w:rsidRPr="00372B47">
        <w:rPr>
          <w:bCs/>
          <w:szCs w:val="20"/>
        </w:rPr>
        <w:t xml:space="preserve">. Often considered a mechanism to circumvent the limitations of attention and working memory </w:t>
      </w:r>
      <w:r w:rsidRPr="00372B47">
        <w:rPr>
          <w:bCs/>
          <w:szCs w:val="20"/>
        </w:rPr>
        <w:fldChar w:fldCharType="begin"/>
      </w:r>
      <w:r w:rsidRPr="00372B47">
        <w:rPr>
          <w:bCs/>
          <w:szCs w:val="20"/>
        </w:rPr>
        <w:instrText xml:space="preserve"> ADDIN ZOTERO_ITEM CSL_CITATION {"citationID":"8w9KN4lv","properties":{"formattedCitation":"(Cohen et al., 2016)","plainCitation":"(Cohen et al., 2016)","noteIndex":0},"citationItems":[{"id":324,"uris":["http://zotero.org/users/11420493/items/KLFR4AKW"],"itemData":{"id":324,"type":"article-journal","container-title":"Trends in Cognitive Sciences","DOI":"10.1016/j.tics.2016.03.006","ISSN":"13646613","issue":"5","journalAbbreviation":"Trends in Cognitive Sciences","language":"en","page":"324-335","source":"DOI.org (Crossref)","title":"What is the Bandwidth of Perceptual Experience?","volume":"20","author":[{"family":"Cohen","given":"Michael A."},{"family":"Dennett","given":"Daniel C."},{"family":"Kanwisher","given":"Nancy"}],"issued":{"date-parts":[["2016",5]]}}}],"schema":"https://github.com/citation-style-language/schema/raw/master/csl-citation.json"} </w:instrText>
      </w:r>
      <w:r w:rsidRPr="00372B47">
        <w:rPr>
          <w:bCs/>
          <w:szCs w:val="20"/>
        </w:rPr>
        <w:fldChar w:fldCharType="separate"/>
      </w:r>
      <w:r w:rsidRPr="00372B47">
        <w:rPr>
          <w:bCs/>
          <w:szCs w:val="20"/>
        </w:rPr>
        <w:t>(Cohen et al., 2016)</w:t>
      </w:r>
      <w:r w:rsidRPr="00372B47">
        <w:rPr>
          <w:bCs/>
          <w:szCs w:val="20"/>
        </w:rPr>
        <w:fldChar w:fldCharType="end"/>
      </w:r>
      <w:r w:rsidRPr="00372B47">
        <w:rPr>
          <w:bCs/>
          <w:szCs w:val="20"/>
        </w:rPr>
        <w:t>, ensemble perception compresses complex visual input into manageable summaries, potentially without requiring detailed processing of individual items</w:t>
      </w:r>
      <w:r w:rsidRPr="00372B47">
        <w:rPr>
          <w:bCs/>
          <w:szCs w:val="20"/>
        </w:rPr>
        <w:fldChar w:fldCharType="begin"/>
      </w:r>
      <w:r w:rsidRPr="00372B47">
        <w:rPr>
          <w:bCs/>
          <w:szCs w:val="20"/>
        </w:rPr>
        <w:instrText xml:space="preserve"> ADDIN ZOTERO_ITEM CSL_CITATION {"citationID":"iAko3viy","properties":{"formattedCitation":"(Alvarez, 2011; Brady, 2012; Luo &amp; Zhao, 2018)","plainCitation":"(Alvarez, 2011; Brady, 2012; Luo &amp; Zhao, 2018)","noteIndex":0},"citationItems":[{"id":341,"uris":["http://zotero.org/users/11420493/items/LM8DHGD5"],"itemData":{"id":341,"type":"article-journal","container-title":"Trends in Cognitive Sciences","DOI":"10.1016/j.tics.2011.01.003","ISSN":"13646613","issue":"3","journalAbbreviation":"Trends in Cognitive Sciences","language":"en","page":"122-131","source":"DOI.org (Crossref)","title":"Representing multiple objects as an ensemble enhances visual cognition","volume":"15","author":[{"family":"Alvarez","given":"George A."}],"issued":{"date-parts":[["2011",3]]}}},{"id":45,"uris":["http://zotero.org/users/11420493/items/INSUVWVW"],"itemData":{"id":45,"type":"article-journal","abstract":"Traditional memory research has focused on identifying separate memory systems and exploring different stages of memory processing. This approach has been valuable for establishing a taxonomy of memory systems and characterizing their function but has been less informative about the nature of stored memory representations. Recent research on visual memory has shifted toward a representation-based emphasis, focusing on the contents of memory and attempting to determine the format and structure of remembered information. The main thesis of this review will be that one cannot fully understand memory systems or memory processes without also determining the nature of memory representations. Nowhere is this connection more obvious than in research that attempts to measure the capacity of visual memory. We will review research on the capacity of visual working memory and visual long-term memory, highlighting recent work that emphasizes the contents of memory. This focus impacts not only how we estimate the capacity of the system--going beyond quantifying how many items can be remembered and moving toward structured representations--but how we model memory systems and memory processes.","DOI":"10.1167/11.5.4.Introduction","ISSN":"1534-7362","issue":"2011","note":"PMID: 21617025","page":"2012-2013","title":"A review of visual memory capacity: Beyond individual items and toward structured representations","volume":"11","author":[{"family":"Brady","given":"Timothy F."}],"issued":{"date-parts":[["2012"]]}}},{"id":285,"uris":["http://zotero.org/users/11420493/items/BKY297T8"],"itemData":{"id":285,"type":"article-journal","abstract":"The visual system is remarkably efficient at extracting summary statistics from the environment. Yet at any given time, the environment consists of many groups of objects distributed over space. Thus, the challenge for the visual system is to summarize over multiple groups. The current study investigates the capacity and computational efficiency of ensemble perception, in the context of perceiving mean sizes of multiple spatially intermixed groups of circles. In a series of experiments, participants viewed an array of one to eight sets of circles. Each set contained four circles in the same colors, but with different sizes. Participants estimated the mean size of a probed set. The set that would be probed was either known before onset of the array (pre-cue condition) or afterwards (post-cue condition). By comparing estimation error in the pre-cue and post-cue conditions, we found that participants could reliably estimate mean sizes for approximately two sets (Experiment 1). Importantly, this capacity was robust against attention bias toward individual objects in the sets (Experiment 2). Varying the exposure time to stimulus arrays did not increase the capacity limit, suggesting that ensemble perception could be limited by an internal resource constraint, rather than the speed of information encoding (Experiment 3). Moreover, we found that the visual system could not encode and hold more individual items than ensemble representations (Experiment 4). Taken together, these results suggest that ensemble perception provides an efficient way of information processing but with constraints.","container-title":"Attention, Perception &amp; Psychophysics","DOI":"10.3758/s13414-018-1572-1","ISSN":"1943-393X","issue":"8","journalAbbreviation":"Atten Percept Psychophys","language":"eng","note":"PMID: 30090978","page":"2033-2047","source":"PubMed","title":"Capacity limit of ensemble perception of multiple spatially intermixed sets","volume":"80","author":[{"family":"Luo","given":"Anna Xiao"},{"family":"Zhao","given":"Jiaying"}],"issued":{"date-parts":[["2018",11]]}}}],"schema":"https://github.com/citation-style-language/schema/raw/master/csl-citation.json"} </w:instrText>
      </w:r>
      <w:r w:rsidRPr="00372B47">
        <w:rPr>
          <w:bCs/>
          <w:szCs w:val="20"/>
        </w:rPr>
        <w:fldChar w:fldCharType="separate"/>
      </w:r>
      <w:r w:rsidRPr="00372B47">
        <w:rPr>
          <w:bCs/>
          <w:szCs w:val="20"/>
        </w:rPr>
        <w:t>(Alvarez, 2011; Brady, 2012; Luo &amp; Zhao, 2018)</w:t>
      </w:r>
      <w:r w:rsidRPr="00372B47">
        <w:rPr>
          <w:bCs/>
          <w:szCs w:val="20"/>
        </w:rPr>
        <w:fldChar w:fldCharType="end"/>
      </w:r>
      <w:r w:rsidRPr="00372B47">
        <w:rPr>
          <w:bCs/>
          <w:szCs w:val="20"/>
        </w:rPr>
        <w:t xml:space="preserve">. Yet, the extent to which this process depends on attention remains unclear. While some evidence suggests that ensemble perception operates pre-attentively </w:t>
      </w:r>
      <w:r w:rsidRPr="00372B47">
        <w:rPr>
          <w:bCs/>
          <w:szCs w:val="20"/>
        </w:rPr>
        <w:fldChar w:fldCharType="begin"/>
      </w:r>
      <w:r w:rsidRPr="00372B47">
        <w:rPr>
          <w:bCs/>
          <w:szCs w:val="20"/>
        </w:rPr>
        <w:instrText xml:space="preserve"> ADDIN ZOTERO_ITEM CSL_CITATION {"citationID":"oPvEmsSo","properties":{"formattedCitation":"(Khayat et al., 2023)","plainCitation":"(Khayat et al., 2023)","noteIndex":0},"citationItems":[{"id":226,"uris":["http://zotero.org/users/11420493/items/MQQIBK4F"],"itemData":{"id":226,"type":"article-journal","container-title":"Journal of Vision","DOI":"10.1167/jov.23.3.7","ISSN":"1534-7362","issue":"3","journalAbbreviation":"Journal of Vision","language":"en","note":"publisher: The Association for Research in Vision and Ophthalmology","page":"7-7","source":"jov.arvojournals.org","title":"Perceptual history biases in serial ensemble representation","volume":"23","author":[{"family":"Khayat","given":"Noam"},{"family":"Ahissar","given":"Merav"},{"family":"Hochstein","given":"Shaul"}],"issued":{"date-parts":[["2023",3,1]]}}}],"schema":"https://github.com/citation-style-language/schema/raw/master/csl-citation.json"} </w:instrText>
      </w:r>
      <w:r w:rsidRPr="00372B47">
        <w:rPr>
          <w:bCs/>
          <w:szCs w:val="20"/>
        </w:rPr>
        <w:fldChar w:fldCharType="separate"/>
      </w:r>
      <w:r w:rsidRPr="00372B47">
        <w:rPr>
          <w:bCs/>
          <w:szCs w:val="20"/>
        </w:rPr>
        <w:t>(Khayat et al., 2023)</w:t>
      </w:r>
      <w:r w:rsidRPr="00372B47">
        <w:rPr>
          <w:bCs/>
          <w:szCs w:val="20"/>
        </w:rPr>
        <w:fldChar w:fldCharType="end"/>
      </w:r>
      <w:hyperlink r:id="rId146"/>
      <w:r w:rsidRPr="00372B47">
        <w:rPr>
          <w:bCs/>
          <w:szCs w:val="20"/>
        </w:rPr>
        <w:t xml:space="preserve"> , other studies indicate that attention is necessary </w:t>
      </w:r>
      <w:r w:rsidRPr="00372B47">
        <w:rPr>
          <w:bCs/>
          <w:szCs w:val="20"/>
        </w:rPr>
        <w:fldChar w:fldCharType="begin"/>
      </w:r>
      <w:r w:rsidRPr="00372B47">
        <w:rPr>
          <w:bCs/>
          <w:szCs w:val="20"/>
        </w:rPr>
        <w:instrText xml:space="preserve"> ADDIN ZOTERO_ITEM CSL_CITATION {"citationID":"tVjH5dmM","properties":{"formattedCitation":"(Jackson-Nielsen et al., 2017)","plainCitation":"(Jackson-Nielsen et al., 2017)","noteIndex":0},"citationItems":[{"id":10,"uris":["http://zotero.org/users/11420493/items/M4Z2EJIT"],"itemData":{"id":10,"type":"article-journal","abstract":"To overcome inherent limitations in perceptual bandwidth, many aspects of the visual world are represented as summary statistics (e.g., average size, orientation, or density of objects). Here, we investigated the relationship between summary (ensemble) statistics and visual attention. Recently, it was claimed that one ensemble statistic in particular, color diversity, can be perceived without focal attention. However, a broader debate exists over the attentional requirements of conscious perception, and it is possible that some form of attention is necessary for ensemble perception. To test this idea, we employed a modified inattentional blindness paradigm and found that multiple types of summary statistics (color and size) often go unnoticed without attention. In addition, we found attentional costs in dual-task situations, further implicating a role for attention in statistical perception. Overall, we conclude that while visual ensembles may be processed efficiently, some amount of attention is necessary for conscious perception of ensemble statistics.","container-title":"Consciousness and Cognition","DOI":"10.1016/j.concog.2016.11.007","ISSN":"10902376","note":"publisher: Elsevier Inc.","page":"149-160","title":"Perception of ensemble statistics requires attention","volume":"48","author":[{"family":"Jackson-Nielsen","given":"Molly"},{"family":"Cohen","given":"Michael A."},{"family":"Pitts","given":"Michael A."}],"issued":{"date-parts":[["2017"]]}}}],"schema":"https://github.com/citation-style-language/schema/raw/master/csl-citation.json"} </w:instrText>
      </w:r>
      <w:r w:rsidRPr="00372B47">
        <w:rPr>
          <w:bCs/>
          <w:szCs w:val="20"/>
        </w:rPr>
        <w:fldChar w:fldCharType="separate"/>
      </w:r>
      <w:r w:rsidRPr="00372B47">
        <w:rPr>
          <w:bCs/>
          <w:szCs w:val="20"/>
        </w:rPr>
        <w:t>(Jackson-Nielsen et al., 2017)</w:t>
      </w:r>
      <w:r w:rsidRPr="00372B47">
        <w:rPr>
          <w:bCs/>
          <w:szCs w:val="20"/>
        </w:rPr>
        <w:fldChar w:fldCharType="end"/>
      </w:r>
      <w:r w:rsidRPr="00372B47">
        <w:rPr>
          <w:bCs/>
          <w:szCs w:val="20"/>
        </w:rPr>
        <w:t>.</w:t>
      </w:r>
    </w:p>
    <w:p w14:paraId="582B160E" w14:textId="77777777" w:rsidR="00372B47" w:rsidRPr="00372B47" w:rsidRDefault="00372B47" w:rsidP="00372B47">
      <w:pPr>
        <w:spacing w:after="0" w:line="240" w:lineRule="auto"/>
        <w:rPr>
          <w:bCs/>
          <w:szCs w:val="20"/>
        </w:rPr>
      </w:pPr>
      <w:r w:rsidRPr="00372B47">
        <w:rPr>
          <w:bCs/>
          <w:szCs w:val="20"/>
        </w:rPr>
        <w:t xml:space="preserve">A theoretical debate is focused on whether ensemble perception can occur with limited attentional involvement. Evidence for an efficient ensemble coding with reduced attention includes findings that observers can monitor changes in a background spatial ensemble pattern, while simultaneously detecting centrally presented motion stimuli </w:t>
      </w:r>
      <w:r w:rsidRPr="00372B47">
        <w:rPr>
          <w:bCs/>
          <w:szCs w:val="20"/>
        </w:rPr>
        <w:fldChar w:fldCharType="begin"/>
      </w:r>
      <w:r w:rsidRPr="00372B47">
        <w:rPr>
          <w:bCs/>
          <w:szCs w:val="20"/>
        </w:rPr>
        <w:instrText xml:space="preserve"> ADDIN ZOTERO_ITEM CSL_CITATION {"citationID":"TOHDnF2N","properties":{"formattedCitation":"(Alvarez &amp; Oliva, 2008)","plainCitation":"(Alvarez &amp; Oliva, 2008)","noteIndex":0},"citationItems":[{"id":340,"uris":["http://zotero.org/users/11420493/items/LIFUPVYS"],"itemData":{"id":340,"type":"article-journal","abstract":"The representation of visual information inside the focus of attention is more precise than the representation of information outside the focus of attention. We found that the visual system can compensate for the cost of withdrawing attention by pooling noisy local features and computing summary statistics. The location of an individual object is a local feature, whereas the center of mass of several objects (centroid) is a summary feature representing the mean object location. Three experiments showed that withdrawing attention degraded the representation of individual positions more than the representation of the centroid. It appears that information outside the focus of attention can be represented at an abstract level that lacks local detail, but nevertheless carries a precise statistical summary of the scene. The term ensemble features refers to a broad class of statistical summary features that we propose collectively make up the representation of information outside the focus of attention. Copyright © 2008 Association for Psychological Science.","container-title":"Psychological Science","DOI":"10.1111/j.1467-9280.2008.02098.x","ISSN":"09567976","issue":"4","page":"392-398","title":"The representation of simple ensemble visual features outside the focus of attention: Research article","volume":"19","author":[{"family":"Alvarez","given":"George A."},{"family":"Oliva","given":"Aude"}],"issued":{"date-parts":[["2008"]]}}}],"schema":"https://github.com/citation-style-language/schema/raw/master/csl-citation.json"} </w:instrText>
      </w:r>
      <w:r w:rsidRPr="00372B47">
        <w:rPr>
          <w:bCs/>
          <w:szCs w:val="20"/>
        </w:rPr>
        <w:fldChar w:fldCharType="separate"/>
      </w:r>
      <w:r w:rsidRPr="00372B47">
        <w:rPr>
          <w:bCs/>
          <w:szCs w:val="20"/>
        </w:rPr>
        <w:t>(Alvarez &amp; Oliva, 2008)</w:t>
      </w:r>
      <w:r w:rsidRPr="00372B47">
        <w:rPr>
          <w:bCs/>
          <w:szCs w:val="20"/>
        </w:rPr>
        <w:fldChar w:fldCharType="end"/>
      </w:r>
      <w:r w:rsidRPr="00372B47">
        <w:rPr>
          <w:bCs/>
          <w:szCs w:val="20"/>
        </w:rPr>
        <w:t xml:space="preserve"> and that spatial attention, manipulated via a Posner cueing paradigm, has no effect on motion ensemble processing </w:t>
      </w:r>
      <w:r w:rsidRPr="00372B47">
        <w:rPr>
          <w:bCs/>
          <w:szCs w:val="20"/>
        </w:rPr>
        <w:fldChar w:fldCharType="begin"/>
      </w:r>
      <w:r w:rsidRPr="00372B47">
        <w:rPr>
          <w:bCs/>
          <w:szCs w:val="20"/>
        </w:rPr>
        <w:instrText xml:space="preserve"> ADDIN ZOTERO_ITEM CSL_CITATION {"citationID":"JVnEGcXr","properties":{"formattedCitation":"(Talipski et al., 2022)","plainCitation":"(Talipski et al., 2022)","noteIndex":0},"citationItems":[{"id":212,"uris":["http://zotero.org/users/11420493/items/VVNMRH8X"],"itemData":{"id":212,"type":"article-journal","abstract":"The formation of ensemble codes is an efficient means through which the visual system represents vast arrays of information. This has led to the claim that ensemble representations are formed with minimal reliance on attentional resources. However, evidence is mixed regarding the effects of attention on ensemble processing, and researchers do not always make it clear how attention is being manipulated by their paradigm of choice. In this study, we examined the effects of Posner cueing - a well-established method of manipulating spatial attention - on the processing of a global motion stimulus, a naturalistic ensemble that requires the pooling of local motion signals. In Experiment 1, using a centrally presented, predictive attentional cue, we found no effect of spatial attention on global motion performance: Accuracy in invalid trials, where attention was misdirected by the cue, did not differ from accuracy in valid trials, where attention was directed to the location of the motion stimulus. In Experiment 2, we maximized the potential for our paradigm to reveal any attentional effects on global motion processing by using a threshold-based measure of performance; however, despite this change, there was again no evidence of an attentional effect on performance. Together, our results show that the processing of a global motion stimulus is unaffected when spatial attention is misdirected, and speak to the efficiency with which such ensemble stimuli are processed.","container-title":"Attention, Perception &amp; Psychophysics","DOI":"10.3758/s13414-021-02392-0","ISSN":"1943-393X","issue":"6","journalAbbreviation":"Atten Percept Psychophys","language":"eng","note":"PMID: 34811633","page":"1845-1857","source":"PubMed","title":"No effect of spatial attention on the processing of a motion ensemble: Evidence from Posner cueing","title-short":"No effect of spatial attention on the processing of a motion ensemble","volume":"84","author":[{"family":"Talipski","given":"Louisa A."},{"family":"Goodhew","given":"Stephanie C."},{"family":"Edwards","given":"Mark"}],"issued":{"date-parts":[["2022",8]]}}}],"schema":"https://github.com/citation-style-language/schema/raw/master/csl-citation.json"} </w:instrText>
      </w:r>
      <w:r w:rsidRPr="00372B47">
        <w:rPr>
          <w:bCs/>
          <w:szCs w:val="20"/>
        </w:rPr>
        <w:fldChar w:fldCharType="separate"/>
      </w:r>
      <w:r w:rsidRPr="00372B47">
        <w:rPr>
          <w:bCs/>
          <w:szCs w:val="20"/>
        </w:rPr>
        <w:t>(</w:t>
      </w:r>
      <w:proofErr w:type="spellStart"/>
      <w:r w:rsidRPr="00372B47">
        <w:rPr>
          <w:bCs/>
          <w:szCs w:val="20"/>
        </w:rPr>
        <w:t>Talipski</w:t>
      </w:r>
      <w:proofErr w:type="spellEnd"/>
      <w:r w:rsidRPr="00372B47">
        <w:rPr>
          <w:bCs/>
          <w:szCs w:val="20"/>
        </w:rPr>
        <w:t xml:space="preserve"> et al., 2022)</w:t>
      </w:r>
      <w:r w:rsidRPr="00372B47">
        <w:rPr>
          <w:bCs/>
          <w:szCs w:val="20"/>
        </w:rPr>
        <w:fldChar w:fldCharType="end"/>
      </w:r>
      <w:r w:rsidRPr="00372B47">
        <w:rPr>
          <w:bCs/>
          <w:szCs w:val="20"/>
        </w:rPr>
        <w:t xml:space="preserve">. Khayat &amp; Hochstein </w:t>
      </w:r>
      <w:r w:rsidRPr="00372B47">
        <w:rPr>
          <w:bCs/>
          <w:szCs w:val="20"/>
        </w:rPr>
        <w:fldChar w:fldCharType="begin"/>
      </w:r>
      <w:r w:rsidRPr="00372B47">
        <w:rPr>
          <w:bCs/>
          <w:szCs w:val="20"/>
        </w:rPr>
        <w:instrText xml:space="preserve"> ADDIN ZOTERO_ITEM CSL_CITATION {"citationID":"tAOsHeXU","properties":{"formattedCitation":"(2018)","plainCitation":"(2018)","noteIndex":0},"citationItems":[{"id":147,"uris":["http://zotero.org/users/11420493/items/P5ZNF3UU"],"itemData":{"id":147,"type":"article-journal","abstract":"To compensate for the limited visual information that can be perceived and remembered at any given moment, many aspects of the visual world are represented as summary statistics. We acquire ensemble representations of element groups as a whole, spreading attention over objects, for which we encode no detailed information. Previous studies found that different features of items (from size/orientation to facial expression/biological motion) are summarized to their mean, over space or time. Summarizing is economical, saving time and energy when the environment is too rich and complex to encode each stimulus separately. We investigated set perception using rapid serial visual presentation sequences. Following each sequence, participants viewed two stimuli, member and nonmember, indicating the member. Sometimes, unbeknownst to participants, one stimulus was the set mean, and or the nonmember was outside the set range. Participants preferentially chose stimuli at/near the mean, a \"mean effect,\" and more easily rejected out-of-range stimuli, a \"range effect.\" Performance improved with member proximity to the mean and nonmember distance from set mean and edge, though they were instructed only to remember presented stimuli. We conclude that participants automatically encode both mean and range boundaries of stimulus sets, avoiding capacity limits and speeding perceptual decisions. (PsycINFO Database Record (c) 2020 APA, all rights reserved)","container-title":"Journal of Vision","DOI":"10.1167/18.9.23","ISSN":"1534-7362","issue":"9","note":"publisher-place: US\npublisher: Assn for Research in Vision &amp; Ophthalmology (ARVO)","source":"APA PsycNet","title":"Perceiving set mean and range: Automaticity and precision","title-short":"Perceiving set mean and range","volume":"18","author":[{"family":"Khayat","given":"Noam"},{"family":"Hochstein","given":"Shaul"}],"issued":{"date-parts":[["2018"]]}},"suppress-author":true}],"schema":"https://github.com/citation-style-language/schema/raw/master/csl-citation.json"} </w:instrText>
      </w:r>
      <w:r w:rsidRPr="00372B47">
        <w:rPr>
          <w:bCs/>
          <w:szCs w:val="20"/>
        </w:rPr>
        <w:fldChar w:fldCharType="separate"/>
      </w:r>
      <w:r w:rsidRPr="00372B47">
        <w:rPr>
          <w:bCs/>
          <w:szCs w:val="20"/>
        </w:rPr>
        <w:t>(2018)</w:t>
      </w:r>
      <w:r w:rsidRPr="00372B47">
        <w:rPr>
          <w:bCs/>
          <w:szCs w:val="20"/>
        </w:rPr>
        <w:fldChar w:fldCharType="end"/>
      </w:r>
      <w:r w:rsidRPr="00372B47">
        <w:rPr>
          <w:bCs/>
          <w:szCs w:val="20"/>
        </w:rPr>
        <w:t xml:space="preserve"> showed that participants implicitly relied on statistical properties of a set of items, </w:t>
      </w:r>
      <w:r w:rsidRPr="00372B47">
        <w:rPr>
          <w:bCs/>
          <w:szCs w:val="20"/>
        </w:rPr>
        <w:lastRenderedPageBreak/>
        <w:t xml:space="preserve">favoring stimuli near the set mean as members and efficiently rejecting nonmembers outside the set range, despite instructions only to recall presented items. Interestingly, case studies of patients with unilateral spatial neglect—a condition affecting spatial awareness—show that while these patients cannot complete tasks requiring focused attention, their perception of global statistics remains intact. This suggests that attention may not be necessary for perceiving global statistics </w:t>
      </w:r>
      <w:r w:rsidRPr="00372B47">
        <w:rPr>
          <w:bCs/>
          <w:szCs w:val="20"/>
        </w:rPr>
        <w:fldChar w:fldCharType="begin"/>
      </w:r>
      <w:r w:rsidRPr="00372B47">
        <w:rPr>
          <w:bCs/>
          <w:szCs w:val="20"/>
        </w:rPr>
        <w:instrText xml:space="preserve"> ADDIN ZOTERO_ITEM CSL_CITATION {"citationID":"Jm6MQ2mO","properties":{"formattedCitation":"(Hochstein et al., 2015)","plainCitation":"(Hochstein et al., 2015)","noteIndex":0},"citationItems":[{"id":256,"uris":["http://zotero.org/users/11420493/items/7YRT53T3"],"itemData":{"id":256,"type":"article-journal","abstract":"In the framework of Reverse Hierarchy Theory it was suggested that initial vision at a glance brings the gist of the scene to conscious perception using explicit high cortical level representations, which are initially built by implicit bottom-up processing (Hochstein &amp; Ahissar, 2002). Only later return to lower cortical level representations introduces local details to conscious perception. Global statistics of similar elements are perceived rapidly and accurately, suggesting they are included in the initial perception of the gist of the scene, not depending on prior conscious perception of local details. Patients with unilateral spatial neglect have difficulty responding to elements in their contralesional hemifield. However, this deficit is especially pronounced for tasks that require focused attention, i.e., are dependent on the reverse-hierarchy return. We review recent studies that indicate that perception of global statistics is among the spread attention tasks that are somewhat spared from this deficit. Combining these results, we suggest that perhaps the function of global statistics perception might include serving as a basic percept required for finding salient deviants from the mean, as in rapid odd element feature search paradigms, and perhaps subsequently focusing attention to them.","container-title":"Journal of Vision","DOI":"10.1167/15.4.7","ISSN":"1534-7362","issue":"4","journalAbbreviation":"J Vis","language":"eng","note":"PMID: 26288033","page":"7","source":"PubMed","title":"Global statistics are not neglected","volume":"15","author":[{"family":"Hochstein","given":"Shaul"},{"family":"Pavlovskaya","given":"Marina"},{"family":"Bonneh","given":"Yoram S."},{"family":"Soroker","given":"Nachum"}],"issued":{"date-parts":[["2015"]]}}}],"schema":"https://github.com/citation-style-language/schema/raw/master/csl-citation.json"} </w:instrText>
      </w:r>
      <w:r w:rsidRPr="00372B47">
        <w:rPr>
          <w:bCs/>
          <w:szCs w:val="20"/>
        </w:rPr>
        <w:fldChar w:fldCharType="separate"/>
      </w:r>
      <w:r w:rsidRPr="00372B47">
        <w:rPr>
          <w:bCs/>
          <w:szCs w:val="20"/>
        </w:rPr>
        <w:t>(Hochstein et al., 2015)</w:t>
      </w:r>
      <w:r w:rsidRPr="00372B47">
        <w:rPr>
          <w:bCs/>
          <w:szCs w:val="20"/>
        </w:rPr>
        <w:fldChar w:fldCharType="end"/>
      </w:r>
      <w:r w:rsidRPr="00372B47">
        <w:rPr>
          <w:bCs/>
          <w:szCs w:val="20"/>
        </w:rPr>
        <w:t>.</w:t>
      </w:r>
    </w:p>
    <w:p w14:paraId="07FA0097" w14:textId="77777777" w:rsidR="00372B47" w:rsidRPr="00372B47" w:rsidRDefault="00372B47" w:rsidP="00372B47">
      <w:pPr>
        <w:spacing w:after="0" w:line="240" w:lineRule="auto"/>
        <w:rPr>
          <w:bCs/>
          <w:szCs w:val="20"/>
        </w:rPr>
      </w:pPr>
      <w:r w:rsidRPr="00372B47">
        <w:rPr>
          <w:bCs/>
          <w:szCs w:val="20"/>
        </w:rPr>
        <w:t xml:space="preserve">In contrast, other research highlights attention’s necessity. For example, Dakin et al. </w:t>
      </w:r>
      <w:r w:rsidRPr="00372B47">
        <w:rPr>
          <w:bCs/>
          <w:szCs w:val="20"/>
        </w:rPr>
        <w:fldChar w:fldCharType="begin"/>
      </w:r>
      <w:r w:rsidRPr="00372B47">
        <w:rPr>
          <w:bCs/>
          <w:szCs w:val="20"/>
        </w:rPr>
        <w:instrText xml:space="preserve"> ADDIN ZOTERO_ITEM CSL_CITATION {"citationID":"T6IfE0TI","properties":{"formattedCitation":"(2009)","plainCitation":"(2009)","noteIndex":0},"citationItems":[{"id":424,"uris":["http://zotero.org/users/11420493/items/MZ423JQB"],"itemData":{"id":424,"type":"article-journal","container-title":"Journal of Vision","DOI":"10.1167/9.11.28","ISSN":"1534-7362","issue":"11","journalAbbreviation":"Journal of Vision","language":"en","note":"publisher: The Association for Research in Vision and Ophthalmology","page":"28-28","source":"jov.arvojournals.org","title":"Dissociable effects of attention and crowding on orientation averaging","volume":"9","author":[{"family":"Dakin","given":"Steven C."},{"family":"Bex","given":"Peter J."},{"family":"Cass","given":"John R."},{"family":"Watt","given":"Roger J."}],"issued":{"date-parts":[["2009",10,1]]}},"suppress-author":true}],"schema":"https://github.com/citation-style-language/schema/raw/master/csl-citation.json"} </w:instrText>
      </w:r>
      <w:r w:rsidRPr="00372B47">
        <w:rPr>
          <w:bCs/>
          <w:szCs w:val="20"/>
        </w:rPr>
        <w:fldChar w:fldCharType="separate"/>
      </w:r>
      <w:r w:rsidRPr="00372B47">
        <w:rPr>
          <w:bCs/>
          <w:szCs w:val="20"/>
        </w:rPr>
        <w:t>(2009)</w:t>
      </w:r>
      <w:r w:rsidRPr="00372B47">
        <w:rPr>
          <w:bCs/>
          <w:szCs w:val="20"/>
        </w:rPr>
        <w:fldChar w:fldCharType="end"/>
      </w:r>
      <w:r w:rsidRPr="00372B47">
        <w:rPr>
          <w:bCs/>
          <w:szCs w:val="20"/>
        </w:rPr>
        <w:t xml:space="preserve"> found that an attention-demanding secondary task reduces efficiency in judging the average orientation of Gabor patches. </w:t>
      </w:r>
      <w:hyperlink r:id="rId147">
        <w:r w:rsidRPr="00372B47">
          <w:rPr>
            <w:rStyle w:val="Hyperlink"/>
            <w:bCs/>
            <w:szCs w:val="20"/>
          </w:rPr>
          <w:t>Jackson-Nielsen et al. (2017</w:t>
        </w:r>
      </w:hyperlink>
      <w:r w:rsidRPr="00372B47">
        <w:rPr>
          <w:bCs/>
          <w:szCs w:val="20"/>
        </w:rPr>
        <w:t xml:space="preserve">) found robust </w:t>
      </w:r>
      <w:proofErr w:type="gramStart"/>
      <w:r w:rsidRPr="00372B47">
        <w:rPr>
          <w:bCs/>
          <w:szCs w:val="20"/>
        </w:rPr>
        <w:t>inattentional blindness</w:t>
      </w:r>
      <w:proofErr w:type="gramEnd"/>
      <w:r w:rsidRPr="00372B47">
        <w:rPr>
          <w:bCs/>
          <w:szCs w:val="20"/>
        </w:rPr>
        <w:t xml:space="preserve"> effects on color and size ensemble discrimination. Lukashevich et al. </w:t>
      </w:r>
      <w:r w:rsidRPr="00372B47">
        <w:rPr>
          <w:bCs/>
          <w:szCs w:val="20"/>
        </w:rPr>
        <w:fldChar w:fldCharType="begin"/>
      </w:r>
      <w:r w:rsidRPr="00372B47">
        <w:rPr>
          <w:bCs/>
          <w:szCs w:val="20"/>
        </w:rPr>
        <w:instrText xml:space="preserve"> ADDIN ZOTERO_ITEM CSL_CITATION {"citationID":"XKMDBya4","properties":{"formattedCitation":"(2025)","plainCitation":"(2025)","noteIndex":0},"citationItems":[{"id":144,"uris":["http://zotero.org/users/11420493/items/9WCASUNE"],"itemData":{"id":144,"type":"article-journal","abstract":"The visual system can represent information about multiple objects in the form of ensemble statistics, such as their mean feature. Although ensemble representation is often considered a strategy to deal with attentional capacity limitations, it is under debate whether it requires attention. We investigated this question using two ERP markers, the P3 which is evoked by change detection of attended stimuli, and visual mismatch negativity (vMMN) which is elicited by automatic sensory discrimination when attention is diverted from the critical stimulus. In Experiment 1 (attended ensemble changes), observers attended to ensembles and reported rare changes of their mean orientation, while fixating on a central cross. In Experiment 2 (unattended ensemble changes), participants attended to changes in a central cross and ignored the background ensemble stimuli that also sporadically changed mean orientation. When ensembles were attended, changes in their mean evoked the P3 component, a marker of conscious change detection. When the same ensembles were unattended, no evidence for the vMMN, a marker of automatic discrimination, to ensemble mean changes was found. These results let us suggest that attention dedicated to the ensemble task is critical for ensemble discrimination.","container-title":"Neuropsychologia","DOI":"10.1016/j.neuropsychologia.2025.109086","ISSN":"00283932","journalAbbreviation":"Neuropsychologia","language":"en","page":"109086","source":"DOI.org (Crossref)","title":"The role of attention in basic ensemble statistics processing","volume":"208","author":[{"family":"Lukashevich","given":"Anton"},{"family":"Sigurdardottir","given":"Heida Maria"},{"family":"Kudriavtsev","given":"Nikita"},{"family":"Utochkin","given":"Igor"}],"issued":{"date-parts":[["2025",2]]}},"suppress-author":true}],"schema":"https://github.com/citation-style-language/schema/raw/master/csl-citation.json"} </w:instrText>
      </w:r>
      <w:r w:rsidRPr="00372B47">
        <w:rPr>
          <w:bCs/>
          <w:szCs w:val="20"/>
        </w:rPr>
        <w:fldChar w:fldCharType="separate"/>
      </w:r>
      <w:r w:rsidRPr="00372B47">
        <w:rPr>
          <w:bCs/>
          <w:szCs w:val="20"/>
        </w:rPr>
        <w:t>(2025)</w:t>
      </w:r>
      <w:r w:rsidRPr="00372B47">
        <w:rPr>
          <w:bCs/>
          <w:szCs w:val="20"/>
        </w:rPr>
        <w:fldChar w:fldCharType="end"/>
      </w:r>
      <w:r w:rsidRPr="00372B47">
        <w:rPr>
          <w:bCs/>
          <w:szCs w:val="20"/>
        </w:rPr>
        <w:t xml:space="preserve"> also found electrophysiological markers of changes in ensemble orientation statistics of sets of lines when attended, but no such markers when the sets were unattended, supporting the crucial role of attention. These conflicting findings underscore the need to clarify attention’s role in ensemble processing. </w:t>
      </w:r>
    </w:p>
    <w:p w14:paraId="4E16A84E" w14:textId="77777777" w:rsidR="00372B47" w:rsidRDefault="00372B47" w:rsidP="00372B47">
      <w:pPr>
        <w:spacing w:after="0" w:line="240" w:lineRule="auto"/>
        <w:rPr>
          <w:bCs/>
          <w:szCs w:val="20"/>
        </w:rPr>
      </w:pPr>
      <w:r w:rsidRPr="00372B47">
        <w:rPr>
          <w:bCs/>
          <w:szCs w:val="20"/>
        </w:rPr>
        <w:t xml:space="preserve">The present study evaluates the role of attention in ensemble statistics. We investigate this by employing a Posner cueing paradigm </w:t>
      </w:r>
      <w:r w:rsidRPr="00372B47">
        <w:rPr>
          <w:bCs/>
          <w:szCs w:val="20"/>
        </w:rPr>
        <w:fldChar w:fldCharType="begin"/>
      </w:r>
      <w:r w:rsidRPr="00372B47">
        <w:rPr>
          <w:bCs/>
          <w:szCs w:val="20"/>
        </w:rPr>
        <w:instrText xml:space="preserve"> ADDIN ZOTERO_ITEM CSL_CITATION {"citationID":"r9dnklVE","properties":{"formattedCitation":"(Posner, 1980)","plainCitation":"(Posner, 1980)","noteIndex":0},"citationItems":[{"id":138,"uris":["http://zotero.org/users/11420493/items/6Q58RW9I"],"itemData":{"id":138,"type":"article-journal","abstract":"Bartlett viewed thinking as a high level skill exhibiting ballistic properties that he called its “point of no return”. This paper explores one aspect of cognit...","archive_location":"Sage UK: London, England","container-title":"Quarterly Journal of Experimental Psychology","DOI":"10.1080/00335558008248231","language":"EN","license":"© 1980 Experimental Pscyhology Society","note":"publisher: SAGE PublicationsSage UK: London, England","source":"journals.sagepub.com","title":"Orienting of Attention*","URL":"https://journals.sagepub.com/doi/10.1080/00335558008248231","author":[{"family":"Posner","given":"Michael I."}],"accessed":{"date-parts":[["2025",4,10]]},"issued":{"date-parts":[["1980",2,1]]}}}],"schema":"https://github.com/citation-style-language/schema/raw/master/csl-citation.json"} </w:instrText>
      </w:r>
      <w:r w:rsidRPr="00372B47">
        <w:rPr>
          <w:bCs/>
          <w:szCs w:val="20"/>
        </w:rPr>
        <w:fldChar w:fldCharType="separate"/>
      </w:r>
      <w:r w:rsidRPr="00372B47">
        <w:rPr>
          <w:bCs/>
          <w:szCs w:val="20"/>
        </w:rPr>
        <w:t>(Posner, 1980)</w:t>
      </w:r>
      <w:r w:rsidRPr="00372B47">
        <w:rPr>
          <w:bCs/>
          <w:szCs w:val="20"/>
        </w:rPr>
        <w:fldChar w:fldCharType="end"/>
      </w:r>
      <w:r w:rsidRPr="00372B47">
        <w:rPr>
          <w:bCs/>
          <w:szCs w:val="20"/>
        </w:rPr>
        <w:t xml:space="preserve"> to manipulate spatial attention to and away from an ensemble of orientated Gabor patches. This paradigm uses a cue – here, a central arrow – to reliably shift spatial attention to the cued side </w:t>
      </w:r>
      <w:r w:rsidRPr="00372B47">
        <w:rPr>
          <w:bCs/>
          <w:szCs w:val="20"/>
        </w:rPr>
        <w:fldChar w:fldCharType="begin"/>
      </w:r>
      <w:r w:rsidRPr="00372B47">
        <w:rPr>
          <w:bCs/>
          <w:szCs w:val="20"/>
        </w:rPr>
        <w:instrText xml:space="preserve"> ADDIN ZOTERO_ITEM CSL_CITATION {"citationID":"XgdWE6pN","properties":{"formattedCitation":"(Posner et al., 1980)","plainCitation":"(Posner et al., 1980)","noteIndex":0},"citationItems":[{"id":395,"uris":["http://zotero.org/users/11420493/items/69QBW86W"],"itemData":{"id":395,"type":"article-journal","abstract":"Reports 5 experiments conducted with 52 paid Ss in which detection of a visual signal required information to reach a system capable of eliciting arbitrary responses required by the experimenter. Detection latencies were reduced when Ss received a cue indicating where the signal would occur. This shift in efficiency appears to be due to an alignment of the central attentional system with the pathways to be activated by the visual input. It is also possible to describe these results as being due to a reduced criterion at the expected target position. However, this ignores important constraints about the way in which expectancy improves performance. A framework involving a limited-capacity attentional mechanism seems to capture these constraints better than the more general language of criterion setting. Using this framework, it was found that attention shifts were not closely related to the saccadic eye movement system. For luminance detection, the retina appears to be equipotential with respect to attention shifts, since costs to unexpected stimuli are similar whether foveal or peripheral. (26 ref) (PsycINFO Database Record (c) 2016 APA, all rights reserved)","container-title":"Journal of Experimental Psychology: General","DOI":"10.1037/0096-3445.109.2.160","ISSN":"1939-2222","issue":"2","note":"publisher-place: US\npublisher: American Psychological Association","page":"160-174","source":"APA PsycNet","title":"Attention and the detection of signals","volume":"109","author":[{"family":"Posner","given":"Michael I."},{"family":"Snyder","given":"Charles R."},{"family":"Davidson","given":"Brian J."}],"issued":{"date-parts":[["1980"]]}}}],"schema":"https://github.com/citation-style-language/schema/raw/master/csl-citation.json"} </w:instrText>
      </w:r>
      <w:r w:rsidRPr="00372B47">
        <w:rPr>
          <w:bCs/>
          <w:szCs w:val="20"/>
        </w:rPr>
        <w:fldChar w:fldCharType="separate"/>
      </w:r>
      <w:r w:rsidRPr="00372B47">
        <w:rPr>
          <w:bCs/>
          <w:szCs w:val="20"/>
        </w:rPr>
        <w:t>(Posner et al., 1980)</w:t>
      </w:r>
      <w:r w:rsidRPr="00372B47">
        <w:rPr>
          <w:bCs/>
          <w:szCs w:val="20"/>
        </w:rPr>
        <w:fldChar w:fldCharType="end"/>
      </w:r>
      <w:r w:rsidRPr="00372B47">
        <w:rPr>
          <w:bCs/>
          <w:szCs w:val="20"/>
        </w:rPr>
        <w:t xml:space="preserve">. We then compare performance for mean orientation estimation in valid (attention cued to the location of the upcoming target stimulus) and invalid (attention cued away from the target location) trials, to look for potential attentional benefits in ensemble processing. As a control, we include similar cueing of single Gabors, as attentional benefits for single items are well documented </w:t>
      </w:r>
      <w:r w:rsidRPr="00372B47">
        <w:rPr>
          <w:bCs/>
          <w:szCs w:val="20"/>
        </w:rPr>
        <w:fldChar w:fldCharType="begin"/>
      </w:r>
      <w:r w:rsidRPr="00372B47">
        <w:rPr>
          <w:bCs/>
          <w:szCs w:val="20"/>
        </w:rPr>
        <w:instrText xml:space="preserve"> ADDIN ZOTERO_ITEM CSL_CITATION {"citationID":"rKv8bn9v","properties":{"formattedCitation":"(Chen, 2012)","plainCitation":"(Chen, 2012)","noteIndex":0},"citationItems":[{"id":3150,"uris":["http://zotero.org/users/11420493/items/3V2DMPIX"],"itemData":{"id":3150,"type":"article-journal","abstract":"This tutorial provides a selective review of research on object-based deployment of attention. It focuses primarily on behavioral studies with human observers. The tutorial is divided into five sections. It starts with an introduction to object-based attention and a description of the three commonly used experimental paradigms in object-based attention research. These are followed by a review of a variety of manifestations of object effects and the factors that influence object segmentation. The final two sections are devoted to two key issues in object-based research: the mechanisms that give rise to the object effects and the role of space in object-based selection.","container-title":"Attention, Perception, &amp; Psychophysics","DOI":"10.3758/s13414-012-0322-z","ISSN":"1943-393X","issue":"5","journalAbbreviation":"Attention, Perception, &amp; Psychophysics","page":"784-802","title":"Object-based attention: A tutorial review","volume":"74","author":[{"family":"Chen","given":"Zhe"}],"issued":{"date-parts":[["2012",7,1]]}}}],"schema":"https://github.com/citation-style-language/schema/raw/master/csl-citation.json"} </w:instrText>
      </w:r>
      <w:r w:rsidRPr="00372B47">
        <w:rPr>
          <w:bCs/>
          <w:szCs w:val="20"/>
        </w:rPr>
        <w:fldChar w:fldCharType="separate"/>
      </w:r>
      <w:r w:rsidRPr="00372B47">
        <w:rPr>
          <w:bCs/>
          <w:szCs w:val="20"/>
        </w:rPr>
        <w:t>(Chen, 2012)</w:t>
      </w:r>
      <w:r w:rsidRPr="00372B47">
        <w:rPr>
          <w:bCs/>
          <w:szCs w:val="20"/>
        </w:rPr>
        <w:fldChar w:fldCharType="end"/>
      </w:r>
      <w:r w:rsidRPr="00372B47">
        <w:rPr>
          <w:bCs/>
          <w:szCs w:val="20"/>
        </w:rPr>
        <w:t xml:space="preserve">. To confirm attentional deployment to cued locations in the behavioral task, EEG signal is recorded simultaneously. We focus on the N2pc component classically associated with attentional shifts and target processing </w:t>
      </w:r>
      <w:r w:rsidRPr="00372B47">
        <w:rPr>
          <w:bCs/>
          <w:szCs w:val="20"/>
        </w:rPr>
        <w:fldChar w:fldCharType="begin"/>
      </w:r>
      <w:r w:rsidRPr="00372B47">
        <w:rPr>
          <w:bCs/>
          <w:szCs w:val="20"/>
        </w:rPr>
        <w:instrText xml:space="preserve"> ADDIN ZOTERO_ITEM CSL_CITATION {"citationID":"sanLvron","properties":{"formattedCitation":"(Eimer, 1996; Woodman &amp; Luck, 1999)","plainCitation":"(Eimer, 1996; Woodman &amp; Luck, 1999)","noteIndex":0},"citationItems":[{"id":3022,"uris":["http://zotero.org/users/11420493/items/SC2F3GCQ"],"itemData":{"id":3022,"type":"article-journal","abstract":"Recorded the event related potential (ERP) during visual discrimination tasks (DTs) in which stimulus arrays were presented that contained 1 lateral target and 3 (Exp 1) or 1 (Exp 2 and 3) nontargets (NTs) to further study the N2pc component. In Exps 1 and 2, targets differed from NTs in terms of form or color. In Exp 3, word pairs were presented, with targets differing from NTs in terms of content. Different sets of 10 20–35 yr old right-handed with normal or correct-to-normal vision Ss participated in each experiment. In all experiments, an enhanced negativity was seen in the posterior electrodes contralateral to the location of the target. In the form DTs, this effect was present in the N1, N2 and P3 time intervals. In the color DTs, it was confined to the N2 time range. In the word DT, this effect could only be seen in the left posterior hemisphere. It is argued that these lateralized negativities reflect the N2pc component which in turn may reflect the attentional selection of task-relevant stimuli. (PsycINFO Database Record (c) 2016 APA, all rights reserved)","container-title":"Electroencephalography &amp; Clinical Neurophysiology","DOI":"10.1016/0013-4694(96)95711-9","ISSN":"0013-4694(Print)","issue":"3","note":"publisher-place: Netherlands\npublisher: Elsevier Science","page":"225-234","title":"The N2pc component as an indicator of attentional selectivity.","volume":"99","author":[{"family":"Eimer","given":"Martin"}],"issued":{"date-parts":[["1996"]]}}},{"id":126,"uris":["http://zotero.org/users/11420493/items/S4RA6L5V"],"itemData":{"id":126,"type":"article-journal","abstract":"The perception of natural visual scenes that contain many objects poses computational problems that are absent when objects are perceived in isolation1. Vision researchers have captured this attribute of real-world perception in the laboratory by using visual search tasks, in which subjects search for a target object in arrays containing varying numbers of non-target distractor objects. Under many conditions, the amount of time required to detect a visual search target increases as the number of objects in the stimulus array increases, and some investigators have proposed that this reflects the serial application of attention to the individual objects in the array2,3. However, other investigators have argued that this pattern of results may instead be due to limitations in the processing capacity of a parallel processing system that identifies multiple objects concurrently4,5. Here we attempt to address this longstanding controversy by using an electrophysiological marker of the moment-by-moment direction of attention — the N2pc component of the event-related potential waveform — to show that attention shifts rapidly among objects during visual search.","container-title":"Nature","DOI":"10.1038/23698","ISSN":"1476-4687","issue":"6747","page":"867-869","title":"Electrophysiological measurement of rapid shifts of attention during visual search","volume":"400","author":[{"family":"Woodman","given":"Geoffrey F"},{"family":"Luck","given":"Steven J"}],"issued":{"date-parts":[["1999"]]}}}],"schema":"https://github.com/citation-style-language/schema/raw/master/csl-citation.json"} </w:instrText>
      </w:r>
      <w:r w:rsidRPr="00372B47">
        <w:rPr>
          <w:bCs/>
          <w:szCs w:val="20"/>
        </w:rPr>
        <w:fldChar w:fldCharType="separate"/>
      </w:r>
      <w:r w:rsidRPr="00372B47">
        <w:rPr>
          <w:bCs/>
          <w:szCs w:val="20"/>
        </w:rPr>
        <w:t>(Eimer, 1996; Woodman &amp; Luck, 1999)</w:t>
      </w:r>
      <w:r w:rsidRPr="00372B47">
        <w:rPr>
          <w:bCs/>
          <w:szCs w:val="20"/>
        </w:rPr>
        <w:fldChar w:fldCharType="end"/>
      </w:r>
      <w:r w:rsidRPr="00372B47">
        <w:rPr>
          <w:bCs/>
          <w:szCs w:val="20"/>
        </w:rPr>
        <w:t xml:space="preserve">. Additionally, we perform EEG decoding of cued versus </w:t>
      </w:r>
      <w:proofErr w:type="spellStart"/>
      <w:r w:rsidRPr="00372B47">
        <w:rPr>
          <w:bCs/>
          <w:szCs w:val="20"/>
        </w:rPr>
        <w:t>uncued</w:t>
      </w:r>
      <w:proofErr w:type="spellEnd"/>
      <w:r w:rsidRPr="00372B47">
        <w:rPr>
          <w:bCs/>
          <w:szCs w:val="20"/>
        </w:rPr>
        <w:t xml:space="preserve"> stimuli to confirm attentional shifts. By combining behavioral results with neural evidence, this study seeks to resolve whether ensemble perception of orientation is attention-dependent or can occur without spatial attentional focus. These findings may refine models of visual cognition, clarifying how attention shapes our ability to summarize visual input.</w:t>
      </w:r>
      <w:bookmarkStart w:id="113" w:name="_gn1dgltgnxr"/>
      <w:r w:rsidRPr="00372B47">
        <w:rPr>
          <w:bCs/>
          <w:szCs w:val="20"/>
        </w:rPr>
        <w:t xml:space="preserve"> </w:t>
      </w:r>
      <w:bookmarkEnd w:id="113"/>
    </w:p>
    <w:p w14:paraId="7C341885" w14:textId="77777777" w:rsidR="00372B47" w:rsidRDefault="00372B47">
      <w:pPr>
        <w:spacing w:after="0" w:line="240" w:lineRule="auto"/>
        <w:jc w:val="left"/>
        <w:rPr>
          <w:bCs/>
          <w:szCs w:val="20"/>
        </w:rPr>
      </w:pPr>
      <w:r>
        <w:rPr>
          <w:bCs/>
          <w:szCs w:val="20"/>
        </w:rPr>
        <w:br w:type="page"/>
      </w:r>
    </w:p>
    <w:p w14:paraId="720DCABB" w14:textId="77777777" w:rsidR="00372B47" w:rsidRPr="00372B47" w:rsidRDefault="00372B47" w:rsidP="00372B47">
      <w:pPr>
        <w:spacing w:after="0" w:line="240" w:lineRule="auto"/>
        <w:rPr>
          <w:b/>
          <w:sz w:val="28"/>
          <w:szCs w:val="28"/>
        </w:rPr>
      </w:pPr>
      <w:r w:rsidRPr="00372B47">
        <w:rPr>
          <w:b/>
          <w:sz w:val="28"/>
          <w:szCs w:val="28"/>
        </w:rPr>
        <w:lastRenderedPageBreak/>
        <w:t>Method</w:t>
      </w:r>
    </w:p>
    <w:p w14:paraId="16274A9E" w14:textId="77777777" w:rsidR="00372B47" w:rsidRDefault="00372B47" w:rsidP="00372B47">
      <w:pPr>
        <w:spacing w:after="0" w:line="240" w:lineRule="auto"/>
        <w:rPr>
          <w:bCs/>
          <w:szCs w:val="20"/>
          <w:lang w:val="ru-RU"/>
        </w:rPr>
      </w:pPr>
      <w:bookmarkStart w:id="114" w:name="_im2asr4stu62"/>
      <w:bookmarkEnd w:id="114"/>
      <w:r w:rsidRPr="00372B47">
        <w:rPr>
          <w:bCs/>
          <w:szCs w:val="20"/>
        </w:rPr>
        <w:t xml:space="preserve">This study is </w:t>
      </w:r>
      <w:proofErr w:type="gramStart"/>
      <w:r w:rsidRPr="00372B47">
        <w:rPr>
          <w:bCs/>
          <w:szCs w:val="20"/>
        </w:rPr>
        <w:t>preregistered  (</w:t>
      </w:r>
      <w:proofErr w:type="gramEnd"/>
      <w:r w:rsidRPr="00372B47">
        <w:rPr>
          <w:bCs/>
          <w:szCs w:val="20"/>
        </w:rPr>
        <w:t>https://osf.io/tgjp7). We follow our preregistered pipeline for data collection, sample size, stopping rule, manipulated variables, measured variables, EEG regions of interest, EEG components including time window, and data exclusion criteria based on eye movements. We additionally exclude trials with ocular artifacts, as detailed below, and add multivariate pattern analysis (MVPA) to verify attentional deployment. Due to floor effects in certain conditions, we deviate from our preregistered pipeline for hypothesis testing, as such effects make intended statistical analysis uninterpretable. This includes the exclusion of trials with unrecognizable images derived from objects (</w:t>
      </w:r>
      <w:proofErr w:type="spellStart"/>
      <w:r w:rsidRPr="00372B47">
        <w:rPr>
          <w:bCs/>
          <w:szCs w:val="20"/>
        </w:rPr>
        <w:t>texforms</w:t>
      </w:r>
      <w:proofErr w:type="spellEnd"/>
      <w:r w:rsidRPr="00372B47">
        <w:rPr>
          <w:bCs/>
          <w:szCs w:val="20"/>
        </w:rPr>
        <w:t>), and real objects; these will not be discussed further here. The experimental protocol was reviewed by the Internal Review Board of University of Iceland (protocol: SHV2023-037).</w:t>
      </w:r>
    </w:p>
    <w:p w14:paraId="2F26D227" w14:textId="77777777" w:rsidR="00372B47" w:rsidRDefault="00372B47" w:rsidP="00372B47">
      <w:pPr>
        <w:spacing w:after="0" w:line="240" w:lineRule="auto"/>
        <w:rPr>
          <w:bCs/>
          <w:szCs w:val="20"/>
          <w:lang w:val="ru-RU"/>
        </w:rPr>
      </w:pPr>
    </w:p>
    <w:p w14:paraId="4F33ACC1" w14:textId="77777777" w:rsidR="00372B47" w:rsidRPr="00372B47" w:rsidRDefault="00372B47" w:rsidP="00372B47">
      <w:pPr>
        <w:spacing w:after="0" w:line="240" w:lineRule="auto"/>
        <w:rPr>
          <w:b/>
          <w:bCs/>
          <w:sz w:val="28"/>
          <w:szCs w:val="28"/>
        </w:rPr>
      </w:pPr>
      <w:r w:rsidRPr="00372B47">
        <w:rPr>
          <w:b/>
          <w:bCs/>
          <w:sz w:val="28"/>
          <w:szCs w:val="28"/>
        </w:rPr>
        <w:t>Participants</w:t>
      </w:r>
    </w:p>
    <w:p w14:paraId="0C7744A7" w14:textId="77777777" w:rsidR="00372B47" w:rsidRPr="00372B47" w:rsidRDefault="00372B47" w:rsidP="00372B47">
      <w:pPr>
        <w:spacing w:after="0" w:line="240" w:lineRule="auto"/>
        <w:rPr>
          <w:bCs/>
          <w:szCs w:val="20"/>
        </w:rPr>
      </w:pPr>
      <w:r w:rsidRPr="00372B47">
        <w:rPr>
          <w:bCs/>
          <w:szCs w:val="20"/>
        </w:rPr>
        <w:t xml:space="preserve">The overall sample includes 30 students (mean age 19.6, range from 18 to 30; 11 </w:t>
      </w:r>
      <w:proofErr w:type="gramStart"/>
      <w:r w:rsidRPr="00372B47">
        <w:rPr>
          <w:bCs/>
          <w:szCs w:val="20"/>
        </w:rPr>
        <w:t>male</w:t>
      </w:r>
      <w:proofErr w:type="gramEnd"/>
      <w:r w:rsidRPr="00372B47">
        <w:rPr>
          <w:bCs/>
          <w:szCs w:val="20"/>
        </w:rPr>
        <w:t xml:space="preserve">, 19 female) of the University of Iceland who participated in exchange for partial course credit. This sample size was based on a power analysis performed in G*power </w:t>
      </w:r>
      <w:r w:rsidRPr="00372B47">
        <w:rPr>
          <w:bCs/>
          <w:szCs w:val="20"/>
        </w:rPr>
        <w:fldChar w:fldCharType="begin"/>
      </w:r>
      <w:r w:rsidRPr="00372B47">
        <w:rPr>
          <w:bCs/>
          <w:szCs w:val="20"/>
        </w:rPr>
        <w:instrText xml:space="preserve"> ADDIN ZOTERO_ITEM CSL_CITATION {"citationID":"6FEgMjnS","properties":{"formattedCitation":"(Faul et al., 2007)","plainCitation":"(Faul et al., 2007)","noteIndex":0},"citationItems":[{"id":3151,"uris":["http://zotero.org/users/11420493/items/YU4UKUIE"],"itemData":{"id":3151,"type":"article-journal","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t, F, and </w:instrText>
      </w:r>
      <w:r w:rsidRPr="00372B47">
        <w:rPr>
          <w:rFonts w:ascii="Cambria" w:hAnsi="Cambria" w:cs="Cambria"/>
          <w:bCs/>
          <w:szCs w:val="20"/>
        </w:rPr>
        <w:instrText>χ</w:instrText>
      </w:r>
      <w:r w:rsidRPr="00372B47">
        <w:rPr>
          <w:bCs/>
          <w:szCs w:val="20"/>
        </w:rPr>
        <w:instrText xml:space="preserve">2 test families. In addition, it includes power analyses forz tests and some exact tests. G*Power 3 provides improved effect size calculators and graphic options, supports both distribution-based and design-based input modes, and offers all types of power analyses in which users might be interested. Like its predecessors, G*Power 3 is free.","container-title":"Behavior Research Methods","DOI":"10.3758/BF03193146","ISSN":"1554-3528","issue":"2","journalAbbreviation":"Behavior Research Methods","page":"175-191","title":"G*Power 3: A flexible statistical power analysis program for the social, behavioral, and biomedical sciences","volume":"39","author":[{"family":"Faul","given":"Franz"},{"family":"Erdfelder","given":"Edgar"},{"family":"Lang","given":"Albert-Georg"},{"family":"Buchner","given":"Axel"}],"issued":{"date-parts":[["2007",5,1]]}}}],"schema":"https://github.com/citation-style-language/schema/raw/master/csl-citation.json"} </w:instrText>
      </w:r>
      <w:r w:rsidRPr="00372B47">
        <w:rPr>
          <w:bCs/>
          <w:szCs w:val="20"/>
        </w:rPr>
        <w:fldChar w:fldCharType="separate"/>
      </w:r>
      <w:r w:rsidRPr="00372B47">
        <w:rPr>
          <w:bCs/>
          <w:szCs w:val="20"/>
        </w:rPr>
        <w:t>(Faul et al., 2007)</w:t>
      </w:r>
      <w:r w:rsidRPr="00372B47">
        <w:rPr>
          <w:bCs/>
          <w:szCs w:val="20"/>
        </w:rPr>
        <w:fldChar w:fldCharType="end"/>
      </w:r>
      <w:r w:rsidRPr="00372B47">
        <w:rPr>
          <w:bCs/>
          <w:szCs w:val="20"/>
        </w:rPr>
        <w:t xml:space="preserve">. The sample size needed to detect an effect size (Cohen’s </w:t>
      </w:r>
      <w:proofErr w:type="spellStart"/>
      <w:r w:rsidRPr="00372B47">
        <w:rPr>
          <w:bCs/>
          <w:szCs w:val="20"/>
        </w:rPr>
        <w:t>dz</w:t>
      </w:r>
      <w:proofErr w:type="spellEnd"/>
      <w:r w:rsidRPr="00372B47">
        <w:rPr>
          <w:bCs/>
          <w:szCs w:val="20"/>
        </w:rPr>
        <w:t xml:space="preserve">) </w:t>
      </w:r>
      <w:proofErr w:type="gramStart"/>
      <w:r w:rsidRPr="00372B47">
        <w:rPr>
          <w:bCs/>
          <w:szCs w:val="20"/>
        </w:rPr>
        <w:t>of  0.5</w:t>
      </w:r>
      <w:proofErr w:type="gramEnd"/>
      <w:r w:rsidRPr="00372B47">
        <w:rPr>
          <w:bCs/>
          <w:szCs w:val="20"/>
        </w:rPr>
        <w:t xml:space="preserve"> (medium) and power of 0.8 for a one-tailed t-test was 27 participants. As preregistered, three additional participants were recorded in case of possible technical issues. All participants reported normal or corrected-to-normal vision and no prior history of neurological diseases. All gave written informed consent.</w:t>
      </w:r>
    </w:p>
    <w:p w14:paraId="56917AA8" w14:textId="77777777" w:rsidR="00372B47" w:rsidRPr="00372B47" w:rsidRDefault="00372B47" w:rsidP="00372B47">
      <w:pPr>
        <w:spacing w:after="0" w:line="240" w:lineRule="auto"/>
        <w:rPr>
          <w:b/>
          <w:bCs/>
          <w:sz w:val="28"/>
          <w:szCs w:val="28"/>
        </w:rPr>
      </w:pPr>
      <w:r w:rsidRPr="00372B47">
        <w:rPr>
          <w:b/>
          <w:bCs/>
          <w:sz w:val="28"/>
          <w:szCs w:val="28"/>
        </w:rPr>
        <w:t>Stimuli</w:t>
      </w:r>
    </w:p>
    <w:p w14:paraId="261B5D85" w14:textId="77777777" w:rsidR="00372B47" w:rsidRPr="00372B47" w:rsidRDefault="00372B47" w:rsidP="00372B47">
      <w:pPr>
        <w:spacing w:after="0" w:line="240" w:lineRule="auto"/>
        <w:rPr>
          <w:bCs/>
          <w:szCs w:val="20"/>
        </w:rPr>
      </w:pPr>
      <w:r w:rsidRPr="00372B47">
        <w:rPr>
          <w:bCs/>
          <w:szCs w:val="20"/>
        </w:rPr>
        <w:t xml:space="preserve">Participants sat approximately 50 cm from a computer monitor. In the single object task, two Gabor patches (size: ~4.5°, spatial frequency: 8 cycles per object, Gaussian mask) were presented, one on each side of a central fixation cross, positioned symmetrically at ~11.2° from screen center. The orientation of each Gabor was randomly drawn from a normal distribution with a mean of 25 degrees (clockwise) or -25 degrees (counterclockwise) from vertical (standard deviation: 20 degrees), truncated to 0.5 to 30 degrees or -0.5 to -30 degrees, respectively. This ensured strictly clockwise or counterclockwise orientations. </w:t>
      </w:r>
    </w:p>
    <w:p w14:paraId="02DF6CAB" w14:textId="77777777" w:rsidR="00372B47" w:rsidRPr="00372B47" w:rsidRDefault="00372B47" w:rsidP="00372B47">
      <w:pPr>
        <w:spacing w:after="0" w:line="240" w:lineRule="auto"/>
        <w:rPr>
          <w:b/>
          <w:bCs/>
          <w:szCs w:val="20"/>
        </w:rPr>
      </w:pPr>
      <w:bookmarkStart w:id="115" w:name="_d8g79w2jb1i"/>
      <w:bookmarkEnd w:id="115"/>
      <w:r w:rsidRPr="00372B47">
        <w:rPr>
          <w:bCs/>
          <w:szCs w:val="20"/>
        </w:rPr>
        <w:t>In the ensemble task, two sets of 16 Gabor patches each (size: ~3.2°, spatial frequency: 8 cycles per object, Gaussian mask) were displayed on 4×4 grids to the left and right of a central fixation cross, with individual positions jittered on each trial. The orientations within each set were drawn from a normal distribution with a mean of 25 degrees (clockwise) or -25 degrees (counterclockwise) and a standard deviation of 20 degrees, allowing both clockwise and counterclockwise orientations within each set (figure 1).</w:t>
      </w:r>
      <w:r w:rsidRPr="00372B47">
        <w:rPr>
          <w:b/>
          <w:bCs/>
          <w:szCs w:val="20"/>
        </w:rPr>
        <w:t xml:space="preserve"> </w:t>
      </w:r>
    </w:p>
    <w:p w14:paraId="144164F8" w14:textId="77777777" w:rsidR="00372B47" w:rsidRPr="00372B47" w:rsidRDefault="00372B47" w:rsidP="00372B47">
      <w:pPr>
        <w:spacing w:after="0" w:line="240" w:lineRule="auto"/>
        <w:rPr>
          <w:bCs/>
          <w:szCs w:val="20"/>
        </w:rPr>
      </w:pPr>
    </w:p>
    <w:p w14:paraId="79AD5977" w14:textId="5643A595" w:rsidR="0093781C" w:rsidRDefault="0093781C" w:rsidP="00372B47">
      <w:pPr>
        <w:spacing w:after="0" w:line="240" w:lineRule="auto"/>
        <w:rPr>
          <w:bCs/>
          <w:szCs w:val="20"/>
        </w:rPr>
      </w:pPr>
      <w:r>
        <w:rPr>
          <w:bCs/>
          <w:szCs w:val="20"/>
        </w:rPr>
        <w:br w:type="page"/>
      </w:r>
    </w:p>
    <w:p w14:paraId="2B19DC09" w14:textId="77777777" w:rsidR="00372B47" w:rsidRPr="00372B47" w:rsidRDefault="00372B47" w:rsidP="00372B47">
      <w:pPr>
        <w:spacing w:after="0" w:line="240" w:lineRule="auto"/>
        <w:jc w:val="left"/>
        <w:rPr>
          <w:bCs/>
          <w:szCs w:val="20"/>
        </w:rPr>
      </w:pPr>
      <w:r w:rsidRPr="00372B47">
        <w:rPr>
          <w:bCs/>
          <w:szCs w:val="20"/>
        </w:rPr>
        <w:lastRenderedPageBreak/>
        <w:drawing>
          <wp:anchor distT="0" distB="0" distL="114300" distR="114300" simplePos="0" relativeHeight="251700224" behindDoc="0" locked="0" layoutInCell="1" allowOverlap="1" wp14:anchorId="1B33DEE7" wp14:editId="5599EFCF">
            <wp:simplePos x="0" y="0"/>
            <wp:positionH relativeFrom="margin">
              <wp:align>center</wp:align>
            </wp:positionH>
            <wp:positionV relativeFrom="paragraph">
              <wp:posOffset>0</wp:posOffset>
            </wp:positionV>
            <wp:extent cx="3387637" cy="3924000"/>
            <wp:effectExtent l="0" t="0" r="0" b="0"/>
            <wp:wrapTopAndBottom/>
            <wp:docPr id="15639022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90223" name="Graphic 156390223"/>
                    <pic:cNvPicPr/>
                  </pic:nvPicPr>
                  <pic:blipFill>
                    <a:blip r:embed="rId148">
                      <a:extLst>
                        <a:ext uri="{96DAC541-7B7A-43D3-8B79-37D633B846F1}">
                          <asvg:svgBlip xmlns:asvg="http://schemas.microsoft.com/office/drawing/2016/SVG/main" r:embed="rId149"/>
                        </a:ext>
                      </a:extLst>
                    </a:blip>
                    <a:stretch>
                      <a:fillRect/>
                    </a:stretch>
                  </pic:blipFill>
                  <pic:spPr>
                    <a:xfrm>
                      <a:off x="0" y="0"/>
                      <a:ext cx="3387637" cy="3924000"/>
                    </a:xfrm>
                    <a:prstGeom prst="rect">
                      <a:avLst/>
                    </a:prstGeom>
                  </pic:spPr>
                </pic:pic>
              </a:graphicData>
            </a:graphic>
            <wp14:sizeRelH relativeFrom="page">
              <wp14:pctWidth>0</wp14:pctWidth>
            </wp14:sizeRelH>
            <wp14:sizeRelV relativeFrom="page">
              <wp14:pctHeight>0</wp14:pctHeight>
            </wp14:sizeRelV>
          </wp:anchor>
        </w:drawing>
      </w:r>
    </w:p>
    <w:p w14:paraId="1A1B178B" w14:textId="77777777" w:rsidR="00372B47" w:rsidRPr="00372B47" w:rsidRDefault="00372B47" w:rsidP="00372B47">
      <w:pPr>
        <w:spacing w:after="0" w:line="240" w:lineRule="auto"/>
        <w:jc w:val="left"/>
        <w:rPr>
          <w:bCs/>
          <w:szCs w:val="20"/>
        </w:rPr>
      </w:pPr>
    </w:p>
    <w:p w14:paraId="1C62F3E8" w14:textId="77777777" w:rsidR="00372B47" w:rsidRPr="00372B47" w:rsidRDefault="00372B47" w:rsidP="00372B47">
      <w:pPr>
        <w:spacing w:after="0" w:line="240" w:lineRule="auto"/>
        <w:jc w:val="left"/>
        <w:rPr>
          <w:bCs/>
          <w:szCs w:val="20"/>
        </w:rPr>
      </w:pPr>
      <w:r w:rsidRPr="00372B47">
        <w:rPr>
          <w:b/>
          <w:bCs/>
          <w:szCs w:val="20"/>
        </w:rPr>
        <w:t>Figure 1.</w:t>
      </w:r>
      <w:r w:rsidRPr="00372B47">
        <w:rPr>
          <w:bCs/>
          <w:szCs w:val="20"/>
        </w:rPr>
        <w:t xml:space="preserve"> Upper panel depicts the ensemble stimuli examples. Lower </w:t>
      </w:r>
      <w:proofErr w:type="gramStart"/>
      <w:r w:rsidRPr="00372B47">
        <w:rPr>
          <w:bCs/>
          <w:szCs w:val="20"/>
        </w:rPr>
        <w:t>panel :</w:t>
      </w:r>
      <w:proofErr w:type="gramEnd"/>
      <w:r w:rsidRPr="00372B47">
        <w:rPr>
          <w:bCs/>
          <w:szCs w:val="20"/>
        </w:rPr>
        <w:t xml:space="preserve"> distributions used to create both single and ensemble stimuli. In the single object task, each distribution was truncated from 0.5 to 30 degrees in the clockwise condition and -30 to -0.5 in counterclockwise condition. 0 degrees represents a vertical orientation. </w:t>
      </w:r>
    </w:p>
    <w:p w14:paraId="3CD15619" w14:textId="77777777" w:rsidR="0093781C" w:rsidRDefault="0093781C" w:rsidP="0093781C">
      <w:pPr>
        <w:spacing w:after="0" w:line="240" w:lineRule="auto"/>
        <w:jc w:val="left"/>
        <w:rPr>
          <w:bCs/>
          <w:szCs w:val="20"/>
          <w:lang w:val="ru-RU"/>
        </w:rPr>
      </w:pPr>
    </w:p>
    <w:p w14:paraId="4879A6C1" w14:textId="77777777" w:rsidR="00372B47" w:rsidRPr="00372B47" w:rsidRDefault="00372B47" w:rsidP="00372B47">
      <w:pPr>
        <w:spacing w:after="0" w:line="240" w:lineRule="auto"/>
        <w:jc w:val="left"/>
        <w:rPr>
          <w:b/>
          <w:bCs/>
          <w:sz w:val="28"/>
          <w:szCs w:val="28"/>
        </w:rPr>
      </w:pPr>
      <w:r w:rsidRPr="00372B47">
        <w:rPr>
          <w:b/>
          <w:bCs/>
          <w:sz w:val="28"/>
          <w:szCs w:val="28"/>
        </w:rPr>
        <w:t>Procedure</w:t>
      </w:r>
    </w:p>
    <w:p w14:paraId="7DFF0C75" w14:textId="77777777" w:rsidR="00372B47" w:rsidRPr="00372B47" w:rsidRDefault="00372B47" w:rsidP="00372B47">
      <w:pPr>
        <w:spacing w:after="0" w:line="240" w:lineRule="auto"/>
        <w:jc w:val="left"/>
        <w:rPr>
          <w:b/>
          <w:bCs/>
          <w:szCs w:val="20"/>
          <w:lang w:val="is-IS"/>
        </w:rPr>
      </w:pPr>
      <w:r w:rsidRPr="00372B47">
        <w:rPr>
          <w:b/>
          <w:bCs/>
          <w:szCs w:val="20"/>
        </w:rPr>
        <w:t>Behavioral task</w:t>
      </w:r>
    </w:p>
    <w:p w14:paraId="3C8DD63F" w14:textId="299266A5" w:rsidR="00372B47" w:rsidRPr="00372B47" w:rsidRDefault="00372B47" w:rsidP="00372B47">
      <w:pPr>
        <w:spacing w:after="0" w:line="240" w:lineRule="auto"/>
        <w:rPr>
          <w:bCs/>
          <w:szCs w:val="20"/>
        </w:rPr>
      </w:pPr>
      <w:r w:rsidRPr="00372B47">
        <w:rPr>
          <w:bCs/>
          <w:szCs w:val="20"/>
        </w:rPr>
        <w:t xml:space="preserve">Each participant completed six blocks of trials for the following conditions: Gabors (120 total trials from the Gabor single task and 120 total trials from the Gabor ensemble task), </w:t>
      </w:r>
      <w:proofErr w:type="spellStart"/>
      <w:r w:rsidRPr="00372B47">
        <w:rPr>
          <w:bCs/>
          <w:szCs w:val="20"/>
        </w:rPr>
        <w:t>texforms</w:t>
      </w:r>
      <w:proofErr w:type="spellEnd"/>
      <w:r w:rsidRPr="00372B47">
        <w:rPr>
          <w:bCs/>
          <w:szCs w:val="20"/>
        </w:rPr>
        <w:t xml:space="preserve"> (not analyzed here), and objects (not analyzed here). Block order was random for each participant. Within each block the amount of right and left cues </w:t>
      </w:r>
      <w:proofErr w:type="gramStart"/>
      <w:r w:rsidRPr="00372B47">
        <w:rPr>
          <w:bCs/>
          <w:szCs w:val="20"/>
        </w:rPr>
        <w:t>were</w:t>
      </w:r>
      <w:proofErr w:type="gramEnd"/>
      <w:r w:rsidRPr="00372B47">
        <w:rPr>
          <w:bCs/>
          <w:szCs w:val="20"/>
        </w:rPr>
        <w:t xml:space="preserve"> equal, as were the number of single and ensemble trials; trial order within a block was random. Each Gabor trial began with a fixation cross (~1.2°x1.2°) displayed at the center of the screen. The fixation cross was shown for a variable random interval of 2000-2500 </w:t>
      </w:r>
      <w:proofErr w:type="spellStart"/>
      <w:r w:rsidRPr="00372B47">
        <w:rPr>
          <w:bCs/>
          <w:szCs w:val="20"/>
        </w:rPr>
        <w:t>ms.</w:t>
      </w:r>
      <w:proofErr w:type="spellEnd"/>
      <w:r w:rsidRPr="00372B47">
        <w:rPr>
          <w:bCs/>
          <w:szCs w:val="20"/>
        </w:rPr>
        <w:t xml:space="preserve"> A </w:t>
      </w:r>
      <w:proofErr w:type="spellStart"/>
      <w:r w:rsidRPr="00372B47">
        <w:rPr>
          <w:bCs/>
          <w:szCs w:val="20"/>
        </w:rPr>
        <w:t>precue</w:t>
      </w:r>
      <w:proofErr w:type="spellEnd"/>
      <w:r w:rsidRPr="00372B47">
        <w:rPr>
          <w:bCs/>
          <w:szCs w:val="20"/>
        </w:rPr>
        <w:t xml:space="preserve"> (white arrow, size: ~3.2°, positioned ~2.6° vertically from screen center) was then presented for 200 </w:t>
      </w:r>
      <w:proofErr w:type="spellStart"/>
      <w:r w:rsidRPr="00372B47">
        <w:rPr>
          <w:bCs/>
          <w:szCs w:val="20"/>
        </w:rPr>
        <w:t>ms</w:t>
      </w:r>
      <w:proofErr w:type="spellEnd"/>
      <w:r w:rsidRPr="00372B47">
        <w:rPr>
          <w:bCs/>
          <w:szCs w:val="20"/>
        </w:rPr>
        <w:t xml:space="preserve">, indicating the likely side (left or right) of the upcoming task-relevant target stimuli. Following a variable random interval of 300–500 </w:t>
      </w:r>
      <w:proofErr w:type="spellStart"/>
      <w:r w:rsidRPr="00372B47">
        <w:rPr>
          <w:bCs/>
          <w:szCs w:val="20"/>
        </w:rPr>
        <w:t>ms</w:t>
      </w:r>
      <w:proofErr w:type="spellEnd"/>
      <w:r w:rsidRPr="00372B47">
        <w:rPr>
          <w:bCs/>
          <w:szCs w:val="20"/>
        </w:rPr>
        <w:t xml:space="preserve">, bilateral stimuli were shown for 300 </w:t>
      </w:r>
      <w:proofErr w:type="spellStart"/>
      <w:r w:rsidRPr="00372B47">
        <w:rPr>
          <w:bCs/>
          <w:szCs w:val="20"/>
        </w:rPr>
        <w:t>ms</w:t>
      </w:r>
      <w:proofErr w:type="spellEnd"/>
      <w:r w:rsidRPr="00372B47">
        <w:rPr>
          <w:bCs/>
          <w:szCs w:val="20"/>
        </w:rPr>
        <w:t xml:space="preserve">, succeeded by bilateral random noise masks (size: </w:t>
      </w:r>
      <w:r w:rsidRPr="00372B47">
        <w:rPr>
          <w:bCs/>
          <w:szCs w:val="20"/>
        </w:rPr>
        <w:lastRenderedPageBreak/>
        <w:t xml:space="preserve">~16°x16°) for 150 </w:t>
      </w:r>
      <w:proofErr w:type="spellStart"/>
      <w:r w:rsidRPr="00372B47">
        <w:rPr>
          <w:bCs/>
          <w:szCs w:val="20"/>
        </w:rPr>
        <w:t>ms.</w:t>
      </w:r>
      <w:proofErr w:type="spellEnd"/>
      <w:r w:rsidRPr="00372B47">
        <w:rPr>
          <w:bCs/>
          <w:szCs w:val="20"/>
        </w:rPr>
        <w:t xml:space="preserve"> Next, one side (left or right) was highlighted with a white probe rectangle contouring the previous stimulus location, and participants were instructed to indicate whether the (mean) stimulus orientation of the highlighted target side was clockwise (press ‘L’) or counterclockwise (press ‘A’). In 80% of trials (valid trials), the target side matched the cued side; in 20% (invalid trials), </w:t>
      </w:r>
      <w:proofErr w:type="gramStart"/>
      <w:r w:rsidRPr="00372B47">
        <w:rPr>
          <w:bCs/>
          <w:szCs w:val="20"/>
        </w:rPr>
        <w:t>it  was</w:t>
      </w:r>
      <w:proofErr w:type="gramEnd"/>
      <w:r w:rsidRPr="00372B47">
        <w:rPr>
          <w:bCs/>
          <w:szCs w:val="20"/>
        </w:rPr>
        <w:t xml:space="preserve"> opposite. Participants were not informed about the presence of invalid trials. The next trial began immediately </w:t>
      </w:r>
      <w:r w:rsidRPr="0059273A">
        <w:rPr>
          <w:rFonts w:asciiTheme="majorHAnsi" w:hAnsiTheme="majorHAnsi" w:cstheme="majorHAnsi"/>
          <w:i/>
          <w:iCs/>
          <w:noProof/>
        </w:rPr>
        <w:drawing>
          <wp:anchor distT="0" distB="0" distL="114300" distR="114300" simplePos="0" relativeHeight="251701248" behindDoc="0" locked="0" layoutInCell="1" allowOverlap="1" wp14:anchorId="6550CF89" wp14:editId="70788887">
            <wp:simplePos x="0" y="0"/>
            <wp:positionH relativeFrom="margin">
              <wp:align>right</wp:align>
            </wp:positionH>
            <wp:positionV relativeFrom="paragraph">
              <wp:posOffset>1327785</wp:posOffset>
            </wp:positionV>
            <wp:extent cx="4715510" cy="4420235"/>
            <wp:effectExtent l="0" t="0" r="0" b="0"/>
            <wp:wrapTopAndBottom/>
            <wp:docPr id="1614867575"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867575" name="Graphic 1614867575"/>
                    <pic:cNvPicPr/>
                  </pic:nvPicPr>
                  <pic:blipFill>
                    <a:blip r:embed="rId50">
                      <a:extLst>
                        <a:ext uri="{96DAC541-7B7A-43D3-8B79-37D633B846F1}">
                          <asvg:svgBlip xmlns:asvg="http://schemas.microsoft.com/office/drawing/2016/SVG/main" r:embed="rId51"/>
                        </a:ext>
                      </a:extLst>
                    </a:blip>
                    <a:stretch>
                      <a:fillRect/>
                    </a:stretch>
                  </pic:blipFill>
                  <pic:spPr>
                    <a:xfrm>
                      <a:off x="0" y="0"/>
                      <a:ext cx="4715510" cy="4420235"/>
                    </a:xfrm>
                    <a:prstGeom prst="rect">
                      <a:avLst/>
                    </a:prstGeom>
                  </pic:spPr>
                </pic:pic>
              </a:graphicData>
            </a:graphic>
            <wp14:sizeRelH relativeFrom="page">
              <wp14:pctWidth>0</wp14:pctWidth>
            </wp14:sizeRelH>
            <wp14:sizeRelV relativeFrom="page">
              <wp14:pctHeight>0</wp14:pctHeight>
            </wp14:sizeRelV>
          </wp:anchor>
        </w:drawing>
      </w:r>
      <w:r w:rsidRPr="00372B47">
        <w:rPr>
          <w:bCs/>
          <w:szCs w:val="20"/>
        </w:rPr>
        <w:t xml:space="preserve">after the participant’s response (figure 2). </w:t>
      </w:r>
    </w:p>
    <w:p w14:paraId="7D4372D2" w14:textId="3B7DA4A6" w:rsidR="00372B47" w:rsidRPr="0059273A" w:rsidRDefault="00372B47" w:rsidP="00372B47">
      <w:pPr>
        <w:jc w:val="center"/>
        <w:rPr>
          <w:rFonts w:asciiTheme="majorHAnsi" w:hAnsiTheme="majorHAnsi" w:cstheme="majorHAnsi"/>
          <w:i/>
          <w:iCs/>
        </w:rPr>
      </w:pPr>
    </w:p>
    <w:p w14:paraId="1F98CFFD" w14:textId="6A11024E" w:rsidR="00372B47" w:rsidRPr="0059273A" w:rsidRDefault="00372B47" w:rsidP="00372B47">
      <w:pPr>
        <w:spacing w:line="240" w:lineRule="auto"/>
        <w:rPr>
          <w:rFonts w:asciiTheme="majorHAnsi" w:eastAsia="Calibri" w:hAnsiTheme="majorHAnsi" w:cstheme="majorHAnsi"/>
          <w:i/>
          <w:iCs/>
        </w:rPr>
      </w:pPr>
      <w:r w:rsidRPr="0059273A">
        <w:rPr>
          <w:rFonts w:asciiTheme="majorHAnsi" w:hAnsiTheme="majorHAnsi" w:cstheme="majorHAnsi"/>
          <w:b/>
          <w:bCs/>
          <w:i/>
          <w:iCs/>
        </w:rPr>
        <w:t>Figure 2.</w:t>
      </w:r>
      <w:r w:rsidRPr="0059273A">
        <w:rPr>
          <w:rFonts w:asciiTheme="majorHAnsi" w:hAnsiTheme="majorHAnsi" w:cstheme="majorHAnsi"/>
          <w:i/>
          <w:iCs/>
        </w:rPr>
        <w:t xml:space="preserve"> Trial structure. Each trial starts with an arrow cue, followed by the presentation of bilateral stimuli; participants are instructed to report the orientation of stimuli at the location of a square probe. The upper panel represents an example trial with a valid cue (arrow points to </w:t>
      </w:r>
      <w:proofErr w:type="spellStart"/>
      <w:r w:rsidRPr="0059273A">
        <w:rPr>
          <w:rFonts w:asciiTheme="majorHAnsi" w:hAnsiTheme="majorHAnsi" w:cstheme="majorHAnsi"/>
          <w:i/>
          <w:iCs/>
        </w:rPr>
        <w:t>postcued</w:t>
      </w:r>
      <w:proofErr w:type="spellEnd"/>
      <w:r w:rsidRPr="0059273A">
        <w:rPr>
          <w:rFonts w:asciiTheme="majorHAnsi" w:hAnsiTheme="majorHAnsi" w:cstheme="majorHAnsi"/>
          <w:i/>
          <w:iCs/>
        </w:rPr>
        <w:t xml:space="preserve"> location). The lower panel represents a trial with an invalid cue (arrow points away from the probed location). </w:t>
      </w:r>
      <w:r w:rsidRPr="0059273A">
        <w:rPr>
          <w:rFonts w:asciiTheme="majorHAnsi" w:eastAsia="Calibri" w:hAnsiTheme="majorHAnsi" w:cstheme="majorHAnsi"/>
          <w:i/>
          <w:iCs/>
        </w:rPr>
        <w:t xml:space="preserve"> The size and location of trial elements (stimuli and cues) in the figure enhance visibility but do not represent actual sizes and positions as shown in the experiment.</w:t>
      </w:r>
    </w:p>
    <w:p w14:paraId="55A9CF7B" w14:textId="5B1A92E9" w:rsidR="00372B47" w:rsidRDefault="00372B47">
      <w:pPr>
        <w:spacing w:after="0" w:line="240" w:lineRule="auto"/>
        <w:jc w:val="left"/>
        <w:rPr>
          <w:bCs/>
          <w:szCs w:val="20"/>
        </w:rPr>
      </w:pPr>
      <w:r>
        <w:rPr>
          <w:bCs/>
          <w:szCs w:val="20"/>
        </w:rPr>
        <w:br w:type="page"/>
      </w:r>
    </w:p>
    <w:p w14:paraId="2BEF06EC" w14:textId="77777777" w:rsidR="00372B47" w:rsidRPr="00372B47" w:rsidRDefault="00372B47" w:rsidP="00372B47">
      <w:pPr>
        <w:spacing w:after="0" w:line="240" w:lineRule="auto"/>
        <w:jc w:val="left"/>
        <w:rPr>
          <w:b/>
          <w:bCs/>
          <w:szCs w:val="20"/>
          <w:lang w:val="en-GB"/>
        </w:rPr>
      </w:pPr>
      <w:r w:rsidRPr="00372B47">
        <w:rPr>
          <w:b/>
          <w:bCs/>
          <w:szCs w:val="20"/>
        </w:rPr>
        <w:lastRenderedPageBreak/>
        <w:t>EEG recording</w:t>
      </w:r>
    </w:p>
    <w:p w14:paraId="2582D5D4" w14:textId="0BE944D5" w:rsidR="00372B47" w:rsidRDefault="00372B47" w:rsidP="00372B47">
      <w:pPr>
        <w:spacing w:after="0" w:line="240" w:lineRule="auto"/>
        <w:rPr>
          <w:bCs/>
          <w:szCs w:val="20"/>
          <w:lang w:val="ru-RU"/>
        </w:rPr>
      </w:pPr>
      <w:bookmarkStart w:id="116" w:name="_n2vyqiqcpztm"/>
      <w:bookmarkEnd w:id="116"/>
      <w:r w:rsidRPr="00372B47">
        <w:rPr>
          <w:bCs/>
          <w:szCs w:val="20"/>
        </w:rPr>
        <w:t xml:space="preserve">EEG data were recorded using an </w:t>
      </w:r>
      <w:proofErr w:type="spellStart"/>
      <w:r w:rsidRPr="00372B47">
        <w:rPr>
          <w:bCs/>
          <w:szCs w:val="20"/>
        </w:rPr>
        <w:t>ActiCHamp</w:t>
      </w:r>
      <w:proofErr w:type="spellEnd"/>
      <w:r w:rsidRPr="00372B47">
        <w:rPr>
          <w:bCs/>
          <w:szCs w:val="20"/>
        </w:rPr>
        <w:t xml:space="preserve"> amplifier with 32-channel active AgCl electrodes (</w:t>
      </w:r>
      <w:proofErr w:type="spellStart"/>
      <w:r w:rsidRPr="00372B47">
        <w:rPr>
          <w:bCs/>
          <w:szCs w:val="20"/>
        </w:rPr>
        <w:t>ActiCHamp</w:t>
      </w:r>
      <w:proofErr w:type="spellEnd"/>
      <w:r w:rsidRPr="00372B47">
        <w:rPr>
          <w:bCs/>
          <w:szCs w:val="20"/>
        </w:rPr>
        <w:t xml:space="preserve"> Plus, Brain Products GmbH, </w:t>
      </w:r>
      <w:proofErr w:type="spellStart"/>
      <w:r w:rsidRPr="00372B47">
        <w:rPr>
          <w:bCs/>
          <w:szCs w:val="20"/>
        </w:rPr>
        <w:t>Gilching</w:t>
      </w:r>
      <w:proofErr w:type="spellEnd"/>
      <w:r w:rsidRPr="00372B47">
        <w:rPr>
          <w:bCs/>
          <w:szCs w:val="20"/>
        </w:rPr>
        <w:t xml:space="preserve">, Germany), referenced to the </w:t>
      </w:r>
      <w:proofErr w:type="spellStart"/>
      <w:r w:rsidRPr="00372B47">
        <w:rPr>
          <w:bCs/>
          <w:szCs w:val="20"/>
        </w:rPr>
        <w:t>FCz</w:t>
      </w:r>
      <w:proofErr w:type="spellEnd"/>
      <w:r w:rsidRPr="00372B47">
        <w:rPr>
          <w:bCs/>
          <w:szCs w:val="20"/>
        </w:rPr>
        <w:t xml:space="preserve"> electrode. Electrodes were positioned according to the 10-20 system. Horizontal eye movements and blinks were monitored using electrode pairs FT9/FT10 (HEOG) and Fp1/Fp2 (VEOG). The recording was conducted at a sampling rate of 1000 Hz.</w:t>
      </w:r>
      <w:bookmarkStart w:id="117" w:name="_32sdaibnr08d"/>
      <w:bookmarkEnd w:id="117"/>
      <w:r w:rsidRPr="00372B47">
        <w:rPr>
          <w:bCs/>
          <w:szCs w:val="20"/>
        </w:rPr>
        <w:t xml:space="preserve"> EEG preprocessing was performed using the </w:t>
      </w:r>
      <w:proofErr w:type="spellStart"/>
      <w:r w:rsidRPr="00372B47">
        <w:rPr>
          <w:bCs/>
          <w:szCs w:val="20"/>
        </w:rPr>
        <w:t>BrainVision</w:t>
      </w:r>
      <w:proofErr w:type="spellEnd"/>
      <w:r w:rsidRPr="00372B47">
        <w:rPr>
          <w:bCs/>
          <w:szCs w:val="20"/>
        </w:rPr>
        <w:t xml:space="preserve"> Analyzer software (</w:t>
      </w:r>
      <w:proofErr w:type="spellStart"/>
      <w:r w:rsidRPr="00372B47">
        <w:rPr>
          <w:bCs/>
          <w:szCs w:val="20"/>
        </w:rPr>
        <w:t>BrainVision</w:t>
      </w:r>
      <w:proofErr w:type="spellEnd"/>
      <w:r w:rsidRPr="00372B47">
        <w:rPr>
          <w:bCs/>
          <w:szCs w:val="20"/>
        </w:rPr>
        <w:t xml:space="preserve"> Analyzer, Brain Products GmbH, </w:t>
      </w:r>
      <w:proofErr w:type="spellStart"/>
      <w:r w:rsidRPr="00372B47">
        <w:rPr>
          <w:bCs/>
          <w:szCs w:val="20"/>
        </w:rPr>
        <w:t>Gilching</w:t>
      </w:r>
      <w:proofErr w:type="spellEnd"/>
      <w:r w:rsidRPr="00372B47">
        <w:rPr>
          <w:bCs/>
          <w:szCs w:val="20"/>
        </w:rPr>
        <w:t>, Germany).</w:t>
      </w:r>
    </w:p>
    <w:p w14:paraId="7451AB4B" w14:textId="77777777" w:rsidR="00372B47" w:rsidRDefault="00372B47" w:rsidP="00372B47">
      <w:pPr>
        <w:spacing w:after="0" w:line="240" w:lineRule="auto"/>
        <w:rPr>
          <w:bCs/>
          <w:szCs w:val="20"/>
          <w:lang w:val="ru-RU"/>
        </w:rPr>
      </w:pPr>
    </w:p>
    <w:p w14:paraId="16B89722" w14:textId="77777777" w:rsidR="00372B47" w:rsidRPr="00372B47" w:rsidRDefault="00372B47" w:rsidP="00372B47">
      <w:pPr>
        <w:spacing w:after="0" w:line="240" w:lineRule="auto"/>
        <w:rPr>
          <w:b/>
          <w:sz w:val="28"/>
          <w:szCs w:val="28"/>
        </w:rPr>
      </w:pPr>
      <w:r w:rsidRPr="00372B47">
        <w:rPr>
          <w:b/>
          <w:sz w:val="28"/>
          <w:szCs w:val="28"/>
        </w:rPr>
        <w:t>Data analysis</w:t>
      </w:r>
    </w:p>
    <w:p w14:paraId="428AA913" w14:textId="77777777" w:rsidR="00372B47" w:rsidRPr="00372B47" w:rsidRDefault="00372B47" w:rsidP="00372B47">
      <w:pPr>
        <w:spacing w:after="0" w:line="240" w:lineRule="auto"/>
        <w:rPr>
          <w:b/>
          <w:szCs w:val="20"/>
        </w:rPr>
      </w:pPr>
      <w:r w:rsidRPr="00372B47">
        <w:rPr>
          <w:b/>
          <w:szCs w:val="20"/>
        </w:rPr>
        <w:t>Oculography recording</w:t>
      </w:r>
    </w:p>
    <w:p w14:paraId="5C8520CE" w14:textId="77777777" w:rsidR="00372B47" w:rsidRPr="00372B47" w:rsidRDefault="00372B47" w:rsidP="00372B47">
      <w:pPr>
        <w:spacing w:after="0" w:line="240" w:lineRule="auto"/>
        <w:rPr>
          <w:bCs/>
          <w:szCs w:val="20"/>
        </w:rPr>
      </w:pPr>
      <w:r w:rsidRPr="00372B47">
        <w:rPr>
          <w:bCs/>
          <w:szCs w:val="20"/>
        </w:rPr>
        <w:t xml:space="preserve">As per the preregistration, all trials including clear saccades were discarded based on oculography recordings (HEOG and VEOG). A clear saccade was defined as more than 1 degree of visual angle from the central fixation point. Saccade amplitude measurements were calibrated as follows: Before the experiment, participants were instructed to fix their gaze at the center of the screen on a fixation point (size ~0.6°). After that a red dot (~1°) appeared at either ~3° or ~6° to the right or left of the fixation point. Participants were asked to make a saccade to the red dot, fixate their gaze and then press the “space” button and then return to the fixation point. Interstimulus interval is jittered between 1200 and 1600 </w:t>
      </w:r>
      <w:proofErr w:type="spellStart"/>
      <w:r w:rsidRPr="00372B47">
        <w:rPr>
          <w:bCs/>
          <w:szCs w:val="20"/>
        </w:rPr>
        <w:t>ms.</w:t>
      </w:r>
      <w:proofErr w:type="spellEnd"/>
      <w:r w:rsidRPr="00372B47">
        <w:rPr>
          <w:bCs/>
          <w:szCs w:val="20"/>
        </w:rPr>
        <w:t xml:space="preserve"> Participants completed 60 trials (four blocks of 15 trials).</w:t>
      </w:r>
    </w:p>
    <w:p w14:paraId="7A48760B" w14:textId="77777777" w:rsidR="00372B47" w:rsidRPr="00372B47" w:rsidRDefault="00372B47" w:rsidP="00372B47">
      <w:pPr>
        <w:spacing w:after="0" w:line="240" w:lineRule="auto"/>
        <w:rPr>
          <w:bCs/>
          <w:szCs w:val="20"/>
        </w:rPr>
      </w:pPr>
      <w:r w:rsidRPr="00372B47">
        <w:rPr>
          <w:b/>
          <w:bCs/>
          <w:szCs w:val="20"/>
        </w:rPr>
        <w:t>EEG recording</w:t>
      </w:r>
    </w:p>
    <w:p w14:paraId="48E583D3" w14:textId="77777777" w:rsidR="00372B47" w:rsidRPr="00372B47" w:rsidRDefault="00372B47" w:rsidP="00372B47">
      <w:pPr>
        <w:spacing w:after="0" w:line="240" w:lineRule="auto"/>
        <w:rPr>
          <w:bCs/>
          <w:szCs w:val="20"/>
        </w:rPr>
      </w:pPr>
      <w:r w:rsidRPr="00372B47">
        <w:rPr>
          <w:bCs/>
          <w:szCs w:val="20"/>
        </w:rPr>
        <w:t xml:space="preserve">The continuous EEG was </w:t>
      </w:r>
      <w:proofErr w:type="spellStart"/>
      <w:r w:rsidRPr="00372B47">
        <w:rPr>
          <w:bCs/>
          <w:szCs w:val="20"/>
        </w:rPr>
        <w:t>epoched</w:t>
      </w:r>
      <w:proofErr w:type="spellEnd"/>
      <w:r w:rsidRPr="00372B47">
        <w:rPr>
          <w:bCs/>
          <w:szCs w:val="20"/>
        </w:rPr>
        <w:t xml:space="preserve"> into segments from -200 </w:t>
      </w:r>
      <w:proofErr w:type="spellStart"/>
      <w:r w:rsidRPr="00372B47">
        <w:rPr>
          <w:bCs/>
          <w:szCs w:val="20"/>
        </w:rPr>
        <w:t>ms</w:t>
      </w:r>
      <w:proofErr w:type="spellEnd"/>
      <w:r w:rsidRPr="00372B47">
        <w:rPr>
          <w:bCs/>
          <w:szCs w:val="20"/>
        </w:rPr>
        <w:t xml:space="preserve"> to 600 </w:t>
      </w:r>
      <w:proofErr w:type="spellStart"/>
      <w:r w:rsidRPr="00372B47">
        <w:rPr>
          <w:bCs/>
          <w:szCs w:val="20"/>
        </w:rPr>
        <w:t>ms</w:t>
      </w:r>
      <w:proofErr w:type="spellEnd"/>
      <w:r w:rsidRPr="00372B47">
        <w:rPr>
          <w:bCs/>
          <w:szCs w:val="20"/>
        </w:rPr>
        <w:t xml:space="preserve"> relative to Gabor stimuli onset, with the pre-stimulus period (-200 to 0 </w:t>
      </w:r>
      <w:proofErr w:type="spellStart"/>
      <w:r w:rsidRPr="00372B47">
        <w:rPr>
          <w:bCs/>
          <w:szCs w:val="20"/>
        </w:rPr>
        <w:t>ms</w:t>
      </w:r>
      <w:proofErr w:type="spellEnd"/>
      <w:r w:rsidRPr="00372B47">
        <w:rPr>
          <w:bCs/>
          <w:szCs w:val="20"/>
        </w:rPr>
        <w:t xml:space="preserve">) as baseline.  For left-cued trials, contralateral electrodes were P8 and P4, while ipsilateral were P7 and P3; for right-cued trials, contralateral electrodes were P7 and P3, and ipsilateral were P8 and P4. Epochs were averaged across trials for each task to create contralateral and ipsilateral waveforms. We checked the presence of an N2pc component by comparing mean amplitudes for </w:t>
      </w:r>
      <w:proofErr w:type="spellStart"/>
      <w:r w:rsidRPr="00372B47">
        <w:rPr>
          <w:bCs/>
          <w:szCs w:val="20"/>
        </w:rPr>
        <w:t>ipsi</w:t>
      </w:r>
      <w:proofErr w:type="spellEnd"/>
      <w:r w:rsidRPr="00372B47">
        <w:rPr>
          <w:bCs/>
          <w:szCs w:val="20"/>
        </w:rPr>
        <w:t xml:space="preserve">- and contralateral signals in a 200 to 350 </w:t>
      </w:r>
      <w:proofErr w:type="spellStart"/>
      <w:r w:rsidRPr="00372B47">
        <w:rPr>
          <w:bCs/>
          <w:szCs w:val="20"/>
        </w:rPr>
        <w:t>ms</w:t>
      </w:r>
      <w:proofErr w:type="spellEnd"/>
      <w:r w:rsidRPr="00372B47">
        <w:rPr>
          <w:bCs/>
          <w:szCs w:val="20"/>
        </w:rPr>
        <w:t xml:space="preserve"> time window were compared using paired t-tests.</w:t>
      </w:r>
    </w:p>
    <w:p w14:paraId="27FF0AFF" w14:textId="77777777" w:rsidR="00372B47" w:rsidRPr="00372B47" w:rsidRDefault="00372B47" w:rsidP="00372B47">
      <w:pPr>
        <w:spacing w:after="0" w:line="240" w:lineRule="auto"/>
        <w:rPr>
          <w:bCs/>
          <w:szCs w:val="20"/>
        </w:rPr>
      </w:pPr>
      <w:r w:rsidRPr="00372B47">
        <w:rPr>
          <w:bCs/>
          <w:szCs w:val="20"/>
        </w:rPr>
        <w:t xml:space="preserve">As a part of exploratory analysis, not included in the preregistration we also applied multivariate pattern analysis (MVPA) using support vector machine (SVM) classification was applied to the previously preprocessed and </w:t>
      </w:r>
      <w:proofErr w:type="spellStart"/>
      <w:r w:rsidRPr="00372B47">
        <w:rPr>
          <w:bCs/>
          <w:szCs w:val="20"/>
        </w:rPr>
        <w:t>epoched</w:t>
      </w:r>
      <w:proofErr w:type="spellEnd"/>
      <w:r w:rsidRPr="00372B47">
        <w:rPr>
          <w:bCs/>
          <w:szCs w:val="20"/>
        </w:rPr>
        <w:t xml:space="preserve"> data. We used a decoding feature within ERPLAB toolbox (Luck, 2014). Decoding of the direction of attention (right- vs.  left-cued trials) </w:t>
      </w:r>
      <w:proofErr w:type="gramStart"/>
      <w:r w:rsidRPr="00372B47">
        <w:rPr>
          <w:bCs/>
          <w:szCs w:val="20"/>
        </w:rPr>
        <w:t>was</w:t>
      </w:r>
      <w:proofErr w:type="gramEnd"/>
      <w:r w:rsidRPr="00372B47">
        <w:rPr>
          <w:bCs/>
          <w:szCs w:val="20"/>
        </w:rPr>
        <w:t xml:space="preserve"> implemented using the N-</w:t>
      </w:r>
      <w:proofErr w:type="spellStart"/>
      <w:r w:rsidRPr="00372B47">
        <w:rPr>
          <w:bCs/>
          <w:szCs w:val="20"/>
        </w:rPr>
        <w:t>crossfold</w:t>
      </w:r>
      <w:proofErr w:type="spellEnd"/>
      <w:r w:rsidRPr="00372B47">
        <w:rPr>
          <w:bCs/>
          <w:szCs w:val="20"/>
        </w:rPr>
        <w:t xml:space="preserve"> cross-validation procedure. Five cross-validations folds were used. We included 31 electrodes in the decoding (reference excluded). Mean classification accuracy (proportion of correct classifications) was then compared to a chance level of 50% using a one-sample t-test.</w:t>
      </w:r>
    </w:p>
    <w:p w14:paraId="7E55AE34" w14:textId="77777777" w:rsidR="00372B47" w:rsidRPr="00372B47" w:rsidRDefault="00372B47" w:rsidP="00372B47">
      <w:pPr>
        <w:spacing w:after="0" w:line="240" w:lineRule="auto"/>
        <w:rPr>
          <w:b/>
          <w:bCs/>
          <w:szCs w:val="20"/>
        </w:rPr>
      </w:pPr>
      <w:r w:rsidRPr="00372B47">
        <w:rPr>
          <w:b/>
          <w:bCs/>
          <w:szCs w:val="20"/>
        </w:rPr>
        <w:t>Behavioral performance</w:t>
      </w:r>
    </w:p>
    <w:p w14:paraId="3808EB5D" w14:textId="1AEC969B" w:rsidR="00372B47" w:rsidRPr="00372B47" w:rsidRDefault="00372B47" w:rsidP="00372B47">
      <w:pPr>
        <w:spacing w:after="0" w:line="240" w:lineRule="auto"/>
        <w:rPr>
          <w:bCs/>
          <w:szCs w:val="20"/>
        </w:rPr>
      </w:pPr>
      <w:r w:rsidRPr="00372B47">
        <w:rPr>
          <w:bCs/>
          <w:szCs w:val="20"/>
        </w:rPr>
        <w:t xml:space="preserve">Behavioral performance was evaluated using the sensitivity index </w:t>
      </w:r>
      <w:r w:rsidRPr="00372B47">
        <w:rPr>
          <w:bCs/>
          <w:i/>
          <w:iCs/>
          <w:szCs w:val="20"/>
        </w:rPr>
        <w:t>d</w:t>
      </w:r>
      <w:r w:rsidRPr="00372B47">
        <w:rPr>
          <w:bCs/>
          <w:szCs w:val="20"/>
        </w:rPr>
        <w:t xml:space="preserve"> prime, calculated as d' = </w:t>
      </w:r>
      <m:oMath>
        <m:f>
          <m:fPr>
            <m:ctrlPr>
              <w:rPr>
                <w:rFonts w:ascii="Cambria Math" w:hAnsi="Cambria Math"/>
                <w:bCs/>
                <w:szCs w:val="20"/>
              </w:rPr>
            </m:ctrlPr>
          </m:fPr>
          <m:num>
            <m:r>
              <w:rPr>
                <w:rFonts w:ascii="Cambria Math" w:hAnsi="Cambria Math"/>
                <w:szCs w:val="20"/>
              </w:rPr>
              <m:t>z</m:t>
            </m:r>
            <m:d>
              <m:dPr>
                <m:ctrlPr>
                  <w:rPr>
                    <w:rFonts w:ascii="Cambria Math" w:hAnsi="Cambria Math"/>
                    <w:bCs/>
                    <w:szCs w:val="20"/>
                  </w:rPr>
                </m:ctrlPr>
              </m:dPr>
              <m:e>
                <m:r>
                  <w:rPr>
                    <w:rFonts w:ascii="Cambria Math" w:hAnsi="Cambria Math"/>
                    <w:szCs w:val="20"/>
                  </w:rPr>
                  <m:t>HR</m:t>
                </m:r>
              </m:e>
            </m:d>
            <m:r>
              <w:rPr>
                <w:rFonts w:ascii="Cambria Math" w:hAnsi="Cambria Math"/>
                <w:szCs w:val="20"/>
              </w:rPr>
              <m:t>-z</m:t>
            </m:r>
            <m:d>
              <m:dPr>
                <m:ctrlPr>
                  <w:rPr>
                    <w:rFonts w:ascii="Cambria Math" w:hAnsi="Cambria Math"/>
                    <w:bCs/>
                    <w:szCs w:val="20"/>
                  </w:rPr>
                </m:ctrlPr>
              </m:dPr>
              <m:e>
                <m:r>
                  <w:rPr>
                    <w:rFonts w:ascii="Cambria Math" w:hAnsi="Cambria Math"/>
                    <w:szCs w:val="20"/>
                  </w:rPr>
                  <m:t>FA</m:t>
                </m:r>
              </m:e>
            </m:d>
          </m:num>
          <m:den>
            <m:rad>
              <m:radPr>
                <m:degHide m:val="1"/>
                <m:ctrlPr>
                  <w:rPr>
                    <w:rFonts w:ascii="Cambria Math" w:hAnsi="Cambria Math"/>
                    <w:bCs/>
                    <w:szCs w:val="20"/>
                  </w:rPr>
                </m:ctrlPr>
              </m:radPr>
              <m:deg/>
              <m:e>
                <m:r>
                  <w:rPr>
                    <w:rFonts w:ascii="Cambria Math" w:hAnsi="Cambria Math"/>
                    <w:szCs w:val="20"/>
                  </w:rPr>
                  <m:t>2</m:t>
                </m:r>
              </m:e>
            </m:rad>
          </m:den>
        </m:f>
      </m:oMath>
      <w:r w:rsidRPr="00372B47">
        <w:rPr>
          <w:bCs/>
          <w:szCs w:val="20"/>
        </w:rPr>
        <w:t xml:space="preserve">.  </w:t>
      </w:r>
    </w:p>
    <w:p w14:paraId="493A2CF8" w14:textId="77777777" w:rsidR="00372B47" w:rsidRPr="00372B47" w:rsidRDefault="00372B47" w:rsidP="00372B47">
      <w:pPr>
        <w:spacing w:after="0" w:line="240" w:lineRule="auto"/>
        <w:rPr>
          <w:bCs/>
          <w:szCs w:val="20"/>
        </w:rPr>
      </w:pPr>
      <w:r w:rsidRPr="00372B47">
        <w:rPr>
          <w:bCs/>
          <w:szCs w:val="20"/>
        </w:rPr>
        <w:lastRenderedPageBreak/>
        <w:t xml:space="preserve">We defined HR (hit rate) as the proportion of clockwise stimuli correctly judged as clockwise, and FA (false alarm) as the proportion of clockwise stimuli incorrectly judged as counterclockwise. Cueing effects in the single object and ensemble conditions were assessed by comparing d' for invalid and valid trials using paired t-tests. Additionally, d’ on invalid trials </w:t>
      </w:r>
      <w:proofErr w:type="gramStart"/>
      <w:r w:rsidRPr="00372B47">
        <w:rPr>
          <w:bCs/>
          <w:szCs w:val="20"/>
        </w:rPr>
        <w:t>was</w:t>
      </w:r>
      <w:proofErr w:type="gramEnd"/>
      <w:r w:rsidRPr="00372B47">
        <w:rPr>
          <w:bCs/>
          <w:szCs w:val="20"/>
        </w:rPr>
        <w:t xml:space="preserve"> compared to chance levels using a one-sample t-test. </w:t>
      </w:r>
    </w:p>
    <w:p w14:paraId="0A8B3070" w14:textId="77777777" w:rsidR="00372B47" w:rsidRDefault="00372B47" w:rsidP="00372B47">
      <w:pPr>
        <w:spacing w:after="0" w:line="240" w:lineRule="auto"/>
        <w:rPr>
          <w:bCs/>
          <w:szCs w:val="20"/>
          <w:lang w:val="ru-RU"/>
        </w:rPr>
      </w:pPr>
    </w:p>
    <w:p w14:paraId="021BE518" w14:textId="77777777" w:rsidR="00372B47" w:rsidRPr="00372B47" w:rsidRDefault="00372B47" w:rsidP="00372B47">
      <w:pPr>
        <w:spacing w:after="0" w:line="240" w:lineRule="auto"/>
        <w:rPr>
          <w:b/>
          <w:sz w:val="28"/>
          <w:szCs w:val="28"/>
        </w:rPr>
      </w:pPr>
      <w:r w:rsidRPr="00372B47">
        <w:rPr>
          <w:b/>
          <w:sz w:val="28"/>
          <w:szCs w:val="28"/>
        </w:rPr>
        <w:t>Results</w:t>
      </w:r>
    </w:p>
    <w:p w14:paraId="03308C42" w14:textId="77777777" w:rsidR="00372B47" w:rsidRPr="00372B47" w:rsidRDefault="00372B47" w:rsidP="00372B47">
      <w:pPr>
        <w:spacing w:after="0" w:line="240" w:lineRule="auto"/>
        <w:rPr>
          <w:b/>
          <w:szCs w:val="20"/>
        </w:rPr>
      </w:pPr>
      <w:r w:rsidRPr="00372B47">
        <w:rPr>
          <w:b/>
          <w:szCs w:val="20"/>
        </w:rPr>
        <w:t>Behavior</w:t>
      </w:r>
    </w:p>
    <w:p w14:paraId="78817ED7" w14:textId="77777777" w:rsidR="00372B47" w:rsidRPr="00372B47" w:rsidRDefault="00372B47" w:rsidP="00372B47">
      <w:pPr>
        <w:spacing w:after="0" w:line="240" w:lineRule="auto"/>
        <w:rPr>
          <w:b/>
          <w:bCs/>
          <w:szCs w:val="20"/>
        </w:rPr>
      </w:pPr>
      <w:r w:rsidRPr="00372B47">
        <w:rPr>
          <w:b/>
          <w:bCs/>
          <w:szCs w:val="20"/>
        </w:rPr>
        <w:t>Single object task</w:t>
      </w:r>
    </w:p>
    <w:p w14:paraId="1AEBFE28" w14:textId="77777777" w:rsidR="00372B47" w:rsidRPr="00372B47" w:rsidRDefault="00372B47" w:rsidP="00372B47">
      <w:pPr>
        <w:spacing w:after="0" w:line="240" w:lineRule="auto"/>
        <w:rPr>
          <w:bCs/>
          <w:szCs w:val="20"/>
        </w:rPr>
      </w:pPr>
      <w:r w:rsidRPr="00372B47">
        <w:rPr>
          <w:bCs/>
          <w:szCs w:val="20"/>
        </w:rPr>
        <w:t xml:space="preserve">For invalid trials, the mean </w:t>
      </w:r>
      <w:r w:rsidRPr="00372B47">
        <w:rPr>
          <w:bCs/>
          <w:i/>
          <w:iCs/>
          <w:szCs w:val="20"/>
        </w:rPr>
        <w:t>d'</w:t>
      </w:r>
      <w:r w:rsidRPr="00372B47">
        <w:rPr>
          <w:bCs/>
          <w:szCs w:val="20"/>
        </w:rPr>
        <w:t xml:space="preserve"> was 0.39 (</w:t>
      </w:r>
      <w:r w:rsidRPr="00372B47">
        <w:rPr>
          <w:bCs/>
          <w:i/>
          <w:iCs/>
          <w:szCs w:val="20"/>
        </w:rPr>
        <w:t>SD</w:t>
      </w:r>
      <w:r w:rsidRPr="00372B47">
        <w:rPr>
          <w:bCs/>
          <w:szCs w:val="20"/>
        </w:rPr>
        <w:t xml:space="preserve"> = 1.02), with a median of 0.39 (range: -1.15 to 3.41), indicating performance slightly above chance level. A follow-up one-sample </w:t>
      </w:r>
      <w:r w:rsidRPr="00372B47">
        <w:rPr>
          <w:bCs/>
          <w:i/>
          <w:iCs/>
          <w:szCs w:val="20"/>
        </w:rPr>
        <w:t>t</w:t>
      </w:r>
      <w:r w:rsidRPr="00372B47">
        <w:rPr>
          <w:bCs/>
          <w:szCs w:val="20"/>
        </w:rPr>
        <w:t xml:space="preserve">-test confirmed that mean performance was significantly different from chance, </w:t>
      </w:r>
      <w:proofErr w:type="gramStart"/>
      <w:r w:rsidRPr="00372B47">
        <w:rPr>
          <w:bCs/>
          <w:i/>
          <w:iCs/>
          <w:szCs w:val="20"/>
        </w:rPr>
        <w:t>t</w:t>
      </w:r>
      <w:r w:rsidRPr="00372B47">
        <w:rPr>
          <w:bCs/>
          <w:szCs w:val="20"/>
        </w:rPr>
        <w:t>(</w:t>
      </w:r>
      <w:proofErr w:type="gramEnd"/>
      <w:r w:rsidRPr="00372B47">
        <w:rPr>
          <w:bCs/>
          <w:szCs w:val="20"/>
        </w:rPr>
        <w:t xml:space="preserve">29) = 2.12, </w:t>
      </w:r>
      <w:r w:rsidRPr="00372B47">
        <w:rPr>
          <w:bCs/>
          <w:i/>
          <w:iCs/>
          <w:szCs w:val="20"/>
        </w:rPr>
        <w:t>p</w:t>
      </w:r>
      <w:r w:rsidRPr="00372B47">
        <w:rPr>
          <w:bCs/>
          <w:szCs w:val="20"/>
        </w:rPr>
        <w:t xml:space="preserve"> = .042, </w:t>
      </w:r>
      <w:r w:rsidRPr="00372B47">
        <w:rPr>
          <w:bCs/>
          <w:i/>
          <w:iCs/>
          <w:szCs w:val="20"/>
        </w:rPr>
        <w:t>d</w:t>
      </w:r>
      <w:r w:rsidRPr="00372B47">
        <w:rPr>
          <w:bCs/>
          <w:szCs w:val="20"/>
        </w:rPr>
        <w:t xml:space="preserve"> = 0.38. For valid trials, the mean </w:t>
      </w:r>
      <w:r w:rsidRPr="00372B47">
        <w:rPr>
          <w:bCs/>
          <w:i/>
          <w:iCs/>
          <w:szCs w:val="20"/>
        </w:rPr>
        <w:t>d'</w:t>
      </w:r>
      <w:r w:rsidRPr="00372B47">
        <w:rPr>
          <w:bCs/>
          <w:szCs w:val="20"/>
        </w:rPr>
        <w:t xml:space="preserve"> was 1.29 (</w:t>
      </w:r>
      <w:r w:rsidRPr="00372B47">
        <w:rPr>
          <w:bCs/>
          <w:i/>
          <w:iCs/>
          <w:szCs w:val="20"/>
        </w:rPr>
        <w:t>SD</w:t>
      </w:r>
      <w:r w:rsidRPr="00372B47">
        <w:rPr>
          <w:bCs/>
          <w:szCs w:val="20"/>
        </w:rPr>
        <w:t xml:space="preserve"> = 1.49), with a median of 1.29 (range: -1.64 to 4.48). A paired </w:t>
      </w:r>
      <w:r w:rsidRPr="00372B47">
        <w:rPr>
          <w:bCs/>
          <w:i/>
          <w:iCs/>
          <w:szCs w:val="20"/>
        </w:rPr>
        <w:t>t</w:t>
      </w:r>
      <w:r w:rsidRPr="00372B47">
        <w:rPr>
          <w:bCs/>
          <w:szCs w:val="20"/>
        </w:rPr>
        <w:t xml:space="preserve">-test comparing performance on valid and invalid trials revealed a significant cueing effect, </w:t>
      </w:r>
      <w:proofErr w:type="gramStart"/>
      <w:r w:rsidRPr="00372B47">
        <w:rPr>
          <w:bCs/>
          <w:i/>
          <w:iCs/>
          <w:szCs w:val="20"/>
        </w:rPr>
        <w:t>t</w:t>
      </w:r>
      <w:r w:rsidRPr="00372B47">
        <w:rPr>
          <w:bCs/>
          <w:szCs w:val="20"/>
        </w:rPr>
        <w:t>(</w:t>
      </w:r>
      <w:proofErr w:type="gramEnd"/>
      <w:r w:rsidRPr="00372B47">
        <w:rPr>
          <w:bCs/>
          <w:szCs w:val="20"/>
        </w:rPr>
        <w:t xml:space="preserve">29) = -3.42, </w:t>
      </w:r>
      <w:r w:rsidRPr="00372B47">
        <w:rPr>
          <w:bCs/>
          <w:i/>
          <w:iCs/>
          <w:szCs w:val="20"/>
        </w:rPr>
        <w:t>p</w:t>
      </w:r>
      <w:r w:rsidRPr="00372B47">
        <w:rPr>
          <w:bCs/>
          <w:szCs w:val="20"/>
        </w:rPr>
        <w:t xml:space="preserve"> = .002, </w:t>
      </w:r>
      <w:proofErr w:type="spellStart"/>
      <w:r w:rsidRPr="00372B47">
        <w:rPr>
          <w:bCs/>
          <w:i/>
          <w:iCs/>
          <w:szCs w:val="20"/>
        </w:rPr>
        <w:t>dz</w:t>
      </w:r>
      <w:proofErr w:type="spellEnd"/>
      <w:r w:rsidRPr="00372B47">
        <w:rPr>
          <w:bCs/>
          <w:szCs w:val="20"/>
        </w:rPr>
        <w:t xml:space="preserve"> = 0.68 (figure 3A).</w:t>
      </w:r>
    </w:p>
    <w:p w14:paraId="6A8200B2" w14:textId="77777777" w:rsidR="00372B47" w:rsidRPr="00372B47" w:rsidRDefault="00372B47" w:rsidP="00372B47">
      <w:pPr>
        <w:spacing w:after="0" w:line="240" w:lineRule="auto"/>
        <w:rPr>
          <w:bCs/>
          <w:szCs w:val="20"/>
        </w:rPr>
      </w:pPr>
    </w:p>
    <w:p w14:paraId="1861A766" w14:textId="77777777" w:rsidR="00372B47" w:rsidRPr="00372B47" w:rsidRDefault="00372B47" w:rsidP="00372B47">
      <w:pPr>
        <w:spacing w:after="0" w:line="240" w:lineRule="auto"/>
        <w:rPr>
          <w:b/>
          <w:bCs/>
          <w:szCs w:val="20"/>
        </w:rPr>
      </w:pPr>
      <w:r w:rsidRPr="00372B47">
        <w:rPr>
          <w:b/>
          <w:bCs/>
          <w:szCs w:val="20"/>
        </w:rPr>
        <w:t>Ensemble task</w:t>
      </w:r>
    </w:p>
    <w:p w14:paraId="755FBBC2" w14:textId="77777777" w:rsidR="00372B47" w:rsidRPr="00372B47" w:rsidRDefault="00372B47" w:rsidP="00372B47">
      <w:pPr>
        <w:spacing w:after="0" w:line="240" w:lineRule="auto"/>
        <w:rPr>
          <w:bCs/>
          <w:szCs w:val="20"/>
        </w:rPr>
      </w:pPr>
      <w:r w:rsidRPr="00372B47">
        <w:rPr>
          <w:bCs/>
          <w:szCs w:val="20"/>
        </w:rPr>
        <w:t xml:space="preserve">For invalid trials, the mean </w:t>
      </w:r>
      <w:r w:rsidRPr="00372B47">
        <w:rPr>
          <w:bCs/>
          <w:i/>
          <w:iCs/>
          <w:szCs w:val="20"/>
        </w:rPr>
        <w:t>d'</w:t>
      </w:r>
      <w:r w:rsidRPr="00372B47">
        <w:rPr>
          <w:bCs/>
          <w:szCs w:val="20"/>
        </w:rPr>
        <w:t xml:space="preserve"> was −0.07 (</w:t>
      </w:r>
      <w:r w:rsidRPr="00372B47">
        <w:rPr>
          <w:bCs/>
          <w:i/>
          <w:iCs/>
          <w:szCs w:val="20"/>
        </w:rPr>
        <w:t>SD</w:t>
      </w:r>
      <w:r w:rsidRPr="00372B47">
        <w:rPr>
          <w:bCs/>
          <w:szCs w:val="20"/>
        </w:rPr>
        <w:t xml:space="preserve"> = 1.49), with a median of −0.14 (range: −3.02 to 3.63). Mean performance on invalid trials was not significantly different from chance, </w:t>
      </w:r>
      <w:proofErr w:type="gramStart"/>
      <w:r w:rsidRPr="00372B47">
        <w:rPr>
          <w:bCs/>
          <w:i/>
          <w:iCs/>
          <w:szCs w:val="20"/>
        </w:rPr>
        <w:t>t</w:t>
      </w:r>
      <w:r w:rsidRPr="00372B47">
        <w:rPr>
          <w:bCs/>
          <w:szCs w:val="20"/>
        </w:rPr>
        <w:t>(</w:t>
      </w:r>
      <w:proofErr w:type="gramEnd"/>
      <w:r w:rsidRPr="00372B47">
        <w:rPr>
          <w:bCs/>
          <w:szCs w:val="20"/>
        </w:rPr>
        <w:t xml:space="preserve">29) = −0.27, </w:t>
      </w:r>
      <w:r w:rsidRPr="00372B47">
        <w:rPr>
          <w:bCs/>
          <w:i/>
          <w:iCs/>
          <w:szCs w:val="20"/>
        </w:rPr>
        <w:t>p</w:t>
      </w:r>
      <w:r w:rsidRPr="00372B47">
        <w:rPr>
          <w:bCs/>
          <w:szCs w:val="20"/>
        </w:rPr>
        <w:t xml:space="preserve"> = .788, </w:t>
      </w:r>
      <w:proofErr w:type="spellStart"/>
      <w:r w:rsidRPr="00372B47">
        <w:rPr>
          <w:bCs/>
          <w:i/>
          <w:iCs/>
          <w:szCs w:val="20"/>
        </w:rPr>
        <w:t>dz</w:t>
      </w:r>
      <w:proofErr w:type="spellEnd"/>
      <w:r w:rsidRPr="00372B47">
        <w:rPr>
          <w:bCs/>
          <w:szCs w:val="20"/>
        </w:rPr>
        <w:t xml:space="preserve"> = −0.05. For valid trials, the mean </w:t>
      </w:r>
      <w:r w:rsidRPr="00372B47">
        <w:rPr>
          <w:bCs/>
          <w:i/>
          <w:iCs/>
          <w:szCs w:val="20"/>
        </w:rPr>
        <w:t>d'</w:t>
      </w:r>
      <w:r w:rsidRPr="00372B47">
        <w:rPr>
          <w:bCs/>
          <w:szCs w:val="20"/>
        </w:rPr>
        <w:t xml:space="preserve"> was 0.90 (</w:t>
      </w:r>
      <w:r w:rsidRPr="00372B47">
        <w:rPr>
          <w:bCs/>
          <w:i/>
          <w:iCs/>
          <w:szCs w:val="20"/>
        </w:rPr>
        <w:t>SD</w:t>
      </w:r>
      <w:r w:rsidRPr="00372B47">
        <w:rPr>
          <w:bCs/>
          <w:szCs w:val="20"/>
        </w:rPr>
        <w:t xml:space="preserve"> = 1.26), with a median of 1.16 (range: −2.78 to 2.77). A paired </w:t>
      </w:r>
      <w:r w:rsidRPr="00372B47">
        <w:rPr>
          <w:bCs/>
          <w:i/>
          <w:iCs/>
          <w:szCs w:val="20"/>
        </w:rPr>
        <w:t>t</w:t>
      </w:r>
      <w:r w:rsidRPr="00372B47">
        <w:rPr>
          <w:bCs/>
          <w:szCs w:val="20"/>
        </w:rPr>
        <w:t xml:space="preserve">-test revealed a significant cueing effect, </w:t>
      </w:r>
      <w:proofErr w:type="gramStart"/>
      <w:r w:rsidRPr="00372B47">
        <w:rPr>
          <w:bCs/>
          <w:i/>
          <w:iCs/>
          <w:szCs w:val="20"/>
        </w:rPr>
        <w:t>t</w:t>
      </w:r>
      <w:r w:rsidRPr="00372B47">
        <w:rPr>
          <w:bCs/>
          <w:szCs w:val="20"/>
        </w:rPr>
        <w:t>(</w:t>
      </w:r>
      <w:proofErr w:type="gramEnd"/>
      <w:r w:rsidRPr="00372B47">
        <w:rPr>
          <w:bCs/>
          <w:szCs w:val="20"/>
        </w:rPr>
        <w:t xml:space="preserve">29) = 3.10, </w:t>
      </w:r>
      <w:r w:rsidRPr="00372B47">
        <w:rPr>
          <w:bCs/>
          <w:i/>
          <w:iCs/>
          <w:szCs w:val="20"/>
        </w:rPr>
        <w:t>p</w:t>
      </w:r>
      <w:r w:rsidRPr="00372B47">
        <w:rPr>
          <w:bCs/>
          <w:szCs w:val="20"/>
        </w:rPr>
        <w:t xml:space="preserve"> = .004, </w:t>
      </w:r>
      <w:proofErr w:type="spellStart"/>
      <w:r w:rsidRPr="00372B47">
        <w:rPr>
          <w:bCs/>
          <w:i/>
          <w:iCs/>
          <w:szCs w:val="20"/>
        </w:rPr>
        <w:t>dz</w:t>
      </w:r>
      <w:proofErr w:type="spellEnd"/>
      <w:r w:rsidRPr="00372B47">
        <w:rPr>
          <w:bCs/>
          <w:szCs w:val="20"/>
        </w:rPr>
        <w:t xml:space="preserve"> = 0.68 (figure 3B).</w:t>
      </w:r>
    </w:p>
    <w:p w14:paraId="74B2FB28" w14:textId="77777777" w:rsidR="00372B47" w:rsidRPr="00372B47" w:rsidRDefault="00372B47" w:rsidP="00372B47">
      <w:pPr>
        <w:spacing w:after="0" w:line="240" w:lineRule="auto"/>
        <w:rPr>
          <w:bCs/>
          <w:szCs w:val="20"/>
        </w:rPr>
      </w:pPr>
      <w:r w:rsidRPr="00372B47">
        <w:rPr>
          <w:bCs/>
          <w:szCs w:val="20"/>
        </w:rPr>
        <w:drawing>
          <wp:anchor distT="0" distB="0" distL="114300" distR="114300" simplePos="0" relativeHeight="251704320" behindDoc="0" locked="0" layoutInCell="1" allowOverlap="1" wp14:anchorId="1B43E4B6" wp14:editId="095A9FF2">
            <wp:simplePos x="0" y="0"/>
            <wp:positionH relativeFrom="margin">
              <wp:align>center</wp:align>
            </wp:positionH>
            <wp:positionV relativeFrom="paragraph">
              <wp:posOffset>2540</wp:posOffset>
            </wp:positionV>
            <wp:extent cx="5943600" cy="2365375"/>
            <wp:effectExtent l="0" t="0" r="0" b="0"/>
            <wp:wrapTopAndBottom/>
            <wp:docPr id="148745061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450611" name=""/>
                    <pic:cNvPicPr/>
                  </pic:nvPicPr>
                  <pic:blipFill>
                    <a:blip r:embed="rId150">
                      <a:extLst>
                        <a:ext uri="{96DAC541-7B7A-43D3-8B79-37D633B846F1}">
                          <asvg:svgBlip xmlns:asvg="http://schemas.microsoft.com/office/drawing/2016/SVG/main" r:embed="rId151"/>
                        </a:ext>
                      </a:extLst>
                    </a:blip>
                    <a:stretch>
                      <a:fillRect/>
                    </a:stretch>
                  </pic:blipFill>
                  <pic:spPr>
                    <a:xfrm>
                      <a:off x="0" y="0"/>
                      <a:ext cx="5943600" cy="2365375"/>
                    </a:xfrm>
                    <a:prstGeom prst="rect">
                      <a:avLst/>
                    </a:prstGeom>
                  </pic:spPr>
                </pic:pic>
              </a:graphicData>
            </a:graphic>
          </wp:anchor>
        </w:drawing>
      </w:r>
    </w:p>
    <w:p w14:paraId="115A2D23" w14:textId="77777777" w:rsidR="00372B47" w:rsidRPr="00372B47" w:rsidRDefault="00372B47" w:rsidP="00372B47">
      <w:pPr>
        <w:spacing w:after="0" w:line="240" w:lineRule="auto"/>
        <w:rPr>
          <w:bCs/>
          <w:i/>
          <w:iCs/>
          <w:szCs w:val="20"/>
        </w:rPr>
      </w:pPr>
      <w:r w:rsidRPr="00372B47">
        <w:rPr>
          <w:b/>
          <w:bCs/>
          <w:i/>
          <w:iCs/>
          <w:szCs w:val="20"/>
        </w:rPr>
        <w:t>Figure 3.</w:t>
      </w:r>
      <w:r w:rsidRPr="00372B47">
        <w:rPr>
          <w:bCs/>
          <w:i/>
          <w:iCs/>
          <w:szCs w:val="20"/>
        </w:rPr>
        <w:t xml:space="preserve"> Boxplots depict the sensitivity (d') of orientation judgments on valid (red) and invalid (cyan) trials in the single object task (panel A) and the ensemble task (panel B). In both tasks, a cueing effect is observed as indicated by a significant drop in performance from valid to invalid trials (** p &lt; 0.01). Each box represents the interquartile range (IQR), spanning the 25th to 75th percentiles of the data. The horizontal line within each </w:t>
      </w:r>
      <w:r w:rsidRPr="00372B47">
        <w:rPr>
          <w:bCs/>
          <w:i/>
          <w:iCs/>
          <w:szCs w:val="20"/>
        </w:rPr>
        <w:lastRenderedPageBreak/>
        <w:t>box indicates the median. Whiskers extend to the most extreme values within 1.5 × IQR of the lower and upper quartiles. Dots represent outliers, defined as values falling below the 25th percentile minus 1.5 × IQR or above the 75th percentile plus 1.5 × IQR.</w:t>
      </w:r>
    </w:p>
    <w:p w14:paraId="4B825814" w14:textId="77777777" w:rsidR="00372B47" w:rsidRPr="00372B47" w:rsidRDefault="00372B47" w:rsidP="00372B47">
      <w:pPr>
        <w:spacing w:after="0" w:line="240" w:lineRule="auto"/>
        <w:rPr>
          <w:bCs/>
          <w:szCs w:val="20"/>
        </w:rPr>
      </w:pPr>
    </w:p>
    <w:p w14:paraId="6279D23A" w14:textId="77777777" w:rsidR="00372B47" w:rsidRPr="00372B47" w:rsidRDefault="00372B47" w:rsidP="00372B47">
      <w:pPr>
        <w:spacing w:after="0" w:line="240" w:lineRule="auto"/>
        <w:rPr>
          <w:bCs/>
          <w:szCs w:val="20"/>
        </w:rPr>
      </w:pPr>
      <w:r w:rsidRPr="00372B47">
        <w:rPr>
          <w:bCs/>
          <w:szCs w:val="20"/>
        </w:rPr>
        <w:t>N2pc ERP Component</w:t>
      </w:r>
    </w:p>
    <w:p w14:paraId="7682E88A" w14:textId="77777777" w:rsidR="00372B47" w:rsidRPr="00372B47" w:rsidRDefault="00372B47" w:rsidP="00372B47">
      <w:pPr>
        <w:spacing w:after="0" w:line="240" w:lineRule="auto"/>
        <w:rPr>
          <w:b/>
          <w:bCs/>
          <w:szCs w:val="20"/>
        </w:rPr>
      </w:pPr>
      <w:r w:rsidRPr="00372B47">
        <w:rPr>
          <w:b/>
          <w:bCs/>
          <w:szCs w:val="20"/>
        </w:rPr>
        <w:t>Single object task</w:t>
      </w:r>
    </w:p>
    <w:p w14:paraId="171FDE70" w14:textId="77777777" w:rsidR="00372B47" w:rsidRPr="00372B47" w:rsidRDefault="00372B47" w:rsidP="00372B47">
      <w:pPr>
        <w:spacing w:after="0" w:line="240" w:lineRule="auto"/>
        <w:rPr>
          <w:bCs/>
          <w:szCs w:val="20"/>
        </w:rPr>
      </w:pPr>
      <w:r w:rsidRPr="00372B47">
        <w:rPr>
          <w:bCs/>
          <w:szCs w:val="20"/>
        </w:rPr>
        <w:t xml:space="preserve">A paired t-test was conducted to compare ERP amplitudes recorded at posterior electrodes contralateral versus ipsilateral to the </w:t>
      </w:r>
      <w:proofErr w:type="spellStart"/>
      <w:r w:rsidRPr="00372B47">
        <w:rPr>
          <w:bCs/>
          <w:szCs w:val="20"/>
        </w:rPr>
        <w:t>precued</w:t>
      </w:r>
      <w:proofErr w:type="spellEnd"/>
      <w:r w:rsidRPr="00372B47">
        <w:rPr>
          <w:bCs/>
          <w:szCs w:val="20"/>
        </w:rPr>
        <w:t xml:space="preserve"> location during the 200–350 </w:t>
      </w:r>
      <w:proofErr w:type="spellStart"/>
      <w:r w:rsidRPr="00372B47">
        <w:rPr>
          <w:bCs/>
          <w:szCs w:val="20"/>
        </w:rPr>
        <w:t>ms</w:t>
      </w:r>
      <w:proofErr w:type="spellEnd"/>
      <w:r w:rsidRPr="00372B47">
        <w:rPr>
          <w:bCs/>
          <w:szCs w:val="20"/>
        </w:rPr>
        <w:t xml:space="preserve"> time window. The results revealed a significant effect of cueing, with amplitudes being lower on the contralateral side compared to the ipsilateral side (</w:t>
      </w:r>
      <w:proofErr w:type="gramStart"/>
      <w:r w:rsidRPr="00372B47">
        <w:rPr>
          <w:bCs/>
          <w:szCs w:val="20"/>
        </w:rPr>
        <w:t>t(</w:t>
      </w:r>
      <w:proofErr w:type="gramEnd"/>
      <w:r w:rsidRPr="00372B47">
        <w:rPr>
          <w:bCs/>
          <w:szCs w:val="20"/>
        </w:rPr>
        <w:t>29) = -2.78, p = .009, d = 0.51). This pattern is consistent with the presence of the N2pc component (Figure 4A).</w:t>
      </w:r>
    </w:p>
    <w:p w14:paraId="3CA51C2B" w14:textId="77777777" w:rsidR="00372B47" w:rsidRPr="00372B47" w:rsidRDefault="00372B47" w:rsidP="00372B47">
      <w:pPr>
        <w:spacing w:after="0" w:line="240" w:lineRule="auto"/>
        <w:rPr>
          <w:b/>
          <w:bCs/>
          <w:szCs w:val="20"/>
        </w:rPr>
      </w:pPr>
      <w:r w:rsidRPr="00372B47">
        <w:rPr>
          <w:b/>
          <w:bCs/>
          <w:szCs w:val="20"/>
        </w:rPr>
        <w:t>Ensemble task</w:t>
      </w:r>
    </w:p>
    <w:p w14:paraId="25368147" w14:textId="77777777" w:rsidR="00372B47" w:rsidRPr="00372B47" w:rsidRDefault="00372B47" w:rsidP="00372B47">
      <w:pPr>
        <w:spacing w:after="0" w:line="240" w:lineRule="auto"/>
        <w:rPr>
          <w:bCs/>
          <w:szCs w:val="20"/>
        </w:rPr>
      </w:pPr>
      <w:r w:rsidRPr="00372B47">
        <w:rPr>
          <w:bCs/>
          <w:szCs w:val="20"/>
        </w:rPr>
        <w:t xml:space="preserve">A paired </w:t>
      </w:r>
      <w:r w:rsidRPr="00372B47">
        <w:rPr>
          <w:bCs/>
          <w:i/>
          <w:iCs/>
          <w:szCs w:val="20"/>
        </w:rPr>
        <w:t>t</w:t>
      </w:r>
      <w:r w:rsidRPr="00372B47">
        <w:rPr>
          <w:bCs/>
          <w:szCs w:val="20"/>
        </w:rPr>
        <w:t xml:space="preserve">-test comparing amplitudes contralateral versus ipsilateral to the </w:t>
      </w:r>
      <w:proofErr w:type="spellStart"/>
      <w:r w:rsidRPr="00372B47">
        <w:rPr>
          <w:bCs/>
          <w:szCs w:val="20"/>
        </w:rPr>
        <w:t>precued</w:t>
      </w:r>
      <w:proofErr w:type="spellEnd"/>
      <w:r w:rsidRPr="00372B47">
        <w:rPr>
          <w:bCs/>
          <w:szCs w:val="20"/>
        </w:rPr>
        <w:t xml:space="preserve"> side in the ensemble condition did not reveal a significant effect of cueing (</w:t>
      </w:r>
      <w:proofErr w:type="gramStart"/>
      <w:r w:rsidRPr="00372B47">
        <w:rPr>
          <w:bCs/>
          <w:i/>
          <w:iCs/>
          <w:szCs w:val="20"/>
        </w:rPr>
        <w:t>t</w:t>
      </w:r>
      <w:r w:rsidRPr="00372B47">
        <w:rPr>
          <w:bCs/>
          <w:szCs w:val="20"/>
        </w:rPr>
        <w:t>(</w:t>
      </w:r>
      <w:proofErr w:type="gramEnd"/>
      <w:r w:rsidRPr="00372B47">
        <w:rPr>
          <w:bCs/>
          <w:szCs w:val="20"/>
        </w:rPr>
        <w:t xml:space="preserve">29) = 0.75, </w:t>
      </w:r>
      <w:r w:rsidRPr="00372B47">
        <w:rPr>
          <w:bCs/>
          <w:i/>
          <w:iCs/>
          <w:szCs w:val="20"/>
        </w:rPr>
        <w:t>p</w:t>
      </w:r>
      <w:r w:rsidRPr="00372B47">
        <w:rPr>
          <w:bCs/>
          <w:szCs w:val="20"/>
        </w:rPr>
        <w:t xml:space="preserve"> = .46, </w:t>
      </w:r>
      <w:r w:rsidRPr="00372B47">
        <w:rPr>
          <w:bCs/>
          <w:i/>
          <w:iCs/>
          <w:szCs w:val="20"/>
        </w:rPr>
        <w:t>d</w:t>
      </w:r>
      <w:r w:rsidRPr="00372B47">
        <w:rPr>
          <w:bCs/>
          <w:szCs w:val="20"/>
        </w:rPr>
        <w:t xml:space="preserve"> = -0.14), indicating no clear elicitation of the N2pc component in the 200–350 </w:t>
      </w:r>
      <w:proofErr w:type="spellStart"/>
      <w:r w:rsidRPr="00372B47">
        <w:rPr>
          <w:bCs/>
          <w:szCs w:val="20"/>
        </w:rPr>
        <w:t>ms</w:t>
      </w:r>
      <w:proofErr w:type="spellEnd"/>
      <w:r w:rsidRPr="00372B47">
        <w:rPr>
          <w:bCs/>
          <w:szCs w:val="20"/>
        </w:rPr>
        <w:t xml:space="preserve"> time window (figure 4B).</w:t>
      </w:r>
    </w:p>
    <w:p w14:paraId="370A4A99" w14:textId="77777777" w:rsidR="00372B47" w:rsidRPr="00372B47" w:rsidRDefault="00372B47" w:rsidP="00372B47">
      <w:pPr>
        <w:spacing w:after="0" w:line="240" w:lineRule="auto"/>
        <w:rPr>
          <w:bCs/>
          <w:szCs w:val="20"/>
        </w:rPr>
      </w:pPr>
    </w:p>
    <w:p w14:paraId="20DCA634" w14:textId="77777777" w:rsidR="00372B47" w:rsidRPr="00372B47" w:rsidRDefault="00372B47" w:rsidP="00372B47">
      <w:pPr>
        <w:spacing w:after="0" w:line="240" w:lineRule="auto"/>
        <w:rPr>
          <w:bCs/>
          <w:szCs w:val="20"/>
        </w:rPr>
      </w:pPr>
      <w:r w:rsidRPr="00372B47">
        <w:rPr>
          <w:bCs/>
          <w:szCs w:val="20"/>
        </w:rPr>
        <w:drawing>
          <wp:anchor distT="0" distB="0" distL="114300" distR="114300" simplePos="0" relativeHeight="251703296" behindDoc="0" locked="0" layoutInCell="1" allowOverlap="1" wp14:anchorId="0C0768F8" wp14:editId="4AD5AE92">
            <wp:simplePos x="0" y="0"/>
            <wp:positionH relativeFrom="margin">
              <wp:align>center</wp:align>
            </wp:positionH>
            <wp:positionV relativeFrom="paragraph">
              <wp:posOffset>3810</wp:posOffset>
            </wp:positionV>
            <wp:extent cx="5943600" cy="2938780"/>
            <wp:effectExtent l="0" t="0" r="0" b="0"/>
            <wp:wrapTopAndBottom/>
            <wp:docPr id="2007932563"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7932563" name="Graphic 2007932563"/>
                    <pic:cNvPicPr/>
                  </pic:nvPicPr>
                  <pic:blipFill>
                    <a:blip r:embed="rId152">
                      <a:extLst>
                        <a:ext uri="{96DAC541-7B7A-43D3-8B79-37D633B846F1}">
                          <asvg:svgBlip xmlns:asvg="http://schemas.microsoft.com/office/drawing/2016/SVG/main" r:embed="rId153"/>
                        </a:ext>
                      </a:extLst>
                    </a:blip>
                    <a:stretch>
                      <a:fillRect/>
                    </a:stretch>
                  </pic:blipFill>
                  <pic:spPr>
                    <a:xfrm>
                      <a:off x="0" y="0"/>
                      <a:ext cx="5943600" cy="2938780"/>
                    </a:xfrm>
                    <a:prstGeom prst="rect">
                      <a:avLst/>
                    </a:prstGeom>
                  </pic:spPr>
                </pic:pic>
              </a:graphicData>
            </a:graphic>
          </wp:anchor>
        </w:drawing>
      </w:r>
    </w:p>
    <w:p w14:paraId="4BE0CB78" w14:textId="77777777" w:rsidR="00372B47" w:rsidRPr="00372B47" w:rsidRDefault="00372B47" w:rsidP="00372B47">
      <w:pPr>
        <w:spacing w:after="0" w:line="240" w:lineRule="auto"/>
        <w:rPr>
          <w:bCs/>
          <w:szCs w:val="20"/>
        </w:rPr>
      </w:pPr>
    </w:p>
    <w:p w14:paraId="2320E701" w14:textId="10D615AD" w:rsidR="00372B47" w:rsidRPr="00372B47" w:rsidRDefault="00372B47" w:rsidP="00372B47">
      <w:pPr>
        <w:spacing w:after="0" w:line="240" w:lineRule="auto"/>
        <w:rPr>
          <w:bCs/>
          <w:i/>
          <w:iCs/>
          <w:szCs w:val="20"/>
          <w:lang w:val="ru-RU"/>
        </w:rPr>
      </w:pPr>
      <w:r w:rsidRPr="00372B47">
        <w:rPr>
          <w:b/>
          <w:bCs/>
          <w:i/>
          <w:iCs/>
          <w:szCs w:val="20"/>
        </w:rPr>
        <w:t>Figure 4.</w:t>
      </w:r>
      <w:r w:rsidRPr="00372B47">
        <w:rPr>
          <w:bCs/>
          <w:i/>
          <w:iCs/>
          <w:szCs w:val="20"/>
        </w:rPr>
        <w:t xml:space="preserve"> ERP waveforms time-locked to bilateral Gabor stimuli presentation. Orange line – electrodes contralateral to the </w:t>
      </w:r>
      <w:proofErr w:type="spellStart"/>
      <w:r w:rsidRPr="00372B47">
        <w:rPr>
          <w:bCs/>
          <w:i/>
          <w:iCs/>
          <w:szCs w:val="20"/>
        </w:rPr>
        <w:t>precued</w:t>
      </w:r>
      <w:proofErr w:type="spellEnd"/>
      <w:r w:rsidRPr="00372B47">
        <w:rPr>
          <w:bCs/>
          <w:i/>
          <w:iCs/>
          <w:szCs w:val="20"/>
        </w:rPr>
        <w:t xml:space="preserve"> side, blue – </w:t>
      </w:r>
      <w:proofErr w:type="gramStart"/>
      <w:r w:rsidRPr="00372B47">
        <w:rPr>
          <w:bCs/>
          <w:i/>
          <w:iCs/>
          <w:szCs w:val="20"/>
        </w:rPr>
        <w:t>ipsilateral</w:t>
      </w:r>
      <w:r w:rsidRPr="00372B47">
        <w:rPr>
          <w:bCs/>
          <w:i/>
          <w:iCs/>
          <w:szCs w:val="20"/>
          <w:lang w:val="is-IS"/>
        </w:rPr>
        <w:t>(</w:t>
      </w:r>
      <w:proofErr w:type="gramEnd"/>
      <w:r w:rsidRPr="00372B47">
        <w:rPr>
          <w:bCs/>
          <w:i/>
          <w:iCs/>
          <w:szCs w:val="20"/>
          <w:lang w:val="is-IS"/>
        </w:rPr>
        <w:t>P3/P4 P7/P8)</w:t>
      </w:r>
      <w:r w:rsidRPr="00372B47">
        <w:rPr>
          <w:bCs/>
          <w:i/>
          <w:iCs/>
          <w:szCs w:val="20"/>
        </w:rPr>
        <w:t xml:space="preserve"> Time window selected for analysis (200 to 350 </w:t>
      </w:r>
      <w:proofErr w:type="spellStart"/>
      <w:r w:rsidRPr="00372B47">
        <w:rPr>
          <w:bCs/>
          <w:i/>
          <w:iCs/>
          <w:szCs w:val="20"/>
        </w:rPr>
        <w:t>ms</w:t>
      </w:r>
      <w:proofErr w:type="spellEnd"/>
      <w:r w:rsidRPr="00372B47">
        <w:rPr>
          <w:bCs/>
          <w:i/>
          <w:iCs/>
          <w:szCs w:val="20"/>
        </w:rPr>
        <w:t xml:space="preserve">) is highlighted with a grey rectangle. Lower graphs stand for difference </w:t>
      </w:r>
      <w:proofErr w:type="gramStart"/>
      <w:r w:rsidRPr="00372B47">
        <w:rPr>
          <w:bCs/>
          <w:i/>
          <w:iCs/>
          <w:szCs w:val="20"/>
        </w:rPr>
        <w:t>wave</w:t>
      </w:r>
      <w:proofErr w:type="gramEnd"/>
      <w:r w:rsidRPr="00372B47">
        <w:rPr>
          <w:bCs/>
          <w:i/>
          <w:iCs/>
          <w:szCs w:val="20"/>
        </w:rPr>
        <w:t xml:space="preserve"> (ipsilateral minus contralateral amplitude). Ribbons represent 95% confidence intervals). Left panel – single condition. Right panel– ensemble condition. </w:t>
      </w:r>
    </w:p>
    <w:p w14:paraId="404AE103" w14:textId="77777777" w:rsidR="00372B47" w:rsidRPr="00372B47" w:rsidRDefault="00372B47" w:rsidP="00372B47">
      <w:pPr>
        <w:spacing w:after="0" w:line="240" w:lineRule="auto"/>
        <w:rPr>
          <w:bCs/>
          <w:szCs w:val="20"/>
        </w:rPr>
      </w:pPr>
      <w:r w:rsidRPr="00372B47">
        <w:rPr>
          <w:bCs/>
          <w:szCs w:val="20"/>
        </w:rPr>
        <w:lastRenderedPageBreak/>
        <w:t>EEG Decoding</w:t>
      </w:r>
    </w:p>
    <w:p w14:paraId="13A70D27" w14:textId="77777777" w:rsidR="00372B47" w:rsidRPr="00372B47" w:rsidRDefault="00372B47" w:rsidP="00372B47">
      <w:pPr>
        <w:spacing w:after="0" w:line="240" w:lineRule="auto"/>
        <w:rPr>
          <w:b/>
          <w:bCs/>
          <w:szCs w:val="20"/>
        </w:rPr>
      </w:pPr>
      <w:r w:rsidRPr="00372B47">
        <w:rPr>
          <w:b/>
          <w:bCs/>
          <w:szCs w:val="20"/>
        </w:rPr>
        <w:t>Single object task</w:t>
      </w:r>
    </w:p>
    <w:p w14:paraId="0AB05B93" w14:textId="77777777" w:rsidR="00372B47" w:rsidRPr="00372B47" w:rsidRDefault="00372B47" w:rsidP="00372B47">
      <w:pPr>
        <w:spacing w:after="0" w:line="240" w:lineRule="auto"/>
        <w:rPr>
          <w:bCs/>
          <w:szCs w:val="20"/>
        </w:rPr>
      </w:pPr>
      <w:r w:rsidRPr="00372B47">
        <w:rPr>
          <w:bCs/>
          <w:szCs w:val="20"/>
        </w:rPr>
        <w:t xml:space="preserve">The mean decoding accuracy (0 to 500 </w:t>
      </w:r>
      <w:proofErr w:type="spellStart"/>
      <w:r w:rsidRPr="00372B47">
        <w:rPr>
          <w:bCs/>
          <w:szCs w:val="20"/>
        </w:rPr>
        <w:t>ms</w:t>
      </w:r>
      <w:proofErr w:type="spellEnd"/>
      <w:r w:rsidRPr="00372B47">
        <w:rPr>
          <w:bCs/>
          <w:szCs w:val="20"/>
        </w:rPr>
        <w:t>) of classifying the attended (cued) visual field (right-attended vs. left-attended trials) across all trials was 57% (SD = 11 percentage points), averaged over participants and conditions. A one-sample t-test was used to compare it to the chance level of 50%, revealing a significant difference (</w:t>
      </w:r>
      <w:proofErr w:type="gramStart"/>
      <w:r w:rsidRPr="00372B47">
        <w:rPr>
          <w:bCs/>
          <w:i/>
          <w:iCs/>
          <w:szCs w:val="20"/>
        </w:rPr>
        <w:t>t</w:t>
      </w:r>
      <w:r w:rsidRPr="00372B47">
        <w:rPr>
          <w:bCs/>
          <w:szCs w:val="20"/>
        </w:rPr>
        <w:t>(</w:t>
      </w:r>
      <w:proofErr w:type="gramEnd"/>
      <w:r w:rsidRPr="00372B47">
        <w:rPr>
          <w:bCs/>
          <w:szCs w:val="20"/>
        </w:rPr>
        <w:t>29) = 3.56,</w:t>
      </w:r>
      <w:r w:rsidRPr="00372B47">
        <w:rPr>
          <w:bCs/>
          <w:i/>
          <w:iCs/>
          <w:szCs w:val="20"/>
        </w:rPr>
        <w:t xml:space="preserve"> p </w:t>
      </w:r>
      <w:r w:rsidRPr="00372B47">
        <w:rPr>
          <w:bCs/>
          <w:szCs w:val="20"/>
        </w:rPr>
        <w:t xml:space="preserve">= 0.001). This indicates that the direction of attention could be reliably decoded from EEG data and confirms that attention was successfully shifted to the </w:t>
      </w:r>
      <w:proofErr w:type="spellStart"/>
      <w:r w:rsidRPr="00372B47">
        <w:rPr>
          <w:bCs/>
          <w:szCs w:val="20"/>
        </w:rPr>
        <w:t>precued</w:t>
      </w:r>
      <w:proofErr w:type="spellEnd"/>
      <w:r w:rsidRPr="00372B47">
        <w:rPr>
          <w:bCs/>
          <w:szCs w:val="20"/>
        </w:rPr>
        <w:t xml:space="preserve"> visual field (figure 5A).</w:t>
      </w:r>
    </w:p>
    <w:p w14:paraId="2AB5D80B" w14:textId="77777777" w:rsidR="00372B47" w:rsidRPr="00372B47" w:rsidRDefault="00372B47" w:rsidP="00372B47">
      <w:pPr>
        <w:spacing w:after="0" w:line="240" w:lineRule="auto"/>
        <w:rPr>
          <w:bCs/>
          <w:szCs w:val="20"/>
        </w:rPr>
      </w:pPr>
    </w:p>
    <w:p w14:paraId="1D2DD5F8" w14:textId="77777777" w:rsidR="00372B47" w:rsidRPr="00372B47" w:rsidRDefault="00372B47" w:rsidP="00372B47">
      <w:pPr>
        <w:spacing w:after="0" w:line="240" w:lineRule="auto"/>
        <w:rPr>
          <w:b/>
          <w:bCs/>
          <w:szCs w:val="20"/>
        </w:rPr>
      </w:pPr>
      <w:r w:rsidRPr="00372B47">
        <w:rPr>
          <w:b/>
          <w:bCs/>
          <w:szCs w:val="20"/>
        </w:rPr>
        <w:t>Ensemble task</w:t>
      </w:r>
    </w:p>
    <w:p w14:paraId="027658E0" w14:textId="77777777" w:rsidR="00372B47" w:rsidRPr="00372B47" w:rsidRDefault="00372B47" w:rsidP="00372B47">
      <w:pPr>
        <w:spacing w:after="0" w:line="240" w:lineRule="auto"/>
        <w:rPr>
          <w:bCs/>
          <w:szCs w:val="20"/>
        </w:rPr>
      </w:pPr>
      <w:r w:rsidRPr="00372B47">
        <w:rPr>
          <w:bCs/>
          <w:szCs w:val="20"/>
        </w:rPr>
        <w:t xml:space="preserve">Analogously the same logic was applied to decoding accuracy in the ensemble condition. The mean decoding accuracy over 0 to 500 </w:t>
      </w:r>
      <w:proofErr w:type="spellStart"/>
      <w:r w:rsidRPr="00372B47">
        <w:rPr>
          <w:bCs/>
          <w:szCs w:val="20"/>
        </w:rPr>
        <w:t>ms</w:t>
      </w:r>
      <w:proofErr w:type="spellEnd"/>
      <w:r w:rsidRPr="00372B47">
        <w:rPr>
          <w:bCs/>
          <w:szCs w:val="20"/>
        </w:rPr>
        <w:t xml:space="preserve"> for classifying the attended visual field in the ensemble condition was 57% (SD = 8 percentage points). A one-sample t-test compared this mean accuracy to the chance level of 50%, revealing a significant difference (</w:t>
      </w:r>
      <w:proofErr w:type="gramStart"/>
      <w:r w:rsidRPr="00372B47">
        <w:rPr>
          <w:bCs/>
          <w:i/>
          <w:iCs/>
          <w:szCs w:val="20"/>
        </w:rPr>
        <w:t>t</w:t>
      </w:r>
      <w:r w:rsidRPr="00372B47">
        <w:rPr>
          <w:bCs/>
          <w:szCs w:val="20"/>
        </w:rPr>
        <w:t>(</w:t>
      </w:r>
      <w:proofErr w:type="gramEnd"/>
      <w:r w:rsidRPr="00372B47">
        <w:rPr>
          <w:bCs/>
          <w:szCs w:val="20"/>
        </w:rPr>
        <w:t xml:space="preserve">29) = 4.35, </w:t>
      </w:r>
      <w:r w:rsidRPr="00372B47">
        <w:rPr>
          <w:bCs/>
          <w:i/>
          <w:iCs/>
          <w:szCs w:val="20"/>
        </w:rPr>
        <w:t>p</w:t>
      </w:r>
      <w:r w:rsidRPr="00372B47">
        <w:rPr>
          <w:bCs/>
          <w:szCs w:val="20"/>
        </w:rPr>
        <w:t xml:space="preserve"> &lt; 0.001; figure 5B)</w:t>
      </w:r>
    </w:p>
    <w:p w14:paraId="113C2B52" w14:textId="77777777" w:rsidR="00372B47" w:rsidRPr="00372B47" w:rsidRDefault="00372B47" w:rsidP="00372B47">
      <w:pPr>
        <w:spacing w:after="0" w:line="240" w:lineRule="auto"/>
        <w:rPr>
          <w:bCs/>
          <w:szCs w:val="20"/>
        </w:rPr>
      </w:pPr>
      <w:r w:rsidRPr="00372B47">
        <w:rPr>
          <w:bCs/>
          <w:szCs w:val="20"/>
        </w:rPr>
        <w:drawing>
          <wp:anchor distT="0" distB="0" distL="114300" distR="114300" simplePos="0" relativeHeight="251702272" behindDoc="0" locked="0" layoutInCell="1" allowOverlap="1" wp14:anchorId="67F69D8F" wp14:editId="2948CDB5">
            <wp:simplePos x="0" y="0"/>
            <wp:positionH relativeFrom="margin">
              <wp:align>center</wp:align>
            </wp:positionH>
            <wp:positionV relativeFrom="paragraph">
              <wp:posOffset>1270</wp:posOffset>
            </wp:positionV>
            <wp:extent cx="5943600" cy="1476375"/>
            <wp:effectExtent l="0" t="0" r="0" b="9525"/>
            <wp:wrapTopAndBottom/>
            <wp:docPr id="5" name="Picture 120159392" descr="A graph and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0159392" descr="A graph and a chart&#10;&#10;AI-generated content may be incorrect."/>
                    <pic:cNvPicPr>
                      <a:picLocks noChangeAspect="1" noChangeArrowheads="1"/>
                    </pic:cNvPicPr>
                  </pic:nvPicPr>
                  <pic:blipFill>
                    <a:blip r:embed="rId154">
                      <a:extLst>
                        <a:ext uri="{28A0092B-C50C-407E-A947-70E740481C1C}">
                          <a14:useLocalDpi xmlns:a14="http://schemas.microsoft.com/office/drawing/2010/main" val="0"/>
                        </a:ext>
                      </a:extLst>
                    </a:blip>
                    <a:stretch>
                      <a:fillRect/>
                    </a:stretch>
                  </pic:blipFill>
                  <pic:spPr bwMode="auto">
                    <a:xfrm>
                      <a:off x="0" y="0"/>
                      <a:ext cx="5943600" cy="1476375"/>
                    </a:xfrm>
                    <a:prstGeom prst="rect">
                      <a:avLst/>
                    </a:prstGeom>
                  </pic:spPr>
                </pic:pic>
              </a:graphicData>
            </a:graphic>
            <wp14:sizeRelH relativeFrom="page">
              <wp14:pctWidth>0</wp14:pctWidth>
            </wp14:sizeRelH>
            <wp14:sizeRelV relativeFrom="page">
              <wp14:pctHeight>0</wp14:pctHeight>
            </wp14:sizeRelV>
          </wp:anchor>
        </w:drawing>
      </w:r>
      <w:r w:rsidRPr="00372B47">
        <w:rPr>
          <w:bCs/>
          <w:szCs w:val="20"/>
        </w:rPr>
        <w:t xml:space="preserve"> </w:t>
      </w:r>
    </w:p>
    <w:p w14:paraId="4C56A722" w14:textId="77777777" w:rsidR="00372B47" w:rsidRPr="00372B47" w:rsidRDefault="00372B47" w:rsidP="00372B47">
      <w:pPr>
        <w:spacing w:after="0" w:line="240" w:lineRule="auto"/>
        <w:rPr>
          <w:bCs/>
          <w:szCs w:val="20"/>
        </w:rPr>
      </w:pPr>
    </w:p>
    <w:p w14:paraId="335692A0" w14:textId="77777777" w:rsidR="00372B47" w:rsidRPr="00372B47" w:rsidRDefault="00372B47" w:rsidP="00372B47">
      <w:pPr>
        <w:spacing w:after="0" w:line="240" w:lineRule="auto"/>
        <w:rPr>
          <w:bCs/>
          <w:szCs w:val="20"/>
        </w:rPr>
      </w:pPr>
      <w:r w:rsidRPr="00372B47">
        <w:rPr>
          <w:bCs/>
          <w:szCs w:val="20"/>
        </w:rPr>
        <w:t xml:space="preserve">Figure 5. MVPA decoding accuracy for the classification of right attended versus left attended stimuli in single and ensemble tasks time locked to Gabor onset.  The red line represents chance decoding level (50%). The error ribbon represents ± 1 SE with subtracted inter-subject variability. The shaded time periods highlight significant deviance from </w:t>
      </w:r>
      <w:proofErr w:type="gramStart"/>
      <w:r w:rsidRPr="00372B47">
        <w:rPr>
          <w:bCs/>
          <w:szCs w:val="20"/>
        </w:rPr>
        <w:t>chance  (</w:t>
      </w:r>
      <w:proofErr w:type="gramEnd"/>
      <w:r w:rsidRPr="00372B47">
        <w:rPr>
          <w:bCs/>
          <w:szCs w:val="20"/>
        </w:rPr>
        <w:t>one-sample t-test). Panel A reflects the single object condition. Panel B reflects the ensemble condition.</w:t>
      </w:r>
      <w:r w:rsidRPr="00372B47">
        <w:rPr>
          <w:bCs/>
          <w:szCs w:val="20"/>
        </w:rPr>
        <w:br/>
      </w:r>
      <w:r w:rsidRPr="00372B47">
        <w:rPr>
          <w:bCs/>
          <w:szCs w:val="20"/>
        </w:rPr>
        <w:br w:type="page"/>
      </w:r>
    </w:p>
    <w:p w14:paraId="398BAEA6" w14:textId="77777777" w:rsidR="00372B47" w:rsidRPr="00372B47" w:rsidRDefault="00372B47" w:rsidP="00372B47">
      <w:pPr>
        <w:spacing w:after="0" w:line="240" w:lineRule="auto"/>
        <w:rPr>
          <w:b/>
          <w:sz w:val="28"/>
          <w:szCs w:val="28"/>
        </w:rPr>
      </w:pPr>
      <w:r w:rsidRPr="00372B47">
        <w:rPr>
          <w:b/>
          <w:sz w:val="28"/>
          <w:szCs w:val="28"/>
        </w:rPr>
        <w:lastRenderedPageBreak/>
        <w:t>Discussion</w:t>
      </w:r>
    </w:p>
    <w:p w14:paraId="3EB7DBEA" w14:textId="77777777" w:rsidR="00372B47" w:rsidRPr="00372B47" w:rsidRDefault="00372B47" w:rsidP="00372B47">
      <w:pPr>
        <w:spacing w:after="0" w:line="240" w:lineRule="auto"/>
        <w:rPr>
          <w:bCs/>
          <w:szCs w:val="20"/>
        </w:rPr>
      </w:pPr>
      <w:r w:rsidRPr="00372B47">
        <w:rPr>
          <w:bCs/>
          <w:szCs w:val="20"/>
        </w:rPr>
        <w:t>This study examined the role of spatial attention in ensemble perception of orientation using Gabor patches within a Posner cueing paradigm. The current results show that spatial attention is indispensable for accurate ensemble perception. When attention was misdirected via invalid cues, participants’ ability to judge the mean orientation of Gabor patch ensembles dropped to chance levels. This performance decline highlights that ensemble perception—far from being an automatic process—requires properly allocated spatial attention to function effectively.</w:t>
      </w:r>
    </w:p>
    <w:p w14:paraId="2E7C7008" w14:textId="77777777" w:rsidR="00372B47" w:rsidRPr="00372B47" w:rsidRDefault="00372B47" w:rsidP="00372B47">
      <w:pPr>
        <w:spacing w:after="0" w:line="240" w:lineRule="auto"/>
        <w:rPr>
          <w:bCs/>
          <w:szCs w:val="20"/>
        </w:rPr>
      </w:pPr>
      <w:r w:rsidRPr="00372B47">
        <w:rPr>
          <w:bCs/>
          <w:szCs w:val="20"/>
        </w:rPr>
        <w:t>These results build on and extend our previous research where we found that attention appears to be necessary for ensemble orientation perception with line stimuli. In that study, changes in ignored task-irrelevant ensembles failed to elicit a visual mismatch negativity (</w:t>
      </w:r>
      <w:proofErr w:type="spellStart"/>
      <w:r w:rsidRPr="00372B47">
        <w:rPr>
          <w:bCs/>
          <w:szCs w:val="20"/>
        </w:rPr>
        <w:t>vMMN</w:t>
      </w:r>
      <w:proofErr w:type="spellEnd"/>
      <w:r w:rsidRPr="00372B47">
        <w:rPr>
          <w:bCs/>
          <w:szCs w:val="20"/>
        </w:rPr>
        <w:t>), a marker of automatic sensory discrimination, suggesting that ensemble processing does not occur without attentional focus. However, the absence of an EEG marker for processing without attentional focus does not guarantee that no such processing is possible. The current findings reinforce our prior conclusion: even when ensembles are task-relevant, misdirecting spatial attention greatly impairs performance, consistent with the idea that ensemble perception is inherently attention-dependent. This consistency across different stimuli (lines and Gabor patches) and paradigms (</w:t>
      </w:r>
      <w:proofErr w:type="spellStart"/>
      <w:r w:rsidRPr="00372B47">
        <w:rPr>
          <w:bCs/>
          <w:szCs w:val="20"/>
        </w:rPr>
        <w:t>vMMN</w:t>
      </w:r>
      <w:proofErr w:type="spellEnd"/>
      <w:r w:rsidRPr="00372B47">
        <w:rPr>
          <w:bCs/>
          <w:szCs w:val="20"/>
        </w:rPr>
        <w:t xml:space="preserve"> elicitation, Posner cueing effects) strengthens the argument against fully automatic ensemble processing.</w:t>
      </w:r>
    </w:p>
    <w:p w14:paraId="76E2BC71" w14:textId="77777777" w:rsidR="00372B47" w:rsidRPr="00372B47" w:rsidRDefault="00372B47" w:rsidP="00372B47">
      <w:pPr>
        <w:spacing w:after="0" w:line="240" w:lineRule="auto"/>
        <w:rPr>
          <w:bCs/>
          <w:szCs w:val="20"/>
        </w:rPr>
      </w:pPr>
      <w:r w:rsidRPr="00372B47">
        <w:rPr>
          <w:bCs/>
          <w:szCs w:val="20"/>
        </w:rPr>
        <w:t xml:space="preserve">Performance declined for both ensemble and single-item conditions when to-be-judged stimuli were not attended (invalidly cued trials compared to validly cued trials) - with discrimination ability </w:t>
      </w:r>
      <w:proofErr w:type="gramStart"/>
      <w:r w:rsidRPr="00372B47">
        <w:rPr>
          <w:bCs/>
          <w:szCs w:val="20"/>
        </w:rPr>
        <w:t>fell</w:t>
      </w:r>
      <w:proofErr w:type="gramEnd"/>
      <w:r w:rsidRPr="00372B47">
        <w:rPr>
          <w:bCs/>
          <w:szCs w:val="20"/>
        </w:rPr>
        <w:t xml:space="preserve"> to chance levels in the ensemble condition when spatial attention was diverted. This suggests that spatial attention is important for ensemble statistics perception, challenging the notion that ensemble perception might be more robust or less reliant on attention than single-item perception </w:t>
      </w:r>
      <w:r w:rsidRPr="00372B47">
        <w:rPr>
          <w:bCs/>
          <w:szCs w:val="20"/>
        </w:rPr>
        <w:fldChar w:fldCharType="begin"/>
      </w:r>
      <w:r w:rsidRPr="00372B47">
        <w:rPr>
          <w:bCs/>
          <w:szCs w:val="20"/>
        </w:rPr>
        <w:instrText xml:space="preserve"> ADDIN ZOTERO_ITEM CSL_CITATION {"citationID":"mnSLLtck","properties":{"formattedCitation":"(Bronfman et al., 2014; Ji et al., 2018)","plainCitation":"(Bronfman et al., 2014; Ji et al., 2018)","noteIndex":0},"citationItems":[{"id":142,"uris":["http://zotero.org/users/11420493/items/58FCKL4L"],"itemData":{"id":142,"type":"article-journal","abstract":"The distinction between access consciousness and phenomenal consciousness is a subject of intensive debate. According to one view, visual experience overflows t...","archive_location":"Sage CA: Los Angeles, CA","container-title":"Psychological Science","DOI":"10.1177/0956797614532656","language":"EN","license":"© The Author(s) 2014","note":"publisher: SAGE PublicationsSage CA: Los Angeles, CA","source":"journals.sagepub.com","title":"We See More Than We Can Report","URL":"https://journals.sagepub.com/doi/full/10.1177/0956797614532656","author":[{"family":"Bronfman","given":"Zohar Z."},{"family":"Brezis","given":"Noam"},{"family":"Jacobson","given":"Hilla"},{"family":"Usher","given":"Marius"}],"accessed":{"date-parts":[["2025",3,13]]},"issued":{"date-parts":[["2014",5,9]]}}},{"id":242,"uris":["http://zotero.org/users/11420493/items/IG6CHJJG"],"itemData":{"id":242,"type":"article-journal","abstract":"We tested the processing capacity of establishing ensemble representation for multiple facial expressions using the simultaneous–sequential paradigm. Each set consisted of 16 faces conveying a variable amount of happy and angry expressions. Participants judged on a continuous scale the perceived average emotion from each face set (Experiment 1). In the simultaneous condition, the 16 faces were presented concurrently; in the sequential condition, two sets, each containing eight faces, were presented successively. Results showed that judgments varied depending on the number of happy versus angry faces contained in the sets and were sensitive at the single trial level to the perceived mean emotion intensity (based on postexperiment ratings), providing evidence of a genuine mean representation rather than the mere use of a single face or enumeration. Experiments 2 and 3 replicated Experiment 1, but implemented a different response format (binary choices) and added masks following each display, respectively. Importantly, in all three experiments, performance was consistently better in the sequential than in the simultaneous condition, revealing a limited-capacity process. A set of control analyses ruled out the use of enumeration or mere subsampling by the participants to perform the task. Collectively, these results indicate that participants could readily extract mean emotion from multiple faces shown concurrently in a set, but this process is best conceived as being capacity limited.","container-title":"Journal of Vision","DOI":"10.1167/18.3.17","ISSN":"1534-7362","issue":"3","journalAbbreviation":"Journal of Vision","page":"17","source":"Silverchair","title":"Ensemble representation for multiple facial expressions: Evidence for a capacity limited perceptual process","title-short":"Ensemble representation for multiple facial expressions","volume":"18","author":[{"family":"Ji","given":"Luyan"},{"family":"Chen","given":"Wenfeng"},{"family":"Loeys","given":"Tom"},{"family":"Pourtois","given":"Gilles"}],"issued":{"date-parts":[["2018",3,23]]}}}],"schema":"https://github.com/citation-style-language/schema/raw/master/csl-citation.json"} </w:instrText>
      </w:r>
      <w:r w:rsidRPr="00372B47">
        <w:rPr>
          <w:bCs/>
          <w:szCs w:val="20"/>
        </w:rPr>
        <w:fldChar w:fldCharType="separate"/>
      </w:r>
      <w:r w:rsidRPr="00372B47">
        <w:rPr>
          <w:bCs/>
          <w:szCs w:val="20"/>
        </w:rPr>
        <w:t>(Bronfman et al., 2014; Ji et al., 2018)</w:t>
      </w:r>
      <w:r w:rsidRPr="00372B47">
        <w:rPr>
          <w:bCs/>
          <w:szCs w:val="20"/>
        </w:rPr>
        <w:fldChar w:fldCharType="end"/>
      </w:r>
      <w:r w:rsidRPr="00372B47">
        <w:rPr>
          <w:bCs/>
          <w:szCs w:val="20"/>
        </w:rPr>
        <w:t>. For peripherally presented stimuli, at least, both processes appear to share a crucial dependency on spatial attention.</w:t>
      </w:r>
    </w:p>
    <w:p w14:paraId="73643D93" w14:textId="77777777" w:rsidR="00372B47" w:rsidRPr="00372B47" w:rsidRDefault="00372B47" w:rsidP="00372B47">
      <w:pPr>
        <w:spacing w:after="0" w:line="240" w:lineRule="auto"/>
        <w:rPr>
          <w:bCs/>
          <w:szCs w:val="20"/>
        </w:rPr>
      </w:pPr>
      <w:r w:rsidRPr="00372B47">
        <w:rPr>
          <w:bCs/>
          <w:szCs w:val="20"/>
        </w:rPr>
        <w:t xml:space="preserve">Attentional deployment to the cued side was verified by above-chance EEG decoding accuracy for cue direction (left vs. right), indicating that the spatial cue effectively biased attention toward the intended location. This neural </w:t>
      </w:r>
      <w:proofErr w:type="gramStart"/>
      <w:r w:rsidRPr="00372B47">
        <w:rPr>
          <w:bCs/>
          <w:szCs w:val="20"/>
        </w:rPr>
        <w:t>correlate</w:t>
      </w:r>
      <w:proofErr w:type="gramEnd"/>
      <w:r w:rsidRPr="00372B47">
        <w:rPr>
          <w:bCs/>
          <w:szCs w:val="20"/>
        </w:rPr>
        <w:t xml:space="preserve"> provides additional support for the conclusion that spatial attention is a prerequisite for effective ensemble processing, linking behavioral impairments directly to attentional allocation. </w:t>
      </w:r>
    </w:p>
    <w:p w14:paraId="679B1A6C" w14:textId="77777777" w:rsidR="00372B47" w:rsidRPr="00372B47" w:rsidRDefault="00372B47" w:rsidP="00372B47">
      <w:pPr>
        <w:spacing w:after="0" w:line="240" w:lineRule="auto"/>
        <w:rPr>
          <w:bCs/>
          <w:szCs w:val="20"/>
        </w:rPr>
      </w:pPr>
      <w:r w:rsidRPr="00372B47">
        <w:rPr>
          <w:bCs/>
          <w:szCs w:val="20"/>
        </w:rPr>
        <w:t xml:space="preserve">An unexpected finding was the absence of the N2pc component for attended ensembles, despite the use of the Posner cueing paradigm to manipulate spatial attention. Typically, N2pc reflects lateralized </w:t>
      </w:r>
      <w:proofErr w:type="gramStart"/>
      <w:r w:rsidRPr="00372B47">
        <w:rPr>
          <w:bCs/>
          <w:szCs w:val="20"/>
        </w:rPr>
        <w:t>attentional</w:t>
      </w:r>
      <w:proofErr w:type="gramEnd"/>
      <w:r w:rsidRPr="00372B47">
        <w:rPr>
          <w:bCs/>
          <w:szCs w:val="20"/>
        </w:rPr>
        <w:t xml:space="preserve"> selection of a specific target (Luck &amp; Hillyard, 1994). Indeed, the component was found when comparing attended vs. unattended single Gabors – yet it was not observed when participants judged the mean orientation of 16 Gabor patches. This could suggest that ensemble perception does not rely on the selection of individual items within the group. Unlike traditional attentional tasks where attention is directed toward a specific target (reflected in the N2pc component), judging </w:t>
      </w:r>
      <w:r w:rsidRPr="00372B47">
        <w:rPr>
          <w:bCs/>
          <w:szCs w:val="20"/>
        </w:rPr>
        <w:lastRenderedPageBreak/>
        <w:t xml:space="preserve">the average orientation of an ensemble may involve a different mechanism—one that processes the group </w:t>
      </w:r>
      <w:proofErr w:type="gramStart"/>
      <w:r w:rsidRPr="00372B47">
        <w:rPr>
          <w:bCs/>
          <w:szCs w:val="20"/>
        </w:rPr>
        <w:t>as a whole rather</w:t>
      </w:r>
      <w:proofErr w:type="gramEnd"/>
      <w:r w:rsidRPr="00372B47">
        <w:rPr>
          <w:bCs/>
          <w:szCs w:val="20"/>
        </w:rPr>
        <w:t xml:space="preserve"> than focusing on a particular element.</w:t>
      </w:r>
    </w:p>
    <w:p w14:paraId="4451A256" w14:textId="77777777" w:rsidR="00372B47" w:rsidRPr="00372B47" w:rsidRDefault="00372B47" w:rsidP="00372B47">
      <w:pPr>
        <w:spacing w:after="0" w:line="240" w:lineRule="auto"/>
        <w:rPr>
          <w:bCs/>
          <w:szCs w:val="20"/>
        </w:rPr>
      </w:pPr>
      <w:r w:rsidRPr="00372B47">
        <w:rPr>
          <w:bCs/>
          <w:szCs w:val="20"/>
        </w:rPr>
        <w:t xml:space="preserve">However, the substantial performance drop to chance levels in invalid cue trials for both ensemble and single-Gabor conditions indicates that spatial attention remains essential. The lack of N2pc might instead reflect a broader distribution of attention across the ensemble, insufficient to trigger the sharp contralateral negativity of target selection, rather than complete attention independence. This is supported by our EEG decoding results, which successfully distinguished attended from unattended sets, confirming attentional engagement. </w:t>
      </w:r>
    </w:p>
    <w:p w14:paraId="0ACD95D0" w14:textId="77777777" w:rsidR="00372B47" w:rsidRPr="00372B47" w:rsidRDefault="00372B47" w:rsidP="00372B47">
      <w:pPr>
        <w:spacing w:after="0" w:line="240" w:lineRule="auto"/>
        <w:rPr>
          <w:bCs/>
          <w:szCs w:val="20"/>
        </w:rPr>
      </w:pPr>
      <w:r w:rsidRPr="00372B47">
        <w:rPr>
          <w:bCs/>
          <w:szCs w:val="20"/>
        </w:rPr>
        <w:t xml:space="preserve">These findings contribute to the debate about whether ensemble perception can occur pre-attentively. Some research supports automatic ensemble processing, citing evidence that observers can extract summary statistics such as average size or color without focal attention </w:t>
      </w:r>
      <w:hyperlink r:id="rId155">
        <w:r w:rsidRPr="00372B47">
          <w:rPr>
            <w:rStyle w:val="Hyperlink"/>
            <w:bCs/>
            <w:szCs w:val="20"/>
          </w:rPr>
          <w:t>(Bronfman et al., 2014)</w:t>
        </w:r>
      </w:hyperlink>
      <w:r w:rsidRPr="00372B47">
        <w:rPr>
          <w:bCs/>
          <w:szCs w:val="20"/>
        </w:rPr>
        <w:t xml:space="preserve">. However, our results align with studies arguing that attention is essential (e.g., </w:t>
      </w:r>
      <w:hyperlink r:id="rId156">
        <w:r w:rsidRPr="00372B47">
          <w:rPr>
            <w:rStyle w:val="Hyperlink"/>
            <w:bCs/>
            <w:szCs w:val="20"/>
          </w:rPr>
          <w:t>Jackson-Nielsen et al., 2017; McNair et al., 2017</w:t>
        </w:r>
      </w:hyperlink>
      <w:r w:rsidRPr="00372B47">
        <w:rPr>
          <w:bCs/>
          <w:szCs w:val="20"/>
        </w:rPr>
        <w:t xml:space="preserve">). The performance drop from valid in invalid cue conditions suggests that, for orientation and peripheral stimuli, ensemble perception cannot proceed effectively without attentional resources allocation. This challenges models proposing that ensemble perception is a pre-attentive mechanism and emphasizes the need for attention, particularly outside the central visual field </w:t>
      </w:r>
      <w:r w:rsidRPr="00372B47">
        <w:rPr>
          <w:bCs/>
          <w:szCs w:val="20"/>
        </w:rPr>
        <w:fldChar w:fldCharType="begin"/>
      </w:r>
      <w:r w:rsidRPr="00372B47">
        <w:rPr>
          <w:bCs/>
          <w:szCs w:val="20"/>
        </w:rPr>
        <w:instrText xml:space="preserve"> ADDIN ZOTERO_ITEM CSL_CITATION {"citationID":"hey5AyJg","properties":{"formattedCitation":"(Joo et al., 2009)","plainCitation":"(Joo et al., 2009)","noteIndex":0},"citationItems":[{"id":3044,"uris":["http://zotero.org/users/11420493/items/9A5GJPE3"],"itemData":{"id":3044,"type":"article-journal","abstract":"This paper explores the nature of the representations used for computing mean visual size of an array of visual objects of different sizes. In Experiment 1 we found that mean size judgments are accurately made even when the individual objects (circles) upon which those judgments were based were distributed between the two eyes. Mean size judgments were impaired, however, when a subset of the constituent objects involved in the estimation of mean size were rendered invisible by interocular suppression. These findings suggest that mean size is computed from relatively refined stimulus information represented at stages of visual processing beyond those involved in binocular combination and interocular suppression. In Experiment 2 we used an attentional blink paradigm to learn whether this refined information was susceptible to the constraints of attention. Accuracy of mean size judgments was unchanged when one of the two arrays of circles was presented within a rapid serial visual presentation sequence, regardless of task requirement (single vs. dual task) and the array’s time of presentation relative to the brief appearance of a target that was the focus of attention. Evidently the refined stimulus information used for computing mean size remains available even in the absence of focused attention. (PsycINFO Database Record (c) 2016 APA, all rights reserved)","container-title":"Journal of Vision","DOI":"10.1167/9.9.7","ISSN":"1534-7362","issue":"9","note":"publisher-place: US\npublisher: Assn for Research in Vision &amp; Ophthalmology (ARVO)","source":"APA PsycNet","title":"On the nature of the stimulus information necessary for estimating mean size of visual arrays","volume":"9","author":[{"family":"Joo","given":"Sung Jun"},{"family":"Shin","given":"Kilho"},{"family":"Chong","given":"Sang Chul"},{"family":"Blake","given":"Randolph"}],"issued":{"date-parts":[["2009"]]}}}],"schema":"https://github.com/citation-style-language/schema/raw/master/csl-citation.json"} </w:instrText>
      </w:r>
      <w:r w:rsidRPr="00372B47">
        <w:rPr>
          <w:bCs/>
          <w:szCs w:val="20"/>
        </w:rPr>
        <w:fldChar w:fldCharType="separate"/>
      </w:r>
      <w:r w:rsidRPr="00372B47">
        <w:rPr>
          <w:bCs/>
          <w:szCs w:val="20"/>
        </w:rPr>
        <w:t>(Joo et al., 2009)</w:t>
      </w:r>
      <w:r w:rsidRPr="00372B47">
        <w:rPr>
          <w:bCs/>
          <w:szCs w:val="20"/>
        </w:rPr>
        <w:fldChar w:fldCharType="end"/>
      </w:r>
    </w:p>
    <w:p w14:paraId="0BF8F481" w14:textId="77777777" w:rsidR="00372B47" w:rsidRPr="00372B47" w:rsidRDefault="00372B47" w:rsidP="00372B47">
      <w:pPr>
        <w:spacing w:after="0" w:line="240" w:lineRule="auto"/>
        <w:rPr>
          <w:bCs/>
          <w:szCs w:val="20"/>
        </w:rPr>
      </w:pPr>
      <w:r w:rsidRPr="00372B47">
        <w:rPr>
          <w:bCs/>
          <w:szCs w:val="20"/>
        </w:rPr>
        <w:t>To conclude, we demonstrate</w:t>
      </w:r>
      <w:r w:rsidRPr="00372B47">
        <w:rPr>
          <w:b/>
          <w:bCs/>
          <w:szCs w:val="20"/>
        </w:rPr>
        <w:t xml:space="preserve"> </w:t>
      </w:r>
      <w:r w:rsidRPr="00372B47">
        <w:rPr>
          <w:bCs/>
          <w:szCs w:val="20"/>
        </w:rPr>
        <w:t xml:space="preserve">that spatial attention is vital for accurate ensemble perception of orientation. </w:t>
      </w:r>
    </w:p>
    <w:p w14:paraId="58C86658" w14:textId="77777777" w:rsidR="00372B47" w:rsidRDefault="00372B47" w:rsidP="00372B47">
      <w:pPr>
        <w:spacing w:after="0" w:line="240" w:lineRule="auto"/>
        <w:rPr>
          <w:bCs/>
          <w:szCs w:val="20"/>
          <w:lang w:val="ru-RU"/>
        </w:rPr>
      </w:pPr>
    </w:p>
    <w:p w14:paraId="4F19EE88" w14:textId="30E0C122" w:rsidR="00372B47" w:rsidRDefault="00372B47">
      <w:pPr>
        <w:spacing w:after="0" w:line="240" w:lineRule="auto"/>
        <w:jc w:val="left"/>
        <w:rPr>
          <w:bCs/>
          <w:szCs w:val="20"/>
          <w:lang w:val="ru-RU"/>
        </w:rPr>
      </w:pPr>
      <w:r>
        <w:rPr>
          <w:bCs/>
          <w:szCs w:val="20"/>
          <w:lang w:val="ru-RU"/>
        </w:rPr>
        <w:br w:type="page"/>
      </w:r>
    </w:p>
    <w:p w14:paraId="0A366FC4" w14:textId="77777777" w:rsidR="00372B47" w:rsidRPr="00372B47" w:rsidRDefault="00372B47" w:rsidP="00372B47">
      <w:pPr>
        <w:spacing w:after="0" w:line="240" w:lineRule="auto"/>
        <w:rPr>
          <w:b/>
          <w:sz w:val="28"/>
          <w:szCs w:val="28"/>
          <w:lang w:val="sv-SE"/>
        </w:rPr>
      </w:pPr>
      <w:r w:rsidRPr="00372B47">
        <w:rPr>
          <w:b/>
          <w:sz w:val="28"/>
          <w:szCs w:val="28"/>
          <w:lang w:val="sv-SE"/>
        </w:rPr>
        <w:lastRenderedPageBreak/>
        <w:t>References</w:t>
      </w:r>
    </w:p>
    <w:p w14:paraId="656A6FDE" w14:textId="77777777" w:rsidR="00372B47" w:rsidRPr="00372B47" w:rsidRDefault="00372B47" w:rsidP="00372B47">
      <w:pPr>
        <w:spacing w:after="0" w:line="240" w:lineRule="auto"/>
        <w:rPr>
          <w:bCs/>
          <w:szCs w:val="20"/>
        </w:rPr>
      </w:pPr>
      <w:r w:rsidRPr="00372B47">
        <w:rPr>
          <w:bCs/>
          <w:szCs w:val="20"/>
          <w:lang w:val="sv-SE"/>
        </w:rPr>
        <w:fldChar w:fldCharType="begin"/>
      </w:r>
      <w:r w:rsidRPr="00372B47">
        <w:rPr>
          <w:bCs/>
          <w:szCs w:val="20"/>
          <w:lang w:val="sv-SE"/>
        </w:rPr>
        <w:instrText xml:space="preserve"> ADDIN ZOTERO_BIBL {"uncited":[],"omitted":[],"custom":[]} CSL_BIBLIOGRAPHY </w:instrText>
      </w:r>
      <w:r w:rsidRPr="00372B47">
        <w:rPr>
          <w:bCs/>
          <w:szCs w:val="20"/>
          <w:lang w:val="sv-SE"/>
        </w:rPr>
        <w:fldChar w:fldCharType="separate"/>
      </w:r>
      <w:r w:rsidRPr="00372B47">
        <w:rPr>
          <w:bCs/>
          <w:szCs w:val="20"/>
        </w:rPr>
        <w:t xml:space="preserve">Alvarez, G. A. (2011). Representing multiple objects as an ensemble enhances visual cognition. </w:t>
      </w:r>
      <w:r w:rsidRPr="00372B47">
        <w:rPr>
          <w:bCs/>
          <w:i/>
          <w:iCs/>
          <w:szCs w:val="20"/>
        </w:rPr>
        <w:t>Trends in Cognitive Sciences</w:t>
      </w:r>
      <w:r w:rsidRPr="00372B47">
        <w:rPr>
          <w:bCs/>
          <w:szCs w:val="20"/>
        </w:rPr>
        <w:t xml:space="preserve">, </w:t>
      </w:r>
      <w:r w:rsidRPr="00372B47">
        <w:rPr>
          <w:bCs/>
          <w:i/>
          <w:iCs/>
          <w:szCs w:val="20"/>
        </w:rPr>
        <w:t>15</w:t>
      </w:r>
      <w:r w:rsidRPr="00372B47">
        <w:rPr>
          <w:bCs/>
          <w:szCs w:val="20"/>
        </w:rPr>
        <w:t>(3), 122–131. https://doi.org/10.1016/j.tics.2011.01.003</w:t>
      </w:r>
    </w:p>
    <w:p w14:paraId="3F52844B" w14:textId="77777777" w:rsidR="00372B47" w:rsidRPr="00372B47" w:rsidRDefault="00372B47" w:rsidP="00372B47">
      <w:pPr>
        <w:spacing w:after="0" w:line="240" w:lineRule="auto"/>
        <w:rPr>
          <w:bCs/>
          <w:szCs w:val="20"/>
        </w:rPr>
      </w:pPr>
    </w:p>
    <w:p w14:paraId="5BAA199F" w14:textId="77777777" w:rsidR="00372B47" w:rsidRPr="00372B47" w:rsidRDefault="00372B47" w:rsidP="00372B47">
      <w:pPr>
        <w:spacing w:after="0" w:line="240" w:lineRule="auto"/>
        <w:rPr>
          <w:bCs/>
          <w:szCs w:val="20"/>
        </w:rPr>
      </w:pPr>
      <w:r w:rsidRPr="00372B47">
        <w:rPr>
          <w:bCs/>
          <w:szCs w:val="20"/>
        </w:rPr>
        <w:t xml:space="preserve">Alvarez, G. A., &amp; Oliva, A. (2008). The representation of simple ensemble visual features outside the focus of attention: Research article. </w:t>
      </w:r>
      <w:r w:rsidRPr="00372B47">
        <w:rPr>
          <w:bCs/>
          <w:i/>
          <w:iCs/>
          <w:szCs w:val="20"/>
        </w:rPr>
        <w:t>Psychological Science</w:t>
      </w:r>
      <w:r w:rsidRPr="00372B47">
        <w:rPr>
          <w:bCs/>
          <w:szCs w:val="20"/>
        </w:rPr>
        <w:t xml:space="preserve">, </w:t>
      </w:r>
      <w:r w:rsidRPr="00372B47">
        <w:rPr>
          <w:bCs/>
          <w:i/>
          <w:iCs/>
          <w:szCs w:val="20"/>
        </w:rPr>
        <w:t>19</w:t>
      </w:r>
      <w:r w:rsidRPr="00372B47">
        <w:rPr>
          <w:bCs/>
          <w:szCs w:val="20"/>
        </w:rPr>
        <w:t xml:space="preserve">(4), 392–398. </w:t>
      </w:r>
    </w:p>
    <w:p w14:paraId="27A5C394" w14:textId="77777777" w:rsidR="00372B47" w:rsidRPr="00372B47" w:rsidRDefault="00372B47" w:rsidP="00372B47">
      <w:pPr>
        <w:spacing w:after="0" w:line="240" w:lineRule="auto"/>
        <w:rPr>
          <w:bCs/>
          <w:szCs w:val="20"/>
        </w:rPr>
      </w:pPr>
      <w:r w:rsidRPr="00372B47">
        <w:rPr>
          <w:bCs/>
          <w:szCs w:val="20"/>
        </w:rPr>
        <w:t>https://doi.org/10.1111/j.1467-9280.2008.02098.x</w:t>
      </w:r>
    </w:p>
    <w:p w14:paraId="1D4CBDF0" w14:textId="77777777" w:rsidR="00372B47" w:rsidRPr="00372B47" w:rsidRDefault="00372B47" w:rsidP="00372B47">
      <w:pPr>
        <w:spacing w:after="0" w:line="240" w:lineRule="auto"/>
        <w:rPr>
          <w:bCs/>
          <w:szCs w:val="20"/>
        </w:rPr>
      </w:pPr>
    </w:p>
    <w:p w14:paraId="241F6A5E" w14:textId="77777777" w:rsidR="00372B47" w:rsidRPr="00372B47" w:rsidRDefault="00372B47" w:rsidP="00372B47">
      <w:pPr>
        <w:spacing w:after="0" w:line="240" w:lineRule="auto"/>
        <w:rPr>
          <w:bCs/>
          <w:szCs w:val="20"/>
        </w:rPr>
      </w:pPr>
      <w:r w:rsidRPr="00372B47">
        <w:rPr>
          <w:bCs/>
          <w:szCs w:val="20"/>
        </w:rPr>
        <w:t xml:space="preserve">Ariely, D. (2001). Seeing Sets: Representation by Statistical Properties. </w:t>
      </w:r>
      <w:r w:rsidRPr="00372B47">
        <w:rPr>
          <w:bCs/>
          <w:i/>
          <w:iCs/>
          <w:szCs w:val="20"/>
        </w:rPr>
        <w:t>Psychological Science</w:t>
      </w:r>
      <w:r w:rsidRPr="00372B47">
        <w:rPr>
          <w:bCs/>
          <w:szCs w:val="20"/>
        </w:rPr>
        <w:t xml:space="preserve">, </w:t>
      </w:r>
      <w:r w:rsidRPr="00372B47">
        <w:rPr>
          <w:bCs/>
          <w:i/>
          <w:iCs/>
          <w:szCs w:val="20"/>
        </w:rPr>
        <w:t>12</w:t>
      </w:r>
      <w:r w:rsidRPr="00372B47">
        <w:rPr>
          <w:bCs/>
          <w:szCs w:val="20"/>
        </w:rPr>
        <w:t>(2), 157–162. https://doi.org/10.1111/1467-9280.00327</w:t>
      </w:r>
    </w:p>
    <w:p w14:paraId="64406B3E" w14:textId="77777777" w:rsidR="00372B47" w:rsidRPr="00372B47" w:rsidRDefault="00372B47" w:rsidP="00372B47">
      <w:pPr>
        <w:spacing w:after="0" w:line="240" w:lineRule="auto"/>
        <w:rPr>
          <w:bCs/>
          <w:szCs w:val="20"/>
        </w:rPr>
      </w:pPr>
    </w:p>
    <w:p w14:paraId="165F1439" w14:textId="77777777" w:rsidR="00372B47" w:rsidRPr="00372B47" w:rsidRDefault="00372B47" w:rsidP="00372B47">
      <w:pPr>
        <w:spacing w:after="0" w:line="240" w:lineRule="auto"/>
        <w:rPr>
          <w:bCs/>
          <w:szCs w:val="20"/>
        </w:rPr>
      </w:pPr>
      <w:r w:rsidRPr="00372B47">
        <w:rPr>
          <w:bCs/>
          <w:szCs w:val="20"/>
        </w:rPr>
        <w:t xml:space="preserve">Brady, T. F. (2012). </w:t>
      </w:r>
      <w:r w:rsidRPr="00372B47">
        <w:rPr>
          <w:bCs/>
          <w:i/>
          <w:iCs/>
          <w:szCs w:val="20"/>
        </w:rPr>
        <w:t>A review of visual memory capacity: Beyond individual items and toward structured representations</w:t>
      </w:r>
      <w:r w:rsidRPr="00372B47">
        <w:rPr>
          <w:bCs/>
          <w:szCs w:val="20"/>
        </w:rPr>
        <w:t xml:space="preserve">. </w:t>
      </w:r>
      <w:r w:rsidRPr="00372B47">
        <w:rPr>
          <w:bCs/>
          <w:i/>
          <w:iCs/>
          <w:szCs w:val="20"/>
        </w:rPr>
        <w:t>11</w:t>
      </w:r>
      <w:r w:rsidRPr="00372B47">
        <w:rPr>
          <w:bCs/>
          <w:szCs w:val="20"/>
        </w:rPr>
        <w:t>(2011), 2012–2013. https://doi.org/10.1167/11.5.4.Introduction</w:t>
      </w:r>
    </w:p>
    <w:p w14:paraId="58979B5C" w14:textId="77777777" w:rsidR="00372B47" w:rsidRPr="00372B47" w:rsidRDefault="00372B47" w:rsidP="00372B47">
      <w:pPr>
        <w:spacing w:after="0" w:line="240" w:lineRule="auto"/>
        <w:rPr>
          <w:bCs/>
          <w:szCs w:val="20"/>
        </w:rPr>
      </w:pPr>
    </w:p>
    <w:p w14:paraId="4B2FEB4B" w14:textId="77777777" w:rsidR="00372B47" w:rsidRPr="00372B47" w:rsidRDefault="00372B47" w:rsidP="00372B47">
      <w:pPr>
        <w:spacing w:after="0" w:line="240" w:lineRule="auto"/>
        <w:rPr>
          <w:bCs/>
          <w:szCs w:val="20"/>
        </w:rPr>
      </w:pPr>
      <w:r w:rsidRPr="00372B47">
        <w:rPr>
          <w:bCs/>
          <w:szCs w:val="20"/>
        </w:rPr>
        <w:t xml:space="preserve">Bronfman, Z. Z., </w:t>
      </w:r>
      <w:proofErr w:type="spellStart"/>
      <w:r w:rsidRPr="00372B47">
        <w:rPr>
          <w:bCs/>
          <w:szCs w:val="20"/>
        </w:rPr>
        <w:t>Brezis</w:t>
      </w:r>
      <w:proofErr w:type="spellEnd"/>
      <w:r w:rsidRPr="00372B47">
        <w:rPr>
          <w:bCs/>
          <w:szCs w:val="20"/>
        </w:rPr>
        <w:t xml:space="preserve">, N., Jacobson, H., &amp; Usher, M. (2014). We See More Than We Can Report. </w:t>
      </w:r>
      <w:r w:rsidRPr="00372B47">
        <w:rPr>
          <w:bCs/>
          <w:i/>
          <w:iCs/>
          <w:szCs w:val="20"/>
        </w:rPr>
        <w:t>Psychological Science</w:t>
      </w:r>
      <w:r w:rsidRPr="00372B47">
        <w:rPr>
          <w:bCs/>
          <w:szCs w:val="20"/>
        </w:rPr>
        <w:t>. https://doi.org/10.1177/0956797614532656</w:t>
      </w:r>
    </w:p>
    <w:p w14:paraId="0862720B" w14:textId="77777777" w:rsidR="00372B47" w:rsidRPr="00372B47" w:rsidRDefault="00372B47" w:rsidP="00372B47">
      <w:pPr>
        <w:spacing w:after="0" w:line="240" w:lineRule="auto"/>
        <w:rPr>
          <w:bCs/>
          <w:szCs w:val="20"/>
        </w:rPr>
      </w:pPr>
    </w:p>
    <w:p w14:paraId="43BDC2A6" w14:textId="77777777" w:rsidR="00372B47" w:rsidRPr="00372B47" w:rsidRDefault="00372B47" w:rsidP="00372B47">
      <w:pPr>
        <w:spacing w:after="0" w:line="240" w:lineRule="auto"/>
        <w:rPr>
          <w:bCs/>
          <w:szCs w:val="20"/>
        </w:rPr>
      </w:pPr>
      <w:r w:rsidRPr="00372B47">
        <w:rPr>
          <w:bCs/>
          <w:szCs w:val="20"/>
        </w:rPr>
        <w:t xml:space="preserve">Chen, Z. (2012). Object-based attention: A tutorial review. </w:t>
      </w:r>
      <w:r w:rsidRPr="00372B47">
        <w:rPr>
          <w:bCs/>
          <w:i/>
          <w:iCs/>
          <w:szCs w:val="20"/>
        </w:rPr>
        <w:t>Attention, Perception, &amp; Psychophysics</w:t>
      </w:r>
      <w:r w:rsidRPr="00372B47">
        <w:rPr>
          <w:bCs/>
          <w:szCs w:val="20"/>
        </w:rPr>
        <w:t xml:space="preserve">, </w:t>
      </w:r>
      <w:r w:rsidRPr="00372B47">
        <w:rPr>
          <w:bCs/>
          <w:i/>
          <w:iCs/>
          <w:szCs w:val="20"/>
        </w:rPr>
        <w:t>74</w:t>
      </w:r>
      <w:r w:rsidRPr="00372B47">
        <w:rPr>
          <w:bCs/>
          <w:szCs w:val="20"/>
        </w:rPr>
        <w:t>(5), 784–802. https://doi.org/10.3758/s13414-012-0322-z</w:t>
      </w:r>
    </w:p>
    <w:p w14:paraId="61E12C0D" w14:textId="77777777" w:rsidR="00372B47" w:rsidRPr="00372B47" w:rsidRDefault="00372B47" w:rsidP="00372B47">
      <w:pPr>
        <w:spacing w:after="0" w:line="240" w:lineRule="auto"/>
        <w:rPr>
          <w:bCs/>
          <w:szCs w:val="20"/>
        </w:rPr>
      </w:pPr>
    </w:p>
    <w:p w14:paraId="1663CF15" w14:textId="77777777" w:rsidR="00372B47" w:rsidRPr="00372B47" w:rsidRDefault="00372B47" w:rsidP="00372B47">
      <w:pPr>
        <w:spacing w:after="0" w:line="240" w:lineRule="auto"/>
        <w:rPr>
          <w:bCs/>
          <w:szCs w:val="20"/>
        </w:rPr>
      </w:pPr>
      <w:r w:rsidRPr="00372B47">
        <w:rPr>
          <w:bCs/>
          <w:szCs w:val="20"/>
        </w:rPr>
        <w:t xml:space="preserve">Chong, S. C., &amp; Treisman, A. (2003). Representation of statistical properties. </w:t>
      </w:r>
      <w:r w:rsidRPr="00372B47">
        <w:rPr>
          <w:bCs/>
          <w:i/>
          <w:iCs/>
          <w:szCs w:val="20"/>
        </w:rPr>
        <w:t>Vision Research</w:t>
      </w:r>
      <w:r w:rsidRPr="00372B47">
        <w:rPr>
          <w:bCs/>
          <w:szCs w:val="20"/>
        </w:rPr>
        <w:t xml:space="preserve">, </w:t>
      </w:r>
      <w:r w:rsidRPr="00372B47">
        <w:rPr>
          <w:bCs/>
          <w:i/>
          <w:iCs/>
          <w:szCs w:val="20"/>
        </w:rPr>
        <w:t>43</w:t>
      </w:r>
      <w:r w:rsidRPr="00372B47">
        <w:rPr>
          <w:bCs/>
          <w:szCs w:val="20"/>
        </w:rPr>
        <w:t>(4), 393–404. https://doi.org/10.1016/S0042-6989(02)00596-5</w:t>
      </w:r>
    </w:p>
    <w:p w14:paraId="0E0C22BD" w14:textId="77777777" w:rsidR="00372B47" w:rsidRPr="00372B47" w:rsidRDefault="00372B47" w:rsidP="00372B47">
      <w:pPr>
        <w:spacing w:after="0" w:line="240" w:lineRule="auto"/>
        <w:rPr>
          <w:bCs/>
          <w:szCs w:val="20"/>
        </w:rPr>
      </w:pPr>
    </w:p>
    <w:p w14:paraId="029D526E" w14:textId="77777777" w:rsidR="00372B47" w:rsidRPr="00372B47" w:rsidRDefault="00372B47" w:rsidP="00372B47">
      <w:pPr>
        <w:spacing w:after="0" w:line="240" w:lineRule="auto"/>
        <w:rPr>
          <w:bCs/>
          <w:szCs w:val="20"/>
        </w:rPr>
      </w:pPr>
      <w:r w:rsidRPr="00372B47">
        <w:rPr>
          <w:bCs/>
          <w:szCs w:val="20"/>
        </w:rPr>
        <w:t xml:space="preserve">Cohen, M. A., Dennett, D. C., &amp; Kanwisher, N. (2016). What is the Bandwidth of Perceptual Experience? </w:t>
      </w:r>
      <w:r w:rsidRPr="00372B47">
        <w:rPr>
          <w:bCs/>
          <w:i/>
          <w:iCs/>
          <w:szCs w:val="20"/>
        </w:rPr>
        <w:t>Trends in Cognitive Sciences</w:t>
      </w:r>
      <w:r w:rsidRPr="00372B47">
        <w:rPr>
          <w:bCs/>
          <w:szCs w:val="20"/>
        </w:rPr>
        <w:t xml:space="preserve">, </w:t>
      </w:r>
      <w:r w:rsidRPr="00372B47">
        <w:rPr>
          <w:bCs/>
          <w:i/>
          <w:iCs/>
          <w:szCs w:val="20"/>
        </w:rPr>
        <w:t>20</w:t>
      </w:r>
      <w:r w:rsidRPr="00372B47">
        <w:rPr>
          <w:bCs/>
          <w:szCs w:val="20"/>
        </w:rPr>
        <w:t>(5), 324–335. https://doi.org/10.1016/j.tics.2016.03.006</w:t>
      </w:r>
    </w:p>
    <w:p w14:paraId="686FE80D" w14:textId="77777777" w:rsidR="00372B47" w:rsidRPr="00372B47" w:rsidRDefault="00372B47" w:rsidP="00372B47">
      <w:pPr>
        <w:spacing w:after="0" w:line="240" w:lineRule="auto"/>
        <w:rPr>
          <w:bCs/>
          <w:szCs w:val="20"/>
        </w:rPr>
      </w:pPr>
    </w:p>
    <w:p w14:paraId="28262D5E" w14:textId="77777777" w:rsidR="00372B47" w:rsidRPr="00372B47" w:rsidRDefault="00372B47" w:rsidP="00372B47">
      <w:pPr>
        <w:spacing w:after="0" w:line="240" w:lineRule="auto"/>
        <w:rPr>
          <w:bCs/>
          <w:szCs w:val="20"/>
        </w:rPr>
      </w:pPr>
      <w:r w:rsidRPr="00372B47">
        <w:rPr>
          <w:bCs/>
          <w:szCs w:val="20"/>
        </w:rPr>
        <w:t xml:space="preserve">Dakin, S. C., Bex, P. J., Cass, J. R., &amp; Watt, R. J. (2009). Dissociable effects of attention and crowding on orientation averaging. </w:t>
      </w:r>
      <w:r w:rsidRPr="00372B47">
        <w:rPr>
          <w:bCs/>
          <w:i/>
          <w:iCs/>
          <w:szCs w:val="20"/>
        </w:rPr>
        <w:t>Journal of Vision</w:t>
      </w:r>
      <w:r w:rsidRPr="00372B47">
        <w:rPr>
          <w:bCs/>
          <w:szCs w:val="20"/>
        </w:rPr>
        <w:t xml:space="preserve">, </w:t>
      </w:r>
      <w:r w:rsidRPr="00372B47">
        <w:rPr>
          <w:bCs/>
          <w:i/>
          <w:iCs/>
          <w:szCs w:val="20"/>
        </w:rPr>
        <w:t>9</w:t>
      </w:r>
      <w:r w:rsidRPr="00372B47">
        <w:rPr>
          <w:bCs/>
          <w:szCs w:val="20"/>
        </w:rPr>
        <w:t>(11), 28–28. https://doi.org/10.1167/9.11.28</w:t>
      </w:r>
    </w:p>
    <w:p w14:paraId="5BA7362E" w14:textId="77777777" w:rsidR="00372B47" w:rsidRPr="00372B47" w:rsidRDefault="00372B47" w:rsidP="00372B47">
      <w:pPr>
        <w:spacing w:after="0" w:line="240" w:lineRule="auto"/>
        <w:rPr>
          <w:bCs/>
          <w:szCs w:val="20"/>
        </w:rPr>
      </w:pPr>
    </w:p>
    <w:p w14:paraId="38D6640B" w14:textId="77777777" w:rsidR="00372B47" w:rsidRPr="00372B47" w:rsidRDefault="00372B47" w:rsidP="00372B47">
      <w:pPr>
        <w:spacing w:after="0" w:line="240" w:lineRule="auto"/>
        <w:rPr>
          <w:bCs/>
          <w:szCs w:val="20"/>
        </w:rPr>
      </w:pPr>
      <w:r w:rsidRPr="00372B47">
        <w:rPr>
          <w:bCs/>
          <w:szCs w:val="20"/>
        </w:rPr>
        <w:t xml:space="preserve">Eimer, M. (1996). The N2pc component </w:t>
      </w:r>
      <w:proofErr w:type="gramStart"/>
      <w:r w:rsidRPr="00372B47">
        <w:rPr>
          <w:bCs/>
          <w:szCs w:val="20"/>
        </w:rPr>
        <w:t>as</w:t>
      </w:r>
      <w:proofErr w:type="gramEnd"/>
      <w:r w:rsidRPr="00372B47">
        <w:rPr>
          <w:bCs/>
          <w:szCs w:val="20"/>
        </w:rPr>
        <w:t xml:space="preserve"> an indicator of attentional selectivity. </w:t>
      </w:r>
      <w:r w:rsidRPr="00372B47">
        <w:rPr>
          <w:bCs/>
          <w:i/>
          <w:iCs/>
          <w:szCs w:val="20"/>
        </w:rPr>
        <w:t>Electroencephalography &amp; Clinical Neurophysiology</w:t>
      </w:r>
      <w:r w:rsidRPr="00372B47">
        <w:rPr>
          <w:bCs/>
          <w:szCs w:val="20"/>
        </w:rPr>
        <w:t xml:space="preserve">, </w:t>
      </w:r>
      <w:r w:rsidRPr="00372B47">
        <w:rPr>
          <w:bCs/>
          <w:i/>
          <w:iCs/>
          <w:szCs w:val="20"/>
        </w:rPr>
        <w:t>99</w:t>
      </w:r>
      <w:r w:rsidRPr="00372B47">
        <w:rPr>
          <w:bCs/>
          <w:szCs w:val="20"/>
        </w:rPr>
        <w:t>(3), 225–234. https://doi.org/10.1016/0013-4694(96)95711-9</w:t>
      </w:r>
    </w:p>
    <w:p w14:paraId="13C8D1F7" w14:textId="77777777" w:rsidR="00372B47" w:rsidRPr="00372B47" w:rsidRDefault="00372B47" w:rsidP="00372B47">
      <w:pPr>
        <w:spacing w:after="0" w:line="240" w:lineRule="auto"/>
        <w:rPr>
          <w:bCs/>
          <w:szCs w:val="20"/>
        </w:rPr>
      </w:pPr>
    </w:p>
    <w:p w14:paraId="1A2BADA6" w14:textId="77777777" w:rsidR="00372B47" w:rsidRPr="00372B47" w:rsidRDefault="00372B47" w:rsidP="00372B47">
      <w:pPr>
        <w:spacing w:after="0" w:line="240" w:lineRule="auto"/>
        <w:rPr>
          <w:bCs/>
          <w:szCs w:val="20"/>
        </w:rPr>
      </w:pPr>
      <w:r w:rsidRPr="00372B47">
        <w:rPr>
          <w:bCs/>
          <w:szCs w:val="20"/>
        </w:rPr>
        <w:t xml:space="preserve">Faul, F., </w:t>
      </w:r>
      <w:proofErr w:type="spellStart"/>
      <w:r w:rsidRPr="00372B47">
        <w:rPr>
          <w:bCs/>
          <w:szCs w:val="20"/>
        </w:rPr>
        <w:t>Erdfelder</w:t>
      </w:r>
      <w:proofErr w:type="spellEnd"/>
      <w:r w:rsidRPr="00372B47">
        <w:rPr>
          <w:bCs/>
          <w:szCs w:val="20"/>
        </w:rPr>
        <w:t xml:space="preserve">, E., Lang, A.-G., &amp; Buchner, A. (2007). G*Power 3: A flexible statistical power analysis program for the social, behavioral, and biomedical sciences. </w:t>
      </w:r>
      <w:r w:rsidRPr="00372B47">
        <w:rPr>
          <w:bCs/>
          <w:i/>
          <w:iCs/>
          <w:szCs w:val="20"/>
        </w:rPr>
        <w:t>Behavior Research Methods</w:t>
      </w:r>
      <w:r w:rsidRPr="00372B47">
        <w:rPr>
          <w:bCs/>
          <w:szCs w:val="20"/>
        </w:rPr>
        <w:t xml:space="preserve">, </w:t>
      </w:r>
      <w:r w:rsidRPr="00372B47">
        <w:rPr>
          <w:bCs/>
          <w:i/>
          <w:iCs/>
          <w:szCs w:val="20"/>
        </w:rPr>
        <w:t>39</w:t>
      </w:r>
      <w:r w:rsidRPr="00372B47">
        <w:rPr>
          <w:bCs/>
          <w:szCs w:val="20"/>
        </w:rPr>
        <w:t>(2), 175–191. https://doi.org/10.3758/BF03193146</w:t>
      </w:r>
    </w:p>
    <w:p w14:paraId="18B186A2" w14:textId="77777777" w:rsidR="00372B47" w:rsidRPr="00372B47" w:rsidRDefault="00372B47" w:rsidP="00372B47">
      <w:pPr>
        <w:spacing w:after="0" w:line="240" w:lineRule="auto"/>
        <w:rPr>
          <w:bCs/>
          <w:szCs w:val="20"/>
        </w:rPr>
      </w:pPr>
    </w:p>
    <w:p w14:paraId="6D86B9B5" w14:textId="77777777" w:rsidR="00372B47" w:rsidRPr="00372B47" w:rsidRDefault="00372B47" w:rsidP="00372B47">
      <w:pPr>
        <w:spacing w:after="0" w:line="240" w:lineRule="auto"/>
        <w:rPr>
          <w:bCs/>
          <w:szCs w:val="20"/>
        </w:rPr>
      </w:pPr>
      <w:r w:rsidRPr="00372B47">
        <w:rPr>
          <w:bCs/>
          <w:szCs w:val="20"/>
        </w:rPr>
        <w:lastRenderedPageBreak/>
        <w:t xml:space="preserve">Hochstein, S., Pavlovskaya, M., Bonneh, Y. S., &amp; </w:t>
      </w:r>
      <w:proofErr w:type="spellStart"/>
      <w:r w:rsidRPr="00372B47">
        <w:rPr>
          <w:bCs/>
          <w:szCs w:val="20"/>
        </w:rPr>
        <w:t>Soroker</w:t>
      </w:r>
      <w:proofErr w:type="spellEnd"/>
      <w:r w:rsidRPr="00372B47">
        <w:rPr>
          <w:bCs/>
          <w:szCs w:val="20"/>
        </w:rPr>
        <w:t xml:space="preserve">, N. (2015). Global statistics are not neglected. </w:t>
      </w:r>
      <w:r w:rsidRPr="00372B47">
        <w:rPr>
          <w:bCs/>
          <w:i/>
          <w:iCs/>
          <w:szCs w:val="20"/>
        </w:rPr>
        <w:t>Journal of Vision</w:t>
      </w:r>
      <w:r w:rsidRPr="00372B47">
        <w:rPr>
          <w:bCs/>
          <w:szCs w:val="20"/>
        </w:rPr>
        <w:t xml:space="preserve">, </w:t>
      </w:r>
      <w:r w:rsidRPr="00372B47">
        <w:rPr>
          <w:bCs/>
          <w:i/>
          <w:iCs/>
          <w:szCs w:val="20"/>
        </w:rPr>
        <w:t>15</w:t>
      </w:r>
      <w:r w:rsidRPr="00372B47">
        <w:rPr>
          <w:bCs/>
          <w:szCs w:val="20"/>
        </w:rPr>
        <w:t>(4), 7. https://doi.org/10.1167/15.4.7</w:t>
      </w:r>
    </w:p>
    <w:p w14:paraId="648F522F" w14:textId="77777777" w:rsidR="00372B47" w:rsidRPr="00372B47" w:rsidRDefault="00372B47" w:rsidP="00372B47">
      <w:pPr>
        <w:spacing w:after="0" w:line="240" w:lineRule="auto"/>
        <w:rPr>
          <w:bCs/>
          <w:szCs w:val="20"/>
        </w:rPr>
      </w:pPr>
    </w:p>
    <w:p w14:paraId="6950B19C" w14:textId="77777777" w:rsidR="00372B47" w:rsidRPr="00372B47" w:rsidRDefault="00372B47" w:rsidP="00372B47">
      <w:pPr>
        <w:spacing w:after="0" w:line="240" w:lineRule="auto"/>
        <w:rPr>
          <w:bCs/>
          <w:szCs w:val="20"/>
        </w:rPr>
      </w:pPr>
      <w:r w:rsidRPr="00372B47">
        <w:rPr>
          <w:bCs/>
          <w:szCs w:val="20"/>
        </w:rPr>
        <w:t xml:space="preserve">Jackson-Nielsen, M., Cohen, M. A., &amp; Pitts, M. A. (2017). Perception of ensemble statistics requires attention. </w:t>
      </w:r>
      <w:r w:rsidRPr="00372B47">
        <w:rPr>
          <w:bCs/>
          <w:i/>
          <w:iCs/>
          <w:szCs w:val="20"/>
        </w:rPr>
        <w:t>Consciousness and Cognition</w:t>
      </w:r>
      <w:r w:rsidRPr="00372B47">
        <w:rPr>
          <w:bCs/>
          <w:szCs w:val="20"/>
        </w:rPr>
        <w:t xml:space="preserve">, </w:t>
      </w:r>
      <w:r w:rsidRPr="00372B47">
        <w:rPr>
          <w:bCs/>
          <w:i/>
          <w:iCs/>
          <w:szCs w:val="20"/>
        </w:rPr>
        <w:t>48</w:t>
      </w:r>
      <w:r w:rsidRPr="00372B47">
        <w:rPr>
          <w:bCs/>
          <w:szCs w:val="20"/>
        </w:rPr>
        <w:t>, 149–160. https://doi.org/10.1016/j.concog.2016.11.007</w:t>
      </w:r>
    </w:p>
    <w:p w14:paraId="57BA9406" w14:textId="77777777" w:rsidR="00372B47" w:rsidRPr="00372B47" w:rsidRDefault="00372B47" w:rsidP="00372B47">
      <w:pPr>
        <w:spacing w:after="0" w:line="240" w:lineRule="auto"/>
        <w:rPr>
          <w:bCs/>
          <w:szCs w:val="20"/>
        </w:rPr>
      </w:pPr>
    </w:p>
    <w:p w14:paraId="2BCD88AA" w14:textId="77777777" w:rsidR="00372B47" w:rsidRPr="00372B47" w:rsidRDefault="00372B47" w:rsidP="00372B47">
      <w:pPr>
        <w:spacing w:after="0" w:line="240" w:lineRule="auto"/>
        <w:rPr>
          <w:bCs/>
          <w:szCs w:val="20"/>
        </w:rPr>
      </w:pPr>
      <w:r w:rsidRPr="00372B47">
        <w:rPr>
          <w:bCs/>
          <w:szCs w:val="20"/>
        </w:rPr>
        <w:t xml:space="preserve">Ji, L., Chen, W., </w:t>
      </w:r>
      <w:proofErr w:type="spellStart"/>
      <w:r w:rsidRPr="00372B47">
        <w:rPr>
          <w:bCs/>
          <w:szCs w:val="20"/>
        </w:rPr>
        <w:t>Loeys</w:t>
      </w:r>
      <w:proofErr w:type="spellEnd"/>
      <w:r w:rsidRPr="00372B47">
        <w:rPr>
          <w:bCs/>
          <w:szCs w:val="20"/>
        </w:rPr>
        <w:t xml:space="preserve">, T., &amp; </w:t>
      </w:r>
      <w:proofErr w:type="spellStart"/>
      <w:r w:rsidRPr="00372B47">
        <w:rPr>
          <w:bCs/>
          <w:szCs w:val="20"/>
        </w:rPr>
        <w:t>Pourtois</w:t>
      </w:r>
      <w:proofErr w:type="spellEnd"/>
      <w:r w:rsidRPr="00372B47">
        <w:rPr>
          <w:bCs/>
          <w:szCs w:val="20"/>
        </w:rPr>
        <w:t xml:space="preserve">, G. (2018). Ensemble representation for multiple facial expressions: Evidence for a capacity limited perceptual process. </w:t>
      </w:r>
      <w:r w:rsidRPr="00372B47">
        <w:rPr>
          <w:bCs/>
          <w:i/>
          <w:iCs/>
          <w:szCs w:val="20"/>
        </w:rPr>
        <w:t>Journal of Vision</w:t>
      </w:r>
      <w:r w:rsidRPr="00372B47">
        <w:rPr>
          <w:bCs/>
          <w:szCs w:val="20"/>
        </w:rPr>
        <w:t xml:space="preserve">, </w:t>
      </w:r>
      <w:r w:rsidRPr="00372B47">
        <w:rPr>
          <w:bCs/>
          <w:i/>
          <w:iCs/>
          <w:szCs w:val="20"/>
        </w:rPr>
        <w:t>18</w:t>
      </w:r>
      <w:r w:rsidRPr="00372B47">
        <w:rPr>
          <w:bCs/>
          <w:szCs w:val="20"/>
        </w:rPr>
        <w:t>(3), 17. https://doi.org/10.1167/18.3.17</w:t>
      </w:r>
    </w:p>
    <w:p w14:paraId="0700BD79" w14:textId="77777777" w:rsidR="00372B47" w:rsidRPr="00372B47" w:rsidRDefault="00372B47" w:rsidP="00372B47">
      <w:pPr>
        <w:spacing w:after="0" w:line="240" w:lineRule="auto"/>
        <w:rPr>
          <w:bCs/>
          <w:szCs w:val="20"/>
        </w:rPr>
      </w:pPr>
    </w:p>
    <w:p w14:paraId="42718B05" w14:textId="77777777" w:rsidR="00372B47" w:rsidRPr="00372B47" w:rsidRDefault="00372B47" w:rsidP="00372B47">
      <w:pPr>
        <w:spacing w:after="0" w:line="240" w:lineRule="auto"/>
        <w:rPr>
          <w:bCs/>
          <w:szCs w:val="20"/>
        </w:rPr>
      </w:pPr>
      <w:r w:rsidRPr="00372B47">
        <w:rPr>
          <w:bCs/>
          <w:szCs w:val="20"/>
        </w:rPr>
        <w:t xml:space="preserve">Joo, S. J., Shin, K., Chong, S. C., &amp; Blake, R. (2009). On the nature of the stimulus information </w:t>
      </w:r>
      <w:proofErr w:type="gramStart"/>
      <w:r w:rsidRPr="00372B47">
        <w:rPr>
          <w:bCs/>
          <w:szCs w:val="20"/>
        </w:rPr>
        <w:t>necessary</w:t>
      </w:r>
      <w:proofErr w:type="gramEnd"/>
      <w:r w:rsidRPr="00372B47">
        <w:rPr>
          <w:bCs/>
          <w:szCs w:val="20"/>
        </w:rPr>
        <w:t xml:space="preserve"> for estimating mean size of visual arrays. </w:t>
      </w:r>
      <w:r w:rsidRPr="00372B47">
        <w:rPr>
          <w:bCs/>
          <w:i/>
          <w:iCs/>
          <w:szCs w:val="20"/>
        </w:rPr>
        <w:t>Journal of Vision</w:t>
      </w:r>
      <w:r w:rsidRPr="00372B47">
        <w:rPr>
          <w:bCs/>
          <w:szCs w:val="20"/>
        </w:rPr>
        <w:t xml:space="preserve">, </w:t>
      </w:r>
      <w:r w:rsidRPr="00372B47">
        <w:rPr>
          <w:bCs/>
          <w:i/>
          <w:iCs/>
          <w:szCs w:val="20"/>
        </w:rPr>
        <w:t>9</w:t>
      </w:r>
      <w:r w:rsidRPr="00372B47">
        <w:rPr>
          <w:bCs/>
          <w:szCs w:val="20"/>
        </w:rPr>
        <w:t>(9). https://doi.org/10.1167/9.9.7</w:t>
      </w:r>
    </w:p>
    <w:p w14:paraId="18EF2446" w14:textId="77777777" w:rsidR="00372B47" w:rsidRPr="00372B47" w:rsidRDefault="00372B47" w:rsidP="00372B47">
      <w:pPr>
        <w:spacing w:after="0" w:line="240" w:lineRule="auto"/>
        <w:rPr>
          <w:bCs/>
          <w:szCs w:val="20"/>
        </w:rPr>
      </w:pPr>
    </w:p>
    <w:p w14:paraId="294F42A9" w14:textId="77777777" w:rsidR="00372B47" w:rsidRPr="00372B47" w:rsidRDefault="00372B47" w:rsidP="00372B47">
      <w:pPr>
        <w:spacing w:after="0" w:line="240" w:lineRule="auto"/>
        <w:rPr>
          <w:bCs/>
          <w:szCs w:val="20"/>
        </w:rPr>
      </w:pPr>
      <w:r w:rsidRPr="00372B47">
        <w:rPr>
          <w:bCs/>
          <w:szCs w:val="20"/>
        </w:rPr>
        <w:t xml:space="preserve">Khayat, N., </w:t>
      </w:r>
      <w:proofErr w:type="spellStart"/>
      <w:r w:rsidRPr="00372B47">
        <w:rPr>
          <w:bCs/>
          <w:szCs w:val="20"/>
        </w:rPr>
        <w:t>Ahissar</w:t>
      </w:r>
      <w:proofErr w:type="spellEnd"/>
      <w:r w:rsidRPr="00372B47">
        <w:rPr>
          <w:bCs/>
          <w:szCs w:val="20"/>
        </w:rPr>
        <w:t xml:space="preserve">, M., &amp; Hochstein, S. (2023). Perceptual history biases in serial ensemble </w:t>
      </w:r>
    </w:p>
    <w:p w14:paraId="60BD0DD5" w14:textId="77777777" w:rsidR="00372B47" w:rsidRPr="00372B47" w:rsidRDefault="00372B47" w:rsidP="00372B47">
      <w:pPr>
        <w:spacing w:after="0" w:line="240" w:lineRule="auto"/>
        <w:rPr>
          <w:bCs/>
          <w:szCs w:val="20"/>
        </w:rPr>
      </w:pPr>
      <w:r w:rsidRPr="00372B47">
        <w:rPr>
          <w:bCs/>
          <w:szCs w:val="20"/>
        </w:rPr>
        <w:t xml:space="preserve">representation. </w:t>
      </w:r>
      <w:r w:rsidRPr="00372B47">
        <w:rPr>
          <w:bCs/>
          <w:i/>
          <w:iCs/>
          <w:szCs w:val="20"/>
        </w:rPr>
        <w:t>Journal of Vision</w:t>
      </w:r>
      <w:r w:rsidRPr="00372B47">
        <w:rPr>
          <w:bCs/>
          <w:szCs w:val="20"/>
        </w:rPr>
        <w:t xml:space="preserve">, </w:t>
      </w:r>
      <w:r w:rsidRPr="00372B47">
        <w:rPr>
          <w:bCs/>
          <w:i/>
          <w:iCs/>
          <w:szCs w:val="20"/>
        </w:rPr>
        <w:t>23</w:t>
      </w:r>
      <w:r w:rsidRPr="00372B47">
        <w:rPr>
          <w:bCs/>
          <w:szCs w:val="20"/>
        </w:rPr>
        <w:t>(3), 7–7. https://doi.org/10.1167/jov.23.3.7</w:t>
      </w:r>
    </w:p>
    <w:p w14:paraId="4FC8864F" w14:textId="77777777" w:rsidR="00372B47" w:rsidRPr="00372B47" w:rsidRDefault="00372B47" w:rsidP="00372B47">
      <w:pPr>
        <w:spacing w:after="0" w:line="240" w:lineRule="auto"/>
        <w:rPr>
          <w:bCs/>
          <w:szCs w:val="20"/>
        </w:rPr>
      </w:pPr>
    </w:p>
    <w:p w14:paraId="5AD56E0C" w14:textId="77777777" w:rsidR="00372B47" w:rsidRPr="00372B47" w:rsidRDefault="00372B47" w:rsidP="00372B47">
      <w:pPr>
        <w:spacing w:after="0" w:line="240" w:lineRule="auto"/>
        <w:rPr>
          <w:bCs/>
          <w:szCs w:val="20"/>
        </w:rPr>
      </w:pPr>
      <w:r w:rsidRPr="00372B47">
        <w:rPr>
          <w:bCs/>
          <w:szCs w:val="20"/>
        </w:rPr>
        <w:t xml:space="preserve">Khayat, N., &amp; Hochstein, S. (2018). Perceiving set mean and range: Automaticity and precision. </w:t>
      </w:r>
      <w:r w:rsidRPr="00372B47">
        <w:rPr>
          <w:bCs/>
          <w:i/>
          <w:iCs/>
          <w:szCs w:val="20"/>
        </w:rPr>
        <w:t>Journal of Vision</w:t>
      </w:r>
      <w:r w:rsidRPr="00372B47">
        <w:rPr>
          <w:bCs/>
          <w:szCs w:val="20"/>
        </w:rPr>
        <w:t xml:space="preserve">, </w:t>
      </w:r>
      <w:r w:rsidRPr="00372B47">
        <w:rPr>
          <w:bCs/>
          <w:i/>
          <w:iCs/>
          <w:szCs w:val="20"/>
        </w:rPr>
        <w:t>18</w:t>
      </w:r>
      <w:r w:rsidRPr="00372B47">
        <w:rPr>
          <w:bCs/>
          <w:szCs w:val="20"/>
        </w:rPr>
        <w:t>(9). https://doi.org/10.1167/18.9.23</w:t>
      </w:r>
    </w:p>
    <w:p w14:paraId="48EBAB09" w14:textId="77777777" w:rsidR="00372B47" w:rsidRPr="00372B47" w:rsidRDefault="00372B47" w:rsidP="00372B47">
      <w:pPr>
        <w:spacing w:after="0" w:line="240" w:lineRule="auto"/>
        <w:rPr>
          <w:bCs/>
          <w:szCs w:val="20"/>
        </w:rPr>
      </w:pPr>
    </w:p>
    <w:p w14:paraId="140D4898" w14:textId="77777777" w:rsidR="00372B47" w:rsidRPr="00372B47" w:rsidRDefault="00372B47" w:rsidP="00372B47">
      <w:pPr>
        <w:spacing w:after="0" w:line="240" w:lineRule="auto"/>
        <w:rPr>
          <w:bCs/>
          <w:szCs w:val="20"/>
        </w:rPr>
      </w:pPr>
      <w:r w:rsidRPr="00372B47">
        <w:rPr>
          <w:bCs/>
          <w:szCs w:val="20"/>
        </w:rPr>
        <w:t xml:space="preserve">Lukashevich, A., Sigurdardottir, H. M., Kudriavtsev, N., &amp; </w:t>
      </w:r>
      <w:proofErr w:type="spellStart"/>
      <w:r w:rsidRPr="00372B47">
        <w:rPr>
          <w:bCs/>
          <w:szCs w:val="20"/>
        </w:rPr>
        <w:t>Utochkin</w:t>
      </w:r>
      <w:proofErr w:type="spellEnd"/>
      <w:r w:rsidRPr="00372B47">
        <w:rPr>
          <w:bCs/>
          <w:szCs w:val="20"/>
        </w:rPr>
        <w:t xml:space="preserve">, I. (2025). The role of attention in basic ensemble statistics processing. </w:t>
      </w:r>
      <w:proofErr w:type="spellStart"/>
      <w:r w:rsidRPr="00372B47">
        <w:rPr>
          <w:bCs/>
          <w:i/>
          <w:iCs/>
          <w:szCs w:val="20"/>
        </w:rPr>
        <w:t>Neuropsychologia</w:t>
      </w:r>
      <w:proofErr w:type="spellEnd"/>
      <w:r w:rsidRPr="00372B47">
        <w:rPr>
          <w:bCs/>
          <w:szCs w:val="20"/>
        </w:rPr>
        <w:t xml:space="preserve">, </w:t>
      </w:r>
      <w:r w:rsidRPr="00372B47">
        <w:rPr>
          <w:bCs/>
          <w:i/>
          <w:iCs/>
          <w:szCs w:val="20"/>
        </w:rPr>
        <w:t>208</w:t>
      </w:r>
      <w:r w:rsidRPr="00372B47">
        <w:rPr>
          <w:bCs/>
          <w:szCs w:val="20"/>
        </w:rPr>
        <w:t>, 109086.</w:t>
      </w:r>
    </w:p>
    <w:p w14:paraId="5CA6BE44" w14:textId="77777777" w:rsidR="00372B47" w:rsidRPr="00372B47" w:rsidRDefault="00372B47" w:rsidP="00372B47">
      <w:pPr>
        <w:spacing w:after="0" w:line="240" w:lineRule="auto"/>
        <w:rPr>
          <w:bCs/>
          <w:szCs w:val="20"/>
        </w:rPr>
      </w:pPr>
      <w:r w:rsidRPr="00372B47">
        <w:rPr>
          <w:bCs/>
          <w:szCs w:val="20"/>
        </w:rPr>
        <w:t>https://doi.org/10.1016/j.neuropsychologia.2025.109086</w:t>
      </w:r>
    </w:p>
    <w:p w14:paraId="03DE28BF" w14:textId="77777777" w:rsidR="00372B47" w:rsidRPr="00372B47" w:rsidRDefault="00372B47" w:rsidP="00372B47">
      <w:pPr>
        <w:spacing w:after="0" w:line="240" w:lineRule="auto"/>
        <w:rPr>
          <w:bCs/>
          <w:szCs w:val="20"/>
        </w:rPr>
      </w:pPr>
    </w:p>
    <w:p w14:paraId="7CCDEC64" w14:textId="77777777" w:rsidR="00372B47" w:rsidRPr="00372B47" w:rsidRDefault="00372B47" w:rsidP="00372B47">
      <w:pPr>
        <w:spacing w:after="0" w:line="240" w:lineRule="auto"/>
        <w:rPr>
          <w:bCs/>
          <w:szCs w:val="20"/>
        </w:rPr>
      </w:pPr>
      <w:r w:rsidRPr="00372B47">
        <w:rPr>
          <w:bCs/>
          <w:szCs w:val="20"/>
        </w:rPr>
        <w:t xml:space="preserve">Luo, A. X., &amp; Zhao, J. (2018). Capacity limit of ensemble perception of multiple spatially intermixed sets. </w:t>
      </w:r>
      <w:r w:rsidRPr="00372B47">
        <w:rPr>
          <w:bCs/>
          <w:i/>
          <w:iCs/>
          <w:szCs w:val="20"/>
        </w:rPr>
        <w:t>Attention, Perception &amp; Psychophysics</w:t>
      </w:r>
      <w:r w:rsidRPr="00372B47">
        <w:rPr>
          <w:bCs/>
          <w:szCs w:val="20"/>
        </w:rPr>
        <w:t xml:space="preserve">, </w:t>
      </w:r>
      <w:r w:rsidRPr="00372B47">
        <w:rPr>
          <w:bCs/>
          <w:i/>
          <w:iCs/>
          <w:szCs w:val="20"/>
        </w:rPr>
        <w:t>80</w:t>
      </w:r>
      <w:r w:rsidRPr="00372B47">
        <w:rPr>
          <w:bCs/>
          <w:szCs w:val="20"/>
        </w:rPr>
        <w:t>(8), 2033–2047. https://doi.org/10.3758/s13414-018-1572-1</w:t>
      </w:r>
    </w:p>
    <w:p w14:paraId="02F2C3B3" w14:textId="77777777" w:rsidR="00372B47" w:rsidRPr="00372B47" w:rsidRDefault="00372B47" w:rsidP="00372B47">
      <w:pPr>
        <w:spacing w:after="0" w:line="240" w:lineRule="auto"/>
        <w:rPr>
          <w:bCs/>
          <w:szCs w:val="20"/>
        </w:rPr>
      </w:pPr>
    </w:p>
    <w:p w14:paraId="364A57CF" w14:textId="77777777" w:rsidR="00372B47" w:rsidRPr="00372B47" w:rsidRDefault="00372B47" w:rsidP="00372B47">
      <w:pPr>
        <w:spacing w:after="0" w:line="240" w:lineRule="auto"/>
        <w:rPr>
          <w:bCs/>
          <w:szCs w:val="20"/>
        </w:rPr>
      </w:pPr>
      <w:r w:rsidRPr="00372B47">
        <w:rPr>
          <w:bCs/>
          <w:szCs w:val="20"/>
        </w:rPr>
        <w:t xml:space="preserve">Posner, M. I. (1980). Orienting of Attention*. </w:t>
      </w:r>
      <w:r w:rsidRPr="00372B47">
        <w:rPr>
          <w:bCs/>
          <w:i/>
          <w:iCs/>
          <w:szCs w:val="20"/>
        </w:rPr>
        <w:t>Quarterly Journal of Experimental Psychology</w:t>
      </w:r>
      <w:r w:rsidRPr="00372B47">
        <w:rPr>
          <w:bCs/>
          <w:szCs w:val="20"/>
        </w:rPr>
        <w:t>. https://doi.org/10.1080/00335558008248231</w:t>
      </w:r>
    </w:p>
    <w:p w14:paraId="5D17795D" w14:textId="77777777" w:rsidR="00372B47" w:rsidRPr="00372B47" w:rsidRDefault="00372B47" w:rsidP="00372B47">
      <w:pPr>
        <w:spacing w:after="0" w:line="240" w:lineRule="auto"/>
        <w:rPr>
          <w:bCs/>
          <w:szCs w:val="20"/>
        </w:rPr>
      </w:pPr>
    </w:p>
    <w:p w14:paraId="6897DB78" w14:textId="77777777" w:rsidR="00372B47" w:rsidRPr="00372B47" w:rsidRDefault="00372B47" w:rsidP="00372B47">
      <w:pPr>
        <w:spacing w:after="0" w:line="240" w:lineRule="auto"/>
        <w:rPr>
          <w:bCs/>
          <w:szCs w:val="20"/>
        </w:rPr>
      </w:pPr>
      <w:r w:rsidRPr="00372B47">
        <w:rPr>
          <w:bCs/>
          <w:szCs w:val="20"/>
        </w:rPr>
        <w:t xml:space="preserve">Posner, M. I., Snyder, C. R., &amp; Davidson, B. J. (1980). Attention and the detection of signals. </w:t>
      </w:r>
      <w:r w:rsidRPr="00372B47">
        <w:rPr>
          <w:bCs/>
          <w:i/>
          <w:iCs/>
          <w:szCs w:val="20"/>
        </w:rPr>
        <w:t>Journal of Experimental Psychology: General</w:t>
      </w:r>
      <w:r w:rsidRPr="00372B47">
        <w:rPr>
          <w:bCs/>
          <w:szCs w:val="20"/>
        </w:rPr>
        <w:t xml:space="preserve">, </w:t>
      </w:r>
      <w:r w:rsidRPr="00372B47">
        <w:rPr>
          <w:bCs/>
          <w:i/>
          <w:iCs/>
          <w:szCs w:val="20"/>
        </w:rPr>
        <w:t>109</w:t>
      </w:r>
      <w:r w:rsidRPr="00372B47">
        <w:rPr>
          <w:bCs/>
          <w:szCs w:val="20"/>
        </w:rPr>
        <w:t>(2), 160–174. https://doi.org/10.1037/0096-3445.109.2.160</w:t>
      </w:r>
    </w:p>
    <w:p w14:paraId="24CB8002" w14:textId="77777777" w:rsidR="00372B47" w:rsidRPr="00372B47" w:rsidRDefault="00372B47" w:rsidP="00372B47">
      <w:pPr>
        <w:spacing w:after="0" w:line="240" w:lineRule="auto"/>
        <w:rPr>
          <w:bCs/>
          <w:szCs w:val="20"/>
        </w:rPr>
      </w:pPr>
    </w:p>
    <w:p w14:paraId="2DFA9868" w14:textId="77777777" w:rsidR="00372B47" w:rsidRPr="00372B47" w:rsidRDefault="00372B47" w:rsidP="00372B47">
      <w:pPr>
        <w:spacing w:after="0" w:line="240" w:lineRule="auto"/>
        <w:rPr>
          <w:bCs/>
          <w:szCs w:val="20"/>
        </w:rPr>
      </w:pPr>
      <w:r w:rsidRPr="00372B47">
        <w:rPr>
          <w:bCs/>
          <w:szCs w:val="20"/>
        </w:rPr>
        <w:t xml:space="preserve">Talipski, L. A., Goodhew, S. C., &amp; Edwards, M. (2022). No effect of spatial attention on the processing of a motion ensemble: Evidence from Posner cueing. </w:t>
      </w:r>
      <w:r w:rsidRPr="00372B47">
        <w:rPr>
          <w:bCs/>
          <w:i/>
          <w:iCs/>
          <w:szCs w:val="20"/>
        </w:rPr>
        <w:t>Attention, Perception &amp; Psychophysics</w:t>
      </w:r>
      <w:r w:rsidRPr="00372B47">
        <w:rPr>
          <w:bCs/>
          <w:szCs w:val="20"/>
        </w:rPr>
        <w:t xml:space="preserve">, </w:t>
      </w:r>
      <w:r w:rsidRPr="00372B47">
        <w:rPr>
          <w:bCs/>
          <w:i/>
          <w:iCs/>
          <w:szCs w:val="20"/>
        </w:rPr>
        <w:t>84</w:t>
      </w:r>
      <w:r w:rsidRPr="00372B47">
        <w:rPr>
          <w:bCs/>
          <w:szCs w:val="20"/>
        </w:rPr>
        <w:t>(6), 1845–1857. https://doi.org/10.3758/s13414-021-02392-0</w:t>
      </w:r>
    </w:p>
    <w:p w14:paraId="01B592CB" w14:textId="77777777" w:rsidR="00372B47" w:rsidRPr="00372B47" w:rsidRDefault="00372B47" w:rsidP="00372B47">
      <w:pPr>
        <w:spacing w:after="0" w:line="240" w:lineRule="auto"/>
        <w:rPr>
          <w:bCs/>
          <w:szCs w:val="20"/>
        </w:rPr>
      </w:pPr>
    </w:p>
    <w:p w14:paraId="2DCD3463" w14:textId="77777777" w:rsidR="00372B47" w:rsidRPr="00372B47" w:rsidRDefault="00372B47" w:rsidP="00372B47">
      <w:pPr>
        <w:spacing w:after="0" w:line="240" w:lineRule="auto"/>
        <w:rPr>
          <w:bCs/>
          <w:szCs w:val="20"/>
        </w:rPr>
      </w:pPr>
      <w:r w:rsidRPr="00372B47">
        <w:rPr>
          <w:bCs/>
          <w:szCs w:val="20"/>
        </w:rPr>
        <w:lastRenderedPageBreak/>
        <w:t xml:space="preserve">Woodman, G. F., &amp; Luck, S. J. (1999). Electrophysiological measurement of rapid shifts of attention during visual search. </w:t>
      </w:r>
      <w:r w:rsidRPr="00372B47">
        <w:rPr>
          <w:bCs/>
          <w:i/>
          <w:iCs/>
          <w:szCs w:val="20"/>
        </w:rPr>
        <w:t>Nature</w:t>
      </w:r>
      <w:r w:rsidRPr="00372B47">
        <w:rPr>
          <w:bCs/>
          <w:szCs w:val="20"/>
        </w:rPr>
        <w:t xml:space="preserve">, </w:t>
      </w:r>
      <w:r w:rsidRPr="00372B47">
        <w:rPr>
          <w:bCs/>
          <w:i/>
          <w:iCs/>
          <w:szCs w:val="20"/>
        </w:rPr>
        <w:t>400</w:t>
      </w:r>
      <w:r w:rsidRPr="00372B47">
        <w:rPr>
          <w:bCs/>
          <w:szCs w:val="20"/>
        </w:rPr>
        <w:t>(6747), 867–869. https://doi.org/10.1038/23698</w:t>
      </w:r>
    </w:p>
    <w:p w14:paraId="395DF424" w14:textId="345F8E1D" w:rsidR="00372B47" w:rsidRPr="00372B47" w:rsidRDefault="00372B47" w:rsidP="00372B47">
      <w:pPr>
        <w:spacing w:after="0" w:line="240" w:lineRule="auto"/>
        <w:rPr>
          <w:bCs/>
          <w:szCs w:val="20"/>
          <w:lang w:val="ru-RU"/>
        </w:rPr>
      </w:pPr>
      <w:r w:rsidRPr="00372B47">
        <w:rPr>
          <w:bCs/>
          <w:szCs w:val="20"/>
          <w:lang w:val="ru-RU"/>
        </w:rPr>
        <w:fldChar w:fldCharType="end"/>
      </w:r>
    </w:p>
    <w:sectPr w:rsidR="00372B47" w:rsidRPr="00372B47">
      <w:footerReference w:type="even" r:id="rId157"/>
      <w:footerReference w:type="default" r:id="rId158"/>
      <w:type w:val="oddPage"/>
      <w:pgSz w:w="9978" w:h="14173"/>
      <w:pgMar w:top="1134" w:right="1134" w:bottom="793" w:left="1418" w:header="0" w:footer="510" w:gutter="0"/>
      <w:cols w:space="720"/>
      <w:formProt w:val="0"/>
      <w:docGrid w:linePitch="360" w:charSpace="819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CB46AF" w14:textId="77777777" w:rsidR="000968A5" w:rsidRDefault="000968A5">
      <w:pPr>
        <w:spacing w:after="0" w:line="240" w:lineRule="auto"/>
      </w:pPr>
      <w:r>
        <w:separator/>
      </w:r>
    </w:p>
  </w:endnote>
  <w:endnote w:type="continuationSeparator" w:id="0">
    <w:p w14:paraId="2636AE52" w14:textId="77777777" w:rsidR="000968A5" w:rsidRDefault="000968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embedRegular r:id="rId1" w:fontKey="{78B29557-9CC8-4AB6-8C83-AF2E25362481}"/>
    <w:embedBold r:id="rId2" w:fontKey="{59F78C76-0D79-47C6-B492-0C54DA104D86}"/>
    <w:embedItalic r:id="rId3" w:fontKey="{D56107D8-D4E4-4C4F-8F79-C0DFF12FFCF9}"/>
    <w:embedBoldItalic r:id="rId4" w:fontKey="{2079D9D8-3F69-4B15-8EA3-44575DBB56B0}"/>
  </w:font>
  <w:font w:name="Jost">
    <w:altName w:val="Calibri"/>
    <w:charset w:val="4D"/>
    <w:family w:val="auto"/>
    <w:pitch w:val="variable"/>
    <w:sig w:usb0="A00002EF" w:usb1="0000205B" w:usb2="00000010" w:usb3="00000000" w:csb0="00000097" w:csb1="00000000"/>
    <w:embedRegular r:id="rId5" w:fontKey="{6A716C62-632D-4176-8739-456D8A3F151C}"/>
    <w:embedBold r:id="rId6" w:fontKey="{6DA08957-5648-4370-82FF-90D555481B30}"/>
    <w:embedItalic r:id="rId7" w:fontKey="{434720FE-01E6-4360-AC32-823E49FD79C9}"/>
    <w:embedBoldItalic r:id="rId8" w:fontKey="{A01BFDEC-81F7-443A-8F3C-93DC3F1E7837}"/>
  </w:font>
  <w:font w:name="Courier New">
    <w:panose1 w:val="02070309020205020404"/>
    <w:charset w:val="00"/>
    <w:family w:val="modern"/>
    <w:pitch w:val="fixed"/>
    <w:sig w:usb0="E0002EFF" w:usb1="C0007843" w:usb2="00000009" w:usb3="00000000" w:csb0="000001FF" w:csb1="00000000"/>
    <w:embedRegular r:id="rId9" w:fontKey="{DEF1315F-A023-4BF5-96DB-584E0B5BA5C2}"/>
  </w:font>
  <w:font w:name="Wingdings">
    <w:panose1 w:val="05000000000000000000"/>
    <w:charset w:val="02"/>
    <w:family w:val="auto"/>
    <w:pitch w:val="variable"/>
    <w:sig w:usb0="00000000" w:usb1="10000000" w:usb2="00000000" w:usb3="00000000" w:csb0="80000000" w:csb1="00000000"/>
    <w:embedRegular r:id="rId10" w:fontKey="{751177D4-7D85-4A91-98E2-6772938C3212}"/>
  </w:font>
  <w:font w:name="Symbol">
    <w:panose1 w:val="05050102010706020507"/>
    <w:charset w:val="02"/>
    <w:family w:val="roman"/>
    <w:pitch w:val="variable"/>
    <w:sig w:usb0="00000000" w:usb1="10000000" w:usb2="00000000" w:usb3="00000000" w:csb0="80000000" w:csb1="00000000"/>
    <w:embedRegular r:id="rId11" w:fontKey="{726A3794-8324-4BDF-B64A-760ED716E628}"/>
  </w:font>
  <w:font w:name="Arial">
    <w:panose1 w:val="020B0604020202020204"/>
    <w:charset w:val="00"/>
    <w:family w:val="swiss"/>
    <w:pitch w:val="variable"/>
    <w:sig w:usb0="E0002EFF" w:usb1="C000785B" w:usb2="00000009" w:usb3="00000000" w:csb0="000001FF" w:csb1="00000000"/>
    <w:embedRegular r:id="rId12" w:fontKey="{1FBD1043-C997-458E-BB56-F5DC9130B960}"/>
    <w:embedBold r:id="rId13" w:fontKey="{0C62AEDA-FB08-4B46-929F-E6CD887BDC7C}"/>
    <w:embedItalic r:id="rId14" w:fontKey="{EE80EE8B-E0FA-4500-A0B8-993286AA345D}"/>
    <w:embedBoldItalic r:id="rId15" w:fontKey="{6962F50D-299E-4D56-875B-BF55D47FE169}"/>
  </w:font>
  <w:font w:name="Calibri">
    <w:panose1 w:val="020F0502020204030204"/>
    <w:charset w:val="00"/>
    <w:family w:val="swiss"/>
    <w:pitch w:val="variable"/>
    <w:sig w:usb0="E4002EFF" w:usb1="C200247B" w:usb2="00000009" w:usb3="00000000" w:csb0="000001FF" w:csb1="00000000"/>
    <w:embedRegular r:id="rId16" w:fontKey="{E94512FF-3854-4D53-8CC3-92A7D5C823AC}"/>
    <w:embedBold r:id="rId17" w:fontKey="{285EF297-3FA8-41D7-882D-1A671D0700EA}"/>
    <w:embedItalic r:id="rId18" w:fontKey="{9CD4F608-7D3C-42BF-9D79-E30A60938442}"/>
    <w:embedBoldItalic r:id="rId19" w:fontKey="{10CCF13C-75CA-4912-BFCE-437F9367498E}"/>
  </w:font>
  <w:font w:name="Cambria">
    <w:panose1 w:val="02040503050406030204"/>
    <w:charset w:val="00"/>
    <w:family w:val="roman"/>
    <w:pitch w:val="variable"/>
    <w:sig w:usb0="E00006FF" w:usb1="420024FF" w:usb2="02000000" w:usb3="00000000" w:csb0="0000019F" w:csb1="00000000"/>
    <w:embedRegular r:id="rId20" w:fontKey="{BE26B1A3-2461-480F-9266-F2214E24DCE5}"/>
    <w:embedBold r:id="rId21" w:fontKey="{5614401E-3CAF-4134-99CC-DEF4C53938F3}"/>
    <w:embedItalic r:id="rId22" w:fontKey="{11EBCD84-DDF1-411F-8B9B-9A423E378C3B}"/>
    <w:embedBoldItalic r:id="rId23" w:fontKey="{9D640B87-2738-43D9-9348-4AB8E4FB5EAE}"/>
  </w:font>
  <w:font w:name="AdvTimes">
    <w:charset w:val="00"/>
    <w:family w:val="roman"/>
    <w:pitch w:val="default"/>
  </w:font>
  <w:font w:name="Lucida Grande">
    <w:altName w:val="Segoe UI"/>
    <w:charset w:val="00"/>
    <w:family w:val="swiss"/>
    <w:pitch w:val="variable"/>
    <w:sig w:usb0="E1000AEF" w:usb1="5000A1FF" w:usb2="00000000" w:usb3="00000000" w:csb0="000001BF" w:csb1="00000000"/>
  </w:font>
  <w:font w:name="Verdana">
    <w:panose1 w:val="020B0604030504040204"/>
    <w:charset w:val="00"/>
    <w:family w:val="swiss"/>
    <w:pitch w:val="variable"/>
    <w:sig w:usb0="A00006FF" w:usb1="4000205B" w:usb2="00000010" w:usb3="00000000" w:csb0="0000019F" w:csb1="00000000"/>
    <w:embedRegular r:id="rId24" w:fontKey="{68BAB70E-EC2F-467E-8666-5953F39987D1}"/>
  </w:font>
  <w:font w:name="Liberation Sans">
    <w:altName w:val="Arial"/>
    <w:charset w:val="01"/>
    <w:family w:val="swiss"/>
    <w:pitch w:val="variable"/>
    <w:embedRegular r:id="rId25" w:fontKey="{A52E2199-0980-4DE6-942D-23138E641626}"/>
  </w:font>
  <w:font w:name="PingFang SC">
    <w:charset w:val="86"/>
    <w:family w:val="swiss"/>
    <w:pitch w:val="variable"/>
    <w:sig w:usb0="A00002FF" w:usb1="7ACFFDFB" w:usb2="00000017" w:usb3="00000000" w:csb0="00040001" w:csb1="00000000"/>
  </w:font>
  <w:font w:name="Arial Unicode MS">
    <w:altName w:val="Yu Gothic"/>
    <w:panose1 w:val="020B0604020202020204"/>
    <w:charset w:val="80"/>
    <w:family w:val="swiss"/>
    <w:pitch w:val="variable"/>
    <w:sig w:usb0="F7FFAFFF" w:usb1="E9DFFFFF" w:usb2="0000003F" w:usb3="00000000" w:csb0="003F01FF" w:csb1="00000000"/>
  </w:font>
  <w:font w:name="___WRD_EMBED_SUB_45">
    <w:altName w:val="Cambria"/>
    <w:charset w:val="01"/>
    <w:family w:val="roman"/>
    <w:pitch w:val="variable"/>
  </w:font>
  <w:font w:name="___WRD_EMBED_SUB_1274">
    <w:altName w:val="Calibri"/>
    <w:charset w:val="4D"/>
    <w:family w:val="auto"/>
    <w:pitch w:val="variable"/>
    <w:sig w:usb0="A00002EF" w:usb1="0000205B" w:usb2="00000010" w:usb3="00000000" w:csb0="00000097" w:csb1="00000000"/>
    <w:embedRegular r:id="rId26" w:fontKey="{4D81890A-2094-45E9-ABA3-8D36A5FCE19B}"/>
    <w:embedBold r:id="rId27" w:fontKey="{8273D912-18B0-4C83-9562-C1F68C1F5F1B}"/>
  </w:font>
  <w:font w:name="Cambria Math">
    <w:panose1 w:val="02040503050406030204"/>
    <w:charset w:val="00"/>
    <w:family w:val="roman"/>
    <w:pitch w:val="variable"/>
    <w:sig w:usb0="E00006FF" w:usb1="420024FF" w:usb2="02000000" w:usb3="00000000" w:csb0="0000019F" w:csb1="00000000"/>
    <w:embedRegular r:id="rId28" w:fontKey="{1AC48E64-C7FD-4E34-8B54-E067FE199F3F}"/>
    <w:embedItalic r:id="rId29" w:fontKey="{19B714CE-2C35-4B66-925B-876089F60E4B}"/>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4BB7AB" w14:textId="77777777" w:rsidR="00387901" w:rsidRDefault="00387901">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55306361"/>
      <w:docPartObj>
        <w:docPartGallery w:val="Page Numbers (Bottom of Page)"/>
        <w:docPartUnique/>
      </w:docPartObj>
    </w:sdtPr>
    <w:sdtContent>
      <w:p w14:paraId="3EE078B1" w14:textId="77777777" w:rsidR="00387901" w:rsidRDefault="00000000">
        <w:pPr>
          <w:pStyle w:val="Footer"/>
          <w:jc w:val="center"/>
        </w:pPr>
        <w:r>
          <w:fldChar w:fldCharType="begin"/>
        </w:r>
        <w:r>
          <w:instrText xml:space="preserve"> PAGE </w:instrText>
        </w:r>
        <w:r>
          <w:fldChar w:fldCharType="separate"/>
        </w:r>
        <w:r>
          <w:t>iii</w:t>
        </w:r>
        <w:r>
          <w:fldChar w:fldCharType="end"/>
        </w:r>
      </w:p>
    </w:sdtContent>
  </w:sdt>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324351" w14:textId="77777777" w:rsidR="00387901" w:rsidRDefault="00387901">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01417969"/>
      <w:docPartObj>
        <w:docPartGallery w:val="Page Numbers (Bottom of Page)"/>
        <w:docPartUnique/>
      </w:docPartObj>
    </w:sdtPr>
    <w:sdtContent>
      <w:p w14:paraId="72CE990D" w14:textId="77777777" w:rsidR="00387901" w:rsidRDefault="00000000">
        <w:pPr>
          <w:pStyle w:val="Footer"/>
          <w:jc w:val="center"/>
        </w:pPr>
        <w:r>
          <w:fldChar w:fldCharType="begin"/>
        </w:r>
        <w:r>
          <w:instrText xml:space="preserve"> PAGE </w:instrText>
        </w:r>
        <w:r>
          <w:fldChar w:fldCharType="separate"/>
        </w:r>
        <w:r>
          <w:t>v</w:t>
        </w:r>
        <w:r>
          <w:fldChar w:fldCharType="end"/>
        </w:r>
      </w:p>
    </w:sdtContent>
  </w:sdt>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43E237" w14:textId="77777777" w:rsidR="00387901" w:rsidRDefault="00387901">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15389444"/>
      <w:docPartObj>
        <w:docPartGallery w:val="Page Numbers (Bottom of Page)"/>
        <w:docPartUnique/>
      </w:docPartObj>
    </w:sdtPr>
    <w:sdtContent>
      <w:p w14:paraId="44DB181C" w14:textId="77777777" w:rsidR="00387901" w:rsidRDefault="00000000">
        <w:pPr>
          <w:pStyle w:val="Footer"/>
          <w:jc w:val="center"/>
        </w:pPr>
        <w:r>
          <w:fldChar w:fldCharType="begin"/>
        </w:r>
        <w:r>
          <w:instrText xml:space="preserve"> PAGE </w:instrText>
        </w:r>
        <w:r>
          <w:fldChar w:fldCharType="separate"/>
        </w:r>
        <w:r>
          <w:t>vii</w:t>
        </w:r>
        <w:r>
          <w:fldChar w:fldCharType="end"/>
        </w:r>
      </w:p>
    </w:sdtContent>
  </w:sdt>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41626139"/>
      <w:docPartObj>
        <w:docPartGallery w:val="Page Numbers (Bottom of Page)"/>
        <w:docPartUnique/>
      </w:docPartObj>
    </w:sdtPr>
    <w:sdtContent>
      <w:p w14:paraId="272F9170" w14:textId="77777777" w:rsidR="00387901" w:rsidRDefault="00000000">
        <w:pPr>
          <w:pStyle w:val="Footer"/>
          <w:jc w:val="center"/>
        </w:pPr>
        <w:r>
          <w:fldChar w:fldCharType="begin"/>
        </w:r>
        <w:r>
          <w:instrText xml:space="preserve"> PAGE </w:instrText>
        </w:r>
        <w:r>
          <w:fldChar w:fldCharType="separate"/>
        </w:r>
        <w:r>
          <w:t>x</w:t>
        </w:r>
        <w:r>
          <w:fldChar w:fldCharType="end"/>
        </w:r>
      </w:p>
    </w:sdtContent>
  </w:sdt>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15DFE8" w14:textId="77777777" w:rsidR="00387901" w:rsidRDefault="00387901"/>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7D2F44" w14:textId="77777777" w:rsidR="00387901" w:rsidRDefault="00387901">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989706"/>
      <w:docPartObj>
        <w:docPartGallery w:val="Page Numbers (Bottom of Page)"/>
        <w:docPartUnique/>
      </w:docPartObj>
    </w:sdtPr>
    <w:sdtContent>
      <w:p w14:paraId="32FF1A6C" w14:textId="77777777" w:rsidR="00387901" w:rsidRDefault="00000000">
        <w:pPr>
          <w:pStyle w:val="Footer"/>
          <w:jc w:val="center"/>
        </w:pPr>
        <w:r>
          <w:fldChar w:fldCharType="begin"/>
        </w:r>
        <w:r>
          <w:instrText xml:space="preserve"> PAGE </w:instrText>
        </w:r>
        <w:r>
          <w:fldChar w:fldCharType="separate"/>
        </w:r>
        <w:r>
          <w:t>xi</w:t>
        </w:r>
        <w:r>
          <w:fldChar w:fldCharType="end"/>
        </w:r>
      </w:p>
    </w:sdtContent>
  </w:sdt>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42208141"/>
      <w:docPartObj>
        <w:docPartGallery w:val="Page Numbers (Bottom of Page)"/>
        <w:docPartUnique/>
      </w:docPartObj>
    </w:sdtPr>
    <w:sdtContent>
      <w:p w14:paraId="1B7BB631" w14:textId="77777777" w:rsidR="00387901" w:rsidRDefault="00000000">
        <w:pPr>
          <w:pStyle w:val="Footer"/>
          <w:jc w:val="center"/>
        </w:pPr>
        <w:r>
          <w:fldChar w:fldCharType="begin"/>
        </w:r>
        <w:r>
          <w:instrText xml:space="preserve"> PAGE </w:instrText>
        </w:r>
        <w:r>
          <w:fldChar w:fldCharType="separate"/>
        </w:r>
        <w:r>
          <w:t>xiv</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02DACC" w14:textId="77777777" w:rsidR="00387901" w:rsidRDefault="00387901">
    <w:pPr>
      <w:pStyle w:val="Footer"/>
      <w:jc w:val="cen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6493258"/>
      <w:docPartObj>
        <w:docPartGallery w:val="Page Numbers (Bottom of Page)"/>
        <w:docPartUnique/>
      </w:docPartObj>
    </w:sdtPr>
    <w:sdtContent>
      <w:p w14:paraId="1E9E192D" w14:textId="77777777" w:rsidR="00387901" w:rsidRDefault="00000000">
        <w:pPr>
          <w:pStyle w:val="Footer"/>
          <w:jc w:val="center"/>
        </w:pPr>
        <w:r>
          <w:fldChar w:fldCharType="begin"/>
        </w:r>
        <w:r>
          <w:instrText xml:space="preserve"> PAGE </w:instrText>
        </w:r>
        <w:r>
          <w:fldChar w:fldCharType="separate"/>
        </w:r>
        <w:r>
          <w:t>xv</w:t>
        </w:r>
        <w:r>
          <w:fldChar w:fldCharType="end"/>
        </w:r>
      </w:p>
    </w:sdtContent>
  </w:sdt>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77893938"/>
      <w:docPartObj>
        <w:docPartGallery w:val="Page Numbers (Bottom of Page)"/>
        <w:docPartUnique/>
      </w:docPartObj>
    </w:sdtPr>
    <w:sdtContent>
      <w:p w14:paraId="3D1AA404" w14:textId="77777777" w:rsidR="00387901" w:rsidRDefault="00000000">
        <w:pPr>
          <w:pStyle w:val="Footer"/>
          <w:jc w:val="center"/>
        </w:pPr>
        <w:r>
          <w:fldChar w:fldCharType="begin"/>
        </w:r>
        <w:r>
          <w:instrText xml:space="preserve"> PAGE </w:instrText>
        </w:r>
        <w:r>
          <w:fldChar w:fldCharType="separate"/>
        </w:r>
        <w:r>
          <w:t>xii</w:t>
        </w:r>
        <w:r>
          <w:fldChar w:fldCharType="end"/>
        </w:r>
      </w:p>
    </w:sdtContent>
  </w:sdt>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A7D718" w14:textId="77777777" w:rsidR="00387901" w:rsidRDefault="00387901">
    <w:pPr>
      <w:pStyle w:val="Footer"/>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15292946"/>
      <w:docPartObj>
        <w:docPartGallery w:val="Page Numbers (Bottom of Page)"/>
        <w:docPartUnique/>
      </w:docPartObj>
    </w:sdtPr>
    <w:sdtContent>
      <w:p w14:paraId="55F2CD84" w14:textId="77777777" w:rsidR="00387901" w:rsidRDefault="00000000">
        <w:pPr>
          <w:pStyle w:val="Footer"/>
          <w:jc w:val="center"/>
        </w:pPr>
        <w:r>
          <w:fldChar w:fldCharType="begin"/>
        </w:r>
        <w:r>
          <w:instrText xml:space="preserve"> PAGE </w:instrText>
        </w:r>
        <w:r>
          <w:fldChar w:fldCharType="separate"/>
        </w:r>
        <w:r>
          <w:t>1</w:t>
        </w:r>
        <w:r>
          <w:fldChar w:fldCharType="end"/>
        </w:r>
      </w:p>
    </w:sdtContent>
  </w:sdt>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0956552"/>
      <w:docPartObj>
        <w:docPartGallery w:val="Page Numbers (Bottom of Page)"/>
        <w:docPartUnique/>
      </w:docPartObj>
    </w:sdtPr>
    <w:sdtContent>
      <w:p w14:paraId="3350D038" w14:textId="77777777" w:rsidR="00387901" w:rsidRDefault="00000000">
        <w:pPr>
          <w:pStyle w:val="Footer"/>
          <w:jc w:val="center"/>
        </w:pPr>
        <w:r>
          <w:fldChar w:fldCharType="begin"/>
        </w:r>
        <w:r>
          <w:instrText xml:space="preserve"> PAGE </w:instrText>
        </w:r>
        <w:r>
          <w:fldChar w:fldCharType="separate"/>
        </w:r>
        <w:r>
          <w:t>14</w:t>
        </w:r>
        <w:r>
          <w:fldChar w:fldCharType="end"/>
        </w:r>
      </w:p>
    </w:sdtContent>
  </w:sdt>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73456692"/>
      <w:docPartObj>
        <w:docPartGallery w:val="Page Numbers (Bottom of Page)"/>
        <w:docPartUnique/>
      </w:docPartObj>
    </w:sdtPr>
    <w:sdtContent>
      <w:p w14:paraId="1CED4F8D" w14:textId="77777777" w:rsidR="00387901" w:rsidRDefault="00000000">
        <w:pPr>
          <w:pStyle w:val="Footer"/>
          <w:jc w:val="center"/>
        </w:pPr>
        <w:r>
          <w:fldChar w:fldCharType="begin"/>
        </w:r>
        <w:r>
          <w:instrText xml:space="preserve"> PAGE </w:instrText>
        </w:r>
        <w:r>
          <w:fldChar w:fldCharType="separate"/>
        </w:r>
        <w:r>
          <w:t>13</w:t>
        </w:r>
        <w:r>
          <w:fldChar w:fldCharType="end"/>
        </w:r>
      </w:p>
    </w:sdtContent>
  </w:sdt>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1061284"/>
      <w:docPartObj>
        <w:docPartGallery w:val="Page Numbers (Bottom of Page)"/>
        <w:docPartUnique/>
      </w:docPartObj>
    </w:sdtPr>
    <w:sdtContent>
      <w:p w14:paraId="058CC17E" w14:textId="77777777" w:rsidR="00387901" w:rsidRDefault="00000000">
        <w:pPr>
          <w:pStyle w:val="Footer"/>
          <w:jc w:val="center"/>
        </w:pPr>
        <w:r>
          <w:fldChar w:fldCharType="begin"/>
        </w:r>
        <w:r>
          <w:instrText xml:space="preserve"> PAGE </w:instrText>
        </w:r>
        <w:r>
          <w:fldChar w:fldCharType="separate"/>
        </w:r>
        <w:r>
          <w:t>2</w:t>
        </w:r>
        <w:r>
          <w:fldChar w:fldCharType="end"/>
        </w:r>
      </w:p>
    </w:sdtContent>
  </w:sdt>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44EA1D" w14:textId="77777777" w:rsidR="00387901" w:rsidRDefault="00387901">
    <w:pPr>
      <w:pStyle w:val="Footer"/>
    </w:pP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19369477"/>
      <w:docPartObj>
        <w:docPartGallery w:val="Page Numbers (Bottom of Page)"/>
        <w:docPartUnique/>
      </w:docPartObj>
    </w:sdtPr>
    <w:sdtContent>
      <w:p w14:paraId="57E32A31" w14:textId="77777777" w:rsidR="00387901" w:rsidRDefault="00000000">
        <w:pPr>
          <w:pStyle w:val="Footer"/>
          <w:jc w:val="center"/>
        </w:pPr>
        <w:r>
          <w:fldChar w:fldCharType="begin"/>
        </w:r>
        <w:r>
          <w:instrText xml:space="preserve"> PAGE </w:instrText>
        </w:r>
        <w:r>
          <w:fldChar w:fldCharType="separate"/>
        </w:r>
        <w:r>
          <w:t>15</w:t>
        </w:r>
        <w:r>
          <w:fldChar w:fldCharType="end"/>
        </w:r>
      </w:p>
    </w:sdtContent>
  </w:sdt>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82066203"/>
      <w:docPartObj>
        <w:docPartGallery w:val="Page Numbers (Bottom of Page)"/>
        <w:docPartUnique/>
      </w:docPartObj>
    </w:sdtPr>
    <w:sdtContent>
      <w:p w14:paraId="6239C642" w14:textId="77777777" w:rsidR="00387901" w:rsidRDefault="00000000">
        <w:pPr>
          <w:pStyle w:val="Footer"/>
          <w:jc w:val="left"/>
        </w:pPr>
        <w:r>
          <w:fldChar w:fldCharType="begin"/>
        </w:r>
        <w:r>
          <w:instrText xml:space="preserve"> PAGE </w:instrText>
        </w:r>
        <w:r>
          <w:fldChar w:fldCharType="separate"/>
        </w:r>
        <w:r>
          <w:t>34</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EB5364" w14:textId="77777777" w:rsidR="00387901" w:rsidRDefault="00387901">
    <w:pPr>
      <w:pStyle w:val="Footer"/>
    </w:pP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9306917"/>
      <w:docPartObj>
        <w:docPartGallery w:val="Page Numbers (Bottom of Page)"/>
        <w:docPartUnique/>
      </w:docPartObj>
    </w:sdtPr>
    <w:sdtContent>
      <w:p w14:paraId="57F249F4" w14:textId="77777777" w:rsidR="00387901" w:rsidRDefault="00000000">
        <w:pPr>
          <w:pStyle w:val="Footer"/>
          <w:jc w:val="center"/>
        </w:pPr>
        <w:r>
          <w:fldChar w:fldCharType="begin"/>
        </w:r>
        <w:r>
          <w:instrText xml:space="preserve"> PAGE </w:instrText>
        </w:r>
        <w:r>
          <w:fldChar w:fldCharType="separate"/>
        </w:r>
        <w:r>
          <w:t>35</w:t>
        </w:r>
        <w:r>
          <w:fldChar w:fldCharType="end"/>
        </w:r>
      </w:p>
    </w:sdtContent>
  </w:sdt>
</w:ftr>
</file>

<file path=word/footer3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31012816"/>
      <w:docPartObj>
        <w:docPartGallery w:val="Page Numbers (Bottom of Page)"/>
        <w:docPartUnique/>
      </w:docPartObj>
    </w:sdtPr>
    <w:sdtContent>
      <w:p w14:paraId="7F57FA83" w14:textId="77777777" w:rsidR="00387901" w:rsidRDefault="00000000">
        <w:pPr>
          <w:pStyle w:val="Footer"/>
          <w:jc w:val="center"/>
        </w:pPr>
        <w:r>
          <w:fldChar w:fldCharType="begin"/>
        </w:r>
        <w:r>
          <w:instrText xml:space="preserve"> PAGE </w:instrText>
        </w:r>
        <w:r>
          <w:fldChar w:fldCharType="separate"/>
        </w:r>
        <w:r>
          <w:t>16</w:t>
        </w:r>
        <w:r>
          <w:fldChar w:fldCharType="end"/>
        </w:r>
      </w:p>
    </w:sdtContent>
  </w:sdt>
</w:ftr>
</file>

<file path=word/footer3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90786226"/>
      <w:docPartObj>
        <w:docPartGallery w:val="Page Numbers (Bottom of Page)"/>
        <w:docPartUnique/>
      </w:docPartObj>
    </w:sdtPr>
    <w:sdtContent>
      <w:p w14:paraId="179E779A" w14:textId="77777777" w:rsidR="00387901" w:rsidRDefault="00000000">
        <w:pPr>
          <w:pStyle w:val="Footer"/>
          <w:jc w:val="left"/>
        </w:pPr>
        <w:r>
          <w:fldChar w:fldCharType="begin"/>
        </w:r>
        <w:r>
          <w:instrText xml:space="preserve"> PAGE </w:instrText>
        </w:r>
        <w:r>
          <w:fldChar w:fldCharType="separate"/>
        </w:r>
        <w:r>
          <w:t>44</w:t>
        </w:r>
        <w:r>
          <w:fldChar w:fldCharType="end"/>
        </w:r>
      </w:p>
    </w:sdtContent>
  </w:sdt>
</w:ftr>
</file>

<file path=word/footer3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6209466"/>
      <w:docPartObj>
        <w:docPartGallery w:val="Page Numbers (Bottom of Page)"/>
        <w:docPartUnique/>
      </w:docPartObj>
    </w:sdtPr>
    <w:sdtContent>
      <w:p w14:paraId="3D64179A" w14:textId="77777777" w:rsidR="00387901" w:rsidRDefault="00000000">
        <w:pPr>
          <w:pStyle w:val="Footer"/>
          <w:jc w:val="center"/>
        </w:pPr>
        <w:r>
          <w:fldChar w:fldCharType="begin"/>
        </w:r>
        <w:r>
          <w:instrText xml:space="preserve"> PAGE </w:instrText>
        </w:r>
        <w:r>
          <w:fldChar w:fldCharType="separate"/>
        </w:r>
        <w:r>
          <w:t>45</w:t>
        </w:r>
        <w:r>
          <w:fldChar w:fldCharType="end"/>
        </w:r>
      </w:p>
    </w:sdtContent>
  </w:sdt>
</w:ftr>
</file>

<file path=word/footer3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49633214"/>
      <w:docPartObj>
        <w:docPartGallery w:val="Page Numbers (Bottom of Page)"/>
        <w:docPartUnique/>
      </w:docPartObj>
    </w:sdtPr>
    <w:sdtContent>
      <w:p w14:paraId="149AD7F9" w14:textId="77777777" w:rsidR="00387901" w:rsidRDefault="00000000">
        <w:pPr>
          <w:pStyle w:val="Footer"/>
          <w:jc w:val="center"/>
        </w:pPr>
        <w:r>
          <w:fldChar w:fldCharType="begin"/>
        </w:r>
        <w:r>
          <w:instrText xml:space="preserve"> PAGE </w:instrText>
        </w:r>
        <w:r>
          <w:fldChar w:fldCharType="separate"/>
        </w:r>
        <w:r>
          <w:t>38</w:t>
        </w:r>
        <w:r>
          <w:fldChar w:fldCharType="end"/>
        </w:r>
      </w:p>
    </w:sdtContent>
  </w:sdt>
</w:ftr>
</file>

<file path=word/footer3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378C78" w14:textId="77777777" w:rsidR="00387901" w:rsidRDefault="00387901">
    <w:pPr>
      <w:pStyle w:val="Footer"/>
    </w:pPr>
  </w:p>
</w:ftr>
</file>

<file path=word/footer3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49855500"/>
      <w:docPartObj>
        <w:docPartGallery w:val="Page Numbers (Bottom of Page)"/>
        <w:docPartUnique/>
      </w:docPartObj>
    </w:sdtPr>
    <w:sdtContent>
      <w:p w14:paraId="128C732D" w14:textId="77777777" w:rsidR="00387901" w:rsidRDefault="00000000">
        <w:pPr>
          <w:pStyle w:val="Footer"/>
          <w:jc w:val="center"/>
        </w:pPr>
        <w:r>
          <w:fldChar w:fldCharType="begin"/>
        </w:r>
        <w:r>
          <w:instrText xml:space="preserve"> PAGE </w:instrText>
        </w:r>
        <w:r>
          <w:fldChar w:fldCharType="separate"/>
        </w:r>
        <w:r>
          <w:t>47</w:t>
        </w:r>
        <w:r>
          <w:fldChar w:fldCharType="end"/>
        </w:r>
      </w:p>
    </w:sdtContent>
  </w:sdt>
</w:ftr>
</file>

<file path=word/footer3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8EB9AD" w14:textId="77777777" w:rsidR="00387901" w:rsidRDefault="00387901">
    <w:pPr>
      <w:pStyle w:val="Footer"/>
    </w:pPr>
  </w:p>
</w:ftr>
</file>

<file path=word/footer3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47648932"/>
      <w:docPartObj>
        <w:docPartGallery w:val="Page Numbers (Bottom of Page)"/>
        <w:docPartUnique/>
      </w:docPartObj>
    </w:sdtPr>
    <w:sdtContent>
      <w:p w14:paraId="2CA187FB" w14:textId="77777777" w:rsidR="00387901" w:rsidRDefault="00000000">
        <w:pPr>
          <w:pStyle w:val="Footer"/>
          <w:jc w:val="center"/>
        </w:pPr>
        <w:r>
          <w:fldChar w:fldCharType="begin"/>
        </w:r>
        <w:r>
          <w:instrText xml:space="preserve"> PAGE </w:instrText>
        </w:r>
        <w:r>
          <w:fldChar w:fldCharType="separate"/>
        </w:r>
        <w:r>
          <w:t>49</w:t>
        </w:r>
        <w:r>
          <w:fldChar w:fldCharType="end"/>
        </w:r>
      </w:p>
    </w:sdtContent>
  </w:sdt>
</w:ftr>
</file>

<file path=word/footer3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CBA23A" w14:textId="77777777" w:rsidR="00387901" w:rsidRDefault="0038790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323BEC" w14:textId="77777777" w:rsidR="00387901" w:rsidRDefault="00387901">
    <w:pPr>
      <w:pStyle w:val="Footer"/>
      <w:jc w:val="center"/>
    </w:pPr>
  </w:p>
</w:ftr>
</file>

<file path=word/footer4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05915638"/>
      <w:docPartObj>
        <w:docPartGallery w:val="Page Numbers (Bottom of Page)"/>
        <w:docPartUnique/>
      </w:docPartObj>
    </w:sdtPr>
    <w:sdtContent>
      <w:p w14:paraId="21CA3284" w14:textId="77777777" w:rsidR="00387901" w:rsidRDefault="00000000">
        <w:pPr>
          <w:pStyle w:val="Footer"/>
          <w:jc w:val="center"/>
        </w:pPr>
        <w:r>
          <w:fldChar w:fldCharType="begin"/>
        </w:r>
        <w:r>
          <w:instrText xml:space="preserve"> PAGE </w:instrText>
        </w:r>
        <w:r>
          <w:fldChar w:fldCharType="separate"/>
        </w:r>
        <w:r>
          <w:t>51</w:t>
        </w:r>
        <w:r>
          <w:fldChar w:fldCharType="end"/>
        </w:r>
      </w:p>
    </w:sdtContent>
  </w:sdt>
</w:ftr>
</file>

<file path=word/footer4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97F04D" w14:textId="77777777" w:rsidR="00387901" w:rsidRDefault="00387901">
    <w:pPr>
      <w:pStyle w:val="Footer"/>
    </w:pPr>
  </w:p>
</w:ftr>
</file>

<file path=word/footer4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43101663"/>
      <w:docPartObj>
        <w:docPartGallery w:val="Page Numbers (Bottom of Page)"/>
        <w:docPartUnique/>
      </w:docPartObj>
    </w:sdtPr>
    <w:sdtContent>
      <w:p w14:paraId="1CE28A84" w14:textId="77777777" w:rsidR="00387901" w:rsidRDefault="00000000">
        <w:pPr>
          <w:pStyle w:val="Footer"/>
          <w:jc w:val="center"/>
        </w:pPr>
        <w:r>
          <w:fldChar w:fldCharType="begin"/>
        </w:r>
        <w:r>
          <w:instrText xml:space="preserve"> PAGE </w:instrText>
        </w:r>
        <w:r>
          <w:fldChar w:fldCharType="separate"/>
        </w:r>
        <w:r>
          <w:t>53</w:t>
        </w:r>
        <w:r>
          <w:fldChar w:fldCharType="end"/>
        </w:r>
      </w:p>
    </w:sdtContent>
  </w:sdt>
</w:ftr>
</file>

<file path=word/footer4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AB8C3A" w14:textId="77777777" w:rsidR="00387901" w:rsidRDefault="00387901">
    <w:pPr>
      <w:pStyle w:val="Footer"/>
    </w:pPr>
  </w:p>
</w:ftr>
</file>

<file path=word/footer4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27619929"/>
      <w:docPartObj>
        <w:docPartGallery w:val="Page Numbers (Bottom of Page)"/>
        <w:docPartUnique/>
      </w:docPartObj>
    </w:sdtPr>
    <w:sdtContent>
      <w:p w14:paraId="16379498" w14:textId="77777777" w:rsidR="00387901" w:rsidRDefault="00000000">
        <w:pPr>
          <w:pStyle w:val="Footer"/>
          <w:jc w:val="center"/>
        </w:pPr>
        <w:r>
          <w:fldChar w:fldCharType="begin"/>
        </w:r>
        <w:r>
          <w:instrText xml:space="preserve"> PAGE </w:instrText>
        </w:r>
        <w:r>
          <w:fldChar w:fldCharType="separate"/>
        </w:r>
        <w:r>
          <w:t>55</w:t>
        </w:r>
        <w:r>
          <w:fldChar w:fldCharType="end"/>
        </w:r>
      </w:p>
    </w:sdtContent>
  </w:sdt>
</w:ftr>
</file>

<file path=word/footer4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05AEB" w14:textId="77777777" w:rsidR="00387901" w:rsidRDefault="00387901">
    <w:pPr>
      <w:pStyle w:val="Footer"/>
    </w:pPr>
  </w:p>
</w:ftr>
</file>

<file path=word/footer4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35756219"/>
      <w:docPartObj>
        <w:docPartGallery w:val="Page Numbers (Bottom of Page)"/>
        <w:docPartUnique/>
      </w:docPartObj>
    </w:sdtPr>
    <w:sdtContent>
      <w:p w14:paraId="0EDA97F1" w14:textId="77777777" w:rsidR="00387901" w:rsidRDefault="00000000">
        <w:pPr>
          <w:pStyle w:val="Footer"/>
          <w:jc w:val="center"/>
        </w:pPr>
        <w:r>
          <w:fldChar w:fldCharType="begin"/>
        </w:r>
        <w:r>
          <w:instrText xml:space="preserve"> PAGE </w:instrText>
        </w:r>
        <w:r>
          <w:fldChar w:fldCharType="separate"/>
        </w:r>
        <w:r>
          <w:t>57</w:t>
        </w:r>
        <w:r>
          <w:fldChar w:fldCharType="end"/>
        </w:r>
      </w:p>
    </w:sdtContent>
  </w:sdt>
</w:ftr>
</file>

<file path=word/footer4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C2D780" w14:textId="77777777" w:rsidR="00387901" w:rsidRDefault="00387901">
    <w:pPr>
      <w:pStyle w:val="Footer"/>
    </w:pPr>
  </w:p>
</w:ftr>
</file>

<file path=word/footer4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19874619"/>
      <w:docPartObj>
        <w:docPartGallery w:val="Page Numbers (Bottom of Page)"/>
        <w:docPartUnique/>
      </w:docPartObj>
    </w:sdtPr>
    <w:sdtContent>
      <w:p w14:paraId="3B1B4CD9" w14:textId="77777777" w:rsidR="00387901" w:rsidRDefault="00000000">
        <w:pPr>
          <w:pStyle w:val="Footer"/>
          <w:jc w:val="center"/>
        </w:pPr>
        <w:r>
          <w:fldChar w:fldCharType="begin"/>
        </w:r>
        <w:r>
          <w:instrText xml:space="preserve"> PAGE </w:instrText>
        </w:r>
        <w:r>
          <w:fldChar w:fldCharType="separate"/>
        </w:r>
        <w:r>
          <w:t>59</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B9C648" w14:textId="77777777" w:rsidR="00387901" w:rsidRDefault="0038790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2EA18A" w14:textId="77777777" w:rsidR="00387901" w:rsidRDefault="00387901">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405277" w14:textId="77777777" w:rsidR="00387901" w:rsidRDefault="00387901">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E7F7D8" w14:textId="77777777" w:rsidR="00387901" w:rsidRDefault="00387901"/>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B2C2E0" w14:textId="77777777" w:rsidR="00387901" w:rsidRDefault="003879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93BF8E" w14:textId="77777777" w:rsidR="000968A5" w:rsidRDefault="000968A5">
      <w:pPr>
        <w:spacing w:after="0" w:line="240" w:lineRule="auto"/>
      </w:pPr>
      <w:r>
        <w:separator/>
      </w:r>
    </w:p>
  </w:footnote>
  <w:footnote w:type="continuationSeparator" w:id="0">
    <w:p w14:paraId="4E41FD35" w14:textId="77777777" w:rsidR="000968A5" w:rsidRDefault="000968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CF44C4" w14:textId="77777777" w:rsidR="00387901" w:rsidRDefault="00000000">
    <w:pPr>
      <w:pBdr>
        <w:bottom w:val="single" w:sz="4" w:space="1" w:color="000000"/>
      </w:pBdr>
      <w:tabs>
        <w:tab w:val="right" w:pos="6804"/>
      </w:tabs>
      <w:rPr>
        <w:szCs w:val="20"/>
        <w:lang w:val="is-IS"/>
      </w:rPr>
    </w:pPr>
    <w:r>
      <w:rPr>
        <w:szCs w:val="20"/>
        <w:lang w:val="is-IS"/>
      </w:rPr>
      <w:t>Anton Lukashevich</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4F1CC2" w14:textId="77777777" w:rsidR="00387901" w:rsidRDefault="0038790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28AAAA" w14:textId="77777777" w:rsidR="00387901" w:rsidRDefault="00000000">
    <w:pPr>
      <w:pBdr>
        <w:bottom w:val="single" w:sz="4" w:space="1" w:color="000000"/>
      </w:pBdr>
      <w:tabs>
        <w:tab w:val="right" w:pos="6804"/>
      </w:tabs>
      <w:rPr>
        <w:szCs w:val="20"/>
        <w:lang w:val="is-IS"/>
      </w:rPr>
    </w:pPr>
    <w:r>
      <w:rPr>
        <w:szCs w:val="20"/>
        <w:lang w:val="is-IS"/>
      </w:rPr>
      <w:t>Anton Lukashevich</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4D2634" w14:textId="77777777" w:rsidR="00387901" w:rsidRDefault="0038790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0B37CC" w14:textId="77777777" w:rsidR="00387901" w:rsidRDefault="00000000">
    <w:pPr>
      <w:pBdr>
        <w:bottom w:val="single" w:sz="4" w:space="1" w:color="000000"/>
      </w:pBdr>
      <w:tabs>
        <w:tab w:val="right" w:pos="6804"/>
      </w:tabs>
      <w:rPr>
        <w:szCs w:val="20"/>
        <w:lang w:val="is-IS"/>
      </w:rPr>
    </w:pPr>
    <w:r>
      <w:rPr>
        <w:szCs w:val="20"/>
        <w:lang w:val="is-IS"/>
      </w:rPr>
      <w:t>Anton Lukashevich</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8D5D9B" w14:textId="77777777" w:rsidR="00387901" w:rsidRDefault="0038790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7A78B1"/>
    <w:multiLevelType w:val="multilevel"/>
    <w:tmpl w:val="FFC4A816"/>
    <w:lvl w:ilvl="0">
      <w:start w:val="1"/>
      <w:numFmt w:val="decimal"/>
      <w:pStyle w:val="fyrstalagi"/>
      <w:lvlText w:val="%1."/>
      <w:lvlJc w:val="left"/>
      <w:pPr>
        <w:tabs>
          <w:tab w:val="num" w:pos="0"/>
        </w:tabs>
        <w:ind w:left="1004" w:hanging="360"/>
      </w:pPr>
    </w:lvl>
    <w:lvl w:ilvl="1">
      <w:start w:val="1"/>
      <w:numFmt w:val="lowerLetter"/>
      <w:lvlText w:val="%2."/>
      <w:lvlJc w:val="left"/>
      <w:pPr>
        <w:tabs>
          <w:tab w:val="num" w:pos="0"/>
        </w:tabs>
        <w:ind w:left="1724" w:hanging="360"/>
      </w:pPr>
    </w:lvl>
    <w:lvl w:ilvl="2">
      <w:start w:val="1"/>
      <w:numFmt w:val="lowerRoman"/>
      <w:lvlText w:val="%3."/>
      <w:lvlJc w:val="right"/>
      <w:pPr>
        <w:tabs>
          <w:tab w:val="num" w:pos="0"/>
        </w:tabs>
        <w:ind w:left="2444" w:hanging="180"/>
      </w:pPr>
    </w:lvl>
    <w:lvl w:ilvl="3">
      <w:start w:val="1"/>
      <w:numFmt w:val="decimal"/>
      <w:lvlText w:val="%4."/>
      <w:lvlJc w:val="left"/>
      <w:pPr>
        <w:tabs>
          <w:tab w:val="num" w:pos="0"/>
        </w:tabs>
        <w:ind w:left="3164" w:hanging="360"/>
      </w:pPr>
    </w:lvl>
    <w:lvl w:ilvl="4">
      <w:start w:val="1"/>
      <w:numFmt w:val="lowerLetter"/>
      <w:lvlText w:val="%5."/>
      <w:lvlJc w:val="left"/>
      <w:pPr>
        <w:tabs>
          <w:tab w:val="num" w:pos="0"/>
        </w:tabs>
        <w:ind w:left="3884" w:hanging="360"/>
      </w:pPr>
    </w:lvl>
    <w:lvl w:ilvl="5">
      <w:start w:val="1"/>
      <w:numFmt w:val="lowerRoman"/>
      <w:lvlText w:val="%6."/>
      <w:lvlJc w:val="right"/>
      <w:pPr>
        <w:tabs>
          <w:tab w:val="num" w:pos="0"/>
        </w:tabs>
        <w:ind w:left="4604" w:hanging="180"/>
      </w:pPr>
    </w:lvl>
    <w:lvl w:ilvl="6">
      <w:start w:val="1"/>
      <w:numFmt w:val="decimal"/>
      <w:lvlText w:val="%7."/>
      <w:lvlJc w:val="left"/>
      <w:pPr>
        <w:tabs>
          <w:tab w:val="num" w:pos="0"/>
        </w:tabs>
        <w:ind w:left="5324" w:hanging="360"/>
      </w:pPr>
    </w:lvl>
    <w:lvl w:ilvl="7">
      <w:start w:val="1"/>
      <w:numFmt w:val="lowerLetter"/>
      <w:lvlText w:val="%8."/>
      <w:lvlJc w:val="left"/>
      <w:pPr>
        <w:tabs>
          <w:tab w:val="num" w:pos="0"/>
        </w:tabs>
        <w:ind w:left="6044" w:hanging="360"/>
      </w:pPr>
    </w:lvl>
    <w:lvl w:ilvl="8">
      <w:start w:val="1"/>
      <w:numFmt w:val="lowerRoman"/>
      <w:lvlText w:val="%9."/>
      <w:lvlJc w:val="right"/>
      <w:pPr>
        <w:tabs>
          <w:tab w:val="num" w:pos="0"/>
        </w:tabs>
        <w:ind w:left="6764" w:hanging="180"/>
      </w:pPr>
    </w:lvl>
  </w:abstractNum>
  <w:abstractNum w:abstractNumId="1" w15:restartNumberingAfterBreak="0">
    <w:nsid w:val="0CBE743F"/>
    <w:multiLevelType w:val="multilevel"/>
    <w:tmpl w:val="B290D56E"/>
    <w:lvl w:ilvl="0">
      <w:start w:val="1"/>
      <w:numFmt w:val="decimal"/>
      <w:pStyle w:val="Heading1"/>
      <w:lvlText w:val="%1"/>
      <w:lvlJc w:val="left"/>
      <w:pPr>
        <w:tabs>
          <w:tab w:val="num" w:pos="0"/>
        </w:tabs>
        <w:ind w:left="432" w:hanging="432"/>
      </w:pPr>
      <w:rPr>
        <w:sz w:val="32"/>
        <w:szCs w:val="32"/>
      </w:rPr>
    </w:lvl>
    <w:lvl w:ilvl="1">
      <w:start w:val="1"/>
      <w:numFmt w:val="decimal"/>
      <w:pStyle w:val="Heading2"/>
      <w:lvlText w:val="%1.%2"/>
      <w:lvlJc w:val="left"/>
      <w:pPr>
        <w:tabs>
          <w:tab w:val="num" w:pos="0"/>
        </w:tabs>
        <w:ind w:left="576" w:hanging="576"/>
      </w:pPr>
    </w:lvl>
    <w:lvl w:ilvl="2">
      <w:start w:val="1"/>
      <w:numFmt w:val="decimal"/>
      <w:pStyle w:val="Heading3"/>
      <w:lvlText w:val="%1.%2.%3"/>
      <w:lvlJc w:val="left"/>
      <w:pPr>
        <w:tabs>
          <w:tab w:val="num" w:pos="0"/>
        </w:tabs>
        <w:ind w:left="720" w:hanging="720"/>
      </w:pPr>
    </w:lvl>
    <w:lvl w:ilvl="3">
      <w:start w:val="1"/>
      <w:numFmt w:val="decimal"/>
      <w:pStyle w:val="Heading4"/>
      <w:lvlText w:val="%1.%2.%3.%4"/>
      <w:lvlJc w:val="left"/>
      <w:pPr>
        <w:tabs>
          <w:tab w:val="num" w:pos="0"/>
        </w:tabs>
        <w:ind w:left="864" w:hanging="864"/>
      </w:pPr>
    </w:lvl>
    <w:lvl w:ilvl="4">
      <w:start w:val="1"/>
      <w:numFmt w:val="decimal"/>
      <w:pStyle w:val="Heading5"/>
      <w:lvlText w:val="%1.%2.%3.%4.%5"/>
      <w:lvlJc w:val="left"/>
      <w:pPr>
        <w:tabs>
          <w:tab w:val="num" w:pos="0"/>
        </w:tabs>
        <w:ind w:left="1008" w:hanging="1008"/>
      </w:pPr>
    </w:lvl>
    <w:lvl w:ilvl="5">
      <w:start w:val="1"/>
      <w:numFmt w:val="decimal"/>
      <w:pStyle w:val="Heading6"/>
      <w:lvlText w:val="%1.%2.%3.%4.%5.%6"/>
      <w:lvlJc w:val="left"/>
      <w:pPr>
        <w:tabs>
          <w:tab w:val="num" w:pos="0"/>
        </w:tabs>
        <w:ind w:left="1152" w:hanging="1152"/>
      </w:pPr>
    </w:lvl>
    <w:lvl w:ilvl="6">
      <w:start w:val="1"/>
      <w:numFmt w:val="decimal"/>
      <w:pStyle w:val="Heading7"/>
      <w:lvlText w:val="%1.%2.%3.%4.%5.%6.%7"/>
      <w:lvlJc w:val="left"/>
      <w:pPr>
        <w:tabs>
          <w:tab w:val="num" w:pos="0"/>
        </w:tabs>
        <w:ind w:left="1296" w:hanging="1296"/>
      </w:pPr>
    </w:lvl>
    <w:lvl w:ilvl="7">
      <w:start w:val="1"/>
      <w:numFmt w:val="decimal"/>
      <w:pStyle w:val="Heading8"/>
      <w:lvlText w:val="%1.%2.%3.%4.%5.%6.%7.%8"/>
      <w:lvlJc w:val="left"/>
      <w:pPr>
        <w:tabs>
          <w:tab w:val="num" w:pos="0"/>
        </w:tabs>
        <w:ind w:left="1440" w:hanging="1440"/>
      </w:pPr>
    </w:lvl>
    <w:lvl w:ilvl="8">
      <w:start w:val="1"/>
      <w:numFmt w:val="decimal"/>
      <w:pStyle w:val="Heading9"/>
      <w:lvlText w:val="%1.%2.%3.%4.%5.%6.%7.%8.%9"/>
      <w:lvlJc w:val="left"/>
      <w:pPr>
        <w:tabs>
          <w:tab w:val="num" w:pos="0"/>
        </w:tabs>
        <w:ind w:left="1584" w:hanging="1584"/>
      </w:pPr>
    </w:lvl>
  </w:abstractNum>
  <w:abstractNum w:abstractNumId="2" w15:restartNumberingAfterBreak="0">
    <w:nsid w:val="2B982548"/>
    <w:multiLevelType w:val="hybridMultilevel"/>
    <w:tmpl w:val="EE5CF3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F20202D"/>
    <w:multiLevelType w:val="multilevel"/>
    <w:tmpl w:val="278EF6A2"/>
    <w:lvl w:ilvl="0">
      <w:start w:val="1"/>
      <w:numFmt w:val="decimal"/>
      <w:pStyle w:val="1"/>
      <w:lvlText w:val="%1"/>
      <w:lvlJc w:val="left"/>
      <w:pPr>
        <w:tabs>
          <w:tab w:val="num" w:pos="0"/>
        </w:tabs>
        <w:ind w:left="432" w:hanging="432"/>
      </w:pPr>
    </w:lvl>
    <w:lvl w:ilvl="1">
      <w:start w:val="1"/>
      <w:numFmt w:val="decimal"/>
      <w:pStyle w:val="2"/>
      <w:lvlText w:val="%1.%2"/>
      <w:lvlJc w:val="left"/>
      <w:pPr>
        <w:tabs>
          <w:tab w:val="num" w:pos="0"/>
        </w:tabs>
        <w:ind w:left="576" w:hanging="576"/>
      </w:pPr>
    </w:lvl>
    <w:lvl w:ilvl="2">
      <w:start w:val="1"/>
      <w:numFmt w:val="decimal"/>
      <w:pStyle w:val="3"/>
      <w:lvlText w:val="%1.%2.%3"/>
      <w:lvlJc w:val="left"/>
      <w:pPr>
        <w:tabs>
          <w:tab w:val="num" w:pos="0"/>
        </w:tabs>
        <w:ind w:left="720" w:hanging="720"/>
      </w:pPr>
    </w:lvl>
    <w:lvl w:ilvl="3">
      <w:start w:val="1"/>
      <w:numFmt w:val="decimal"/>
      <w:pStyle w:val="4"/>
      <w:lvlText w:val="%1.%2.%3.%4"/>
      <w:lvlJc w:val="left"/>
      <w:pPr>
        <w:tabs>
          <w:tab w:val="num" w:pos="0"/>
        </w:tabs>
        <w:ind w:left="864" w:hanging="864"/>
      </w:pPr>
    </w:lvl>
    <w:lvl w:ilvl="4">
      <w:start w:val="1"/>
      <w:numFmt w:val="decimal"/>
      <w:pStyle w:val="5"/>
      <w:lvlText w:val="%1.%2.%3.%4.%5"/>
      <w:lvlJc w:val="left"/>
      <w:pPr>
        <w:tabs>
          <w:tab w:val="num" w:pos="0"/>
        </w:tabs>
        <w:ind w:left="1008" w:hanging="1008"/>
      </w:pPr>
    </w:lvl>
    <w:lvl w:ilvl="5">
      <w:start w:val="1"/>
      <w:numFmt w:val="decimal"/>
      <w:pStyle w:val="6"/>
      <w:lvlText w:val="%1.%2.%3.%4.%5.%6"/>
      <w:lvlJc w:val="left"/>
      <w:pPr>
        <w:tabs>
          <w:tab w:val="num" w:pos="0"/>
        </w:tabs>
        <w:ind w:left="1152" w:hanging="1152"/>
      </w:pPr>
    </w:lvl>
    <w:lvl w:ilvl="6">
      <w:start w:val="1"/>
      <w:numFmt w:val="decimal"/>
      <w:pStyle w:val="7"/>
      <w:lvlText w:val="%1.%2.%3.%4.%5.%6.%7"/>
      <w:lvlJc w:val="left"/>
      <w:pPr>
        <w:tabs>
          <w:tab w:val="num" w:pos="0"/>
        </w:tabs>
        <w:ind w:left="1296" w:hanging="1296"/>
      </w:pPr>
    </w:lvl>
    <w:lvl w:ilvl="7">
      <w:start w:val="1"/>
      <w:numFmt w:val="decimal"/>
      <w:pStyle w:val="8"/>
      <w:lvlText w:val="%1.%2.%3.%4.%5.%6.%7.%8"/>
      <w:lvlJc w:val="left"/>
      <w:pPr>
        <w:tabs>
          <w:tab w:val="num" w:pos="0"/>
        </w:tabs>
        <w:ind w:left="1440" w:hanging="1440"/>
      </w:pPr>
    </w:lvl>
    <w:lvl w:ilvl="8">
      <w:start w:val="1"/>
      <w:numFmt w:val="decimal"/>
      <w:pStyle w:val="9"/>
      <w:lvlText w:val="%1.%2.%3.%4.%5.%6.%7.%8.%9"/>
      <w:lvlJc w:val="left"/>
      <w:pPr>
        <w:tabs>
          <w:tab w:val="num" w:pos="0"/>
        </w:tabs>
        <w:ind w:left="1584" w:hanging="1584"/>
      </w:pPr>
    </w:lvl>
  </w:abstractNum>
  <w:abstractNum w:abstractNumId="4" w15:restartNumberingAfterBreak="0">
    <w:nsid w:val="30DC2F5A"/>
    <w:multiLevelType w:val="multilevel"/>
    <w:tmpl w:val="8182EFF8"/>
    <w:lvl w:ilvl="0">
      <w:start w:val="1"/>
      <w:numFmt w:val="upperRoman"/>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5" w15:restartNumberingAfterBreak="0">
    <w:nsid w:val="33981D3B"/>
    <w:multiLevelType w:val="multilevel"/>
    <w:tmpl w:val="398C069A"/>
    <w:lvl w:ilvl="0">
      <w:start w:val="5"/>
      <w:numFmt w:val="bullet"/>
      <w:lvlText w:val="-"/>
      <w:lvlJc w:val="left"/>
      <w:pPr>
        <w:tabs>
          <w:tab w:val="num" w:pos="0"/>
        </w:tabs>
        <w:ind w:left="720" w:hanging="360"/>
      </w:pPr>
      <w:rPr>
        <w:rFonts w:ascii="Jost" w:hAnsi="Jost" w:cs="Jost"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37462B1A"/>
    <w:multiLevelType w:val="multilevel"/>
    <w:tmpl w:val="8182EFF8"/>
    <w:lvl w:ilvl="0">
      <w:start w:val="1"/>
      <w:numFmt w:val="upperRoman"/>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7" w15:restartNumberingAfterBreak="0">
    <w:nsid w:val="4F1B1515"/>
    <w:multiLevelType w:val="multilevel"/>
    <w:tmpl w:val="D3282D86"/>
    <w:lvl w:ilvl="0">
      <w:start w:val="1"/>
      <w:numFmt w:val="decimal"/>
      <w:lvlText w:val="%1."/>
      <w:lvlJc w:val="left"/>
      <w:pPr>
        <w:tabs>
          <w:tab w:val="num" w:pos="0"/>
        </w:tabs>
        <w:ind w:left="360" w:hanging="360"/>
      </w:pPr>
    </w:lvl>
    <w:lvl w:ilvl="1">
      <w:start w:val="1"/>
      <w:numFmt w:val="decimal"/>
      <w:lvlText w:val="%1.%2"/>
      <w:lvlJc w:val="left"/>
      <w:pPr>
        <w:tabs>
          <w:tab w:val="num" w:pos="0"/>
        </w:tabs>
        <w:ind w:left="360" w:hanging="36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720" w:hanging="720"/>
      </w:pPr>
    </w:lvl>
    <w:lvl w:ilvl="4">
      <w:start w:val="1"/>
      <w:numFmt w:val="decimal"/>
      <w:lvlText w:val="%1.%2.%3.%4.%5"/>
      <w:lvlJc w:val="left"/>
      <w:pPr>
        <w:tabs>
          <w:tab w:val="num" w:pos="0"/>
        </w:tabs>
        <w:ind w:left="1080" w:hanging="1080"/>
      </w:pPr>
    </w:lvl>
    <w:lvl w:ilvl="5">
      <w:start w:val="1"/>
      <w:numFmt w:val="decimal"/>
      <w:lvlText w:val="%1.%2.%3.%4.%5.%6"/>
      <w:lvlJc w:val="left"/>
      <w:pPr>
        <w:tabs>
          <w:tab w:val="num" w:pos="0"/>
        </w:tabs>
        <w:ind w:left="1080" w:hanging="1080"/>
      </w:pPr>
    </w:lvl>
    <w:lvl w:ilvl="6">
      <w:start w:val="1"/>
      <w:numFmt w:val="decimal"/>
      <w:lvlText w:val="%1.%2.%3.%4.%5.%6.%7"/>
      <w:lvlJc w:val="left"/>
      <w:pPr>
        <w:tabs>
          <w:tab w:val="num" w:pos="0"/>
        </w:tabs>
        <w:ind w:left="1440" w:hanging="1440"/>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800" w:hanging="1800"/>
      </w:pPr>
    </w:lvl>
  </w:abstractNum>
  <w:abstractNum w:abstractNumId="8" w15:restartNumberingAfterBreak="0">
    <w:nsid w:val="563567DD"/>
    <w:multiLevelType w:val="multilevel"/>
    <w:tmpl w:val="AB9401EE"/>
    <w:lvl w:ilvl="0">
      <w:start w:val="5"/>
      <w:numFmt w:val="bullet"/>
      <w:lvlText w:val="-"/>
      <w:lvlJc w:val="left"/>
      <w:pPr>
        <w:tabs>
          <w:tab w:val="num" w:pos="720"/>
        </w:tabs>
        <w:ind w:left="720" w:hanging="360"/>
      </w:pPr>
      <w:rPr>
        <w:rFonts w:ascii="Jost" w:hAnsi="Jost" w:cs="Jost"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 w15:restartNumberingAfterBreak="0">
    <w:nsid w:val="5EF11F78"/>
    <w:multiLevelType w:val="multilevel"/>
    <w:tmpl w:val="F43063BC"/>
    <w:lvl w:ilvl="0">
      <w:start w:val="1"/>
      <w:numFmt w:val="bullet"/>
      <w:lvlText w:val=""/>
      <w:lvlJc w:val="left"/>
      <w:pPr>
        <w:tabs>
          <w:tab w:val="num" w:pos="0"/>
        </w:tabs>
        <w:ind w:left="1080" w:hanging="360"/>
      </w:pPr>
      <w:rPr>
        <w:rFonts w:ascii="Symbol" w:hAnsi="Symbol" w:cs="Symbol" w:hint="default"/>
      </w:rPr>
    </w:lvl>
    <w:lvl w:ilvl="1">
      <w:start w:val="1"/>
      <w:numFmt w:val="bullet"/>
      <w:lvlText w:val="o"/>
      <w:lvlJc w:val="left"/>
      <w:pPr>
        <w:tabs>
          <w:tab w:val="num" w:pos="0"/>
        </w:tabs>
        <w:ind w:left="1800" w:hanging="360"/>
      </w:pPr>
      <w:rPr>
        <w:rFonts w:ascii="Courier New" w:hAnsi="Courier New" w:cs="Courier New" w:hint="default"/>
      </w:rPr>
    </w:lvl>
    <w:lvl w:ilvl="2">
      <w:start w:val="1"/>
      <w:numFmt w:val="bullet"/>
      <w:lvlText w:val=""/>
      <w:lvlJc w:val="left"/>
      <w:pPr>
        <w:tabs>
          <w:tab w:val="num" w:pos="0"/>
        </w:tabs>
        <w:ind w:left="2520" w:hanging="360"/>
      </w:pPr>
      <w:rPr>
        <w:rFonts w:ascii="Wingdings" w:hAnsi="Wingdings" w:cs="Wingdings" w:hint="default"/>
      </w:rPr>
    </w:lvl>
    <w:lvl w:ilvl="3">
      <w:start w:val="1"/>
      <w:numFmt w:val="bullet"/>
      <w:lvlText w:val=""/>
      <w:lvlJc w:val="left"/>
      <w:pPr>
        <w:tabs>
          <w:tab w:val="num" w:pos="0"/>
        </w:tabs>
        <w:ind w:left="3240" w:hanging="360"/>
      </w:pPr>
      <w:rPr>
        <w:rFonts w:ascii="Symbol" w:hAnsi="Symbol" w:cs="Symbol" w:hint="default"/>
      </w:rPr>
    </w:lvl>
    <w:lvl w:ilvl="4">
      <w:start w:val="1"/>
      <w:numFmt w:val="bullet"/>
      <w:lvlText w:val="o"/>
      <w:lvlJc w:val="left"/>
      <w:pPr>
        <w:tabs>
          <w:tab w:val="num" w:pos="0"/>
        </w:tabs>
        <w:ind w:left="3960" w:hanging="360"/>
      </w:pPr>
      <w:rPr>
        <w:rFonts w:ascii="Courier New" w:hAnsi="Courier New" w:cs="Courier New" w:hint="default"/>
      </w:rPr>
    </w:lvl>
    <w:lvl w:ilvl="5">
      <w:start w:val="1"/>
      <w:numFmt w:val="bullet"/>
      <w:lvlText w:val=""/>
      <w:lvlJc w:val="left"/>
      <w:pPr>
        <w:tabs>
          <w:tab w:val="num" w:pos="0"/>
        </w:tabs>
        <w:ind w:left="4680" w:hanging="360"/>
      </w:pPr>
      <w:rPr>
        <w:rFonts w:ascii="Wingdings" w:hAnsi="Wingdings" w:cs="Wingdings" w:hint="default"/>
      </w:rPr>
    </w:lvl>
    <w:lvl w:ilvl="6">
      <w:start w:val="1"/>
      <w:numFmt w:val="bullet"/>
      <w:lvlText w:val=""/>
      <w:lvlJc w:val="left"/>
      <w:pPr>
        <w:tabs>
          <w:tab w:val="num" w:pos="0"/>
        </w:tabs>
        <w:ind w:left="5400" w:hanging="360"/>
      </w:pPr>
      <w:rPr>
        <w:rFonts w:ascii="Symbol" w:hAnsi="Symbol" w:cs="Symbol" w:hint="default"/>
      </w:rPr>
    </w:lvl>
    <w:lvl w:ilvl="7">
      <w:start w:val="1"/>
      <w:numFmt w:val="bullet"/>
      <w:lvlText w:val="o"/>
      <w:lvlJc w:val="left"/>
      <w:pPr>
        <w:tabs>
          <w:tab w:val="num" w:pos="0"/>
        </w:tabs>
        <w:ind w:left="6120" w:hanging="360"/>
      </w:pPr>
      <w:rPr>
        <w:rFonts w:ascii="Courier New" w:hAnsi="Courier New" w:cs="Courier New" w:hint="default"/>
      </w:rPr>
    </w:lvl>
    <w:lvl w:ilvl="8">
      <w:start w:val="1"/>
      <w:numFmt w:val="bullet"/>
      <w:lvlText w:val=""/>
      <w:lvlJc w:val="left"/>
      <w:pPr>
        <w:tabs>
          <w:tab w:val="num" w:pos="0"/>
        </w:tabs>
        <w:ind w:left="6840" w:hanging="360"/>
      </w:pPr>
      <w:rPr>
        <w:rFonts w:ascii="Wingdings" w:hAnsi="Wingdings" w:cs="Wingdings" w:hint="default"/>
      </w:rPr>
    </w:lvl>
  </w:abstractNum>
  <w:abstractNum w:abstractNumId="10" w15:restartNumberingAfterBreak="0">
    <w:nsid w:val="66290EEB"/>
    <w:multiLevelType w:val="multilevel"/>
    <w:tmpl w:val="75E41784"/>
    <w:lvl w:ilvl="0">
      <w:start w:val="1"/>
      <w:numFmt w:val="decimal"/>
      <w:lvlText w:val="%1"/>
      <w:lvlJc w:val="left"/>
      <w:pPr>
        <w:tabs>
          <w:tab w:val="num" w:pos="0"/>
        </w:tabs>
        <w:ind w:left="432" w:hanging="432"/>
      </w:pPr>
      <w:rPr>
        <w:sz w:val="32"/>
        <w:szCs w:val="32"/>
      </w:r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1" w15:restartNumberingAfterBreak="0">
    <w:nsid w:val="718E338E"/>
    <w:multiLevelType w:val="multilevel"/>
    <w:tmpl w:val="289E837C"/>
    <w:lvl w:ilvl="0">
      <w:start w:val="1"/>
      <w:numFmt w:val="decimal"/>
      <w:lvlText w:val="%1"/>
      <w:lvlJc w:val="left"/>
      <w:pPr>
        <w:tabs>
          <w:tab w:val="num" w:pos="0"/>
        </w:tabs>
        <w:ind w:left="432" w:hanging="432"/>
      </w:pPr>
      <w:rPr>
        <w:sz w:val="32"/>
        <w:szCs w:val="32"/>
      </w:r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2" w15:restartNumberingAfterBreak="0">
    <w:nsid w:val="74635789"/>
    <w:multiLevelType w:val="multilevel"/>
    <w:tmpl w:val="C8722FCC"/>
    <w:lvl w:ilvl="0">
      <w:start w:val="1"/>
      <w:numFmt w:val="decimal"/>
      <w:lvlText w:val="%1."/>
      <w:lvlJc w:val="left"/>
      <w:pPr>
        <w:tabs>
          <w:tab w:val="num" w:pos="0"/>
        </w:tabs>
        <w:ind w:left="720" w:hanging="360"/>
      </w:pPr>
    </w:lvl>
    <w:lvl w:ilvl="1">
      <w:start w:val="2"/>
      <w:numFmt w:val="decimal"/>
      <w:lvlText w:val="%1.%2"/>
      <w:lvlJc w:val="left"/>
      <w:pPr>
        <w:tabs>
          <w:tab w:val="num" w:pos="0"/>
        </w:tabs>
        <w:ind w:left="720" w:hanging="360"/>
      </w:pPr>
      <w:rPr>
        <w:b/>
      </w:rPr>
    </w:lvl>
    <w:lvl w:ilvl="2">
      <w:start w:val="1"/>
      <w:numFmt w:val="decimal"/>
      <w:lvlText w:val="%1.%2.%3"/>
      <w:lvlJc w:val="left"/>
      <w:pPr>
        <w:tabs>
          <w:tab w:val="num" w:pos="0"/>
        </w:tabs>
        <w:ind w:left="1080" w:hanging="720"/>
      </w:pPr>
      <w:rPr>
        <w:b/>
      </w:rPr>
    </w:lvl>
    <w:lvl w:ilvl="3">
      <w:start w:val="1"/>
      <w:numFmt w:val="decimal"/>
      <w:lvlText w:val="%1.%2.%3.%4"/>
      <w:lvlJc w:val="left"/>
      <w:pPr>
        <w:tabs>
          <w:tab w:val="num" w:pos="0"/>
        </w:tabs>
        <w:ind w:left="1080" w:hanging="720"/>
      </w:pPr>
      <w:rPr>
        <w:b/>
      </w:rPr>
    </w:lvl>
    <w:lvl w:ilvl="4">
      <w:start w:val="1"/>
      <w:numFmt w:val="decimal"/>
      <w:lvlText w:val="%1.%2.%3.%4.%5"/>
      <w:lvlJc w:val="left"/>
      <w:pPr>
        <w:tabs>
          <w:tab w:val="num" w:pos="0"/>
        </w:tabs>
        <w:ind w:left="1440" w:hanging="1080"/>
      </w:pPr>
      <w:rPr>
        <w:b/>
      </w:rPr>
    </w:lvl>
    <w:lvl w:ilvl="5">
      <w:start w:val="1"/>
      <w:numFmt w:val="decimal"/>
      <w:lvlText w:val="%1.%2.%3.%4.%5.%6"/>
      <w:lvlJc w:val="left"/>
      <w:pPr>
        <w:tabs>
          <w:tab w:val="num" w:pos="0"/>
        </w:tabs>
        <w:ind w:left="1440" w:hanging="1080"/>
      </w:pPr>
      <w:rPr>
        <w:b/>
      </w:rPr>
    </w:lvl>
    <w:lvl w:ilvl="6">
      <w:start w:val="1"/>
      <w:numFmt w:val="decimal"/>
      <w:lvlText w:val="%1.%2.%3.%4.%5.%6.%7"/>
      <w:lvlJc w:val="left"/>
      <w:pPr>
        <w:tabs>
          <w:tab w:val="num" w:pos="0"/>
        </w:tabs>
        <w:ind w:left="1800" w:hanging="1440"/>
      </w:pPr>
      <w:rPr>
        <w:b/>
      </w:rPr>
    </w:lvl>
    <w:lvl w:ilvl="7">
      <w:start w:val="1"/>
      <w:numFmt w:val="decimal"/>
      <w:lvlText w:val="%1.%2.%3.%4.%5.%6.%7.%8"/>
      <w:lvlJc w:val="left"/>
      <w:pPr>
        <w:tabs>
          <w:tab w:val="num" w:pos="0"/>
        </w:tabs>
        <w:ind w:left="1800" w:hanging="1440"/>
      </w:pPr>
      <w:rPr>
        <w:b/>
      </w:rPr>
    </w:lvl>
    <w:lvl w:ilvl="8">
      <w:start w:val="1"/>
      <w:numFmt w:val="decimal"/>
      <w:lvlText w:val="%1.%2.%3.%4.%5.%6.%7.%8.%9"/>
      <w:lvlJc w:val="left"/>
      <w:pPr>
        <w:tabs>
          <w:tab w:val="num" w:pos="0"/>
        </w:tabs>
        <w:ind w:left="2160" w:hanging="1800"/>
      </w:pPr>
      <w:rPr>
        <w:b/>
      </w:rPr>
    </w:lvl>
  </w:abstractNum>
  <w:abstractNum w:abstractNumId="13" w15:restartNumberingAfterBreak="0">
    <w:nsid w:val="7EC230D7"/>
    <w:multiLevelType w:val="hybridMultilevel"/>
    <w:tmpl w:val="BA8297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64986800">
    <w:abstractNumId w:val="10"/>
  </w:num>
  <w:num w:numId="2" w16cid:durableId="79568339">
    <w:abstractNumId w:val="0"/>
  </w:num>
  <w:num w:numId="3" w16cid:durableId="154616612">
    <w:abstractNumId w:val="1"/>
  </w:num>
  <w:num w:numId="4" w16cid:durableId="2059160656">
    <w:abstractNumId w:val="3"/>
  </w:num>
  <w:num w:numId="5" w16cid:durableId="193081146">
    <w:abstractNumId w:val="6"/>
  </w:num>
  <w:num w:numId="6" w16cid:durableId="829062801">
    <w:abstractNumId w:val="5"/>
  </w:num>
  <w:num w:numId="7" w16cid:durableId="2080664713">
    <w:abstractNumId w:val="8"/>
  </w:num>
  <w:num w:numId="8" w16cid:durableId="2010257049">
    <w:abstractNumId w:val="11"/>
  </w:num>
  <w:num w:numId="9" w16cid:durableId="2143501377">
    <w:abstractNumId w:val="1"/>
    <w:lvlOverride w:ilvl="0">
      <w:startOverride w:val="3"/>
    </w:lvlOverride>
  </w:num>
  <w:num w:numId="10" w16cid:durableId="1797480150">
    <w:abstractNumId w:val="1"/>
  </w:num>
  <w:num w:numId="11" w16cid:durableId="1359771434">
    <w:abstractNumId w:val="1"/>
  </w:num>
  <w:num w:numId="12" w16cid:durableId="2069449945">
    <w:abstractNumId w:val="1"/>
  </w:num>
  <w:num w:numId="13" w16cid:durableId="1591229862">
    <w:abstractNumId w:val="1"/>
  </w:num>
  <w:num w:numId="14" w16cid:durableId="1386880433">
    <w:abstractNumId w:val="1"/>
  </w:num>
  <w:num w:numId="15" w16cid:durableId="1706324008">
    <w:abstractNumId w:val="1"/>
  </w:num>
  <w:num w:numId="16" w16cid:durableId="1917201370">
    <w:abstractNumId w:val="1"/>
  </w:num>
  <w:num w:numId="17" w16cid:durableId="1935089763">
    <w:abstractNumId w:val="1"/>
  </w:num>
  <w:num w:numId="18" w16cid:durableId="1953398344">
    <w:abstractNumId w:val="1"/>
  </w:num>
  <w:num w:numId="19" w16cid:durableId="1024138871">
    <w:abstractNumId w:val="1"/>
  </w:num>
  <w:num w:numId="20" w16cid:durableId="1972206755">
    <w:abstractNumId w:val="1"/>
  </w:num>
  <w:num w:numId="21" w16cid:durableId="1710377010">
    <w:abstractNumId w:val="1"/>
  </w:num>
  <w:num w:numId="22" w16cid:durableId="1007249397">
    <w:abstractNumId w:val="1"/>
  </w:num>
  <w:num w:numId="23" w16cid:durableId="55783598">
    <w:abstractNumId w:val="1"/>
  </w:num>
  <w:num w:numId="24" w16cid:durableId="1551574558">
    <w:abstractNumId w:val="1"/>
  </w:num>
  <w:num w:numId="25" w16cid:durableId="36587247">
    <w:abstractNumId w:val="1"/>
  </w:num>
  <w:num w:numId="26" w16cid:durableId="1291401218">
    <w:abstractNumId w:val="1"/>
  </w:num>
  <w:num w:numId="27" w16cid:durableId="217278164">
    <w:abstractNumId w:val="1"/>
  </w:num>
  <w:num w:numId="28" w16cid:durableId="474375120">
    <w:abstractNumId w:val="13"/>
  </w:num>
  <w:num w:numId="29" w16cid:durableId="226427591">
    <w:abstractNumId w:val="2"/>
  </w:num>
  <w:num w:numId="30" w16cid:durableId="1025327893">
    <w:abstractNumId w:val="4"/>
  </w:num>
  <w:num w:numId="31" w16cid:durableId="1619413854">
    <w:abstractNumId w:val="9"/>
  </w:num>
  <w:num w:numId="32" w16cid:durableId="917058194">
    <w:abstractNumId w:val="7"/>
  </w:num>
  <w:num w:numId="33" w16cid:durableId="33423646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embedTrueTypeFonts/>
  <w:embedSystemFonts/>
  <w:mirrorMargins/>
  <w:proofState w:spelling="clean" w:grammar="clean"/>
  <w:defaultTabStop w:val="720"/>
  <w:autoHyphenation/>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87901"/>
    <w:rsid w:val="00000FC0"/>
    <w:rsid w:val="000020AB"/>
    <w:rsid w:val="000130AA"/>
    <w:rsid w:val="00017015"/>
    <w:rsid w:val="000322A1"/>
    <w:rsid w:val="00045427"/>
    <w:rsid w:val="000516AD"/>
    <w:rsid w:val="0005519F"/>
    <w:rsid w:val="00056EFD"/>
    <w:rsid w:val="000632F1"/>
    <w:rsid w:val="00067424"/>
    <w:rsid w:val="00067AD8"/>
    <w:rsid w:val="00095885"/>
    <w:rsid w:val="000968A5"/>
    <w:rsid w:val="000A1EC0"/>
    <w:rsid w:val="000B12D6"/>
    <w:rsid w:val="000B3457"/>
    <w:rsid w:val="000B365F"/>
    <w:rsid w:val="000B5225"/>
    <w:rsid w:val="000C5C35"/>
    <w:rsid w:val="000D21AB"/>
    <w:rsid w:val="000D3134"/>
    <w:rsid w:val="000D583B"/>
    <w:rsid w:val="000E1893"/>
    <w:rsid w:val="000E1C4E"/>
    <w:rsid w:val="000E5028"/>
    <w:rsid w:val="000E7CB3"/>
    <w:rsid w:val="00100BE3"/>
    <w:rsid w:val="001103FE"/>
    <w:rsid w:val="00115F74"/>
    <w:rsid w:val="00123357"/>
    <w:rsid w:val="00131604"/>
    <w:rsid w:val="001316C1"/>
    <w:rsid w:val="001320B3"/>
    <w:rsid w:val="001427B4"/>
    <w:rsid w:val="00143F52"/>
    <w:rsid w:val="00146358"/>
    <w:rsid w:val="00146E7C"/>
    <w:rsid w:val="00154922"/>
    <w:rsid w:val="001710BB"/>
    <w:rsid w:val="0017409F"/>
    <w:rsid w:val="001860D9"/>
    <w:rsid w:val="0018767E"/>
    <w:rsid w:val="0019576F"/>
    <w:rsid w:val="001970A2"/>
    <w:rsid w:val="001A4725"/>
    <w:rsid w:val="001A4839"/>
    <w:rsid w:val="001A6F95"/>
    <w:rsid w:val="001B7901"/>
    <w:rsid w:val="001D1A95"/>
    <w:rsid w:val="001E2900"/>
    <w:rsid w:val="001E4264"/>
    <w:rsid w:val="001F3F61"/>
    <w:rsid w:val="002023B9"/>
    <w:rsid w:val="00203081"/>
    <w:rsid w:val="00205181"/>
    <w:rsid w:val="00216032"/>
    <w:rsid w:val="00216442"/>
    <w:rsid w:val="00223C54"/>
    <w:rsid w:val="00233AAE"/>
    <w:rsid w:val="0024462D"/>
    <w:rsid w:val="00247D36"/>
    <w:rsid w:val="00253BBF"/>
    <w:rsid w:val="0025662D"/>
    <w:rsid w:val="0027079F"/>
    <w:rsid w:val="0027322D"/>
    <w:rsid w:val="0029278E"/>
    <w:rsid w:val="002B0F4D"/>
    <w:rsid w:val="002B1B5B"/>
    <w:rsid w:val="002B4584"/>
    <w:rsid w:val="002C0C0B"/>
    <w:rsid w:val="002C744E"/>
    <w:rsid w:val="002E6578"/>
    <w:rsid w:val="002F0BD3"/>
    <w:rsid w:val="002F4BA9"/>
    <w:rsid w:val="002F6F23"/>
    <w:rsid w:val="002F7AFC"/>
    <w:rsid w:val="003062A1"/>
    <w:rsid w:val="00352035"/>
    <w:rsid w:val="00352209"/>
    <w:rsid w:val="00355E61"/>
    <w:rsid w:val="0036184B"/>
    <w:rsid w:val="00361C50"/>
    <w:rsid w:val="00372B3B"/>
    <w:rsid w:val="00372B47"/>
    <w:rsid w:val="00376143"/>
    <w:rsid w:val="00380201"/>
    <w:rsid w:val="0038268B"/>
    <w:rsid w:val="00384949"/>
    <w:rsid w:val="00387901"/>
    <w:rsid w:val="00387B10"/>
    <w:rsid w:val="00392911"/>
    <w:rsid w:val="003B5339"/>
    <w:rsid w:val="003C4156"/>
    <w:rsid w:val="003C6F07"/>
    <w:rsid w:val="003C71F6"/>
    <w:rsid w:val="003D6B57"/>
    <w:rsid w:val="003E2AC6"/>
    <w:rsid w:val="003F135D"/>
    <w:rsid w:val="003F323E"/>
    <w:rsid w:val="00406891"/>
    <w:rsid w:val="004144F5"/>
    <w:rsid w:val="00420B0D"/>
    <w:rsid w:val="00424C94"/>
    <w:rsid w:val="00434A8D"/>
    <w:rsid w:val="00454457"/>
    <w:rsid w:val="00481523"/>
    <w:rsid w:val="00485781"/>
    <w:rsid w:val="0049297E"/>
    <w:rsid w:val="004A488F"/>
    <w:rsid w:val="004C1D30"/>
    <w:rsid w:val="004C3227"/>
    <w:rsid w:val="004C46DC"/>
    <w:rsid w:val="004C6A82"/>
    <w:rsid w:val="004D146B"/>
    <w:rsid w:val="004D19FA"/>
    <w:rsid w:val="004D1DA0"/>
    <w:rsid w:val="004D4564"/>
    <w:rsid w:val="004D7C76"/>
    <w:rsid w:val="004F298F"/>
    <w:rsid w:val="004F6CF0"/>
    <w:rsid w:val="004F6E9B"/>
    <w:rsid w:val="005167C2"/>
    <w:rsid w:val="005229CA"/>
    <w:rsid w:val="00536F28"/>
    <w:rsid w:val="00540F2B"/>
    <w:rsid w:val="00553DE7"/>
    <w:rsid w:val="005624F2"/>
    <w:rsid w:val="0056333D"/>
    <w:rsid w:val="0057249F"/>
    <w:rsid w:val="00573134"/>
    <w:rsid w:val="0057402C"/>
    <w:rsid w:val="00575203"/>
    <w:rsid w:val="0058144F"/>
    <w:rsid w:val="005B11A3"/>
    <w:rsid w:val="005B6809"/>
    <w:rsid w:val="005C3DEB"/>
    <w:rsid w:val="005C6772"/>
    <w:rsid w:val="00601464"/>
    <w:rsid w:val="006131A6"/>
    <w:rsid w:val="006642D3"/>
    <w:rsid w:val="00684629"/>
    <w:rsid w:val="00686D6A"/>
    <w:rsid w:val="00695962"/>
    <w:rsid w:val="006A5B48"/>
    <w:rsid w:val="006C0A90"/>
    <w:rsid w:val="006C1B0D"/>
    <w:rsid w:val="006C30B0"/>
    <w:rsid w:val="006D2F1B"/>
    <w:rsid w:val="006D5B52"/>
    <w:rsid w:val="006D606B"/>
    <w:rsid w:val="006E0AA8"/>
    <w:rsid w:val="006E4D83"/>
    <w:rsid w:val="006F110A"/>
    <w:rsid w:val="00715B00"/>
    <w:rsid w:val="00715C94"/>
    <w:rsid w:val="007212A4"/>
    <w:rsid w:val="00722C0C"/>
    <w:rsid w:val="00731837"/>
    <w:rsid w:val="007326CF"/>
    <w:rsid w:val="00741E1E"/>
    <w:rsid w:val="00761827"/>
    <w:rsid w:val="0076212B"/>
    <w:rsid w:val="00766CE8"/>
    <w:rsid w:val="00781D73"/>
    <w:rsid w:val="0078595B"/>
    <w:rsid w:val="00787A26"/>
    <w:rsid w:val="00790BCD"/>
    <w:rsid w:val="00793F65"/>
    <w:rsid w:val="00795467"/>
    <w:rsid w:val="007A06CB"/>
    <w:rsid w:val="007A78A9"/>
    <w:rsid w:val="007B4842"/>
    <w:rsid w:val="007B7398"/>
    <w:rsid w:val="007C3BA2"/>
    <w:rsid w:val="007C5490"/>
    <w:rsid w:val="007D2F63"/>
    <w:rsid w:val="007D75A0"/>
    <w:rsid w:val="007E56D3"/>
    <w:rsid w:val="007F4BBC"/>
    <w:rsid w:val="007F6972"/>
    <w:rsid w:val="007F7B0A"/>
    <w:rsid w:val="008034A2"/>
    <w:rsid w:val="0080448F"/>
    <w:rsid w:val="0081725D"/>
    <w:rsid w:val="0082264E"/>
    <w:rsid w:val="00826DEE"/>
    <w:rsid w:val="00830EF5"/>
    <w:rsid w:val="00835CA3"/>
    <w:rsid w:val="0084132B"/>
    <w:rsid w:val="008566E7"/>
    <w:rsid w:val="00873C7D"/>
    <w:rsid w:val="00877674"/>
    <w:rsid w:val="00881CDD"/>
    <w:rsid w:val="008A3B05"/>
    <w:rsid w:val="008B5004"/>
    <w:rsid w:val="008D0BAE"/>
    <w:rsid w:val="008D3D84"/>
    <w:rsid w:val="008E084F"/>
    <w:rsid w:val="00903077"/>
    <w:rsid w:val="00921651"/>
    <w:rsid w:val="009310E0"/>
    <w:rsid w:val="0093781C"/>
    <w:rsid w:val="00940320"/>
    <w:rsid w:val="00944924"/>
    <w:rsid w:val="009460B4"/>
    <w:rsid w:val="00952BB0"/>
    <w:rsid w:val="0096099F"/>
    <w:rsid w:val="00961B69"/>
    <w:rsid w:val="00987C01"/>
    <w:rsid w:val="00993007"/>
    <w:rsid w:val="009A13FC"/>
    <w:rsid w:val="009A6628"/>
    <w:rsid w:val="009B1D2E"/>
    <w:rsid w:val="009B25B7"/>
    <w:rsid w:val="009B2FA2"/>
    <w:rsid w:val="009B7AE3"/>
    <w:rsid w:val="009C1211"/>
    <w:rsid w:val="009C189C"/>
    <w:rsid w:val="009C5543"/>
    <w:rsid w:val="009C668B"/>
    <w:rsid w:val="009C6A0B"/>
    <w:rsid w:val="009E350D"/>
    <w:rsid w:val="009F2590"/>
    <w:rsid w:val="009F40FA"/>
    <w:rsid w:val="00A01555"/>
    <w:rsid w:val="00A0404E"/>
    <w:rsid w:val="00A05E56"/>
    <w:rsid w:val="00A13E85"/>
    <w:rsid w:val="00A237D6"/>
    <w:rsid w:val="00A25360"/>
    <w:rsid w:val="00A2635D"/>
    <w:rsid w:val="00A32C03"/>
    <w:rsid w:val="00A47D58"/>
    <w:rsid w:val="00A47FD2"/>
    <w:rsid w:val="00A65068"/>
    <w:rsid w:val="00A66F72"/>
    <w:rsid w:val="00A903F3"/>
    <w:rsid w:val="00AA0B40"/>
    <w:rsid w:val="00AA1D3B"/>
    <w:rsid w:val="00AA3151"/>
    <w:rsid w:val="00AB160D"/>
    <w:rsid w:val="00AC15A9"/>
    <w:rsid w:val="00AC3511"/>
    <w:rsid w:val="00B06A5D"/>
    <w:rsid w:val="00B107C6"/>
    <w:rsid w:val="00B1782D"/>
    <w:rsid w:val="00B17D48"/>
    <w:rsid w:val="00B27731"/>
    <w:rsid w:val="00B32A33"/>
    <w:rsid w:val="00B53E11"/>
    <w:rsid w:val="00B6335F"/>
    <w:rsid w:val="00B639DF"/>
    <w:rsid w:val="00B66F5C"/>
    <w:rsid w:val="00B66F81"/>
    <w:rsid w:val="00B72105"/>
    <w:rsid w:val="00B80E32"/>
    <w:rsid w:val="00BA26D1"/>
    <w:rsid w:val="00BA78B7"/>
    <w:rsid w:val="00BC5EE4"/>
    <w:rsid w:val="00BD2005"/>
    <w:rsid w:val="00BD6B0E"/>
    <w:rsid w:val="00BE1916"/>
    <w:rsid w:val="00BE3327"/>
    <w:rsid w:val="00BE5506"/>
    <w:rsid w:val="00BF24D1"/>
    <w:rsid w:val="00C01404"/>
    <w:rsid w:val="00C133E5"/>
    <w:rsid w:val="00C212DD"/>
    <w:rsid w:val="00C4329E"/>
    <w:rsid w:val="00C517D9"/>
    <w:rsid w:val="00C61B26"/>
    <w:rsid w:val="00C7534A"/>
    <w:rsid w:val="00C80802"/>
    <w:rsid w:val="00C821AC"/>
    <w:rsid w:val="00C84D55"/>
    <w:rsid w:val="00C91CDE"/>
    <w:rsid w:val="00C925E7"/>
    <w:rsid w:val="00CB1142"/>
    <w:rsid w:val="00CD2681"/>
    <w:rsid w:val="00CE0A9E"/>
    <w:rsid w:val="00CE0D91"/>
    <w:rsid w:val="00CF010E"/>
    <w:rsid w:val="00CF64BC"/>
    <w:rsid w:val="00D16F2B"/>
    <w:rsid w:val="00D30142"/>
    <w:rsid w:val="00D456C6"/>
    <w:rsid w:val="00D45824"/>
    <w:rsid w:val="00D50381"/>
    <w:rsid w:val="00D5410D"/>
    <w:rsid w:val="00D57921"/>
    <w:rsid w:val="00D6248E"/>
    <w:rsid w:val="00D72D08"/>
    <w:rsid w:val="00D74DF1"/>
    <w:rsid w:val="00D75B91"/>
    <w:rsid w:val="00D762C7"/>
    <w:rsid w:val="00D8036A"/>
    <w:rsid w:val="00D8386F"/>
    <w:rsid w:val="00D8662D"/>
    <w:rsid w:val="00D97373"/>
    <w:rsid w:val="00DA3643"/>
    <w:rsid w:val="00DB27B5"/>
    <w:rsid w:val="00DB6DDA"/>
    <w:rsid w:val="00DC08AF"/>
    <w:rsid w:val="00DE2DA4"/>
    <w:rsid w:val="00DE338A"/>
    <w:rsid w:val="00E00554"/>
    <w:rsid w:val="00E013E6"/>
    <w:rsid w:val="00E069F3"/>
    <w:rsid w:val="00E220CA"/>
    <w:rsid w:val="00E35CD5"/>
    <w:rsid w:val="00E57593"/>
    <w:rsid w:val="00E60D4B"/>
    <w:rsid w:val="00E66058"/>
    <w:rsid w:val="00E85AFE"/>
    <w:rsid w:val="00E90C6A"/>
    <w:rsid w:val="00EA21AC"/>
    <w:rsid w:val="00EA2302"/>
    <w:rsid w:val="00EA5D01"/>
    <w:rsid w:val="00EB02A1"/>
    <w:rsid w:val="00EB2035"/>
    <w:rsid w:val="00EC2454"/>
    <w:rsid w:val="00EC3780"/>
    <w:rsid w:val="00EC3D85"/>
    <w:rsid w:val="00ED7FDC"/>
    <w:rsid w:val="00EE1D9B"/>
    <w:rsid w:val="00EF4972"/>
    <w:rsid w:val="00EF5C2D"/>
    <w:rsid w:val="00EF6EC8"/>
    <w:rsid w:val="00EF702B"/>
    <w:rsid w:val="00F005F0"/>
    <w:rsid w:val="00F00CEE"/>
    <w:rsid w:val="00F03876"/>
    <w:rsid w:val="00F05E34"/>
    <w:rsid w:val="00F14130"/>
    <w:rsid w:val="00F268B2"/>
    <w:rsid w:val="00F27F37"/>
    <w:rsid w:val="00F53411"/>
    <w:rsid w:val="00F6456E"/>
    <w:rsid w:val="00F735F6"/>
    <w:rsid w:val="00F85EAF"/>
    <w:rsid w:val="00FA0620"/>
    <w:rsid w:val="00FA0A83"/>
    <w:rsid w:val="00FA3C5C"/>
    <w:rsid w:val="00FC08A7"/>
    <w:rsid w:val="00FC2039"/>
    <w:rsid w:val="00FC5552"/>
    <w:rsid w:val="00FE427F"/>
    <w:rsid w:val="00FF6D7C"/>
  </w:rsids>
  <m:mathPr>
    <m:mathFont m:val="Cambria Math"/>
    <m:brkBin m:val="before"/>
    <m:brkBinSub m:val="--"/>
    <m:smallFrac m:val="0"/>
    <m:dispDef/>
    <m:lMargin m:val="0"/>
    <m:rMargin m:val="0"/>
    <m:defJc m:val="centerGroup"/>
    <m:wrapIndent m:val="1440"/>
    <m:intLim m:val="subSup"/>
    <m:naryLim m:val="undOvr"/>
  </m:mathPr>
  <w:themeFontLang w:val="is-I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893F45"/>
  <w15:docId w15:val="{A3567C52-7621-8D4B-873E-EE5FEE85E3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is-IS" w:eastAsia="is-IS" w:bidi="ar-SA"/>
      </w:rPr>
    </w:rPrDefault>
    <w:pPrDefault>
      <w:pPr>
        <w:suppressAutoHyphens/>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2" w:unhideWhenUsed="1"/>
    <w:lsdException w:name="index 2" w:semiHidden="1" w:uiPriority="2" w:unhideWhenUsed="1"/>
    <w:lsdException w:name="index 3" w:semiHidden="1" w:uiPriority="2" w:unhideWhenUsed="1"/>
    <w:lsdException w:name="index 4" w:semiHidden="1" w:uiPriority="2" w:unhideWhenUsed="1"/>
    <w:lsdException w:name="index 5" w:semiHidden="1" w:uiPriority="2" w:unhideWhenUsed="1"/>
    <w:lsdException w:name="index 6" w:semiHidden="1" w:uiPriority="2" w:unhideWhenUsed="1"/>
    <w:lsdException w:name="index 7" w:semiHidden="1" w:uiPriority="2" w:unhideWhenUsed="1"/>
    <w:lsdException w:name="index 8" w:semiHidden="1" w:uiPriority="2" w:unhideWhenUsed="1"/>
    <w:lsdException w:name="index 9" w:semiHidden="1" w:uiPriority="2"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1" w:unhideWhenUsed="1"/>
    <w:lsdException w:name="footnote text" w:semiHidden="1" w:unhideWhenUsed="1"/>
    <w:lsdException w:name="annotation text" w:semiHidden="1" w:uiPriority="99" w:unhideWhenUsed="1" w:qFormat="1"/>
    <w:lsdException w:name="header" w:semiHidden="1" w:uiPriority="99" w:unhideWhenUsed="1"/>
    <w:lsdException w:name="footer" w:semiHidden="1" w:uiPriority="99" w:unhideWhenUsed="1"/>
    <w:lsdException w:name="index heading" w:semiHidden="1" w:uiPriority="2" w:unhideWhenUsed="1"/>
    <w:lsdException w:name="caption" w:semiHidden="1" w:unhideWhenUsed="1" w:qFormat="1"/>
    <w:lsdException w:name="table of figures" w:semiHidden="1" w:uiPriority="99" w:unhideWhenUsed="1"/>
    <w:lsdException w:name="envelope address" w:semiHidden="1" w:uiPriority="2" w:unhideWhenUsed="1"/>
    <w:lsdException w:name="envelope return" w:semiHidden="1" w:uiPriority="2" w:unhideWhenUsed="1"/>
    <w:lsdException w:name="footnote reference" w:semiHidden="1" w:unhideWhenUsed="1"/>
    <w:lsdException w:name="annotation reference" w:semiHidden="1" w:uiPriority="99" w:unhideWhenUsed="1"/>
    <w:lsdException w:name="line number" w:semiHidden="1" w:uiPriority="2" w:unhideWhenUsed="1"/>
    <w:lsdException w:name="page number" w:semiHidden="1" w:unhideWhenUsed="1"/>
    <w:lsdException w:name="endnote reference" w:semiHidden="1" w:unhideWhenUsed="1"/>
    <w:lsdException w:name="endnote text" w:semiHidden="1" w:unhideWhenUsed="1"/>
    <w:lsdException w:name="table of authorities" w:semiHidden="1" w:uiPriority="2" w:unhideWhenUsed="1"/>
    <w:lsdException w:name="macro" w:semiHidden="1" w:uiPriority="2" w:unhideWhenUsed="1"/>
    <w:lsdException w:name="toa heading" w:semiHidden="1" w:unhideWhenUsed="1"/>
    <w:lsdException w:name="List" w:semiHidden="1" w:uiPriority="2" w:unhideWhenUsed="1"/>
    <w:lsdException w:name="List Bullet" w:semiHidden="1" w:uiPriority="2" w:unhideWhenUsed="1"/>
    <w:lsdException w:name="List Number" w:uiPriority="2"/>
    <w:lsdException w:name="List 2" w:semiHidden="1" w:uiPriority="2" w:unhideWhenUsed="1"/>
    <w:lsdException w:name="List 3" w:semiHidden="1" w:uiPriority="2" w:unhideWhenUsed="1"/>
    <w:lsdException w:name="List 4" w:uiPriority="2"/>
    <w:lsdException w:name="List 5" w:uiPriority="2"/>
    <w:lsdException w:name="List Bullet 2" w:semiHidden="1" w:uiPriority="2" w:unhideWhenUsed="1"/>
    <w:lsdException w:name="List Bullet 3" w:semiHidden="1" w:uiPriority="2" w:unhideWhenUsed="1"/>
    <w:lsdException w:name="List Bullet 4" w:semiHidden="1" w:uiPriority="2" w:unhideWhenUsed="1"/>
    <w:lsdException w:name="List Bullet 5" w:semiHidden="1" w:uiPriority="2" w:unhideWhenUsed="1"/>
    <w:lsdException w:name="List Number 2" w:semiHidden="1" w:uiPriority="2" w:unhideWhenUsed="1"/>
    <w:lsdException w:name="List Number 3" w:semiHidden="1" w:uiPriority="2" w:unhideWhenUsed="1"/>
    <w:lsdException w:name="List Number 4" w:semiHidden="1" w:uiPriority="2" w:unhideWhenUsed="1"/>
    <w:lsdException w:name="List Number 5" w:semiHidden="1" w:uiPriority="2" w:unhideWhenUsed="1"/>
    <w:lsdException w:name="Closing" w:semiHidden="1" w:uiPriority="2" w:unhideWhenUsed="1"/>
    <w:lsdException w:name="Signature" w:semiHidden="1" w:uiPriority="1" w:unhideWhenUsed="1"/>
    <w:lsdException w:name="Default Paragraph Font" w:semiHidden="1" w:uiPriority="1" w:unhideWhenUsed="1"/>
    <w:lsdException w:name="Body Text" w:semiHidden="1" w:unhideWhenUsed="1"/>
    <w:lsdException w:name="Body Text Indent" w:semiHidden="1" w:unhideWhenUsed="1"/>
    <w:lsdException w:name="List Continue" w:semiHidden="1" w:uiPriority="2" w:unhideWhenUsed="1"/>
    <w:lsdException w:name="List Continue 2" w:semiHidden="1" w:uiPriority="2" w:unhideWhenUsed="1"/>
    <w:lsdException w:name="List Continue 3" w:semiHidden="1" w:uiPriority="2" w:unhideWhenUsed="1"/>
    <w:lsdException w:name="List Continue 4" w:semiHidden="1" w:uiPriority="2" w:unhideWhenUsed="1"/>
    <w:lsdException w:name="List Continue 5" w:semiHidden="1" w:uiPriority="2" w:unhideWhenUsed="1"/>
    <w:lsdException w:name="Message Header" w:semiHidden="1" w:uiPriority="2" w:unhideWhenUsed="1"/>
    <w:lsdException w:name="Salutation" w:uiPriority="1"/>
    <w:lsdException w:name="Date" w:uiPriority="2"/>
    <w:lsdException w:name="Body Text First Indent" w:uiPriority="2"/>
    <w:lsdException w:name="Body Text First Indent 2" w:semiHidden="1" w:uiPriority="2" w:unhideWhenUsed="1"/>
    <w:lsdException w:name="Note Heading" w:semiHidden="1" w:uiPriority="1" w:unhideWhenUsed="1"/>
    <w:lsdException w:name="Body Text 2" w:semiHidden="1" w:unhideWhenUsed="1"/>
    <w:lsdException w:name="Body Text 3" w:semiHidden="1" w:unhideWhenUsed="1"/>
    <w:lsdException w:name="Body Text Indent 2" w:semiHidden="1" w:uiPriority="2" w:unhideWhenUsed="1"/>
    <w:lsdException w:name="Body Text Indent 3" w:semiHidden="1" w:uiPriority="2" w:unhideWhenUsed="1"/>
    <w:lsdException w:name="Block Text" w:semiHidden="1" w:unhideWhenUsed="1"/>
    <w:lsdException w:name="Hyperlink" w:semiHidden="1" w:uiPriority="99" w:unhideWhenUsed="1"/>
    <w:lsdException w:name="FollowedHyperlink" w:semiHidden="1" w:unhideWhenUsed="1"/>
    <w:lsdException w:name="Emphasis" w:uiPriority="2"/>
    <w:lsdException w:name="Document Map" w:semiHidden="1" w:uiPriority="2" w:unhideWhenUsed="1"/>
    <w:lsdException w:name="Plain Text" w:semiHidden="1" w:uiPriority="1" w:unhideWhenUsed="1"/>
    <w:lsdException w:name="E-mail Signature" w:semiHidden="1" w:uiPriority="2" w:unhideWhenUsed="1"/>
    <w:lsdException w:name="HTML Top of Form" w:semiHidden="1" w:unhideWhenUsed="1"/>
    <w:lsdException w:name="HTML Bottom of Form" w:semiHidden="1" w:unhideWhenUsed="1"/>
    <w:lsdException w:name="Normal (Web)" w:semiHidden="1" w:uiPriority="99" w:unhideWhenUsed="1"/>
    <w:lsdException w:name="HTML Acronym" w:semiHidden="1" w:uiPriority="2" w:unhideWhenUsed="1"/>
    <w:lsdException w:name="HTML Address" w:semiHidden="1" w:uiPriority="2" w:unhideWhenUsed="1"/>
    <w:lsdException w:name="HTML Cite" w:semiHidden="1" w:uiPriority="2" w:unhideWhenUsed="1"/>
    <w:lsdException w:name="HTML Code" w:semiHidden="1" w:uiPriority="2" w:unhideWhenUsed="1"/>
    <w:lsdException w:name="HTML Definition" w:semiHidden="1" w:uiPriority="2" w:unhideWhenUsed="1"/>
    <w:lsdException w:name="HTML Keyboard" w:semiHidden="1" w:uiPriority="2" w:unhideWhenUsed="1"/>
    <w:lsdException w:name="HTML Preformatted" w:semiHidden="1" w:uiPriority="2" w:unhideWhenUsed="1"/>
    <w:lsdException w:name="HTML Sample" w:semiHidden="1" w:uiPriority="2" w:unhideWhenUsed="1"/>
    <w:lsdException w:name="HTML Typewriter" w:semiHidden="1" w:uiPriority="99" w:unhideWhenUsed="1"/>
    <w:lsdException w:name="HTML Variable" w:semiHidden="1" w:uiPriority="2"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05E34"/>
    <w:pPr>
      <w:spacing w:after="160" w:line="280" w:lineRule="exact"/>
      <w:jc w:val="both"/>
    </w:pPr>
    <w:rPr>
      <w:rFonts w:ascii="Jost" w:hAnsi="Jost"/>
      <w:szCs w:val="24"/>
      <w:lang w:val="en-US" w:eastAsia="en-US"/>
    </w:rPr>
  </w:style>
  <w:style w:type="paragraph" w:styleId="Heading1">
    <w:name w:val="heading 1"/>
    <w:basedOn w:val="Normal"/>
    <w:next w:val="Normal"/>
    <w:link w:val="Heading1Char"/>
    <w:uiPriority w:val="2"/>
    <w:qFormat/>
    <w:rsid w:val="00B163FB"/>
    <w:pPr>
      <w:keepNext/>
      <w:numPr>
        <w:numId w:val="3"/>
      </w:numPr>
      <w:tabs>
        <w:tab w:val="left" w:pos="406"/>
      </w:tabs>
      <w:spacing w:before="1120" w:after="120" w:line="240" w:lineRule="auto"/>
      <w:ind w:left="0" w:firstLine="0"/>
      <w:jc w:val="left"/>
      <w:outlineLvl w:val="0"/>
    </w:pPr>
    <w:rPr>
      <w:b/>
      <w:bCs/>
      <w:kern w:val="2"/>
      <w:sz w:val="32"/>
      <w:szCs w:val="28"/>
    </w:rPr>
  </w:style>
  <w:style w:type="paragraph" w:styleId="Heading2">
    <w:name w:val="heading 2"/>
    <w:basedOn w:val="Normal"/>
    <w:next w:val="Normal-Fyrstalnaeftirkaflaskil"/>
    <w:uiPriority w:val="2"/>
    <w:qFormat/>
    <w:rsid w:val="008B4B98"/>
    <w:pPr>
      <w:keepNext/>
      <w:numPr>
        <w:ilvl w:val="1"/>
        <w:numId w:val="3"/>
      </w:numPr>
      <w:tabs>
        <w:tab w:val="left" w:pos="560"/>
      </w:tabs>
      <w:spacing w:before="240" w:after="120" w:line="240" w:lineRule="auto"/>
      <w:jc w:val="left"/>
      <w:outlineLvl w:val="1"/>
    </w:pPr>
    <w:rPr>
      <w:rFonts w:cs="Arial"/>
      <w:b/>
      <w:bCs/>
      <w:iCs/>
      <w:sz w:val="24"/>
      <w:szCs w:val="28"/>
    </w:rPr>
  </w:style>
  <w:style w:type="paragraph" w:styleId="Heading3">
    <w:name w:val="heading 3"/>
    <w:basedOn w:val="Normal"/>
    <w:next w:val="Normal-Fyrstalnaeftirkaflaskil"/>
    <w:uiPriority w:val="2"/>
    <w:qFormat/>
    <w:rsid w:val="00AD63D9"/>
    <w:pPr>
      <w:keepNext/>
      <w:numPr>
        <w:ilvl w:val="2"/>
        <w:numId w:val="3"/>
      </w:numPr>
      <w:tabs>
        <w:tab w:val="left" w:pos="728"/>
      </w:tabs>
      <w:spacing w:before="240" w:after="120" w:line="240" w:lineRule="auto"/>
      <w:jc w:val="left"/>
      <w:outlineLvl w:val="2"/>
    </w:pPr>
    <w:rPr>
      <w:rFonts w:cs="Arial"/>
      <w:b/>
      <w:bCs/>
      <w:sz w:val="22"/>
      <w:szCs w:val="26"/>
    </w:rPr>
  </w:style>
  <w:style w:type="paragraph" w:styleId="Heading4">
    <w:name w:val="heading 4"/>
    <w:basedOn w:val="Normal"/>
    <w:next w:val="Normal-Fyrstalnaeftirkaflaskil"/>
    <w:uiPriority w:val="2"/>
    <w:qFormat/>
    <w:rsid w:val="00B163FB"/>
    <w:pPr>
      <w:keepNext/>
      <w:numPr>
        <w:ilvl w:val="3"/>
        <w:numId w:val="3"/>
      </w:numPr>
      <w:spacing w:before="200" w:after="120" w:line="240" w:lineRule="auto"/>
      <w:ind w:left="862" w:hanging="862"/>
      <w:jc w:val="left"/>
      <w:outlineLvl w:val="3"/>
    </w:pPr>
    <w:rPr>
      <w:b/>
      <w:bCs/>
      <w:i/>
      <w:sz w:val="22"/>
      <w:szCs w:val="28"/>
    </w:rPr>
  </w:style>
  <w:style w:type="paragraph" w:styleId="Heading5">
    <w:name w:val="heading 5"/>
    <w:basedOn w:val="Normal"/>
    <w:next w:val="Normal"/>
    <w:link w:val="Heading5Char"/>
    <w:uiPriority w:val="2"/>
    <w:qFormat/>
    <w:rsid w:val="0044314A"/>
    <w:pPr>
      <w:numPr>
        <w:ilvl w:val="4"/>
        <w:numId w:val="3"/>
      </w:numPr>
      <w:spacing w:before="240"/>
      <w:outlineLvl w:val="4"/>
    </w:pPr>
    <w:rPr>
      <w:b/>
      <w:bCs/>
      <w:i/>
      <w:iCs/>
      <w:sz w:val="26"/>
      <w:szCs w:val="26"/>
    </w:rPr>
  </w:style>
  <w:style w:type="paragraph" w:styleId="Heading6">
    <w:name w:val="heading 6"/>
    <w:basedOn w:val="Normal"/>
    <w:next w:val="Normal"/>
    <w:link w:val="Heading6Char"/>
    <w:uiPriority w:val="2"/>
    <w:qFormat/>
    <w:rsid w:val="0044314A"/>
    <w:pPr>
      <w:numPr>
        <w:ilvl w:val="5"/>
        <w:numId w:val="3"/>
      </w:numPr>
      <w:spacing w:before="240"/>
      <w:outlineLvl w:val="5"/>
    </w:pPr>
    <w:rPr>
      <w:rFonts w:ascii="Calibri" w:hAnsi="Calibri"/>
      <w:b/>
      <w:bCs/>
      <w:sz w:val="22"/>
      <w:szCs w:val="22"/>
    </w:rPr>
  </w:style>
  <w:style w:type="paragraph" w:styleId="Heading7">
    <w:name w:val="heading 7"/>
    <w:basedOn w:val="Normal"/>
    <w:next w:val="Normal"/>
    <w:link w:val="Heading7Char"/>
    <w:uiPriority w:val="2"/>
    <w:qFormat/>
    <w:rsid w:val="0044314A"/>
    <w:pPr>
      <w:numPr>
        <w:ilvl w:val="6"/>
        <w:numId w:val="3"/>
      </w:numPr>
      <w:spacing w:before="240"/>
      <w:outlineLvl w:val="6"/>
    </w:pPr>
    <w:rPr>
      <w:rFonts w:ascii="Calibri" w:hAnsi="Calibri"/>
    </w:rPr>
  </w:style>
  <w:style w:type="paragraph" w:styleId="Heading8">
    <w:name w:val="heading 8"/>
    <w:basedOn w:val="Normal"/>
    <w:next w:val="Normal"/>
    <w:link w:val="Heading8Char"/>
    <w:uiPriority w:val="2"/>
    <w:qFormat/>
    <w:rsid w:val="0044314A"/>
    <w:pPr>
      <w:numPr>
        <w:ilvl w:val="7"/>
        <w:numId w:val="3"/>
      </w:numPr>
      <w:spacing w:before="240"/>
      <w:outlineLvl w:val="7"/>
    </w:pPr>
    <w:rPr>
      <w:rFonts w:ascii="Calibri" w:hAnsi="Calibri"/>
      <w:i/>
      <w:iCs/>
    </w:rPr>
  </w:style>
  <w:style w:type="paragraph" w:styleId="Heading9">
    <w:name w:val="heading 9"/>
    <w:basedOn w:val="Normal"/>
    <w:next w:val="Normal"/>
    <w:link w:val="Heading9Char"/>
    <w:uiPriority w:val="2"/>
    <w:qFormat/>
    <w:rsid w:val="0044314A"/>
    <w:pPr>
      <w:numPr>
        <w:ilvl w:val="8"/>
        <w:numId w:val="3"/>
      </w:numPr>
      <w:spacing w:before="240"/>
      <w:outlineLvl w:val="8"/>
    </w:pPr>
    <w:rPr>
      <w:rFonts w:ascii="Cambria" w:hAnsi="Cambria"/>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FyrstalnaeftirkaflaskilChar">
    <w:name w:val="Normal - Fyrsta lína eftir kaflaskil Char"/>
    <w:link w:val="Normal-Fyrstalnaeftirkaflaskil"/>
    <w:qFormat/>
    <w:rsid w:val="00703B19"/>
    <w:rPr>
      <w:rFonts w:ascii="Jost" w:eastAsia="AdvTimes" w:hAnsi="Jost" w:cs="Arial"/>
      <w:szCs w:val="24"/>
      <w:lang w:eastAsia="en-US"/>
    </w:rPr>
  </w:style>
  <w:style w:type="character" w:customStyle="1" w:styleId="Heading1Char">
    <w:name w:val="Heading 1 Char"/>
    <w:link w:val="Heading1"/>
    <w:uiPriority w:val="2"/>
    <w:qFormat/>
    <w:rsid w:val="00B163FB"/>
    <w:rPr>
      <w:rFonts w:ascii="Jost" w:hAnsi="Jost"/>
      <w:b/>
      <w:bCs/>
      <w:kern w:val="2"/>
      <w:sz w:val="32"/>
      <w:szCs w:val="28"/>
      <w:lang w:val="en-US" w:eastAsia="en-US"/>
    </w:rPr>
  </w:style>
  <w:style w:type="character" w:customStyle="1" w:styleId="Heading5Char">
    <w:name w:val="Heading 5 Char"/>
    <w:link w:val="Heading5"/>
    <w:uiPriority w:val="2"/>
    <w:qFormat/>
    <w:rsid w:val="00A20F49"/>
    <w:rPr>
      <w:rFonts w:ascii="Arial" w:hAnsi="Arial"/>
      <w:b/>
      <w:bCs/>
      <w:i/>
      <w:iCs/>
      <w:sz w:val="26"/>
      <w:szCs w:val="26"/>
      <w:lang w:val="en-US" w:eastAsia="en-US"/>
    </w:rPr>
  </w:style>
  <w:style w:type="character" w:customStyle="1" w:styleId="Heading6Char">
    <w:name w:val="Heading 6 Char"/>
    <w:link w:val="Heading6"/>
    <w:uiPriority w:val="2"/>
    <w:qFormat/>
    <w:rsid w:val="00A20F49"/>
    <w:rPr>
      <w:rFonts w:ascii="Calibri" w:hAnsi="Calibri"/>
      <w:b/>
      <w:bCs/>
      <w:sz w:val="22"/>
      <w:szCs w:val="22"/>
      <w:lang w:val="en-US" w:eastAsia="en-US"/>
    </w:rPr>
  </w:style>
  <w:style w:type="character" w:customStyle="1" w:styleId="Heading7Char">
    <w:name w:val="Heading 7 Char"/>
    <w:link w:val="Heading7"/>
    <w:uiPriority w:val="2"/>
    <w:qFormat/>
    <w:rsid w:val="00A20F49"/>
    <w:rPr>
      <w:rFonts w:ascii="Calibri" w:hAnsi="Calibri"/>
      <w:szCs w:val="24"/>
      <w:lang w:val="en-US" w:eastAsia="en-US"/>
    </w:rPr>
  </w:style>
  <w:style w:type="character" w:customStyle="1" w:styleId="Heading8Char">
    <w:name w:val="Heading 8 Char"/>
    <w:link w:val="Heading8"/>
    <w:uiPriority w:val="2"/>
    <w:qFormat/>
    <w:rsid w:val="00A20F49"/>
    <w:rPr>
      <w:rFonts w:ascii="Calibri" w:hAnsi="Calibri"/>
      <w:i/>
      <w:iCs/>
      <w:szCs w:val="24"/>
      <w:lang w:val="en-US" w:eastAsia="en-US"/>
    </w:rPr>
  </w:style>
  <w:style w:type="character" w:customStyle="1" w:styleId="Heading9Char">
    <w:name w:val="Heading 9 Char"/>
    <w:link w:val="Heading9"/>
    <w:uiPriority w:val="2"/>
    <w:qFormat/>
    <w:rsid w:val="00A20F49"/>
    <w:rPr>
      <w:rFonts w:ascii="Cambria" w:hAnsi="Cambria"/>
      <w:sz w:val="22"/>
      <w:szCs w:val="22"/>
      <w:lang w:val="en-US" w:eastAsia="en-US"/>
    </w:rPr>
  </w:style>
  <w:style w:type="character" w:styleId="Hyperlink">
    <w:name w:val="Hyperlink"/>
    <w:uiPriority w:val="99"/>
    <w:unhideWhenUsed/>
    <w:rsid w:val="00D039DA"/>
    <w:rPr>
      <w:color w:val="000000" w:themeColor="text1"/>
      <w:u w:val="none"/>
    </w:rPr>
  </w:style>
  <w:style w:type="character" w:customStyle="1" w:styleId="HeaderChar">
    <w:name w:val="Header Char"/>
    <w:link w:val="Header"/>
    <w:uiPriority w:val="99"/>
    <w:qFormat/>
    <w:rsid w:val="003C753F"/>
    <w:rPr>
      <w:rFonts w:ascii="Arial" w:hAnsi="Arial"/>
      <w:sz w:val="22"/>
      <w:szCs w:val="24"/>
      <w:lang w:val="en-US" w:eastAsia="en-US"/>
    </w:rPr>
  </w:style>
  <w:style w:type="character" w:customStyle="1" w:styleId="FooterChar">
    <w:name w:val="Footer Char"/>
    <w:link w:val="Footer"/>
    <w:uiPriority w:val="99"/>
    <w:qFormat/>
    <w:rsid w:val="00703B19"/>
    <w:rPr>
      <w:rFonts w:ascii="Jost" w:hAnsi="Jost"/>
      <w:szCs w:val="24"/>
      <w:lang w:val="en-US" w:eastAsia="en-US"/>
    </w:rPr>
  </w:style>
  <w:style w:type="character" w:customStyle="1" w:styleId="fyrstalagiChar">
    <w:name w:val="Í fyrsta lagi Char"/>
    <w:link w:val="fyrstalagi"/>
    <w:uiPriority w:val="2"/>
    <w:qFormat/>
    <w:rsid w:val="00CF5FC6"/>
    <w:rPr>
      <w:rFonts w:ascii="Arial" w:hAnsi="Arial"/>
      <w:szCs w:val="24"/>
      <w:lang w:val="en-US" w:eastAsia="en-US"/>
    </w:rPr>
  </w:style>
  <w:style w:type="character" w:customStyle="1" w:styleId="FootnoteCharacters">
    <w:name w:val="Footnote Characters"/>
    <w:uiPriority w:val="2"/>
    <w:semiHidden/>
    <w:qFormat/>
    <w:rsid w:val="0044314A"/>
    <w:rPr>
      <w:vertAlign w:val="superscript"/>
    </w:rPr>
  </w:style>
  <w:style w:type="character" w:styleId="FootnoteReference">
    <w:name w:val="footnote reference"/>
    <w:rPr>
      <w:vertAlign w:val="superscript"/>
    </w:rPr>
  </w:style>
  <w:style w:type="character" w:customStyle="1" w:styleId="BalloonTextChar">
    <w:name w:val="Balloon Text Char"/>
    <w:link w:val="BalloonText"/>
    <w:uiPriority w:val="2"/>
    <w:qFormat/>
    <w:rsid w:val="00A20F49"/>
    <w:rPr>
      <w:rFonts w:ascii="Lucida Grande" w:hAnsi="Lucida Grande"/>
      <w:sz w:val="18"/>
      <w:szCs w:val="18"/>
      <w:lang w:val="en-US" w:eastAsia="en-US"/>
    </w:rPr>
  </w:style>
  <w:style w:type="character" w:customStyle="1" w:styleId="BodyTextChar">
    <w:name w:val="Body Text Char"/>
    <w:link w:val="BodyText"/>
    <w:uiPriority w:val="2"/>
    <w:qFormat/>
    <w:rsid w:val="00A20F49"/>
    <w:rPr>
      <w:rFonts w:ascii="Arial" w:hAnsi="Arial"/>
      <w:sz w:val="22"/>
      <w:szCs w:val="24"/>
      <w:lang w:val="en-GB" w:eastAsia="en-US"/>
    </w:rPr>
  </w:style>
  <w:style w:type="character" w:customStyle="1" w:styleId="Forsa-UndirtitillritgerarChar">
    <w:name w:val="Forsíða - Undirtitill ritgerðar Char"/>
    <w:link w:val="Forsa-Undirtitillritgerar"/>
    <w:uiPriority w:val="2"/>
    <w:qFormat/>
    <w:rsid w:val="00A20F49"/>
    <w:rPr>
      <w:rFonts w:ascii="Arial" w:hAnsi="Arial"/>
      <w:b/>
      <w:bCs/>
      <w:sz w:val="32"/>
      <w:szCs w:val="32"/>
      <w:lang w:val="en-US" w:eastAsia="en-US"/>
    </w:rPr>
  </w:style>
  <w:style w:type="character" w:customStyle="1" w:styleId="Forsa-TitillritgerarChar">
    <w:name w:val="Forsíða - Titill ritgerðar Char"/>
    <w:link w:val="Forsa-Titillritgerar"/>
    <w:uiPriority w:val="2"/>
    <w:qFormat/>
    <w:rsid w:val="00A20F49"/>
    <w:rPr>
      <w:rFonts w:ascii="Arial" w:hAnsi="Arial"/>
      <w:b/>
      <w:bCs/>
      <w:sz w:val="36"/>
      <w:szCs w:val="28"/>
      <w:lang w:val="en-US" w:eastAsia="en-US"/>
    </w:rPr>
  </w:style>
  <w:style w:type="character" w:customStyle="1" w:styleId="Forsa-SviChar">
    <w:name w:val="Forsíða - Svið Char"/>
    <w:link w:val="Forsa-Svi"/>
    <w:uiPriority w:val="2"/>
    <w:qFormat/>
    <w:rsid w:val="00A20F49"/>
    <w:rPr>
      <w:rFonts w:ascii="Arial" w:hAnsi="Arial"/>
      <w:b/>
      <w:sz w:val="28"/>
      <w:szCs w:val="18"/>
      <w:lang w:val="en-US" w:eastAsia="en-US"/>
    </w:rPr>
  </w:style>
  <w:style w:type="character" w:customStyle="1" w:styleId="Titilsa-UndirtitillChar">
    <w:name w:val="Titilsíða - Undirtitill Char"/>
    <w:link w:val="Titilsa-Undirtitill"/>
    <w:qFormat/>
    <w:rsid w:val="00D450B9"/>
    <w:rPr>
      <w:rFonts w:ascii="Arial" w:hAnsi="Arial"/>
      <w:b/>
      <w:i/>
      <w:sz w:val="26"/>
      <w:szCs w:val="26"/>
      <w:lang w:val="en-US" w:eastAsia="en-US"/>
    </w:rPr>
  </w:style>
  <w:style w:type="character" w:customStyle="1" w:styleId="Titilsa-TitillritgerarChar">
    <w:name w:val="Titilsíða - Titill ritgerðar Char"/>
    <w:link w:val="Titilsa-Titillritgerar"/>
    <w:qFormat/>
    <w:rsid w:val="00D450B9"/>
    <w:rPr>
      <w:rFonts w:ascii="Arial" w:hAnsi="Arial"/>
      <w:b/>
      <w:sz w:val="28"/>
      <w:szCs w:val="28"/>
      <w:lang w:val="en-US" w:eastAsia="en-US"/>
    </w:rPr>
  </w:style>
  <w:style w:type="character" w:customStyle="1" w:styleId="Titilsa-UpplsingarChar">
    <w:name w:val="Titilsíða - Upplýsingar Char"/>
    <w:link w:val="Titilsa-Upplsingar"/>
    <w:qFormat/>
    <w:rsid w:val="00D450B9"/>
    <w:rPr>
      <w:rFonts w:ascii="Arial" w:hAnsi="Arial"/>
      <w:szCs w:val="24"/>
      <w:lang w:val="da-DK" w:eastAsia="en-US"/>
    </w:rPr>
  </w:style>
  <w:style w:type="character" w:customStyle="1" w:styleId="Titilsa-HfundurChar">
    <w:name w:val="Titilsíða - Höfundur Char"/>
    <w:link w:val="Titilsa-Hfundur"/>
    <w:qFormat/>
    <w:rsid w:val="00D450B9"/>
    <w:rPr>
      <w:rFonts w:ascii="Arial" w:hAnsi="Arial"/>
      <w:sz w:val="22"/>
      <w:szCs w:val="24"/>
      <w:lang w:val="en-GB" w:eastAsia="en-US"/>
    </w:rPr>
  </w:style>
  <w:style w:type="character" w:customStyle="1" w:styleId="Copyright-AnnaChar">
    <w:name w:val="Copyright - Annað Char"/>
    <w:basedOn w:val="CopyrightChar"/>
    <w:link w:val="Copyright-Anna"/>
    <w:uiPriority w:val="2"/>
    <w:qFormat/>
    <w:rsid w:val="00A20F49"/>
    <w:rPr>
      <w:rFonts w:ascii="Arial" w:hAnsi="Arial"/>
      <w:szCs w:val="24"/>
      <w:lang w:val="da-DK" w:eastAsia="en-US"/>
    </w:rPr>
  </w:style>
  <w:style w:type="character" w:customStyle="1" w:styleId="CopyrightChar">
    <w:name w:val="Copyright Char"/>
    <w:link w:val="Copyright"/>
    <w:uiPriority w:val="2"/>
    <w:qFormat/>
    <w:rsid w:val="00A20F49"/>
    <w:rPr>
      <w:rFonts w:ascii="Arial" w:hAnsi="Arial"/>
      <w:szCs w:val="24"/>
      <w:lang w:val="da-DK" w:eastAsia="en-US"/>
    </w:rPr>
  </w:style>
  <w:style w:type="character" w:customStyle="1" w:styleId="Heading1-nnmerabirtingarChar">
    <w:name w:val="Heading 1 - Án númerabirtingar Char"/>
    <w:basedOn w:val="Heading1Char"/>
    <w:link w:val="Heading1-nnmerabirtingar"/>
    <w:uiPriority w:val="2"/>
    <w:qFormat/>
    <w:rsid w:val="00703B19"/>
    <w:rPr>
      <w:rFonts w:ascii="Jost" w:hAnsi="Jost"/>
      <w:b/>
      <w:bCs/>
      <w:kern w:val="2"/>
      <w:sz w:val="26"/>
      <w:szCs w:val="24"/>
      <w:lang w:val="en-GB" w:eastAsia="en-US"/>
    </w:rPr>
  </w:style>
  <w:style w:type="character" w:customStyle="1" w:styleId="jrnl">
    <w:name w:val="jrnl"/>
    <w:basedOn w:val="DefaultParagraphFont"/>
    <w:uiPriority w:val="2"/>
    <w:qFormat/>
    <w:rsid w:val="00472467"/>
  </w:style>
  <w:style w:type="character" w:customStyle="1" w:styleId="apple-converted-space">
    <w:name w:val="apple-converted-space"/>
    <w:basedOn w:val="DefaultParagraphFont"/>
    <w:qFormat/>
    <w:rsid w:val="00472467"/>
  </w:style>
  <w:style w:type="character" w:customStyle="1" w:styleId="EndnoteTextChar">
    <w:name w:val="Endnote Text Char"/>
    <w:basedOn w:val="DefaultParagraphFont"/>
    <w:link w:val="EndnoteText"/>
    <w:uiPriority w:val="2"/>
    <w:qFormat/>
    <w:rsid w:val="00A20F49"/>
    <w:rPr>
      <w:rFonts w:ascii="Arial" w:hAnsi="Arial"/>
      <w:lang w:val="en-US" w:eastAsia="en-US"/>
    </w:rPr>
  </w:style>
  <w:style w:type="character" w:customStyle="1" w:styleId="EndnoteCharacters">
    <w:name w:val="Endnote Characters"/>
    <w:basedOn w:val="DefaultParagraphFont"/>
    <w:uiPriority w:val="2"/>
    <w:qFormat/>
    <w:rsid w:val="009C583B"/>
    <w:rPr>
      <w:vertAlign w:val="superscript"/>
    </w:rPr>
  </w:style>
  <w:style w:type="character" w:styleId="EndnoteReference">
    <w:name w:val="endnote reference"/>
    <w:rPr>
      <w:vertAlign w:val="superscript"/>
    </w:rPr>
  </w:style>
  <w:style w:type="character" w:customStyle="1" w:styleId="BodyText2Char">
    <w:name w:val="Body Text 2 Char"/>
    <w:basedOn w:val="DefaultParagraphFont"/>
    <w:link w:val="BodyText2"/>
    <w:uiPriority w:val="2"/>
    <w:qFormat/>
    <w:rsid w:val="00A20F49"/>
    <w:rPr>
      <w:rFonts w:ascii="Arial" w:hAnsi="Arial"/>
      <w:szCs w:val="24"/>
      <w:lang w:val="en-US" w:eastAsia="en-US"/>
    </w:rPr>
  </w:style>
  <w:style w:type="character" w:customStyle="1" w:styleId="NoSpacingChar">
    <w:name w:val="No Spacing Char"/>
    <w:basedOn w:val="DefaultParagraphFont"/>
    <w:link w:val="NoSpacing1"/>
    <w:uiPriority w:val="1"/>
    <w:qFormat/>
    <w:rsid w:val="004C4F48"/>
    <w:rPr>
      <w:sz w:val="24"/>
      <w:szCs w:val="22"/>
      <w:lang w:val="en-US" w:eastAsia="en-US" w:bidi="en-US"/>
    </w:rPr>
  </w:style>
  <w:style w:type="character" w:customStyle="1" w:styleId="A2">
    <w:name w:val="A2"/>
    <w:uiPriority w:val="99"/>
    <w:qFormat/>
    <w:rsid w:val="0044314A"/>
    <w:rPr>
      <w:color w:val="000000"/>
      <w:sz w:val="11"/>
      <w:szCs w:val="11"/>
    </w:rPr>
  </w:style>
  <w:style w:type="character" w:customStyle="1" w:styleId="A7">
    <w:name w:val="A7"/>
    <w:uiPriority w:val="99"/>
    <w:qFormat/>
    <w:rsid w:val="0044314A"/>
    <w:rPr>
      <w:color w:val="000000"/>
      <w:sz w:val="11"/>
      <w:szCs w:val="11"/>
    </w:rPr>
  </w:style>
  <w:style w:type="character" w:customStyle="1" w:styleId="BodyText3Char">
    <w:name w:val="Body Text 3 Char"/>
    <w:basedOn w:val="DefaultParagraphFont"/>
    <w:link w:val="BodyText3"/>
    <w:uiPriority w:val="2"/>
    <w:qFormat/>
    <w:rsid w:val="00A20F49"/>
    <w:rPr>
      <w:rFonts w:ascii="Arial" w:hAnsi="Arial"/>
      <w:sz w:val="16"/>
      <w:szCs w:val="16"/>
      <w:lang w:val="en-US" w:eastAsia="en-US"/>
    </w:rPr>
  </w:style>
  <w:style w:type="character" w:customStyle="1" w:styleId="BodyTextIndentChar">
    <w:name w:val="Body Text Indent Char"/>
    <w:basedOn w:val="DefaultParagraphFont"/>
    <w:link w:val="BodyTextIndent"/>
    <w:uiPriority w:val="2"/>
    <w:qFormat/>
    <w:rsid w:val="00A20F49"/>
    <w:rPr>
      <w:rFonts w:ascii="Arial" w:hAnsi="Arial"/>
      <w:szCs w:val="24"/>
      <w:lang w:val="en-US" w:eastAsia="en-US"/>
    </w:rPr>
  </w:style>
  <w:style w:type="character" w:styleId="BookTitle">
    <w:name w:val="Book Title"/>
    <w:uiPriority w:val="33"/>
    <w:qFormat/>
    <w:rsid w:val="0044314A"/>
    <w:rPr>
      <w:b/>
      <w:bCs/>
      <w:smallCaps/>
      <w:spacing w:val="5"/>
    </w:rPr>
  </w:style>
  <w:style w:type="character" w:styleId="CommentReference">
    <w:name w:val="annotation reference"/>
    <w:uiPriority w:val="99"/>
    <w:qFormat/>
    <w:rsid w:val="0044314A"/>
    <w:rPr>
      <w:sz w:val="16"/>
      <w:szCs w:val="16"/>
    </w:rPr>
  </w:style>
  <w:style w:type="character" w:customStyle="1" w:styleId="CommentTextChar">
    <w:name w:val="Comment Text Char"/>
    <w:basedOn w:val="DefaultParagraphFont"/>
    <w:link w:val="CommentText"/>
    <w:uiPriority w:val="99"/>
    <w:qFormat/>
    <w:rsid w:val="00A20F49"/>
    <w:rPr>
      <w:rFonts w:ascii="Arial" w:hAnsi="Arial"/>
      <w:lang w:val="en-US" w:eastAsia="en-US"/>
    </w:rPr>
  </w:style>
  <w:style w:type="character" w:customStyle="1" w:styleId="CommentSubjectChar">
    <w:name w:val="Comment Subject Char"/>
    <w:basedOn w:val="CommentTextChar"/>
    <w:link w:val="CommentSubject"/>
    <w:uiPriority w:val="2"/>
    <w:qFormat/>
    <w:rsid w:val="00A20F49"/>
    <w:rPr>
      <w:rFonts w:ascii="Arial" w:hAnsi="Arial"/>
      <w:b/>
      <w:bCs/>
      <w:lang w:val="en-US" w:eastAsia="en-US"/>
    </w:rPr>
  </w:style>
  <w:style w:type="character" w:styleId="HTMLTypewriter">
    <w:name w:val="HTML Typewriter"/>
    <w:uiPriority w:val="99"/>
    <w:unhideWhenUsed/>
    <w:qFormat/>
    <w:rsid w:val="0044314A"/>
    <w:rPr>
      <w:rFonts w:ascii="Courier New" w:eastAsia="Times New Roman" w:hAnsi="Courier New" w:cs="Courier New"/>
      <w:sz w:val="20"/>
      <w:szCs w:val="20"/>
    </w:rPr>
  </w:style>
  <w:style w:type="character" w:styleId="PageNumber">
    <w:name w:val="page number"/>
    <w:uiPriority w:val="1"/>
    <w:qFormat/>
    <w:rsid w:val="0044314A"/>
    <w:rPr>
      <w:rFonts w:ascii="Arial" w:hAnsi="Arial"/>
      <w:sz w:val="20"/>
      <w:u w:val="single"/>
    </w:rPr>
  </w:style>
  <w:style w:type="character" w:customStyle="1" w:styleId="pagecontents1">
    <w:name w:val="pagecontents1"/>
    <w:uiPriority w:val="1"/>
    <w:qFormat/>
    <w:rsid w:val="0044314A"/>
    <w:rPr>
      <w:rFonts w:ascii="Verdana" w:hAnsi="Verdana"/>
      <w:color w:val="000000"/>
      <w:sz w:val="17"/>
      <w:szCs w:val="17"/>
    </w:rPr>
  </w:style>
  <w:style w:type="character" w:styleId="Strong">
    <w:name w:val="Strong"/>
    <w:uiPriority w:val="1"/>
    <w:qFormat/>
    <w:rsid w:val="0044314A"/>
    <w:rPr>
      <w:b/>
      <w:bCs/>
    </w:rPr>
  </w:style>
  <w:style w:type="character" w:customStyle="1" w:styleId="SubtitleChar">
    <w:name w:val="Subtitle Char"/>
    <w:basedOn w:val="DefaultParagraphFont"/>
    <w:link w:val="Subtitle"/>
    <w:uiPriority w:val="1"/>
    <w:qFormat/>
    <w:rsid w:val="00A20F49"/>
    <w:rPr>
      <w:rFonts w:ascii="Cambria" w:hAnsi="Cambria"/>
      <w:szCs w:val="24"/>
      <w:lang w:val="en-US" w:eastAsia="en-US"/>
    </w:rPr>
  </w:style>
  <w:style w:type="character" w:customStyle="1" w:styleId="TitleChar">
    <w:name w:val="Title Char"/>
    <w:basedOn w:val="DefaultParagraphFont"/>
    <w:link w:val="Title"/>
    <w:qFormat/>
    <w:rsid w:val="0044314A"/>
    <w:rPr>
      <w:rFonts w:ascii="Cambria" w:hAnsi="Cambria"/>
      <w:b/>
      <w:bCs/>
      <w:kern w:val="2"/>
      <w:sz w:val="32"/>
      <w:szCs w:val="32"/>
      <w:lang w:val="en-US" w:eastAsia="en-US"/>
    </w:rPr>
  </w:style>
  <w:style w:type="character" w:styleId="FollowedHyperlink">
    <w:name w:val="FollowedHyperlink"/>
    <w:basedOn w:val="DefaultParagraphFont"/>
    <w:uiPriority w:val="2"/>
    <w:rsid w:val="002C6490"/>
    <w:rPr>
      <w:color w:val="800080" w:themeColor="followedHyperlink"/>
      <w:u w:val="single"/>
    </w:rPr>
  </w:style>
  <w:style w:type="character" w:styleId="UnresolvedMention">
    <w:name w:val="Unresolved Mention"/>
    <w:basedOn w:val="DefaultParagraphFont"/>
    <w:uiPriority w:val="99"/>
    <w:semiHidden/>
    <w:unhideWhenUsed/>
    <w:qFormat/>
    <w:rsid w:val="00922C8C"/>
    <w:rPr>
      <w:color w:val="605E5C"/>
      <w:shd w:val="clear" w:color="auto" w:fill="E1DFDD"/>
    </w:rPr>
  </w:style>
  <w:style w:type="character" w:customStyle="1" w:styleId="fadeinm1hgl8">
    <w:name w:val="_fadein_m1hgl_8"/>
    <w:basedOn w:val="DefaultParagraphFont"/>
    <w:qFormat/>
    <w:rsid w:val="00922C8C"/>
  </w:style>
  <w:style w:type="character" w:customStyle="1" w:styleId="s1">
    <w:name w:val="s1"/>
    <w:basedOn w:val="DefaultParagraphFont"/>
    <w:qFormat/>
    <w:rsid w:val="00E0598C"/>
  </w:style>
  <w:style w:type="character" w:customStyle="1" w:styleId="s2">
    <w:name w:val="s2"/>
    <w:basedOn w:val="DefaultParagraphFont"/>
    <w:qFormat/>
    <w:rsid w:val="00E0598C"/>
  </w:style>
  <w:style w:type="character" w:customStyle="1" w:styleId="IndexLink">
    <w:name w:val="Index Link"/>
    <w:qFormat/>
  </w:style>
  <w:style w:type="character" w:styleId="LineNumber">
    <w:name w:val="line numbe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link w:val="BodyTextChar"/>
    <w:uiPriority w:val="2"/>
    <w:rsid w:val="0044314A"/>
    <w:pPr>
      <w:spacing w:after="120"/>
    </w:pPr>
    <w:rPr>
      <w:sz w:val="22"/>
      <w:lang w:val="en-GB"/>
    </w:r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sz w:val="24"/>
    </w:rPr>
  </w:style>
  <w:style w:type="paragraph" w:customStyle="1" w:styleId="Index">
    <w:name w:val="Index"/>
    <w:basedOn w:val="Normal"/>
    <w:qFormat/>
    <w:pPr>
      <w:suppressLineNumbers/>
    </w:pPr>
    <w:rPr>
      <w:rFonts w:cs="Arial Unicode MS"/>
    </w:rPr>
  </w:style>
  <w:style w:type="paragraph" w:customStyle="1" w:styleId="Normal-Fyrstalnaeftirkaflaskil">
    <w:name w:val="Normal - Fyrsta lína eftir kaflaskil"/>
    <w:basedOn w:val="Normal"/>
    <w:next w:val="Normal"/>
    <w:link w:val="Normal-FyrstalnaeftirkaflaskilChar"/>
    <w:qFormat/>
    <w:rsid w:val="00703B19"/>
    <w:pPr>
      <w:widowControl w:val="0"/>
    </w:pPr>
    <w:rPr>
      <w:rFonts w:eastAsia="AdvTimes" w:cs="Arial"/>
      <w:lang w:val="is-IS"/>
    </w:rPr>
  </w:style>
  <w:style w:type="paragraph" w:styleId="TOC1">
    <w:name w:val="toc 1"/>
    <w:basedOn w:val="Normal"/>
    <w:next w:val="Normal"/>
    <w:autoRedefine/>
    <w:uiPriority w:val="39"/>
    <w:rsid w:val="009B603C"/>
    <w:pPr>
      <w:tabs>
        <w:tab w:val="left" w:pos="284"/>
        <w:tab w:val="right" w:leader="dot" w:pos="7371"/>
      </w:tabs>
      <w:spacing w:after="0" w:line="264" w:lineRule="auto"/>
      <w:contextualSpacing/>
      <w:jc w:val="left"/>
    </w:pPr>
    <w:rPr>
      <w:b/>
      <w:bCs/>
      <w:szCs w:val="20"/>
    </w:rPr>
  </w:style>
  <w:style w:type="paragraph" w:styleId="TOC2">
    <w:name w:val="toc 2"/>
    <w:basedOn w:val="Normal"/>
    <w:next w:val="Normal"/>
    <w:autoRedefine/>
    <w:uiPriority w:val="39"/>
    <w:rsid w:val="009B603C"/>
    <w:pPr>
      <w:tabs>
        <w:tab w:val="left" w:pos="896"/>
        <w:tab w:val="right" w:leader="dot" w:pos="7371"/>
      </w:tabs>
      <w:spacing w:after="0" w:line="288" w:lineRule="auto"/>
      <w:ind w:left="850" w:right="340" w:hanging="425"/>
      <w:contextualSpacing/>
      <w:jc w:val="left"/>
    </w:pPr>
    <w:rPr>
      <w:iCs/>
      <w:szCs w:val="20"/>
    </w:rPr>
  </w:style>
  <w:style w:type="paragraph" w:customStyle="1" w:styleId="HeaderandFooter">
    <w:name w:val="Header and Footer"/>
    <w:basedOn w:val="Normal"/>
    <w:qFormat/>
  </w:style>
  <w:style w:type="paragraph" w:styleId="Header">
    <w:name w:val="header"/>
    <w:basedOn w:val="Normal"/>
    <w:link w:val="HeaderChar"/>
    <w:uiPriority w:val="99"/>
    <w:rsid w:val="0044314A"/>
    <w:pPr>
      <w:tabs>
        <w:tab w:val="center" w:pos="4320"/>
        <w:tab w:val="right" w:pos="8640"/>
      </w:tabs>
    </w:pPr>
    <w:rPr>
      <w:sz w:val="22"/>
    </w:rPr>
  </w:style>
  <w:style w:type="paragraph" w:styleId="Footer">
    <w:name w:val="footer"/>
    <w:basedOn w:val="Normal"/>
    <w:link w:val="FooterChar"/>
    <w:uiPriority w:val="99"/>
    <w:rsid w:val="00703B19"/>
    <w:pPr>
      <w:tabs>
        <w:tab w:val="center" w:pos="4320"/>
        <w:tab w:val="right" w:pos="8640"/>
      </w:tabs>
      <w:spacing w:after="0" w:line="240" w:lineRule="auto"/>
    </w:pPr>
  </w:style>
  <w:style w:type="paragraph" w:customStyle="1" w:styleId="fyrstalagi">
    <w:name w:val="Í fyrsta lagi"/>
    <w:basedOn w:val="Normal"/>
    <w:link w:val="fyrstalagiChar"/>
    <w:uiPriority w:val="2"/>
    <w:qFormat/>
    <w:rsid w:val="00CF5FC6"/>
    <w:pPr>
      <w:numPr>
        <w:numId w:val="2"/>
      </w:numPr>
      <w:spacing w:before="240" w:after="120"/>
      <w:ind w:left="1003" w:hanging="357"/>
    </w:pPr>
  </w:style>
  <w:style w:type="paragraph" w:styleId="TOC3">
    <w:name w:val="toc 3"/>
    <w:basedOn w:val="Normal"/>
    <w:next w:val="Normal"/>
    <w:autoRedefine/>
    <w:uiPriority w:val="39"/>
    <w:rsid w:val="009B603C"/>
    <w:pPr>
      <w:tabs>
        <w:tab w:val="left" w:pos="1442"/>
        <w:tab w:val="right" w:leader="dot" w:pos="7371"/>
      </w:tabs>
      <w:spacing w:after="0" w:line="288" w:lineRule="auto"/>
      <w:ind w:left="1428" w:right="567" w:hanging="574"/>
      <w:contextualSpacing/>
      <w:jc w:val="left"/>
    </w:pPr>
    <w:rPr>
      <w:szCs w:val="20"/>
    </w:rPr>
  </w:style>
  <w:style w:type="paragraph" w:styleId="TOC4">
    <w:name w:val="toc 4"/>
    <w:basedOn w:val="Normal"/>
    <w:next w:val="Normal"/>
    <w:autoRedefine/>
    <w:uiPriority w:val="39"/>
    <w:rsid w:val="009B603C"/>
    <w:pPr>
      <w:tabs>
        <w:tab w:val="left" w:pos="1418"/>
        <w:tab w:val="right" w:leader="dot" w:pos="7371"/>
      </w:tabs>
      <w:spacing w:after="0" w:line="288" w:lineRule="auto"/>
      <w:ind w:left="2269" w:right="567" w:hanging="1418"/>
      <w:jc w:val="left"/>
    </w:pPr>
    <w:rPr>
      <w:szCs w:val="20"/>
    </w:rPr>
  </w:style>
  <w:style w:type="paragraph" w:styleId="FootnoteText">
    <w:name w:val="footnote text"/>
    <w:basedOn w:val="Normal"/>
    <w:uiPriority w:val="2"/>
    <w:semiHidden/>
    <w:rsid w:val="00A07EC5"/>
    <w:pPr>
      <w:spacing w:after="60" w:line="240" w:lineRule="auto"/>
    </w:pPr>
    <w:rPr>
      <w:sz w:val="18"/>
      <w:szCs w:val="20"/>
    </w:rPr>
  </w:style>
  <w:style w:type="paragraph" w:customStyle="1" w:styleId="caption1">
    <w:name w:val="caption1"/>
    <w:basedOn w:val="Normal"/>
    <w:next w:val="Normal"/>
    <w:uiPriority w:val="2"/>
    <w:qFormat/>
    <w:rsid w:val="00D039DA"/>
    <w:pPr>
      <w:spacing w:line="240" w:lineRule="auto"/>
    </w:pPr>
    <w:rPr>
      <w:rFonts w:cs="Arial"/>
      <w:bCs/>
      <w:sz w:val="18"/>
      <w:szCs w:val="20"/>
      <w:lang w:val="is-IS" w:eastAsia="is-IS"/>
    </w:rPr>
  </w:style>
  <w:style w:type="paragraph" w:styleId="TableofFigures">
    <w:name w:val="table of figures"/>
    <w:basedOn w:val="Normal"/>
    <w:next w:val="Normal"/>
    <w:uiPriority w:val="99"/>
    <w:rsid w:val="00AC44DE"/>
    <w:pPr>
      <w:tabs>
        <w:tab w:val="right" w:leader="dot" w:pos="7371"/>
      </w:tabs>
      <w:spacing w:before="60" w:after="120" w:line="260" w:lineRule="exact"/>
      <w:ind w:right="680"/>
      <w:jc w:val="left"/>
    </w:pPr>
  </w:style>
  <w:style w:type="paragraph" w:styleId="BalloonText">
    <w:name w:val="Balloon Text"/>
    <w:basedOn w:val="Normal"/>
    <w:link w:val="BalloonTextChar"/>
    <w:uiPriority w:val="2"/>
    <w:qFormat/>
    <w:rsid w:val="0044314A"/>
    <w:rPr>
      <w:rFonts w:ascii="Lucida Grande" w:hAnsi="Lucida Grande"/>
      <w:sz w:val="18"/>
      <w:szCs w:val="18"/>
    </w:rPr>
  </w:style>
  <w:style w:type="paragraph" w:customStyle="1" w:styleId="Upptalning-eftir1">
    <w:name w:val="Upptalning - eftir 1."/>
    <w:basedOn w:val="Upptalning"/>
    <w:qFormat/>
    <w:rsid w:val="0044314A"/>
    <w:pPr>
      <w:spacing w:before="120" w:after="120" w:line="240" w:lineRule="auto"/>
    </w:pPr>
    <w:rPr>
      <w:szCs w:val="20"/>
    </w:rPr>
  </w:style>
  <w:style w:type="paragraph" w:customStyle="1" w:styleId="Upptalning">
    <w:name w:val="Upptalning"/>
    <w:basedOn w:val="Normal"/>
    <w:next w:val="Upptalning-eftir1"/>
    <w:qFormat/>
    <w:rsid w:val="00703B19"/>
    <w:pPr>
      <w:spacing w:before="240" w:after="0" w:line="260" w:lineRule="exact"/>
      <w:ind w:left="1003" w:hanging="357"/>
    </w:pPr>
    <w:rPr>
      <w:lang w:val="is-IS"/>
    </w:rPr>
  </w:style>
  <w:style w:type="paragraph" w:styleId="IndexHeading">
    <w:name w:val="index heading"/>
    <w:basedOn w:val="Heading"/>
  </w:style>
  <w:style w:type="paragraph" w:styleId="TOCHeading">
    <w:name w:val="TOC Heading"/>
    <w:basedOn w:val="Heading1"/>
    <w:next w:val="Normal"/>
    <w:uiPriority w:val="39"/>
    <w:qFormat/>
    <w:rsid w:val="0044314A"/>
    <w:pPr>
      <w:keepLines/>
      <w:numPr>
        <w:numId w:val="0"/>
      </w:numPr>
      <w:spacing w:before="480" w:after="0" w:line="276" w:lineRule="auto"/>
      <w:outlineLvl w:val="9"/>
    </w:pPr>
    <w:rPr>
      <w:rFonts w:ascii="Cambria" w:hAnsi="Cambria"/>
      <w:color w:val="365F91"/>
      <w:kern w:val="0"/>
    </w:rPr>
  </w:style>
  <w:style w:type="paragraph" w:customStyle="1" w:styleId="ListParagraph1">
    <w:name w:val="List Paragraph1"/>
    <w:basedOn w:val="Normal"/>
    <w:next w:val="Normal"/>
    <w:uiPriority w:val="34"/>
    <w:qFormat/>
    <w:rsid w:val="000A5D56"/>
    <w:pPr>
      <w:spacing w:before="60" w:line="240" w:lineRule="exact"/>
      <w:ind w:left="340" w:hanging="340"/>
      <w:jc w:val="left"/>
    </w:pPr>
  </w:style>
  <w:style w:type="paragraph" w:customStyle="1" w:styleId="Forsa-Titillritgerar">
    <w:name w:val="Forsíða - Titill ritgerðar"/>
    <w:basedOn w:val="Normal"/>
    <w:next w:val="Forsa-Undirtitillritgerar"/>
    <w:link w:val="Forsa-TitillritgerarChar"/>
    <w:uiPriority w:val="2"/>
    <w:qFormat/>
    <w:rsid w:val="0044314A"/>
    <w:pPr>
      <w:spacing w:before="4200" w:after="120"/>
      <w:jc w:val="center"/>
    </w:pPr>
    <w:rPr>
      <w:b/>
      <w:bCs/>
      <w:sz w:val="36"/>
      <w:szCs w:val="28"/>
    </w:rPr>
  </w:style>
  <w:style w:type="paragraph" w:customStyle="1" w:styleId="Forsa-Undirtitillritgerar">
    <w:name w:val="Forsíða - Undirtitill ritgerðar"/>
    <w:basedOn w:val="Forsa-Titillritgerar"/>
    <w:link w:val="Forsa-UndirtitillritgerarChar"/>
    <w:uiPriority w:val="2"/>
    <w:qFormat/>
    <w:rsid w:val="0044314A"/>
    <w:pPr>
      <w:spacing w:before="0" w:after="1320" w:line="240" w:lineRule="auto"/>
    </w:pPr>
    <w:rPr>
      <w:sz w:val="32"/>
      <w:szCs w:val="32"/>
    </w:rPr>
  </w:style>
  <w:style w:type="paragraph" w:customStyle="1" w:styleId="Forsa-Nafnhfundar">
    <w:name w:val="Forsíða - Nafn höfundar"/>
    <w:basedOn w:val="Forsa-Undirtitillritgerar"/>
    <w:next w:val="Forsa-Svi"/>
    <w:uiPriority w:val="2"/>
    <w:qFormat/>
    <w:rsid w:val="0044314A"/>
    <w:pPr>
      <w:spacing w:after="3000"/>
    </w:pPr>
    <w:rPr>
      <w:sz w:val="28"/>
      <w:szCs w:val="28"/>
    </w:rPr>
  </w:style>
  <w:style w:type="paragraph" w:customStyle="1" w:styleId="Forsa-Svi">
    <w:name w:val="Forsíða - Svið"/>
    <w:basedOn w:val="Normal"/>
    <w:link w:val="Forsa-SviChar"/>
    <w:uiPriority w:val="2"/>
    <w:qFormat/>
    <w:rsid w:val="0044314A"/>
    <w:pPr>
      <w:spacing w:line="240" w:lineRule="auto"/>
      <w:jc w:val="center"/>
    </w:pPr>
    <w:rPr>
      <w:b/>
      <w:sz w:val="28"/>
      <w:szCs w:val="18"/>
    </w:rPr>
  </w:style>
  <w:style w:type="paragraph" w:customStyle="1" w:styleId="Titilsa-Titillritgerar">
    <w:name w:val="Titilsíða - Titill ritgerðar"/>
    <w:basedOn w:val="Normal"/>
    <w:next w:val="Titilsa-Undirtitill"/>
    <w:link w:val="Titilsa-TitillritgerarChar"/>
    <w:qFormat/>
    <w:rsid w:val="0044314A"/>
    <w:pPr>
      <w:spacing w:before="3000" w:after="120" w:line="240" w:lineRule="auto"/>
      <w:jc w:val="center"/>
    </w:pPr>
    <w:rPr>
      <w:b/>
      <w:sz w:val="28"/>
      <w:szCs w:val="28"/>
    </w:rPr>
  </w:style>
  <w:style w:type="paragraph" w:customStyle="1" w:styleId="Titilsa-Undirtitill">
    <w:name w:val="Titilsíða - Undirtitill"/>
    <w:basedOn w:val="Normal"/>
    <w:link w:val="Titilsa-UndirtitillChar"/>
    <w:qFormat/>
    <w:rsid w:val="0044314A"/>
    <w:pPr>
      <w:spacing w:after="1200" w:line="360" w:lineRule="auto"/>
      <w:jc w:val="center"/>
    </w:pPr>
    <w:rPr>
      <w:b/>
      <w:i/>
      <w:sz w:val="26"/>
      <w:szCs w:val="26"/>
    </w:rPr>
  </w:style>
  <w:style w:type="paragraph" w:customStyle="1" w:styleId="Titilsa-Hfundur">
    <w:name w:val="Titilsíða - Höfundur"/>
    <w:basedOn w:val="BodyText"/>
    <w:next w:val="Titilsa-Upplsingar"/>
    <w:link w:val="Titilsa-HfundurChar"/>
    <w:qFormat/>
    <w:rsid w:val="0044314A"/>
    <w:pPr>
      <w:spacing w:after="6120"/>
      <w:jc w:val="center"/>
    </w:pPr>
  </w:style>
  <w:style w:type="paragraph" w:customStyle="1" w:styleId="Titilsa-Upplsingar">
    <w:name w:val="Titilsíða - Upplýsingar"/>
    <w:basedOn w:val="Normal"/>
    <w:link w:val="Titilsa-UpplsingarChar"/>
    <w:qFormat/>
    <w:rsid w:val="0044314A"/>
    <w:pPr>
      <w:jc w:val="center"/>
    </w:pPr>
    <w:rPr>
      <w:lang w:val="da-DK"/>
    </w:rPr>
  </w:style>
  <w:style w:type="paragraph" w:customStyle="1" w:styleId="Copyright">
    <w:name w:val="Copyright"/>
    <w:basedOn w:val="Titilsa-Upplsingar"/>
    <w:next w:val="Copyright-Anna"/>
    <w:link w:val="CopyrightChar"/>
    <w:uiPriority w:val="2"/>
    <w:qFormat/>
    <w:rsid w:val="0044314A"/>
    <w:pPr>
      <w:spacing w:before="11280" w:after="360"/>
      <w:ind w:left="340" w:right="1474"/>
      <w:jc w:val="left"/>
    </w:pPr>
  </w:style>
  <w:style w:type="paragraph" w:customStyle="1" w:styleId="Copyright-Anna">
    <w:name w:val="Copyright - Annað"/>
    <w:basedOn w:val="Copyright"/>
    <w:link w:val="Copyright-AnnaChar"/>
    <w:uiPriority w:val="2"/>
    <w:qFormat/>
    <w:rsid w:val="0044314A"/>
    <w:pPr>
      <w:spacing w:before="0" w:after="60"/>
    </w:pPr>
  </w:style>
  <w:style w:type="paragraph" w:customStyle="1" w:styleId="Heading1-nnmerabirtingar">
    <w:name w:val="Heading 1 - Án númerabirtingar"/>
    <w:basedOn w:val="Heading1"/>
    <w:next w:val="Normal-Fyrstalnaeftirkaflaskil"/>
    <w:link w:val="Heading1-nnmerabirtingarChar"/>
    <w:uiPriority w:val="2"/>
    <w:qFormat/>
    <w:rsid w:val="00703B19"/>
    <w:pPr>
      <w:numPr>
        <w:numId w:val="0"/>
      </w:numPr>
      <w:tabs>
        <w:tab w:val="right" w:leader="dot" w:pos="6379"/>
      </w:tabs>
      <w:jc w:val="center"/>
    </w:pPr>
    <w:rPr>
      <w:szCs w:val="24"/>
      <w:lang w:val="en-GB"/>
    </w:rPr>
  </w:style>
  <w:style w:type="paragraph" w:customStyle="1" w:styleId="Upptalning-endir">
    <w:name w:val="Upptalning - endir"/>
    <w:basedOn w:val="Upptalning"/>
    <w:next w:val="Normal"/>
    <w:qFormat/>
    <w:rsid w:val="0044314A"/>
    <w:pPr>
      <w:spacing w:before="120" w:after="240" w:line="240" w:lineRule="auto"/>
    </w:pPr>
    <w:rPr>
      <w:szCs w:val="20"/>
    </w:rPr>
  </w:style>
  <w:style w:type="paragraph" w:customStyle="1" w:styleId="Tilvitnun1">
    <w:name w:val="Tilvitnun1"/>
    <w:basedOn w:val="Normal"/>
    <w:next w:val="Tilvitnun-Nafn"/>
    <w:qFormat/>
    <w:rsid w:val="00703B19"/>
    <w:pPr>
      <w:spacing w:before="240"/>
      <w:ind w:left="567" w:right="567"/>
    </w:pPr>
    <w:rPr>
      <w:szCs w:val="20"/>
    </w:rPr>
  </w:style>
  <w:style w:type="paragraph" w:customStyle="1" w:styleId="Tilvitnun-Nafn">
    <w:name w:val="Tilvitnun - Nafn"/>
    <w:basedOn w:val="Tilvitnun1"/>
    <w:next w:val="Normal"/>
    <w:qFormat/>
    <w:rsid w:val="0044314A"/>
    <w:pPr>
      <w:spacing w:before="0"/>
      <w:jc w:val="right"/>
    </w:pPr>
  </w:style>
  <w:style w:type="paragraph" w:customStyle="1" w:styleId="StyleCenteredFirstline0cmAfter0ptLinespacingsin">
    <w:name w:val="Style Centered First line:  0 cm After:  0 pt Line spacing:  sin..."/>
    <w:basedOn w:val="Normal"/>
    <w:uiPriority w:val="1"/>
    <w:qFormat/>
    <w:rsid w:val="0044314A"/>
    <w:pPr>
      <w:spacing w:after="0" w:line="240" w:lineRule="auto"/>
      <w:jc w:val="center"/>
    </w:pPr>
    <w:rPr>
      <w:b/>
      <w:szCs w:val="20"/>
    </w:rPr>
  </w:style>
  <w:style w:type="paragraph" w:customStyle="1" w:styleId="sastalagi">
    <w:name w:val="Í síðasta lagi"/>
    <w:basedOn w:val="fyrstalagi"/>
    <w:uiPriority w:val="2"/>
    <w:qFormat/>
    <w:rsid w:val="0044314A"/>
    <w:pPr>
      <w:numPr>
        <w:numId w:val="0"/>
      </w:numPr>
      <w:spacing w:after="240"/>
      <w:ind w:left="1003" w:hanging="357"/>
    </w:pPr>
  </w:style>
  <w:style w:type="paragraph" w:styleId="EndnoteText">
    <w:name w:val="endnote text"/>
    <w:basedOn w:val="Normal"/>
    <w:link w:val="EndnoteTextChar"/>
    <w:uiPriority w:val="2"/>
    <w:rsid w:val="009C583B"/>
    <w:rPr>
      <w:szCs w:val="20"/>
    </w:rPr>
  </w:style>
  <w:style w:type="paragraph" w:styleId="BodyText2">
    <w:name w:val="Body Text 2"/>
    <w:basedOn w:val="Normal"/>
    <w:link w:val="BodyText2Char"/>
    <w:uiPriority w:val="2"/>
    <w:qFormat/>
    <w:rsid w:val="008B5933"/>
    <w:pPr>
      <w:spacing w:after="120" w:line="480" w:lineRule="auto"/>
    </w:pPr>
  </w:style>
  <w:style w:type="paragraph" w:customStyle="1" w:styleId="StyleCaptionNotBold">
    <w:name w:val="Style Caption + Not Bold"/>
    <w:basedOn w:val="caption1"/>
    <w:uiPriority w:val="1"/>
    <w:qFormat/>
    <w:rsid w:val="00587644"/>
    <w:rPr>
      <w:b/>
      <w:bCs w:val="0"/>
    </w:rPr>
  </w:style>
  <w:style w:type="paragraph" w:styleId="NoSpacing">
    <w:name w:val="No Spacing"/>
    <w:uiPriority w:val="1"/>
    <w:qFormat/>
    <w:rsid w:val="009F05D7"/>
    <w:pPr>
      <w:spacing w:before="120" w:after="60" w:line="312" w:lineRule="auto"/>
      <w:ind w:right="272"/>
    </w:pPr>
    <w:rPr>
      <w:rFonts w:asciiTheme="minorHAnsi" w:eastAsiaTheme="minorHAnsi" w:hAnsiTheme="minorHAnsi" w:cstheme="minorBidi"/>
      <w:sz w:val="22"/>
      <w:szCs w:val="22"/>
      <w:lang w:val="en-US" w:eastAsia="en-US"/>
    </w:rPr>
  </w:style>
  <w:style w:type="paragraph" w:styleId="ListParagraph">
    <w:name w:val="List Paragraph"/>
    <w:basedOn w:val="Normal"/>
    <w:uiPriority w:val="34"/>
    <w:qFormat/>
    <w:rsid w:val="0044314A"/>
    <w:pPr>
      <w:ind w:left="720"/>
      <w:contextualSpacing/>
    </w:pPr>
  </w:style>
  <w:style w:type="paragraph" w:customStyle="1" w:styleId="NoSpacing1">
    <w:name w:val="No Spacing1"/>
    <w:basedOn w:val="Normal"/>
    <w:link w:val="NoSpacingChar"/>
    <w:uiPriority w:val="1"/>
    <w:qFormat/>
    <w:rsid w:val="004C4F48"/>
    <w:pPr>
      <w:spacing w:after="0"/>
      <w:jc w:val="left"/>
    </w:pPr>
    <w:rPr>
      <w:szCs w:val="22"/>
      <w:lang w:bidi="en-US"/>
    </w:rPr>
  </w:style>
  <w:style w:type="paragraph" w:styleId="NormalWeb">
    <w:name w:val="Normal (Web)"/>
    <w:basedOn w:val="Normal"/>
    <w:uiPriority w:val="99"/>
    <w:unhideWhenUsed/>
    <w:qFormat/>
    <w:rsid w:val="0044314A"/>
    <w:pPr>
      <w:spacing w:after="125" w:line="240" w:lineRule="auto"/>
      <w:jc w:val="left"/>
      <w:textAlignment w:val="baseline"/>
    </w:pPr>
    <w:rPr>
      <w:lang w:val="is-IS" w:eastAsia="is-IS"/>
    </w:rPr>
  </w:style>
  <w:style w:type="paragraph" w:customStyle="1" w:styleId="StyleHeading112ptLinespacing15lines">
    <w:name w:val="Style Heading 1 + 12 pt Line spacing:  15 lines"/>
    <w:basedOn w:val="Heading1"/>
    <w:uiPriority w:val="1"/>
    <w:qFormat/>
    <w:rsid w:val="00393CE1"/>
    <w:pPr>
      <w:numPr>
        <w:numId w:val="0"/>
      </w:numPr>
      <w:spacing w:line="360" w:lineRule="auto"/>
    </w:pPr>
    <w:rPr>
      <w:szCs w:val="20"/>
    </w:rPr>
  </w:style>
  <w:style w:type="paragraph" w:customStyle="1" w:styleId="StyleHeading212ptLinespacing15lines">
    <w:name w:val="Style Heading 2 + 12 pt Line spacing:  15 lines"/>
    <w:basedOn w:val="Heading2"/>
    <w:uiPriority w:val="1"/>
    <w:qFormat/>
    <w:rsid w:val="00B73760"/>
    <w:pPr>
      <w:numPr>
        <w:ilvl w:val="0"/>
        <w:numId w:val="0"/>
      </w:numPr>
      <w:spacing w:line="360" w:lineRule="auto"/>
    </w:pPr>
    <w:rPr>
      <w:rFonts w:cs="Times New Roman"/>
      <w:iCs w:val="0"/>
      <w:szCs w:val="20"/>
    </w:rPr>
  </w:style>
  <w:style w:type="paragraph" w:customStyle="1" w:styleId="StyleTitilsa-Hfundur10ptAfter180pt">
    <w:name w:val="Style Titilsíða - Höfundur + 10 pt After:  180 pt"/>
    <w:basedOn w:val="Titilsa-Hfundur"/>
    <w:uiPriority w:val="1"/>
    <w:qFormat/>
    <w:rsid w:val="00FA2182"/>
    <w:pPr>
      <w:spacing w:after="1800"/>
    </w:pPr>
    <w:rPr>
      <w:sz w:val="20"/>
      <w:szCs w:val="20"/>
    </w:rPr>
  </w:style>
  <w:style w:type="paragraph" w:customStyle="1" w:styleId="StyleForsa-NafnhfundarAfter66pt">
    <w:name w:val="Style Forsíða - Nafn höfundar + After:  66 pt"/>
    <w:basedOn w:val="Forsa-Nafnhfundar"/>
    <w:uiPriority w:val="1"/>
    <w:qFormat/>
    <w:rsid w:val="00FA2182"/>
    <w:pPr>
      <w:spacing w:after="1080"/>
    </w:pPr>
    <w:rPr>
      <w:szCs w:val="20"/>
    </w:rPr>
  </w:style>
  <w:style w:type="paragraph" w:customStyle="1" w:styleId="StyleForsa-TitillritgerarBefore156pt">
    <w:name w:val="Style Forsíða - Titill ritgerðar + Before:  156 pt"/>
    <w:basedOn w:val="Forsa-Titillritgerar"/>
    <w:uiPriority w:val="1"/>
    <w:qFormat/>
    <w:rsid w:val="00FA2182"/>
    <w:pPr>
      <w:spacing w:before="3000" w:after="0"/>
    </w:pPr>
    <w:rPr>
      <w:szCs w:val="20"/>
    </w:rPr>
  </w:style>
  <w:style w:type="paragraph" w:customStyle="1" w:styleId="StyleForsa-NafnhfundarAfter78pt">
    <w:name w:val="Style Forsíða - Nafn höfundar + After:  78 pt"/>
    <w:basedOn w:val="Forsa-Nafnhfundar"/>
    <w:uiPriority w:val="1"/>
    <w:qFormat/>
    <w:rsid w:val="00FA2182"/>
    <w:pPr>
      <w:spacing w:after="1320"/>
    </w:pPr>
    <w:rPr>
      <w:szCs w:val="20"/>
    </w:rPr>
  </w:style>
  <w:style w:type="paragraph" w:customStyle="1" w:styleId="StyleHeading5TimesNewRoman">
    <w:name w:val="Style Heading 5 + Times New Roman"/>
    <w:basedOn w:val="Heading5"/>
    <w:uiPriority w:val="1"/>
    <w:qFormat/>
    <w:rsid w:val="00F871F7"/>
    <w:pPr>
      <w:numPr>
        <w:ilvl w:val="0"/>
        <w:numId w:val="0"/>
      </w:numPr>
      <w:spacing w:after="0"/>
      <w:ind w:left="1009" w:hanging="1009"/>
    </w:pPr>
    <w:rPr>
      <w:b w:val="0"/>
      <w:sz w:val="22"/>
    </w:rPr>
  </w:style>
  <w:style w:type="paragraph" w:customStyle="1" w:styleId="StyleTitilsa-Upplsingar12pt">
    <w:name w:val="Style Titilsíða - Upplýsingar + 12 pt"/>
    <w:basedOn w:val="Titilsa-Upplsingar"/>
    <w:uiPriority w:val="1"/>
    <w:qFormat/>
    <w:rsid w:val="00381221"/>
    <w:pPr>
      <w:spacing w:after="0"/>
    </w:pPr>
    <w:rPr>
      <w:sz w:val="24"/>
    </w:rPr>
  </w:style>
  <w:style w:type="paragraph" w:customStyle="1" w:styleId="StyleTitilsa-Hfundur10ptAfter228pt">
    <w:name w:val="Style Titilsíða - Höfundur + 10 pt After:  228 pt"/>
    <w:basedOn w:val="Titilsa-Hfundur"/>
    <w:uiPriority w:val="1"/>
    <w:qFormat/>
    <w:rsid w:val="00381221"/>
    <w:pPr>
      <w:spacing w:after="4320"/>
    </w:pPr>
    <w:rPr>
      <w:sz w:val="20"/>
      <w:szCs w:val="20"/>
    </w:rPr>
  </w:style>
  <w:style w:type="paragraph" w:customStyle="1" w:styleId="StyleCopyrightBefore510pt">
    <w:name w:val="Style Copyright + Before:  510 pt"/>
    <w:basedOn w:val="Copyright"/>
    <w:uiPriority w:val="1"/>
    <w:qFormat/>
    <w:rsid w:val="00381221"/>
    <w:pPr>
      <w:spacing w:before="9960" w:after="120"/>
    </w:pPr>
    <w:rPr>
      <w:szCs w:val="20"/>
    </w:rPr>
  </w:style>
  <w:style w:type="paragraph" w:customStyle="1" w:styleId="A-Ernuheading3">
    <w:name w:val="A-Ernuheading3"/>
    <w:basedOn w:val="Normal"/>
    <w:uiPriority w:val="2"/>
    <w:qFormat/>
    <w:rsid w:val="0044314A"/>
    <w:pPr>
      <w:tabs>
        <w:tab w:val="left" w:pos="680"/>
      </w:tabs>
      <w:spacing w:after="0" w:line="480" w:lineRule="auto"/>
    </w:pPr>
    <w:rPr>
      <w:bCs/>
      <w:u w:val="single"/>
    </w:rPr>
  </w:style>
  <w:style w:type="paragraph" w:styleId="BlockText">
    <w:name w:val="Block Text"/>
    <w:basedOn w:val="Normal"/>
    <w:uiPriority w:val="2"/>
    <w:qFormat/>
    <w:rsid w:val="0044314A"/>
    <w:pPr>
      <w:spacing w:after="0" w:line="240" w:lineRule="auto"/>
      <w:ind w:left="1440" w:right="-430"/>
      <w:jc w:val="left"/>
    </w:pPr>
    <w:rPr>
      <w:bCs/>
      <w:sz w:val="22"/>
      <w:szCs w:val="22"/>
      <w:lang w:val="en-GB"/>
    </w:rPr>
  </w:style>
  <w:style w:type="paragraph" w:styleId="BodyText3">
    <w:name w:val="Body Text 3"/>
    <w:basedOn w:val="Normal"/>
    <w:link w:val="BodyText3Char"/>
    <w:uiPriority w:val="2"/>
    <w:qFormat/>
    <w:rsid w:val="0044314A"/>
    <w:pPr>
      <w:tabs>
        <w:tab w:val="left" w:pos="680"/>
      </w:tabs>
      <w:spacing w:after="120" w:line="360" w:lineRule="auto"/>
    </w:pPr>
    <w:rPr>
      <w:sz w:val="16"/>
      <w:szCs w:val="16"/>
    </w:rPr>
  </w:style>
  <w:style w:type="paragraph" w:styleId="BodyTextIndent">
    <w:name w:val="Body Text Indent"/>
    <w:basedOn w:val="Normal"/>
    <w:link w:val="BodyTextIndentChar"/>
    <w:uiPriority w:val="2"/>
    <w:rsid w:val="0044314A"/>
    <w:pPr>
      <w:spacing w:after="120"/>
      <w:ind w:left="283"/>
    </w:pPr>
  </w:style>
  <w:style w:type="paragraph" w:styleId="CommentText">
    <w:name w:val="annotation text"/>
    <w:basedOn w:val="Normal"/>
    <w:link w:val="CommentTextChar"/>
    <w:uiPriority w:val="99"/>
    <w:qFormat/>
    <w:rsid w:val="0044314A"/>
    <w:rPr>
      <w:szCs w:val="20"/>
    </w:rPr>
  </w:style>
  <w:style w:type="paragraph" w:styleId="CommentSubject">
    <w:name w:val="annotation subject"/>
    <w:basedOn w:val="CommentText"/>
    <w:next w:val="CommentText"/>
    <w:link w:val="CommentSubjectChar"/>
    <w:uiPriority w:val="2"/>
    <w:qFormat/>
    <w:rsid w:val="0044314A"/>
    <w:rPr>
      <w:b/>
      <w:bCs/>
    </w:rPr>
  </w:style>
  <w:style w:type="paragraph" w:customStyle="1" w:styleId="Meginml1">
    <w:name w:val="Meginmál 1"/>
    <w:basedOn w:val="Normal-Fyrstalnaeftirkaflaskil"/>
    <w:uiPriority w:val="2"/>
    <w:qFormat/>
    <w:rsid w:val="0044314A"/>
    <w:pPr>
      <w:spacing w:line="288" w:lineRule="auto"/>
      <w:ind w:firstLine="454"/>
    </w:pPr>
  </w:style>
  <w:style w:type="paragraph" w:customStyle="1" w:styleId="source1">
    <w:name w:val="source1"/>
    <w:basedOn w:val="Normal"/>
    <w:uiPriority w:val="1"/>
    <w:qFormat/>
    <w:rsid w:val="0044314A"/>
    <w:pPr>
      <w:spacing w:after="84" w:line="240" w:lineRule="atLeast"/>
      <w:ind w:left="825"/>
      <w:jc w:val="left"/>
    </w:pPr>
    <w:rPr>
      <w:sz w:val="18"/>
      <w:szCs w:val="18"/>
      <w:lang w:val="en-GB" w:eastAsia="en-GB"/>
    </w:rPr>
  </w:style>
  <w:style w:type="paragraph" w:styleId="Subtitle">
    <w:name w:val="Subtitle"/>
    <w:basedOn w:val="Normal"/>
    <w:next w:val="Normal"/>
    <w:link w:val="SubtitleChar"/>
    <w:uiPriority w:val="1"/>
    <w:qFormat/>
    <w:rsid w:val="0044314A"/>
    <w:pPr>
      <w:jc w:val="center"/>
      <w:outlineLvl w:val="1"/>
    </w:pPr>
    <w:rPr>
      <w:rFonts w:ascii="Cambria" w:hAnsi="Cambria"/>
    </w:rPr>
  </w:style>
  <w:style w:type="paragraph" w:styleId="Title">
    <w:name w:val="Title"/>
    <w:basedOn w:val="Normal"/>
    <w:next w:val="Normal"/>
    <w:link w:val="TitleChar"/>
    <w:qFormat/>
    <w:rsid w:val="0044314A"/>
    <w:pPr>
      <w:spacing w:before="240"/>
      <w:jc w:val="center"/>
      <w:outlineLvl w:val="0"/>
    </w:pPr>
    <w:rPr>
      <w:rFonts w:ascii="Cambria" w:hAnsi="Cambria"/>
      <w:b/>
      <w:bCs/>
      <w:kern w:val="2"/>
      <w:sz w:val="32"/>
      <w:szCs w:val="32"/>
    </w:rPr>
  </w:style>
  <w:style w:type="paragraph" w:styleId="TOC5">
    <w:name w:val="toc 5"/>
    <w:basedOn w:val="Normal"/>
    <w:next w:val="Normal"/>
    <w:autoRedefine/>
    <w:uiPriority w:val="39"/>
    <w:unhideWhenUsed/>
    <w:rsid w:val="0044314A"/>
    <w:pPr>
      <w:spacing w:after="100" w:line="276" w:lineRule="auto"/>
      <w:ind w:left="880"/>
      <w:jc w:val="left"/>
    </w:pPr>
    <w:rPr>
      <w:rFonts w:asciiTheme="minorHAnsi" w:eastAsiaTheme="minorEastAsia" w:hAnsiTheme="minorHAnsi" w:cstheme="minorBidi"/>
      <w:sz w:val="22"/>
      <w:szCs w:val="22"/>
      <w:lang w:val="is-IS" w:eastAsia="is-IS"/>
    </w:rPr>
  </w:style>
  <w:style w:type="paragraph" w:styleId="TOC6">
    <w:name w:val="toc 6"/>
    <w:basedOn w:val="Normal"/>
    <w:next w:val="Normal"/>
    <w:autoRedefine/>
    <w:uiPriority w:val="39"/>
    <w:unhideWhenUsed/>
    <w:rsid w:val="0044314A"/>
    <w:pPr>
      <w:spacing w:after="100" w:line="276" w:lineRule="auto"/>
      <w:ind w:left="1100"/>
      <w:jc w:val="left"/>
    </w:pPr>
    <w:rPr>
      <w:rFonts w:asciiTheme="minorHAnsi" w:eastAsiaTheme="minorEastAsia" w:hAnsiTheme="minorHAnsi" w:cstheme="minorBidi"/>
      <w:sz w:val="22"/>
      <w:szCs w:val="22"/>
      <w:lang w:val="is-IS" w:eastAsia="is-IS"/>
    </w:rPr>
  </w:style>
  <w:style w:type="paragraph" w:styleId="TOC7">
    <w:name w:val="toc 7"/>
    <w:basedOn w:val="Normal"/>
    <w:next w:val="Normal"/>
    <w:autoRedefine/>
    <w:uiPriority w:val="39"/>
    <w:unhideWhenUsed/>
    <w:rsid w:val="0044314A"/>
    <w:pPr>
      <w:spacing w:after="100" w:line="276" w:lineRule="auto"/>
      <w:ind w:left="1320"/>
      <w:jc w:val="left"/>
    </w:pPr>
    <w:rPr>
      <w:rFonts w:asciiTheme="minorHAnsi" w:eastAsiaTheme="minorEastAsia" w:hAnsiTheme="minorHAnsi" w:cstheme="minorBidi"/>
      <w:sz w:val="22"/>
      <w:szCs w:val="22"/>
      <w:lang w:val="is-IS" w:eastAsia="is-IS"/>
    </w:rPr>
  </w:style>
  <w:style w:type="paragraph" w:styleId="TOC8">
    <w:name w:val="toc 8"/>
    <w:basedOn w:val="Normal"/>
    <w:next w:val="Normal"/>
    <w:autoRedefine/>
    <w:uiPriority w:val="39"/>
    <w:unhideWhenUsed/>
    <w:rsid w:val="0044314A"/>
    <w:pPr>
      <w:spacing w:after="100" w:line="276" w:lineRule="auto"/>
      <w:ind w:left="1540"/>
      <w:jc w:val="left"/>
    </w:pPr>
    <w:rPr>
      <w:rFonts w:asciiTheme="minorHAnsi" w:eastAsiaTheme="minorEastAsia" w:hAnsiTheme="minorHAnsi" w:cstheme="minorBidi"/>
      <w:sz w:val="22"/>
      <w:szCs w:val="22"/>
      <w:lang w:val="is-IS" w:eastAsia="is-IS"/>
    </w:rPr>
  </w:style>
  <w:style w:type="paragraph" w:styleId="TOC9">
    <w:name w:val="toc 9"/>
    <w:basedOn w:val="Normal"/>
    <w:next w:val="Normal"/>
    <w:autoRedefine/>
    <w:uiPriority w:val="39"/>
    <w:unhideWhenUsed/>
    <w:rsid w:val="0044314A"/>
    <w:pPr>
      <w:spacing w:after="100" w:line="276" w:lineRule="auto"/>
      <w:ind w:left="1760"/>
      <w:jc w:val="left"/>
    </w:pPr>
    <w:rPr>
      <w:rFonts w:asciiTheme="minorHAnsi" w:eastAsiaTheme="minorEastAsia" w:hAnsiTheme="minorHAnsi" w:cstheme="minorBidi"/>
      <w:sz w:val="22"/>
      <w:szCs w:val="22"/>
      <w:lang w:val="is-IS" w:eastAsia="is-IS"/>
    </w:rPr>
  </w:style>
  <w:style w:type="paragraph" w:styleId="Revision">
    <w:name w:val="Revision"/>
    <w:uiPriority w:val="99"/>
    <w:semiHidden/>
    <w:qFormat/>
    <w:rsid w:val="006E3DFB"/>
    <w:rPr>
      <w:rFonts w:ascii="Arial" w:hAnsi="Arial"/>
      <w:szCs w:val="24"/>
      <w:lang w:val="en-US" w:eastAsia="en-US"/>
    </w:rPr>
  </w:style>
  <w:style w:type="paragraph" w:customStyle="1" w:styleId="Author">
    <w:name w:val="Author"/>
    <w:basedOn w:val="StyleForsa-NafnhfundarAfter78pt"/>
    <w:qFormat/>
    <w:rsid w:val="002A4D2C"/>
    <w:pPr>
      <w:spacing w:after="480"/>
    </w:pPr>
    <w:rPr>
      <w:sz w:val="24"/>
      <w:szCs w:val="24"/>
    </w:rPr>
  </w:style>
  <w:style w:type="paragraph" w:customStyle="1" w:styleId="1">
    <w:name w:val="Заголовок 1"/>
    <w:basedOn w:val="Normal"/>
    <w:qFormat/>
    <w:rsid w:val="00B86509"/>
    <w:pPr>
      <w:numPr>
        <w:numId w:val="4"/>
      </w:numPr>
      <w:spacing w:line="276" w:lineRule="auto"/>
      <w:jc w:val="left"/>
    </w:pPr>
    <w:rPr>
      <w:rFonts w:asciiTheme="minorHAnsi" w:eastAsiaTheme="minorHAnsi" w:hAnsiTheme="minorHAnsi" w:cstheme="minorBidi"/>
      <w:kern w:val="2"/>
      <w:sz w:val="40"/>
    </w:rPr>
  </w:style>
  <w:style w:type="paragraph" w:customStyle="1" w:styleId="2">
    <w:name w:val="Заголовок 2"/>
    <w:basedOn w:val="Normal"/>
    <w:qFormat/>
    <w:rsid w:val="00B86509"/>
    <w:pPr>
      <w:numPr>
        <w:ilvl w:val="1"/>
        <w:numId w:val="4"/>
      </w:numPr>
      <w:spacing w:line="276" w:lineRule="auto"/>
      <w:jc w:val="left"/>
    </w:pPr>
    <w:rPr>
      <w:rFonts w:asciiTheme="minorHAnsi" w:eastAsiaTheme="minorHAnsi" w:hAnsiTheme="minorHAnsi" w:cstheme="minorBidi"/>
      <w:kern w:val="2"/>
      <w:sz w:val="24"/>
    </w:rPr>
  </w:style>
  <w:style w:type="paragraph" w:customStyle="1" w:styleId="3">
    <w:name w:val="Заголовок 3"/>
    <w:basedOn w:val="Normal"/>
    <w:qFormat/>
    <w:rsid w:val="00B86509"/>
    <w:pPr>
      <w:numPr>
        <w:ilvl w:val="2"/>
        <w:numId w:val="4"/>
      </w:numPr>
      <w:spacing w:line="276" w:lineRule="auto"/>
      <w:jc w:val="left"/>
    </w:pPr>
    <w:rPr>
      <w:rFonts w:asciiTheme="minorHAnsi" w:eastAsiaTheme="minorHAnsi" w:hAnsiTheme="minorHAnsi" w:cstheme="minorBidi"/>
      <w:kern w:val="2"/>
      <w:sz w:val="24"/>
    </w:rPr>
  </w:style>
  <w:style w:type="paragraph" w:customStyle="1" w:styleId="4">
    <w:name w:val="Заголовок 4"/>
    <w:basedOn w:val="Normal"/>
    <w:qFormat/>
    <w:rsid w:val="00B86509"/>
    <w:pPr>
      <w:numPr>
        <w:ilvl w:val="3"/>
        <w:numId w:val="4"/>
      </w:numPr>
      <w:spacing w:line="276" w:lineRule="auto"/>
      <w:jc w:val="left"/>
    </w:pPr>
    <w:rPr>
      <w:rFonts w:asciiTheme="minorHAnsi" w:eastAsiaTheme="minorHAnsi" w:hAnsiTheme="minorHAnsi" w:cstheme="minorBidi"/>
      <w:kern w:val="2"/>
      <w:sz w:val="24"/>
    </w:rPr>
  </w:style>
  <w:style w:type="paragraph" w:customStyle="1" w:styleId="5">
    <w:name w:val="Заголовок 5"/>
    <w:basedOn w:val="Normal"/>
    <w:qFormat/>
    <w:rsid w:val="00B86509"/>
    <w:pPr>
      <w:numPr>
        <w:ilvl w:val="4"/>
        <w:numId w:val="4"/>
      </w:numPr>
      <w:spacing w:line="276" w:lineRule="auto"/>
      <w:jc w:val="left"/>
    </w:pPr>
    <w:rPr>
      <w:rFonts w:asciiTheme="minorHAnsi" w:eastAsiaTheme="minorHAnsi" w:hAnsiTheme="minorHAnsi" w:cstheme="minorBidi"/>
      <w:kern w:val="2"/>
      <w:sz w:val="24"/>
    </w:rPr>
  </w:style>
  <w:style w:type="paragraph" w:customStyle="1" w:styleId="6">
    <w:name w:val="Заголовок 6"/>
    <w:basedOn w:val="Normal"/>
    <w:qFormat/>
    <w:rsid w:val="00B86509"/>
    <w:pPr>
      <w:numPr>
        <w:ilvl w:val="5"/>
        <w:numId w:val="4"/>
      </w:numPr>
      <w:spacing w:line="276" w:lineRule="auto"/>
      <w:jc w:val="left"/>
    </w:pPr>
    <w:rPr>
      <w:rFonts w:asciiTheme="minorHAnsi" w:eastAsiaTheme="minorHAnsi" w:hAnsiTheme="minorHAnsi" w:cstheme="minorBidi"/>
      <w:kern w:val="2"/>
      <w:sz w:val="24"/>
    </w:rPr>
  </w:style>
  <w:style w:type="paragraph" w:customStyle="1" w:styleId="7">
    <w:name w:val="Заголовок 7"/>
    <w:basedOn w:val="Normal"/>
    <w:qFormat/>
    <w:rsid w:val="00B86509"/>
    <w:pPr>
      <w:numPr>
        <w:ilvl w:val="6"/>
        <w:numId w:val="4"/>
      </w:numPr>
      <w:spacing w:line="276" w:lineRule="auto"/>
      <w:jc w:val="left"/>
    </w:pPr>
    <w:rPr>
      <w:rFonts w:asciiTheme="minorHAnsi" w:eastAsiaTheme="minorHAnsi" w:hAnsiTheme="minorHAnsi" w:cstheme="minorBidi"/>
      <w:kern w:val="2"/>
      <w:sz w:val="24"/>
    </w:rPr>
  </w:style>
  <w:style w:type="paragraph" w:customStyle="1" w:styleId="8">
    <w:name w:val="Заголовок 8"/>
    <w:basedOn w:val="Normal"/>
    <w:qFormat/>
    <w:rsid w:val="00B86509"/>
    <w:pPr>
      <w:numPr>
        <w:ilvl w:val="7"/>
        <w:numId w:val="4"/>
      </w:numPr>
      <w:spacing w:line="276" w:lineRule="auto"/>
      <w:jc w:val="left"/>
    </w:pPr>
    <w:rPr>
      <w:rFonts w:asciiTheme="minorHAnsi" w:eastAsiaTheme="minorHAnsi" w:hAnsiTheme="minorHAnsi" w:cstheme="minorBidi"/>
      <w:kern w:val="2"/>
      <w:sz w:val="24"/>
    </w:rPr>
  </w:style>
  <w:style w:type="paragraph" w:customStyle="1" w:styleId="9">
    <w:name w:val="Заголовок 9"/>
    <w:basedOn w:val="Normal"/>
    <w:qFormat/>
    <w:rsid w:val="00B86509"/>
    <w:pPr>
      <w:numPr>
        <w:ilvl w:val="8"/>
        <w:numId w:val="4"/>
      </w:numPr>
      <w:spacing w:line="276" w:lineRule="auto"/>
      <w:jc w:val="left"/>
    </w:pPr>
    <w:rPr>
      <w:rFonts w:asciiTheme="minorHAnsi" w:eastAsiaTheme="minorHAnsi" w:hAnsiTheme="minorHAnsi" w:cstheme="minorBidi"/>
      <w:kern w:val="2"/>
      <w:sz w:val="24"/>
    </w:rPr>
  </w:style>
  <w:style w:type="paragraph" w:customStyle="1" w:styleId="normal1">
    <w:name w:val="normal1"/>
    <w:qFormat/>
    <w:rsid w:val="00DE7BC3"/>
    <w:pPr>
      <w:spacing w:line="276" w:lineRule="auto"/>
    </w:pPr>
    <w:rPr>
      <w:rFonts w:ascii="Arial" w:eastAsia="Arial" w:hAnsi="Arial" w:cs="Arial"/>
      <w:sz w:val="22"/>
      <w:szCs w:val="22"/>
      <w:lang w:val="en-US" w:eastAsia="zh-CN" w:bidi="hi-IN"/>
    </w:rPr>
  </w:style>
  <w:style w:type="paragraph" w:customStyle="1" w:styleId="p1">
    <w:name w:val="p1"/>
    <w:basedOn w:val="Normal"/>
    <w:qFormat/>
    <w:rsid w:val="00E0598C"/>
    <w:pPr>
      <w:spacing w:beforeAutospacing="1" w:afterAutospacing="1" w:line="240" w:lineRule="auto"/>
      <w:jc w:val="left"/>
    </w:pPr>
    <w:rPr>
      <w:rFonts w:ascii="Times New Roman" w:eastAsiaTheme="minorEastAsia" w:hAnsi="Times New Roman"/>
      <w:sz w:val="24"/>
    </w:rPr>
  </w:style>
  <w:style w:type="paragraph" w:customStyle="1" w:styleId="FrameContents">
    <w:name w:val="Frame Contents"/>
    <w:basedOn w:val="Normal"/>
    <w:qFormat/>
  </w:style>
  <w:style w:type="paragraph" w:customStyle="1" w:styleId="HeaderLeft">
    <w:name w:val="Header Left"/>
    <w:basedOn w:val="Header"/>
    <w:qFormat/>
  </w:style>
  <w:style w:type="table" w:styleId="TableGrid">
    <w:name w:val="Table Grid"/>
    <w:basedOn w:val="TableNormal"/>
    <w:uiPriority w:val="59"/>
    <w:rsid w:val="004431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Simple2">
    <w:name w:val="Table Simple 2"/>
    <w:basedOn w:val="TableNormal"/>
    <w:rsid w:val="0044314A"/>
    <w:rPr>
      <w:sz w:val="24"/>
      <w:szCs w:val="24"/>
    </w:rPr>
    <w:tblPr/>
    <w:tcPr>
      <w:vAlign w:val="center"/>
    </w:tcPr>
    <w:tblStylePr w:type="firstRow">
      <w:rPr>
        <w:b/>
        <w:bCs/>
      </w:rPr>
      <w:tblPr/>
      <w:tcPr>
        <w:tcBorders>
          <w:bottom w:val="single" w:sz="12" w:space="0" w:color="000000"/>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paragraph" w:styleId="Bibliography">
    <w:name w:val="Bibliography"/>
    <w:basedOn w:val="Normal"/>
    <w:next w:val="Normal"/>
    <w:uiPriority w:val="37"/>
    <w:unhideWhenUsed/>
    <w:rsid w:val="001103FE"/>
    <w:pPr>
      <w:spacing w:after="0" w:line="480" w:lineRule="exact"/>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980757">
      <w:bodyDiv w:val="1"/>
      <w:marLeft w:val="0"/>
      <w:marRight w:val="0"/>
      <w:marTop w:val="0"/>
      <w:marBottom w:val="0"/>
      <w:divBdr>
        <w:top w:val="none" w:sz="0" w:space="0" w:color="auto"/>
        <w:left w:val="none" w:sz="0" w:space="0" w:color="auto"/>
        <w:bottom w:val="none" w:sz="0" w:space="0" w:color="auto"/>
        <w:right w:val="none" w:sz="0" w:space="0" w:color="auto"/>
      </w:divBdr>
    </w:div>
    <w:div w:id="126704374">
      <w:bodyDiv w:val="1"/>
      <w:marLeft w:val="0"/>
      <w:marRight w:val="0"/>
      <w:marTop w:val="0"/>
      <w:marBottom w:val="0"/>
      <w:divBdr>
        <w:top w:val="none" w:sz="0" w:space="0" w:color="auto"/>
        <w:left w:val="none" w:sz="0" w:space="0" w:color="auto"/>
        <w:bottom w:val="none" w:sz="0" w:space="0" w:color="auto"/>
        <w:right w:val="none" w:sz="0" w:space="0" w:color="auto"/>
      </w:divBdr>
    </w:div>
    <w:div w:id="141780754">
      <w:bodyDiv w:val="1"/>
      <w:marLeft w:val="0"/>
      <w:marRight w:val="0"/>
      <w:marTop w:val="0"/>
      <w:marBottom w:val="0"/>
      <w:divBdr>
        <w:top w:val="none" w:sz="0" w:space="0" w:color="auto"/>
        <w:left w:val="none" w:sz="0" w:space="0" w:color="auto"/>
        <w:bottom w:val="none" w:sz="0" w:space="0" w:color="auto"/>
        <w:right w:val="none" w:sz="0" w:space="0" w:color="auto"/>
      </w:divBdr>
    </w:div>
    <w:div w:id="195316932">
      <w:bodyDiv w:val="1"/>
      <w:marLeft w:val="0"/>
      <w:marRight w:val="0"/>
      <w:marTop w:val="0"/>
      <w:marBottom w:val="0"/>
      <w:divBdr>
        <w:top w:val="none" w:sz="0" w:space="0" w:color="auto"/>
        <w:left w:val="none" w:sz="0" w:space="0" w:color="auto"/>
        <w:bottom w:val="none" w:sz="0" w:space="0" w:color="auto"/>
        <w:right w:val="none" w:sz="0" w:space="0" w:color="auto"/>
      </w:divBdr>
    </w:div>
    <w:div w:id="273486720">
      <w:bodyDiv w:val="1"/>
      <w:marLeft w:val="0"/>
      <w:marRight w:val="0"/>
      <w:marTop w:val="0"/>
      <w:marBottom w:val="0"/>
      <w:divBdr>
        <w:top w:val="none" w:sz="0" w:space="0" w:color="auto"/>
        <w:left w:val="none" w:sz="0" w:space="0" w:color="auto"/>
        <w:bottom w:val="none" w:sz="0" w:space="0" w:color="auto"/>
        <w:right w:val="none" w:sz="0" w:space="0" w:color="auto"/>
      </w:divBdr>
    </w:div>
    <w:div w:id="291982670">
      <w:bodyDiv w:val="1"/>
      <w:marLeft w:val="0"/>
      <w:marRight w:val="0"/>
      <w:marTop w:val="0"/>
      <w:marBottom w:val="0"/>
      <w:divBdr>
        <w:top w:val="none" w:sz="0" w:space="0" w:color="auto"/>
        <w:left w:val="none" w:sz="0" w:space="0" w:color="auto"/>
        <w:bottom w:val="none" w:sz="0" w:space="0" w:color="auto"/>
        <w:right w:val="none" w:sz="0" w:space="0" w:color="auto"/>
      </w:divBdr>
    </w:div>
    <w:div w:id="327749786">
      <w:bodyDiv w:val="1"/>
      <w:marLeft w:val="0"/>
      <w:marRight w:val="0"/>
      <w:marTop w:val="0"/>
      <w:marBottom w:val="0"/>
      <w:divBdr>
        <w:top w:val="none" w:sz="0" w:space="0" w:color="auto"/>
        <w:left w:val="none" w:sz="0" w:space="0" w:color="auto"/>
        <w:bottom w:val="none" w:sz="0" w:space="0" w:color="auto"/>
        <w:right w:val="none" w:sz="0" w:space="0" w:color="auto"/>
      </w:divBdr>
    </w:div>
    <w:div w:id="372848704">
      <w:bodyDiv w:val="1"/>
      <w:marLeft w:val="0"/>
      <w:marRight w:val="0"/>
      <w:marTop w:val="0"/>
      <w:marBottom w:val="0"/>
      <w:divBdr>
        <w:top w:val="none" w:sz="0" w:space="0" w:color="auto"/>
        <w:left w:val="none" w:sz="0" w:space="0" w:color="auto"/>
        <w:bottom w:val="none" w:sz="0" w:space="0" w:color="auto"/>
        <w:right w:val="none" w:sz="0" w:space="0" w:color="auto"/>
      </w:divBdr>
    </w:div>
    <w:div w:id="415059301">
      <w:bodyDiv w:val="1"/>
      <w:marLeft w:val="0"/>
      <w:marRight w:val="0"/>
      <w:marTop w:val="0"/>
      <w:marBottom w:val="0"/>
      <w:divBdr>
        <w:top w:val="none" w:sz="0" w:space="0" w:color="auto"/>
        <w:left w:val="none" w:sz="0" w:space="0" w:color="auto"/>
        <w:bottom w:val="none" w:sz="0" w:space="0" w:color="auto"/>
        <w:right w:val="none" w:sz="0" w:space="0" w:color="auto"/>
      </w:divBdr>
    </w:div>
    <w:div w:id="536818757">
      <w:bodyDiv w:val="1"/>
      <w:marLeft w:val="0"/>
      <w:marRight w:val="0"/>
      <w:marTop w:val="0"/>
      <w:marBottom w:val="0"/>
      <w:divBdr>
        <w:top w:val="none" w:sz="0" w:space="0" w:color="auto"/>
        <w:left w:val="none" w:sz="0" w:space="0" w:color="auto"/>
        <w:bottom w:val="none" w:sz="0" w:space="0" w:color="auto"/>
        <w:right w:val="none" w:sz="0" w:space="0" w:color="auto"/>
      </w:divBdr>
    </w:div>
    <w:div w:id="611979022">
      <w:bodyDiv w:val="1"/>
      <w:marLeft w:val="0"/>
      <w:marRight w:val="0"/>
      <w:marTop w:val="0"/>
      <w:marBottom w:val="0"/>
      <w:divBdr>
        <w:top w:val="none" w:sz="0" w:space="0" w:color="auto"/>
        <w:left w:val="none" w:sz="0" w:space="0" w:color="auto"/>
        <w:bottom w:val="none" w:sz="0" w:space="0" w:color="auto"/>
        <w:right w:val="none" w:sz="0" w:space="0" w:color="auto"/>
      </w:divBdr>
    </w:div>
    <w:div w:id="626275859">
      <w:bodyDiv w:val="1"/>
      <w:marLeft w:val="0"/>
      <w:marRight w:val="0"/>
      <w:marTop w:val="0"/>
      <w:marBottom w:val="0"/>
      <w:divBdr>
        <w:top w:val="none" w:sz="0" w:space="0" w:color="auto"/>
        <w:left w:val="none" w:sz="0" w:space="0" w:color="auto"/>
        <w:bottom w:val="none" w:sz="0" w:space="0" w:color="auto"/>
        <w:right w:val="none" w:sz="0" w:space="0" w:color="auto"/>
      </w:divBdr>
    </w:div>
    <w:div w:id="714932663">
      <w:bodyDiv w:val="1"/>
      <w:marLeft w:val="0"/>
      <w:marRight w:val="0"/>
      <w:marTop w:val="0"/>
      <w:marBottom w:val="0"/>
      <w:divBdr>
        <w:top w:val="none" w:sz="0" w:space="0" w:color="auto"/>
        <w:left w:val="none" w:sz="0" w:space="0" w:color="auto"/>
        <w:bottom w:val="none" w:sz="0" w:space="0" w:color="auto"/>
        <w:right w:val="none" w:sz="0" w:space="0" w:color="auto"/>
      </w:divBdr>
    </w:div>
    <w:div w:id="717051855">
      <w:bodyDiv w:val="1"/>
      <w:marLeft w:val="0"/>
      <w:marRight w:val="0"/>
      <w:marTop w:val="0"/>
      <w:marBottom w:val="0"/>
      <w:divBdr>
        <w:top w:val="none" w:sz="0" w:space="0" w:color="auto"/>
        <w:left w:val="none" w:sz="0" w:space="0" w:color="auto"/>
        <w:bottom w:val="none" w:sz="0" w:space="0" w:color="auto"/>
        <w:right w:val="none" w:sz="0" w:space="0" w:color="auto"/>
      </w:divBdr>
    </w:div>
    <w:div w:id="728110858">
      <w:bodyDiv w:val="1"/>
      <w:marLeft w:val="0"/>
      <w:marRight w:val="0"/>
      <w:marTop w:val="0"/>
      <w:marBottom w:val="0"/>
      <w:divBdr>
        <w:top w:val="none" w:sz="0" w:space="0" w:color="auto"/>
        <w:left w:val="none" w:sz="0" w:space="0" w:color="auto"/>
        <w:bottom w:val="none" w:sz="0" w:space="0" w:color="auto"/>
        <w:right w:val="none" w:sz="0" w:space="0" w:color="auto"/>
      </w:divBdr>
    </w:div>
    <w:div w:id="811213075">
      <w:bodyDiv w:val="1"/>
      <w:marLeft w:val="0"/>
      <w:marRight w:val="0"/>
      <w:marTop w:val="0"/>
      <w:marBottom w:val="0"/>
      <w:divBdr>
        <w:top w:val="none" w:sz="0" w:space="0" w:color="auto"/>
        <w:left w:val="none" w:sz="0" w:space="0" w:color="auto"/>
        <w:bottom w:val="none" w:sz="0" w:space="0" w:color="auto"/>
        <w:right w:val="none" w:sz="0" w:space="0" w:color="auto"/>
      </w:divBdr>
    </w:div>
    <w:div w:id="873616555">
      <w:bodyDiv w:val="1"/>
      <w:marLeft w:val="0"/>
      <w:marRight w:val="0"/>
      <w:marTop w:val="0"/>
      <w:marBottom w:val="0"/>
      <w:divBdr>
        <w:top w:val="none" w:sz="0" w:space="0" w:color="auto"/>
        <w:left w:val="none" w:sz="0" w:space="0" w:color="auto"/>
        <w:bottom w:val="none" w:sz="0" w:space="0" w:color="auto"/>
        <w:right w:val="none" w:sz="0" w:space="0" w:color="auto"/>
      </w:divBdr>
    </w:div>
    <w:div w:id="935283589">
      <w:bodyDiv w:val="1"/>
      <w:marLeft w:val="0"/>
      <w:marRight w:val="0"/>
      <w:marTop w:val="0"/>
      <w:marBottom w:val="0"/>
      <w:divBdr>
        <w:top w:val="none" w:sz="0" w:space="0" w:color="auto"/>
        <w:left w:val="none" w:sz="0" w:space="0" w:color="auto"/>
        <w:bottom w:val="none" w:sz="0" w:space="0" w:color="auto"/>
        <w:right w:val="none" w:sz="0" w:space="0" w:color="auto"/>
      </w:divBdr>
    </w:div>
    <w:div w:id="943610709">
      <w:bodyDiv w:val="1"/>
      <w:marLeft w:val="0"/>
      <w:marRight w:val="0"/>
      <w:marTop w:val="0"/>
      <w:marBottom w:val="0"/>
      <w:divBdr>
        <w:top w:val="none" w:sz="0" w:space="0" w:color="auto"/>
        <w:left w:val="none" w:sz="0" w:space="0" w:color="auto"/>
        <w:bottom w:val="none" w:sz="0" w:space="0" w:color="auto"/>
        <w:right w:val="none" w:sz="0" w:space="0" w:color="auto"/>
      </w:divBdr>
    </w:div>
    <w:div w:id="977303203">
      <w:bodyDiv w:val="1"/>
      <w:marLeft w:val="0"/>
      <w:marRight w:val="0"/>
      <w:marTop w:val="0"/>
      <w:marBottom w:val="0"/>
      <w:divBdr>
        <w:top w:val="none" w:sz="0" w:space="0" w:color="auto"/>
        <w:left w:val="none" w:sz="0" w:space="0" w:color="auto"/>
        <w:bottom w:val="none" w:sz="0" w:space="0" w:color="auto"/>
        <w:right w:val="none" w:sz="0" w:space="0" w:color="auto"/>
      </w:divBdr>
    </w:div>
    <w:div w:id="1028145134">
      <w:bodyDiv w:val="1"/>
      <w:marLeft w:val="0"/>
      <w:marRight w:val="0"/>
      <w:marTop w:val="0"/>
      <w:marBottom w:val="0"/>
      <w:divBdr>
        <w:top w:val="none" w:sz="0" w:space="0" w:color="auto"/>
        <w:left w:val="none" w:sz="0" w:space="0" w:color="auto"/>
        <w:bottom w:val="none" w:sz="0" w:space="0" w:color="auto"/>
        <w:right w:val="none" w:sz="0" w:space="0" w:color="auto"/>
      </w:divBdr>
    </w:div>
    <w:div w:id="1227839756">
      <w:bodyDiv w:val="1"/>
      <w:marLeft w:val="0"/>
      <w:marRight w:val="0"/>
      <w:marTop w:val="0"/>
      <w:marBottom w:val="0"/>
      <w:divBdr>
        <w:top w:val="none" w:sz="0" w:space="0" w:color="auto"/>
        <w:left w:val="none" w:sz="0" w:space="0" w:color="auto"/>
        <w:bottom w:val="none" w:sz="0" w:space="0" w:color="auto"/>
        <w:right w:val="none" w:sz="0" w:space="0" w:color="auto"/>
      </w:divBdr>
    </w:div>
    <w:div w:id="1249652908">
      <w:bodyDiv w:val="1"/>
      <w:marLeft w:val="0"/>
      <w:marRight w:val="0"/>
      <w:marTop w:val="0"/>
      <w:marBottom w:val="0"/>
      <w:divBdr>
        <w:top w:val="none" w:sz="0" w:space="0" w:color="auto"/>
        <w:left w:val="none" w:sz="0" w:space="0" w:color="auto"/>
        <w:bottom w:val="none" w:sz="0" w:space="0" w:color="auto"/>
        <w:right w:val="none" w:sz="0" w:space="0" w:color="auto"/>
      </w:divBdr>
    </w:div>
    <w:div w:id="1305310423">
      <w:bodyDiv w:val="1"/>
      <w:marLeft w:val="0"/>
      <w:marRight w:val="0"/>
      <w:marTop w:val="0"/>
      <w:marBottom w:val="0"/>
      <w:divBdr>
        <w:top w:val="none" w:sz="0" w:space="0" w:color="auto"/>
        <w:left w:val="none" w:sz="0" w:space="0" w:color="auto"/>
        <w:bottom w:val="none" w:sz="0" w:space="0" w:color="auto"/>
        <w:right w:val="none" w:sz="0" w:space="0" w:color="auto"/>
      </w:divBdr>
    </w:div>
    <w:div w:id="1362124253">
      <w:bodyDiv w:val="1"/>
      <w:marLeft w:val="0"/>
      <w:marRight w:val="0"/>
      <w:marTop w:val="0"/>
      <w:marBottom w:val="0"/>
      <w:divBdr>
        <w:top w:val="none" w:sz="0" w:space="0" w:color="auto"/>
        <w:left w:val="none" w:sz="0" w:space="0" w:color="auto"/>
        <w:bottom w:val="none" w:sz="0" w:space="0" w:color="auto"/>
        <w:right w:val="none" w:sz="0" w:space="0" w:color="auto"/>
      </w:divBdr>
    </w:div>
    <w:div w:id="1363550704">
      <w:bodyDiv w:val="1"/>
      <w:marLeft w:val="0"/>
      <w:marRight w:val="0"/>
      <w:marTop w:val="0"/>
      <w:marBottom w:val="0"/>
      <w:divBdr>
        <w:top w:val="none" w:sz="0" w:space="0" w:color="auto"/>
        <w:left w:val="none" w:sz="0" w:space="0" w:color="auto"/>
        <w:bottom w:val="none" w:sz="0" w:space="0" w:color="auto"/>
        <w:right w:val="none" w:sz="0" w:space="0" w:color="auto"/>
      </w:divBdr>
    </w:div>
    <w:div w:id="1391881557">
      <w:bodyDiv w:val="1"/>
      <w:marLeft w:val="0"/>
      <w:marRight w:val="0"/>
      <w:marTop w:val="0"/>
      <w:marBottom w:val="0"/>
      <w:divBdr>
        <w:top w:val="none" w:sz="0" w:space="0" w:color="auto"/>
        <w:left w:val="none" w:sz="0" w:space="0" w:color="auto"/>
        <w:bottom w:val="none" w:sz="0" w:space="0" w:color="auto"/>
        <w:right w:val="none" w:sz="0" w:space="0" w:color="auto"/>
      </w:divBdr>
    </w:div>
    <w:div w:id="1437486506">
      <w:bodyDiv w:val="1"/>
      <w:marLeft w:val="0"/>
      <w:marRight w:val="0"/>
      <w:marTop w:val="0"/>
      <w:marBottom w:val="0"/>
      <w:divBdr>
        <w:top w:val="none" w:sz="0" w:space="0" w:color="auto"/>
        <w:left w:val="none" w:sz="0" w:space="0" w:color="auto"/>
        <w:bottom w:val="none" w:sz="0" w:space="0" w:color="auto"/>
        <w:right w:val="none" w:sz="0" w:space="0" w:color="auto"/>
      </w:divBdr>
    </w:div>
    <w:div w:id="1439057345">
      <w:bodyDiv w:val="1"/>
      <w:marLeft w:val="0"/>
      <w:marRight w:val="0"/>
      <w:marTop w:val="0"/>
      <w:marBottom w:val="0"/>
      <w:divBdr>
        <w:top w:val="none" w:sz="0" w:space="0" w:color="auto"/>
        <w:left w:val="none" w:sz="0" w:space="0" w:color="auto"/>
        <w:bottom w:val="none" w:sz="0" w:space="0" w:color="auto"/>
        <w:right w:val="none" w:sz="0" w:space="0" w:color="auto"/>
      </w:divBdr>
    </w:div>
    <w:div w:id="1466969258">
      <w:bodyDiv w:val="1"/>
      <w:marLeft w:val="0"/>
      <w:marRight w:val="0"/>
      <w:marTop w:val="0"/>
      <w:marBottom w:val="0"/>
      <w:divBdr>
        <w:top w:val="none" w:sz="0" w:space="0" w:color="auto"/>
        <w:left w:val="none" w:sz="0" w:space="0" w:color="auto"/>
        <w:bottom w:val="none" w:sz="0" w:space="0" w:color="auto"/>
        <w:right w:val="none" w:sz="0" w:space="0" w:color="auto"/>
      </w:divBdr>
    </w:div>
    <w:div w:id="1472138494">
      <w:bodyDiv w:val="1"/>
      <w:marLeft w:val="0"/>
      <w:marRight w:val="0"/>
      <w:marTop w:val="0"/>
      <w:marBottom w:val="0"/>
      <w:divBdr>
        <w:top w:val="none" w:sz="0" w:space="0" w:color="auto"/>
        <w:left w:val="none" w:sz="0" w:space="0" w:color="auto"/>
        <w:bottom w:val="none" w:sz="0" w:space="0" w:color="auto"/>
        <w:right w:val="none" w:sz="0" w:space="0" w:color="auto"/>
      </w:divBdr>
    </w:div>
    <w:div w:id="1475180892">
      <w:bodyDiv w:val="1"/>
      <w:marLeft w:val="0"/>
      <w:marRight w:val="0"/>
      <w:marTop w:val="0"/>
      <w:marBottom w:val="0"/>
      <w:divBdr>
        <w:top w:val="none" w:sz="0" w:space="0" w:color="auto"/>
        <w:left w:val="none" w:sz="0" w:space="0" w:color="auto"/>
        <w:bottom w:val="none" w:sz="0" w:space="0" w:color="auto"/>
        <w:right w:val="none" w:sz="0" w:space="0" w:color="auto"/>
      </w:divBdr>
    </w:div>
    <w:div w:id="1553999472">
      <w:bodyDiv w:val="1"/>
      <w:marLeft w:val="0"/>
      <w:marRight w:val="0"/>
      <w:marTop w:val="0"/>
      <w:marBottom w:val="0"/>
      <w:divBdr>
        <w:top w:val="none" w:sz="0" w:space="0" w:color="auto"/>
        <w:left w:val="none" w:sz="0" w:space="0" w:color="auto"/>
        <w:bottom w:val="none" w:sz="0" w:space="0" w:color="auto"/>
        <w:right w:val="none" w:sz="0" w:space="0" w:color="auto"/>
      </w:divBdr>
      <w:divsChild>
        <w:div w:id="2072070181">
          <w:marLeft w:val="480"/>
          <w:marRight w:val="0"/>
          <w:marTop w:val="0"/>
          <w:marBottom w:val="0"/>
          <w:divBdr>
            <w:top w:val="none" w:sz="0" w:space="0" w:color="auto"/>
            <w:left w:val="none" w:sz="0" w:space="0" w:color="auto"/>
            <w:bottom w:val="none" w:sz="0" w:space="0" w:color="auto"/>
            <w:right w:val="none" w:sz="0" w:space="0" w:color="auto"/>
          </w:divBdr>
          <w:divsChild>
            <w:div w:id="1187790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679687">
      <w:bodyDiv w:val="1"/>
      <w:marLeft w:val="0"/>
      <w:marRight w:val="0"/>
      <w:marTop w:val="0"/>
      <w:marBottom w:val="0"/>
      <w:divBdr>
        <w:top w:val="none" w:sz="0" w:space="0" w:color="auto"/>
        <w:left w:val="none" w:sz="0" w:space="0" w:color="auto"/>
        <w:bottom w:val="none" w:sz="0" w:space="0" w:color="auto"/>
        <w:right w:val="none" w:sz="0" w:space="0" w:color="auto"/>
      </w:divBdr>
    </w:div>
    <w:div w:id="1648820301">
      <w:bodyDiv w:val="1"/>
      <w:marLeft w:val="0"/>
      <w:marRight w:val="0"/>
      <w:marTop w:val="0"/>
      <w:marBottom w:val="0"/>
      <w:divBdr>
        <w:top w:val="none" w:sz="0" w:space="0" w:color="auto"/>
        <w:left w:val="none" w:sz="0" w:space="0" w:color="auto"/>
        <w:bottom w:val="none" w:sz="0" w:space="0" w:color="auto"/>
        <w:right w:val="none" w:sz="0" w:space="0" w:color="auto"/>
      </w:divBdr>
    </w:div>
    <w:div w:id="1657031561">
      <w:bodyDiv w:val="1"/>
      <w:marLeft w:val="0"/>
      <w:marRight w:val="0"/>
      <w:marTop w:val="0"/>
      <w:marBottom w:val="0"/>
      <w:divBdr>
        <w:top w:val="none" w:sz="0" w:space="0" w:color="auto"/>
        <w:left w:val="none" w:sz="0" w:space="0" w:color="auto"/>
        <w:bottom w:val="none" w:sz="0" w:space="0" w:color="auto"/>
        <w:right w:val="none" w:sz="0" w:space="0" w:color="auto"/>
      </w:divBdr>
    </w:div>
    <w:div w:id="1694188427">
      <w:bodyDiv w:val="1"/>
      <w:marLeft w:val="0"/>
      <w:marRight w:val="0"/>
      <w:marTop w:val="0"/>
      <w:marBottom w:val="0"/>
      <w:divBdr>
        <w:top w:val="none" w:sz="0" w:space="0" w:color="auto"/>
        <w:left w:val="none" w:sz="0" w:space="0" w:color="auto"/>
        <w:bottom w:val="none" w:sz="0" w:space="0" w:color="auto"/>
        <w:right w:val="none" w:sz="0" w:space="0" w:color="auto"/>
      </w:divBdr>
    </w:div>
    <w:div w:id="1776904806">
      <w:bodyDiv w:val="1"/>
      <w:marLeft w:val="0"/>
      <w:marRight w:val="0"/>
      <w:marTop w:val="0"/>
      <w:marBottom w:val="0"/>
      <w:divBdr>
        <w:top w:val="none" w:sz="0" w:space="0" w:color="auto"/>
        <w:left w:val="none" w:sz="0" w:space="0" w:color="auto"/>
        <w:bottom w:val="none" w:sz="0" w:space="0" w:color="auto"/>
        <w:right w:val="none" w:sz="0" w:space="0" w:color="auto"/>
      </w:divBdr>
    </w:div>
    <w:div w:id="1873301676">
      <w:bodyDiv w:val="1"/>
      <w:marLeft w:val="0"/>
      <w:marRight w:val="0"/>
      <w:marTop w:val="0"/>
      <w:marBottom w:val="0"/>
      <w:divBdr>
        <w:top w:val="none" w:sz="0" w:space="0" w:color="auto"/>
        <w:left w:val="none" w:sz="0" w:space="0" w:color="auto"/>
        <w:bottom w:val="none" w:sz="0" w:space="0" w:color="auto"/>
        <w:right w:val="none" w:sz="0" w:space="0" w:color="auto"/>
      </w:divBdr>
      <w:divsChild>
        <w:div w:id="2076658699">
          <w:marLeft w:val="480"/>
          <w:marRight w:val="0"/>
          <w:marTop w:val="0"/>
          <w:marBottom w:val="0"/>
          <w:divBdr>
            <w:top w:val="none" w:sz="0" w:space="0" w:color="auto"/>
            <w:left w:val="none" w:sz="0" w:space="0" w:color="auto"/>
            <w:bottom w:val="none" w:sz="0" w:space="0" w:color="auto"/>
            <w:right w:val="none" w:sz="0" w:space="0" w:color="auto"/>
          </w:divBdr>
          <w:divsChild>
            <w:div w:id="1140147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0290634">
      <w:bodyDiv w:val="1"/>
      <w:marLeft w:val="0"/>
      <w:marRight w:val="0"/>
      <w:marTop w:val="0"/>
      <w:marBottom w:val="0"/>
      <w:divBdr>
        <w:top w:val="none" w:sz="0" w:space="0" w:color="auto"/>
        <w:left w:val="none" w:sz="0" w:space="0" w:color="auto"/>
        <w:bottom w:val="none" w:sz="0" w:space="0" w:color="auto"/>
        <w:right w:val="none" w:sz="0" w:space="0" w:color="auto"/>
      </w:divBdr>
    </w:div>
    <w:div w:id="2087722978">
      <w:bodyDiv w:val="1"/>
      <w:marLeft w:val="0"/>
      <w:marRight w:val="0"/>
      <w:marTop w:val="0"/>
      <w:marBottom w:val="0"/>
      <w:divBdr>
        <w:top w:val="none" w:sz="0" w:space="0" w:color="auto"/>
        <w:left w:val="none" w:sz="0" w:space="0" w:color="auto"/>
        <w:bottom w:val="none" w:sz="0" w:space="0" w:color="auto"/>
        <w:right w:val="none" w:sz="0" w:space="0" w:color="auto"/>
      </w:divBdr>
    </w:div>
    <w:div w:id="21137431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png"/><Relationship Id="rId21" Type="http://schemas.openxmlformats.org/officeDocument/2006/relationships/footer" Target="footer10.xml"/><Relationship Id="rId42" Type="http://schemas.openxmlformats.org/officeDocument/2006/relationships/footer" Target="footer25.xml"/><Relationship Id="rId63" Type="http://schemas.openxmlformats.org/officeDocument/2006/relationships/image" Target="media/image21.png"/><Relationship Id="rId84" Type="http://schemas.openxmlformats.org/officeDocument/2006/relationships/header" Target="header3.xml"/><Relationship Id="rId138" Type="http://schemas.openxmlformats.org/officeDocument/2006/relationships/image" Target="media/image66.png"/><Relationship Id="rId159" Type="http://schemas.openxmlformats.org/officeDocument/2006/relationships/fontTable" Target="fontTable.xml"/><Relationship Id="rId107" Type="http://schemas.openxmlformats.org/officeDocument/2006/relationships/image" Target="media/image45.tif"/><Relationship Id="rId11" Type="http://schemas.openxmlformats.org/officeDocument/2006/relationships/image" Target="media/image1.png"/><Relationship Id="rId32" Type="http://schemas.openxmlformats.org/officeDocument/2006/relationships/footer" Target="footer19.xml"/><Relationship Id="rId53" Type="http://schemas.openxmlformats.org/officeDocument/2006/relationships/image" Target="media/image11.svg"/><Relationship Id="rId74" Type="http://schemas.openxmlformats.org/officeDocument/2006/relationships/image" Target="media/image32.png"/><Relationship Id="rId128" Type="http://schemas.openxmlformats.org/officeDocument/2006/relationships/image" Target="media/image56.tiff"/><Relationship Id="rId149" Type="http://schemas.openxmlformats.org/officeDocument/2006/relationships/image" Target="media/image68.svg"/><Relationship Id="rId5" Type="http://schemas.openxmlformats.org/officeDocument/2006/relationships/numbering" Target="numbering.xml"/><Relationship Id="rId95" Type="http://schemas.openxmlformats.org/officeDocument/2006/relationships/footer" Target="footer36.xml"/><Relationship Id="rId160" Type="http://schemas.openxmlformats.org/officeDocument/2006/relationships/theme" Target="theme/theme1.xml"/><Relationship Id="rId22" Type="http://schemas.openxmlformats.org/officeDocument/2006/relationships/footer" Target="footer11.xml"/><Relationship Id="rId43" Type="http://schemas.openxmlformats.org/officeDocument/2006/relationships/footer" Target="footer26.xml"/><Relationship Id="rId64" Type="http://schemas.openxmlformats.org/officeDocument/2006/relationships/image" Target="media/image22.png"/><Relationship Id="rId118" Type="http://schemas.openxmlformats.org/officeDocument/2006/relationships/image" Target="media/image56.png"/><Relationship Id="rId139" Type="http://schemas.openxmlformats.org/officeDocument/2006/relationships/hyperlink" Target="https://doi.org/10.1152/jn.1992.67.4.961" TargetMode="External"/><Relationship Id="rId80" Type="http://schemas.openxmlformats.org/officeDocument/2006/relationships/image" Target="media/image38.tiff"/><Relationship Id="rId85" Type="http://schemas.openxmlformats.org/officeDocument/2006/relationships/header" Target="header4.xml"/><Relationship Id="rId150" Type="http://schemas.openxmlformats.org/officeDocument/2006/relationships/image" Target="media/image69.png"/><Relationship Id="rId155" Type="http://schemas.openxmlformats.org/officeDocument/2006/relationships/hyperlink" Target="https://www.zotero.org/google-docs/?yJ6BFL" TargetMode="External"/><Relationship Id="rId12" Type="http://schemas.openxmlformats.org/officeDocument/2006/relationships/footer" Target="footer1.xml"/><Relationship Id="rId17" Type="http://schemas.openxmlformats.org/officeDocument/2006/relationships/footer" Target="footer6.xml"/><Relationship Id="rId33" Type="http://schemas.openxmlformats.org/officeDocument/2006/relationships/footer" Target="footer20.xml"/><Relationship Id="rId38" Type="http://schemas.openxmlformats.org/officeDocument/2006/relationships/image" Target="media/image3.png"/><Relationship Id="rId59" Type="http://schemas.openxmlformats.org/officeDocument/2006/relationships/image" Target="media/image17.png"/><Relationship Id="rId103" Type="http://schemas.openxmlformats.org/officeDocument/2006/relationships/footer" Target="footer42.xml"/><Relationship Id="rId108" Type="http://schemas.openxmlformats.org/officeDocument/2006/relationships/image" Target="media/image46.tif"/><Relationship Id="rId124" Type="http://schemas.openxmlformats.org/officeDocument/2006/relationships/image" Target="media/image62.png"/><Relationship Id="rId129" Type="http://schemas.openxmlformats.org/officeDocument/2006/relationships/hyperlink" Target="https://osf.io/hgr7f/" TargetMode="External"/><Relationship Id="rId54" Type="http://schemas.openxmlformats.org/officeDocument/2006/relationships/image" Target="media/image12.png"/><Relationship Id="rId70" Type="http://schemas.openxmlformats.org/officeDocument/2006/relationships/image" Target="media/image28.png"/><Relationship Id="rId75" Type="http://schemas.openxmlformats.org/officeDocument/2006/relationships/image" Target="media/image33.tif"/><Relationship Id="rId91" Type="http://schemas.openxmlformats.org/officeDocument/2006/relationships/footer" Target="footer32.xml"/><Relationship Id="rId96" Type="http://schemas.openxmlformats.org/officeDocument/2006/relationships/footer" Target="footer37.xml"/><Relationship Id="rId140" Type="http://schemas.openxmlformats.org/officeDocument/2006/relationships/hyperlink" Target="https://doi.org/10.1038/89532" TargetMode="External"/><Relationship Id="rId145" Type="http://schemas.openxmlformats.org/officeDocument/2006/relationships/hyperlink" Target="mailto:anl22@hi.is" TargetMode="Externa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footer" Target="footer12.xml"/><Relationship Id="rId28" Type="http://schemas.openxmlformats.org/officeDocument/2006/relationships/footer" Target="footer17.xml"/><Relationship Id="rId49" Type="http://schemas.openxmlformats.org/officeDocument/2006/relationships/image" Target="media/image7.png"/><Relationship Id="rId114" Type="http://schemas.openxmlformats.org/officeDocument/2006/relationships/image" Target="media/image52.tif"/><Relationship Id="rId119" Type="http://schemas.openxmlformats.org/officeDocument/2006/relationships/image" Target="media/image57.png"/><Relationship Id="rId44" Type="http://schemas.openxmlformats.org/officeDocument/2006/relationships/image" Target="media/image4.png"/><Relationship Id="rId60" Type="http://schemas.openxmlformats.org/officeDocument/2006/relationships/image" Target="media/image18.png"/><Relationship Id="rId65" Type="http://schemas.openxmlformats.org/officeDocument/2006/relationships/image" Target="media/image23.png"/><Relationship Id="rId81" Type="http://schemas.openxmlformats.org/officeDocument/2006/relationships/image" Target="media/image39.png"/><Relationship Id="rId86" Type="http://schemas.openxmlformats.org/officeDocument/2006/relationships/footer" Target="footer29.xml"/><Relationship Id="rId130" Type="http://schemas.openxmlformats.org/officeDocument/2006/relationships/image" Target="media/image57.jpeg"/><Relationship Id="rId135" Type="http://schemas.openxmlformats.org/officeDocument/2006/relationships/footer" Target="footer44.xml"/><Relationship Id="rId151" Type="http://schemas.openxmlformats.org/officeDocument/2006/relationships/image" Target="media/image70.svg"/><Relationship Id="rId156" Type="http://schemas.openxmlformats.org/officeDocument/2006/relationships/hyperlink" Target="https://www.zotero.org/google-docs/?38qu9S" TargetMode="External"/><Relationship Id="rId13" Type="http://schemas.openxmlformats.org/officeDocument/2006/relationships/footer" Target="footer2.xml"/><Relationship Id="rId18" Type="http://schemas.openxmlformats.org/officeDocument/2006/relationships/footer" Target="footer7.xml"/><Relationship Id="rId39" Type="http://schemas.openxmlformats.org/officeDocument/2006/relationships/header" Target="header1.xml"/><Relationship Id="rId109" Type="http://schemas.openxmlformats.org/officeDocument/2006/relationships/image" Target="media/image47.tif"/><Relationship Id="rId34" Type="http://schemas.openxmlformats.org/officeDocument/2006/relationships/footer" Target="footer21.xml"/><Relationship Id="rId50" Type="http://schemas.openxmlformats.org/officeDocument/2006/relationships/image" Target="media/image8.png"/><Relationship Id="rId55" Type="http://schemas.openxmlformats.org/officeDocument/2006/relationships/image" Target="media/image13.png"/><Relationship Id="rId76" Type="http://schemas.openxmlformats.org/officeDocument/2006/relationships/image" Target="media/image34.tif"/><Relationship Id="rId97" Type="http://schemas.openxmlformats.org/officeDocument/2006/relationships/footer" Target="footer38.xml"/><Relationship Id="rId104" Type="http://schemas.openxmlformats.org/officeDocument/2006/relationships/image" Target="media/image42.png"/><Relationship Id="rId120" Type="http://schemas.openxmlformats.org/officeDocument/2006/relationships/image" Target="media/image58.png"/><Relationship Id="rId125" Type="http://schemas.openxmlformats.org/officeDocument/2006/relationships/image" Target="media/image63.png"/><Relationship Id="rId141" Type="http://schemas.openxmlformats.org/officeDocument/2006/relationships/hyperlink" Target="https://doi.org/10.1016/S0301-0511(03)00049-8" TargetMode="External"/><Relationship Id="rId146" Type="http://schemas.openxmlformats.org/officeDocument/2006/relationships/hyperlink" Target="https://www.zotero.org/google-docs/?pp54dh" TargetMode="External"/><Relationship Id="rId7" Type="http://schemas.openxmlformats.org/officeDocument/2006/relationships/settings" Target="settings.xml"/><Relationship Id="rId71" Type="http://schemas.openxmlformats.org/officeDocument/2006/relationships/image" Target="media/image29.png"/><Relationship Id="rId92" Type="http://schemas.openxmlformats.org/officeDocument/2006/relationships/footer" Target="footer33.xml"/><Relationship Id="rId2" Type="http://schemas.openxmlformats.org/officeDocument/2006/relationships/customXml" Target="../customXml/item2.xml"/><Relationship Id="rId29" Type="http://schemas.openxmlformats.org/officeDocument/2006/relationships/footer" Target="footer18.xml"/><Relationship Id="rId24" Type="http://schemas.openxmlformats.org/officeDocument/2006/relationships/footer" Target="footer13.xml"/><Relationship Id="rId40" Type="http://schemas.openxmlformats.org/officeDocument/2006/relationships/header" Target="header2.xml"/><Relationship Id="rId45" Type="http://schemas.openxmlformats.org/officeDocument/2006/relationships/image" Target="media/image5.svg"/><Relationship Id="rId66" Type="http://schemas.openxmlformats.org/officeDocument/2006/relationships/image" Target="media/image24.png"/><Relationship Id="rId87" Type="http://schemas.openxmlformats.org/officeDocument/2006/relationships/footer" Target="footer30.xml"/><Relationship Id="rId110" Type="http://schemas.openxmlformats.org/officeDocument/2006/relationships/image" Target="media/image48.tif"/><Relationship Id="rId115" Type="http://schemas.openxmlformats.org/officeDocument/2006/relationships/image" Target="media/image53.tif"/><Relationship Id="rId131" Type="http://schemas.openxmlformats.org/officeDocument/2006/relationships/image" Target="media/image58.jpeg"/><Relationship Id="rId136" Type="http://schemas.openxmlformats.org/officeDocument/2006/relationships/image" Target="media/image64.png"/><Relationship Id="rId157" Type="http://schemas.openxmlformats.org/officeDocument/2006/relationships/footer" Target="footer47.xml"/><Relationship Id="rId61" Type="http://schemas.openxmlformats.org/officeDocument/2006/relationships/image" Target="media/image19.png"/><Relationship Id="rId82" Type="http://schemas.openxmlformats.org/officeDocument/2006/relationships/image" Target="media/image40.jpeg"/><Relationship Id="rId152" Type="http://schemas.openxmlformats.org/officeDocument/2006/relationships/image" Target="media/image71.png"/><Relationship Id="rId19" Type="http://schemas.openxmlformats.org/officeDocument/2006/relationships/footer" Target="footer8.xml"/><Relationship Id="rId14" Type="http://schemas.openxmlformats.org/officeDocument/2006/relationships/footer" Target="footer3.xml"/><Relationship Id="rId30" Type="http://schemas.openxmlformats.org/officeDocument/2006/relationships/hyperlink" Target="https://doi.org/10.1016/j.neuropsychologia.2025.109086" TargetMode="External"/><Relationship Id="rId35" Type="http://schemas.openxmlformats.org/officeDocument/2006/relationships/footer" Target="footer22.xml"/><Relationship Id="rId56" Type="http://schemas.openxmlformats.org/officeDocument/2006/relationships/image" Target="media/image14.png"/><Relationship Id="rId77" Type="http://schemas.openxmlformats.org/officeDocument/2006/relationships/image" Target="media/image35.png"/><Relationship Id="rId100" Type="http://schemas.openxmlformats.org/officeDocument/2006/relationships/footer" Target="footer39.xml"/><Relationship Id="rId105" Type="http://schemas.openxmlformats.org/officeDocument/2006/relationships/image" Target="media/image43.tiff"/><Relationship Id="rId126" Type="http://schemas.openxmlformats.org/officeDocument/2006/relationships/image" Target="media/image54.tif"/><Relationship Id="rId147" Type="http://schemas.openxmlformats.org/officeDocument/2006/relationships/hyperlink" Target="https://www.zotero.org/google-docs/?cIpDtc" TargetMode="External"/><Relationship Id="rId8" Type="http://schemas.openxmlformats.org/officeDocument/2006/relationships/webSettings" Target="webSettings.xml"/><Relationship Id="rId51" Type="http://schemas.openxmlformats.org/officeDocument/2006/relationships/image" Target="media/image9.svg"/><Relationship Id="rId72" Type="http://schemas.openxmlformats.org/officeDocument/2006/relationships/image" Target="media/image30.png"/><Relationship Id="rId93" Type="http://schemas.openxmlformats.org/officeDocument/2006/relationships/footer" Target="footer34.xml"/><Relationship Id="rId98" Type="http://schemas.openxmlformats.org/officeDocument/2006/relationships/hyperlink" Target="https://doi.org/10.1016/j.neuropsychologia.2025.109086" TargetMode="External"/><Relationship Id="rId121" Type="http://schemas.openxmlformats.org/officeDocument/2006/relationships/image" Target="media/image59.png"/><Relationship Id="rId142" Type="http://schemas.openxmlformats.org/officeDocument/2006/relationships/hyperlink" Target="https://doi.org/10.1016/j.tics.2010.12.001" TargetMode="External"/><Relationship Id="rId3" Type="http://schemas.openxmlformats.org/officeDocument/2006/relationships/customXml" Target="../customXml/item3.xml"/><Relationship Id="rId25" Type="http://schemas.openxmlformats.org/officeDocument/2006/relationships/footer" Target="footer14.xml"/><Relationship Id="rId46" Type="http://schemas.openxmlformats.org/officeDocument/2006/relationships/footer" Target="footer27.xml"/><Relationship Id="rId67" Type="http://schemas.openxmlformats.org/officeDocument/2006/relationships/image" Target="media/image25.png"/><Relationship Id="rId116" Type="http://schemas.openxmlformats.org/officeDocument/2006/relationships/image" Target="media/image54.png"/><Relationship Id="rId137" Type="http://schemas.openxmlformats.org/officeDocument/2006/relationships/image" Target="media/image65.tiff"/><Relationship Id="rId158" Type="http://schemas.openxmlformats.org/officeDocument/2006/relationships/footer" Target="footer48.xml"/><Relationship Id="rId20" Type="http://schemas.openxmlformats.org/officeDocument/2006/relationships/footer" Target="footer9.xml"/><Relationship Id="rId41" Type="http://schemas.openxmlformats.org/officeDocument/2006/relationships/footer" Target="footer24.xml"/><Relationship Id="rId62" Type="http://schemas.openxmlformats.org/officeDocument/2006/relationships/image" Target="media/image20.png"/><Relationship Id="rId83" Type="http://schemas.openxmlformats.org/officeDocument/2006/relationships/image" Target="media/image41.tif"/><Relationship Id="rId88" Type="http://schemas.openxmlformats.org/officeDocument/2006/relationships/footer" Target="footer31.xml"/><Relationship Id="rId111" Type="http://schemas.openxmlformats.org/officeDocument/2006/relationships/image" Target="media/image49.tif"/><Relationship Id="rId132" Type="http://schemas.openxmlformats.org/officeDocument/2006/relationships/image" Target="media/image59.jpeg"/><Relationship Id="rId153" Type="http://schemas.openxmlformats.org/officeDocument/2006/relationships/image" Target="media/image72.svg"/><Relationship Id="rId15" Type="http://schemas.openxmlformats.org/officeDocument/2006/relationships/footer" Target="footer4.xml"/><Relationship Id="rId36" Type="http://schemas.openxmlformats.org/officeDocument/2006/relationships/footer" Target="footer23.xml"/><Relationship Id="rId57" Type="http://schemas.openxmlformats.org/officeDocument/2006/relationships/image" Target="media/image15.png"/><Relationship Id="rId106" Type="http://schemas.openxmlformats.org/officeDocument/2006/relationships/image" Target="media/image44.tif"/><Relationship Id="rId127" Type="http://schemas.openxmlformats.org/officeDocument/2006/relationships/image" Target="media/image55.tiff"/><Relationship Id="rId10" Type="http://schemas.openxmlformats.org/officeDocument/2006/relationships/endnotes" Target="endnotes.xml"/><Relationship Id="rId31" Type="http://schemas.openxmlformats.org/officeDocument/2006/relationships/hyperlink" Target="https://doi.org/10.1038/s41598-020-79828-4" TargetMode="External"/><Relationship Id="rId52" Type="http://schemas.openxmlformats.org/officeDocument/2006/relationships/image" Target="media/image10.png"/><Relationship Id="rId73" Type="http://schemas.openxmlformats.org/officeDocument/2006/relationships/image" Target="media/image31.png"/><Relationship Id="rId78" Type="http://schemas.openxmlformats.org/officeDocument/2006/relationships/image" Target="media/image36.png"/><Relationship Id="rId94" Type="http://schemas.openxmlformats.org/officeDocument/2006/relationships/footer" Target="footer35.xml"/><Relationship Id="rId99" Type="http://schemas.openxmlformats.org/officeDocument/2006/relationships/hyperlink" Target="https://doi.org/10.1038/s41598-020-79828-4" TargetMode="External"/><Relationship Id="rId101" Type="http://schemas.openxmlformats.org/officeDocument/2006/relationships/footer" Target="footer40.xml"/><Relationship Id="rId122" Type="http://schemas.openxmlformats.org/officeDocument/2006/relationships/image" Target="media/image60.png"/><Relationship Id="rId143" Type="http://schemas.openxmlformats.org/officeDocument/2006/relationships/footer" Target="footer45.xml"/><Relationship Id="rId148" Type="http://schemas.openxmlformats.org/officeDocument/2006/relationships/image" Target="media/image67.png"/><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footer" Target="footer15.xml"/><Relationship Id="rId47" Type="http://schemas.openxmlformats.org/officeDocument/2006/relationships/footer" Target="footer28.xml"/><Relationship Id="rId68" Type="http://schemas.openxmlformats.org/officeDocument/2006/relationships/image" Target="media/image26.png"/><Relationship Id="rId89" Type="http://schemas.openxmlformats.org/officeDocument/2006/relationships/header" Target="header5.xml"/><Relationship Id="rId112" Type="http://schemas.openxmlformats.org/officeDocument/2006/relationships/image" Target="media/image50.tif"/><Relationship Id="rId133" Type="http://schemas.openxmlformats.org/officeDocument/2006/relationships/hyperlink" Target="https://www.google.com/books?hl=en&amp;lr=&amp;id=vh9Act9rtzQC&amp;oi=fnd&amp;pg=PA1&amp;dq=Jeffreys,+H.+(1998).+The+theory+of+probability.+OuP+Oxford.&amp;ots=fgQALRZ9n_&amp;sig=c-tRjQW09XHxEHtcWxkkOGNKIws" TargetMode="External"/><Relationship Id="rId154" Type="http://schemas.openxmlformats.org/officeDocument/2006/relationships/image" Target="media/image73.tif"/><Relationship Id="rId16" Type="http://schemas.openxmlformats.org/officeDocument/2006/relationships/footer" Target="footer5.xml"/><Relationship Id="rId37" Type="http://schemas.openxmlformats.org/officeDocument/2006/relationships/image" Target="media/image2.png"/><Relationship Id="rId58" Type="http://schemas.openxmlformats.org/officeDocument/2006/relationships/image" Target="media/image16.png"/><Relationship Id="rId79" Type="http://schemas.openxmlformats.org/officeDocument/2006/relationships/image" Target="media/image37.png"/><Relationship Id="rId102" Type="http://schemas.openxmlformats.org/officeDocument/2006/relationships/footer" Target="footer41.xml"/><Relationship Id="rId123" Type="http://schemas.openxmlformats.org/officeDocument/2006/relationships/image" Target="media/image61.png"/><Relationship Id="rId144" Type="http://schemas.openxmlformats.org/officeDocument/2006/relationships/footer" Target="footer46.xml"/><Relationship Id="rId90" Type="http://schemas.openxmlformats.org/officeDocument/2006/relationships/header" Target="header6.xml"/><Relationship Id="rId27" Type="http://schemas.openxmlformats.org/officeDocument/2006/relationships/footer" Target="footer16.xml"/><Relationship Id="rId48" Type="http://schemas.openxmlformats.org/officeDocument/2006/relationships/image" Target="media/image6.tif"/><Relationship Id="rId69" Type="http://schemas.openxmlformats.org/officeDocument/2006/relationships/image" Target="media/image27.png"/><Relationship Id="rId113" Type="http://schemas.openxmlformats.org/officeDocument/2006/relationships/image" Target="media/image51.tif"/><Relationship Id="rId134" Type="http://schemas.openxmlformats.org/officeDocument/2006/relationships/footer" Target="footer4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26" Type="http://schemas.openxmlformats.org/officeDocument/2006/relationships/font" Target="fonts/font26.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5" Type="http://schemas.openxmlformats.org/officeDocument/2006/relationships/font" Target="fonts/font25.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29" Type="http://schemas.openxmlformats.org/officeDocument/2006/relationships/font" Target="fonts/font29.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24" Type="http://schemas.openxmlformats.org/officeDocument/2006/relationships/font" Target="fonts/font24.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28" Type="http://schemas.openxmlformats.org/officeDocument/2006/relationships/font" Target="fonts/font28.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 Id="rId27" Type="http://schemas.openxmlformats.org/officeDocument/2006/relationships/font" Target="fonts/font27.odttf"/></Relationships>
</file>

<file path=word/theme/theme1.xml><?xml version="1.0" encoding="utf-8"?>
<a:theme xmlns:a="http://schemas.openxmlformats.org/drawingml/2006/main" name="Office Theme">
  <a:themeElements>
    <a:clrScheme name="Office">
      <a:dk1>
        <a:srgbClr val="000000"/>
      </a:dk1>
      <a:lt1>
        <a:srgbClr val="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majorFont>
      <a:minorFont>
        <a:latin typeface="Calibri"/>
        <a:ea typeface=""/>
        <a:cs typeface=""/>
      </a:minorFont>
    </a:fontScheme>
    <a:fmtScheme>
      <a:fillStyleLst>
        <a:solidFill>
          <a:schemeClr val="phClr"/>
        </a:solidFill>
        <a:gradFill>
          <a:gsLst>
            <a:gs pos="0">
              <a:schemeClr val="phClr">
                <a:tint val="50000"/>
              </a:schemeClr>
            </a:gs>
            <a:gs pos="35000">
              <a:schemeClr val="phClr">
                <a:tint val="37000"/>
              </a:schemeClr>
            </a:gs>
            <a:gs pos="100000">
              <a:schemeClr val="phClr">
                <a:tint val="15000"/>
              </a:schemeClr>
            </a:gs>
          </a:gsLst>
          <a:lin ang="16200000" scaled="1"/>
          <a:tileRect/>
        </a:gradFill>
        <a:gradFill>
          <a:gsLst>
            <a:gs pos="0">
              <a:schemeClr val="phClr">
                <a:shade val="51000"/>
              </a:schemeClr>
            </a:gs>
            <a:gs pos="80000">
              <a:schemeClr val="phClr">
                <a:shade val="93000"/>
              </a:schemeClr>
            </a:gs>
            <a:gs pos="100000">
              <a:schemeClr val="phClr">
                <a:shade val="94000"/>
              </a:schemeClr>
            </a:gs>
          </a:gsLst>
          <a:lin ang="16200000" scaled="0"/>
          <a:tileRect/>
        </a:gradFill>
      </a:fillStyleLst>
      <a:lnStyleLst>
        <a:ln w="9525" cap="flat" cmpd="sng" algn="ctr">
          <a:prstDash val="solid"/>
        </a:ln>
        <a:ln w="25400" cap="flat" cmpd="sng" algn="ctr">
          <a:prstDash val="solid"/>
        </a:ln>
        <a:ln w="38100" cap="flat" cmpd="sng" algn="ctr">
          <a:prstDash val="solid"/>
        </a:ln>
      </a:lnStyleLst>
      <a:effectStyleLst>
        <a:effectStyle>
          <a:effectLst/>
        </a:effectStyle>
        <a:effectStyle>
          <a:effectLst/>
        </a:effectStyle>
        <a:effectStyle>
          <a:effectLst/>
        </a:effectStyle>
      </a:effectStyleLst>
      <a:bgFillStyleLst>
        <a:solidFill>
          <a:schemeClr val="phClr"/>
        </a:solidFill>
        <a:gradFill>
          <a:gsLst>
            <a:gs pos="0">
              <a:schemeClr val="phClr">
                <a:tint val="40000"/>
              </a:schemeClr>
            </a:gs>
            <a:gs pos="40000">
              <a:schemeClr val="phClr">
                <a:tint val="45000"/>
                <a:shade val="99000"/>
              </a:schemeClr>
            </a:gs>
            <a:gs pos="100000">
              <a:schemeClr val="phClr">
                <a:shade val="20000"/>
              </a:schemeClr>
            </a:gs>
          </a:gsLst>
          <a:path path="circle">
            <a:fillToRect l="50000" t="-80000" r="50000" b="180000"/>
          </a:path>
          <a:tileRect/>
        </a:gradFill>
        <a:gradFill>
          <a:gsLst>
            <a:gs pos="0">
              <a:schemeClr val="phClr">
                <a:tint val="80000"/>
              </a:schemeClr>
            </a:gs>
            <a:gs pos="100000">
              <a:schemeClr val="phClr">
                <a:shade val="30000"/>
              </a:schemeClr>
            </a:gs>
          </a:gsLst>
          <a:path path="circle">
            <a:fillToRect l="50000" t="50000" r="50000" b="50000"/>
          </a:path>
          <a:tileRec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74324D8227C3F4EBD09E36F89472111" ma:contentTypeVersion="11" ma:contentTypeDescription="Create a new document." ma:contentTypeScope="" ma:versionID="3ba269c075eae4820948b67a4700066e">
  <xsd:schema xmlns:xsd="http://www.w3.org/2001/XMLSchema" xmlns:xs="http://www.w3.org/2001/XMLSchema" xmlns:p="http://schemas.microsoft.com/office/2006/metadata/properties" xmlns:ns3="6358e3b4-7cc6-438c-83ea-b9ec9b4cc335" xmlns:ns4="7a5bb77c-d647-407e-a12d-e3c43d89de27" targetNamespace="http://schemas.microsoft.com/office/2006/metadata/properties" ma:root="true" ma:fieldsID="97ca42a55055f8a5d9b4d8888213785f" ns3:_="" ns4:_="">
    <xsd:import namespace="6358e3b4-7cc6-438c-83ea-b9ec9b4cc335"/>
    <xsd:import namespace="7a5bb77c-d647-407e-a12d-e3c43d89de27"/>
    <xsd:element name="properties">
      <xsd:complexType>
        <xsd:sequence>
          <xsd:element name="documentManagement">
            <xsd:complexType>
              <xsd:all>
                <xsd:element ref="ns3:MediaServiceMetadata" minOccurs="0"/>
                <xsd:element ref="ns3:MediaServiceFastMetadata" minOccurs="0"/>
                <xsd:element ref="ns3:_activity" minOccurs="0"/>
                <xsd:element ref="ns3:MediaServiceAutoTags" minOccurs="0"/>
                <xsd:element ref="ns3:MediaLengthInSeconds" minOccurs="0"/>
                <xsd:element ref="ns4:SharedWithUsers" minOccurs="0"/>
                <xsd:element ref="ns4:SharedWithDetails" minOccurs="0"/>
                <xsd:element ref="ns4:SharingHintHash" minOccurs="0"/>
                <xsd:element ref="ns3:MediaServiceDateTaken" minOccurs="0"/>
                <xsd:element ref="ns3:MediaServiceSearchPropertie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358e3b4-7cc6-438c-83ea-b9ec9b4cc33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0" nillable="true" ma:displayName="_activity" ma:hidden="true" ma:internalName="_activity">
      <xsd:simpleType>
        <xsd:restriction base="dms:Note"/>
      </xsd:simpleType>
    </xsd:element>
    <xsd:element name="MediaServiceAutoTags" ma:index="11" nillable="true" ma:displayName="Tags" ma:internalName="MediaServiceAutoTags" ma:readOnly="true">
      <xsd:simpleType>
        <xsd:restriction base="dms:Text"/>
      </xsd:simpleType>
    </xsd:element>
    <xsd:element name="MediaLengthInSeconds" ma:index="12" nillable="true" ma:displayName="MediaLengthInSeconds" ma:hidden="true" ma:internalName="MediaLengthInSeconds" ma:readOnly="true">
      <xsd:simpleType>
        <xsd:restriction base="dms:Unknown"/>
      </xsd:simpleType>
    </xsd:element>
    <xsd:element name="MediaServiceDateTaken" ma:index="16" nillable="true" ma:displayName="MediaServiceDateTaken" ma:hidden="true" ma:indexed="true" ma:internalName="MediaServiceDateTaken" ma:readOnly="true">
      <xsd:simpleType>
        <xsd:restriction base="dms:Text"/>
      </xsd:simpleType>
    </xsd:element>
    <xsd:element name="MediaServiceSearchProperties" ma:index="17" nillable="true" ma:displayName="MediaServiceSearchProperties" ma:hidden="true" ma:internalName="MediaServiceSearchProperties" ma:readOnly="true">
      <xsd:simpleType>
        <xsd:restriction base="dms:Note"/>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a5bb77c-d647-407e-a12d-e3c43d89de27"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6358e3b4-7cc6-438c-83ea-b9ec9b4cc335" xsi:nil="true"/>
  </documentManagement>
</p:properti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05AED6A-65D0-43C7-8C8F-A2A7F2C9063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358e3b4-7cc6-438c-83ea-b9ec9b4cc335"/>
    <ds:schemaRef ds:uri="7a5bb77c-d647-407e-a12d-e3c43d89de2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94B2002-4E60-487C-886C-33B05C1121B5}">
  <ds:schemaRefs>
    <ds:schemaRef ds:uri="http://schemas.microsoft.com/sharepoint/v3/contenttype/forms"/>
  </ds:schemaRefs>
</ds:datastoreItem>
</file>

<file path=customXml/itemProps3.xml><?xml version="1.0" encoding="utf-8"?>
<ds:datastoreItem xmlns:ds="http://schemas.openxmlformats.org/officeDocument/2006/customXml" ds:itemID="{AA7FC1AE-2F98-4E97-9EF0-4C8F900711B2}">
  <ds:schemaRefs>
    <ds:schemaRef ds:uri="http://schemas.microsoft.com/office/2006/metadata/properties"/>
    <ds:schemaRef ds:uri="http://schemas.microsoft.com/office/infopath/2007/PartnerControls"/>
    <ds:schemaRef ds:uri="6358e3b4-7cc6-438c-83ea-b9ec9b4cc335"/>
  </ds:schemaRefs>
</ds:datastoreItem>
</file>

<file path=customXml/itemProps4.xml><?xml version="1.0" encoding="utf-8"?>
<ds:datastoreItem xmlns:ds="http://schemas.openxmlformats.org/officeDocument/2006/customXml" ds:itemID="{40201B02-397B-4BFC-A7CD-E812822FC9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TotalTime>
  <Pages>1</Pages>
  <Words>95414</Words>
  <Characters>543860</Characters>
  <Application>Microsoft Office Word</Application>
  <DocSecurity>0</DocSecurity>
  <Lines>4532</Lines>
  <Paragraphs>1275</Paragraphs>
  <ScaleCrop>false</ScaleCrop>
  <HeadingPairs>
    <vt:vector size="2" baseType="variant">
      <vt:variant>
        <vt:lpstr>Title</vt:lpstr>
      </vt:variant>
      <vt:variant>
        <vt:i4>1</vt:i4>
      </vt:variant>
    </vt:vector>
  </HeadingPairs>
  <TitlesOfParts>
    <vt:vector size="1" baseType="lpstr">
      <vt:lpstr>Sniðmát meistaraverkefnis HÍ</vt:lpstr>
    </vt:vector>
  </TitlesOfParts>
  <Company>Háskóli Íslands</Company>
  <LinksUpToDate>false</LinksUpToDate>
  <CharactersWithSpaces>637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niðmát meistaraverkefnis HÍ</dc:title>
  <dc:subject/>
  <dc:creator>María Ásdís Stefánsdóttir</dc:creator>
  <dc:description/>
  <cp:lastModifiedBy>Anton Lukashevich - HI</cp:lastModifiedBy>
  <cp:revision>12</cp:revision>
  <cp:lastPrinted>2025-09-03T20:24:00Z</cp:lastPrinted>
  <dcterms:created xsi:type="dcterms:W3CDTF">2025-09-02T19:21:00Z</dcterms:created>
  <dcterms:modified xsi:type="dcterms:W3CDTF">2025-09-03T20:2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74324D8227C3F4EBD09E36F89472111</vt:lpwstr>
  </property>
  <property fmtid="{D5CDD505-2E9C-101B-9397-08002B2CF9AE}" pid="3" name="ZOTERO_PREF_1">
    <vt:lpwstr>&lt;data data-version="3" zotero-version="7.0.24"&gt;&lt;session id="poqGJcaz"/&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